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2101"/>
        <w:tblW w:w="0" w:type="auto"/>
        <w:tblBorders>
          <w:top w:val="single" w:sz="48" w:space="0" w:color="00B0B9"/>
          <w:bottom w:val="single" w:sz="48" w:space="0" w:color="00B0B9"/>
        </w:tblBorders>
        <w:tblCellMar>
          <w:left w:w="0" w:type="dxa"/>
          <w:right w:w="0" w:type="dxa"/>
        </w:tblCellMar>
        <w:tblLook w:val="04A0" w:firstRow="1" w:lastRow="0" w:firstColumn="1" w:lastColumn="0" w:noHBand="0" w:noVBand="1"/>
      </w:tblPr>
      <w:tblGrid>
        <w:gridCol w:w="9639"/>
      </w:tblGrid>
      <w:tr w:rsidR="007538A1" w14:paraId="227B9DDD" w14:textId="77777777" w:rsidTr="007538A1">
        <w:trPr>
          <w:trHeight w:val="3134"/>
        </w:trPr>
        <w:tc>
          <w:tcPr>
            <w:tcW w:w="9639" w:type="dxa"/>
            <w:shd w:val="clear" w:color="auto" w:fill="auto"/>
            <w:vAlign w:val="center"/>
          </w:tcPr>
          <w:p w14:paraId="683A5FD7" w14:textId="4DAC34F4" w:rsidR="007538A1" w:rsidRPr="003A3C76" w:rsidRDefault="0041380F" w:rsidP="007538A1">
            <w:pPr>
              <w:pStyle w:val="TitlepageAreversed"/>
              <w:spacing w:after="120"/>
              <w:rPr>
                <w:color w:val="004976"/>
              </w:rPr>
            </w:pPr>
            <w:r>
              <w:rPr>
                <w:color w:val="004976"/>
              </w:rPr>
              <w:t xml:space="preserve">Preliminary observations on </w:t>
            </w:r>
            <w:r w:rsidR="00353391">
              <w:rPr>
                <w:color w:val="004976"/>
              </w:rPr>
              <w:t>hatchery production</w:t>
            </w:r>
            <w:r>
              <w:rPr>
                <w:color w:val="004976"/>
              </w:rPr>
              <w:t xml:space="preserve"> </w:t>
            </w:r>
            <w:r w:rsidR="00954EEB">
              <w:rPr>
                <w:color w:val="004976"/>
              </w:rPr>
              <w:t xml:space="preserve">of </w:t>
            </w:r>
            <w:r>
              <w:rPr>
                <w:color w:val="004976"/>
              </w:rPr>
              <w:t>dusky flathead</w:t>
            </w:r>
          </w:p>
        </w:tc>
      </w:tr>
    </w:tbl>
    <w:p w14:paraId="61B5B5A8" w14:textId="1822D667" w:rsidR="00653D06" w:rsidRDefault="006E3BC2" w:rsidP="00DC1725">
      <w:pPr>
        <w:pStyle w:val="Body"/>
      </w:pPr>
      <w:r>
        <w:rPr>
          <w:noProof/>
        </w:rPr>
        <mc:AlternateContent>
          <mc:Choice Requires="wpg">
            <w:drawing>
              <wp:anchor distT="0" distB="0" distL="114300" distR="114300" simplePos="0" relativeHeight="251724800" behindDoc="0" locked="0" layoutInCell="1" allowOverlap="1" wp14:anchorId="0B87ECD0" wp14:editId="7FDACE23">
                <wp:simplePos x="0" y="0"/>
                <wp:positionH relativeFrom="column">
                  <wp:posOffset>-6985</wp:posOffset>
                </wp:positionH>
                <wp:positionV relativeFrom="paragraph">
                  <wp:posOffset>634365</wp:posOffset>
                </wp:positionV>
                <wp:extent cx="6125845" cy="5268595"/>
                <wp:effectExtent l="19050" t="0" r="27305" b="27305"/>
                <wp:wrapNone/>
                <wp:docPr id="208" name="Group 208"/>
                <wp:cNvGraphicFramePr/>
                <a:graphic xmlns:a="http://schemas.openxmlformats.org/drawingml/2006/main">
                  <a:graphicData uri="http://schemas.microsoft.com/office/word/2010/wordprocessingGroup">
                    <wpg:wgp>
                      <wpg:cNvGrpSpPr/>
                      <wpg:grpSpPr>
                        <a:xfrm>
                          <a:off x="0" y="0"/>
                          <a:ext cx="6125845" cy="5268595"/>
                          <a:chOff x="0" y="0"/>
                          <a:chExt cx="6125845" cy="5268595"/>
                        </a:xfrm>
                      </wpg:grpSpPr>
                      <pic:pic xmlns:pic="http://schemas.openxmlformats.org/drawingml/2006/picture">
                        <pic:nvPicPr>
                          <pic:cNvPr id="207" name="Picture 207"/>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bwMode="auto">
                          <a:xfrm rot="16200000">
                            <a:off x="-132080" y="3495675"/>
                            <a:ext cx="1905000" cy="1640840"/>
                          </a:xfrm>
                          <a:prstGeom prst="rect">
                            <a:avLst/>
                          </a:prstGeom>
                          <a:noFill/>
                          <a:ln w="15875">
                            <a:solidFill>
                              <a:schemeClr val="bg1">
                                <a:lumMod val="95000"/>
                              </a:schemeClr>
                            </a:solidFill>
                          </a:ln>
                          <a:extLst>
                            <a:ext uri="{53640926-AAD7-44D8-BBD7-CCE9431645EC}">
                              <a14:shadowObscured xmlns:a14="http://schemas.microsoft.com/office/drawing/2010/main"/>
                            </a:ext>
                          </a:extLst>
                        </pic:spPr>
                      </pic:pic>
                      <pic:pic xmlns:pic="http://schemas.openxmlformats.org/drawingml/2006/picture">
                        <pic:nvPicPr>
                          <pic:cNvPr id="202" name="Picture 202"/>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bwMode="auto">
                          <a:xfrm>
                            <a:off x="10795" y="0"/>
                            <a:ext cx="6114415" cy="33381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4" name="Picture 204"/>
                          <pic:cNvPicPr>
                            <a:picLocks noChangeAspect="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10795" y="2057400"/>
                            <a:ext cx="1628775" cy="1303655"/>
                          </a:xfrm>
                          <a:prstGeom prst="rect">
                            <a:avLst/>
                          </a:prstGeom>
                          <a:noFill/>
                          <a:ln w="15875">
                            <a:solidFill>
                              <a:schemeClr val="bg1">
                                <a:lumMod val="95000"/>
                              </a:schemeClr>
                            </a:solidFill>
                          </a:ln>
                        </pic:spPr>
                      </pic:pic>
                      <pic:pic xmlns:pic="http://schemas.openxmlformats.org/drawingml/2006/picture">
                        <pic:nvPicPr>
                          <pic:cNvPr id="40" name="Picture 40"/>
                          <pic:cNvPicPr>
                            <a:picLocks noChangeAspect="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1668145" y="2543175"/>
                            <a:ext cx="2040890" cy="2721610"/>
                          </a:xfrm>
                          <a:prstGeom prst="rect">
                            <a:avLst/>
                          </a:prstGeom>
                          <a:noFill/>
                          <a:ln w="15875">
                            <a:solidFill>
                              <a:schemeClr val="bg1">
                                <a:lumMod val="95000"/>
                              </a:schemeClr>
                            </a:solidFill>
                          </a:ln>
                        </pic:spPr>
                      </pic:pic>
                      <pic:pic xmlns:pic="http://schemas.openxmlformats.org/drawingml/2006/picture">
                        <pic:nvPicPr>
                          <pic:cNvPr id="206" name="Picture 206"/>
                          <pic:cNvPicPr>
                            <a:picLocks noChangeAspect="1"/>
                          </pic:cNvPicPr>
                        </pic:nvPicPr>
                        <pic:blipFill rotWithShape="1">
                          <a:blip r:embed="rId15" cstate="print">
                            <a:extLst>
                              <a:ext uri="{28A0092B-C50C-407E-A947-70E740481C1C}">
                                <a14:useLocalDpi xmlns:a14="http://schemas.microsoft.com/office/drawing/2010/main"/>
                              </a:ext>
                            </a:extLst>
                          </a:blip>
                          <a:srcRect l="-105" t="-385"/>
                          <a:stretch/>
                        </pic:blipFill>
                        <pic:spPr bwMode="auto">
                          <a:xfrm>
                            <a:off x="3725545" y="3105150"/>
                            <a:ext cx="2400300" cy="2151380"/>
                          </a:xfrm>
                          <a:prstGeom prst="rect">
                            <a:avLst/>
                          </a:prstGeom>
                          <a:noFill/>
                          <a:ln w="1587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wgp>
                  </a:graphicData>
                </a:graphic>
              </wp:anchor>
            </w:drawing>
          </mc:Choice>
          <mc:Fallback>
            <w:pict>
              <v:group w14:anchorId="23038003" id="Group 208" o:spid="_x0000_s1026" style="position:absolute;margin-left:-.55pt;margin-top:49.95pt;width:482.35pt;height:414.85pt;z-index:251724800" coordsize="61258,526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7" o:spid="_x0000_s1027" type="#_x0000_t75" style="position:absolute;left:-1321;top:34956;width:19050;height:1640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" stroked="t" strokecolor="#f2f2f2 [3052]" strokeweight="1.25pt">
                  <v:imagedata r:id="rId16" o:title=""/>
                  <v:path arrowok="t"/>
                </v:shape>
                <v:shape id="Picture 202" o:spid="_x0000_s1028" type="#_x0000_t75" style="position:absolute;left:107;width:61145;height:33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">
                  <v:imagedata r:id="rId17" o:title=""/>
                </v:shape>
                <v:shape id="Picture 204" o:spid="_x0000_s1029" type="#_x0000_t75" style="position:absolute;left:107;top:20574;width:16288;height:13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" stroked="t" strokecolor="#f2f2f2 [3052]" strokeweight="1.25pt">
                  <v:imagedata r:id="rId18" o:title=""/>
                  <v:path arrowok="t"/>
                </v:shape>
                <v:shape id="Picture 40" o:spid="_x0000_s1030" type="#_x0000_t75" style="position:absolute;left:16681;top:25431;width:20409;height:272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" stroked="t" strokecolor="#f2f2f2 [3052]" strokeweight="1.25pt">
                  <v:imagedata r:id="rId19" o:title=""/>
                  <v:path arrowok="t"/>
                </v:shape>
                <v:shape id="Picture 206" o:spid="_x0000_s1031" type="#_x0000_t75" style="position:absolute;left:37255;top:31051;width:24003;height:21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" stroked="t" strokecolor="#f2f2f2" strokeweight="1.25pt">
                  <v:stroke joinstyle="round"/>
                  <v:imagedata r:id="rId20" o:title="" croptop="-252f" cropleft="-69f"/>
                  <v:path arrowok="t"/>
                </v:shape>
              </v:group>
            </w:pict>
          </mc:Fallback>
        </mc:AlternateContent>
      </w:r>
    </w:p>
    <w:p w14:paraId="0AEB911D" w14:textId="77777777" w:rsidR="00BB6A87" w:rsidRDefault="00BB6A87" w:rsidP="00DC1725">
      <w:pPr>
        <w:pStyle w:val="Body"/>
        <w:sectPr w:rsidR="00BB6A87" w:rsidSect="0034187F">
          <w:headerReference w:type="even" r:id="rId21"/>
          <w:headerReference w:type="default" r:id="rId22"/>
          <w:footerReference w:type="even" r:id="rId23"/>
          <w:footerReference w:type="default" r:id="rId24"/>
          <w:headerReference w:type="first" r:id="rId25"/>
          <w:footerReference w:type="first" r:id="rId26"/>
          <w:type w:val="continuous"/>
          <w:pgSz w:w="11907" w:h="16840" w:code="9"/>
          <w:pgMar w:top="4536" w:right="1134" w:bottom="567" w:left="1134" w:header="709" w:footer="709" w:gutter="0"/>
          <w:cols w:space="708"/>
          <w:docGrid w:linePitch="360"/>
        </w:sectPr>
      </w:pPr>
    </w:p>
    <w:p w14:paraId="0A2AABD4" w14:textId="34D3239A" w:rsidR="00EC2BF6" w:rsidRDefault="00EC2BF6" w:rsidP="007A7EE8">
      <w:pPr>
        <w:pStyle w:val="Body"/>
      </w:pPr>
    </w:p>
    <w:p w14:paraId="7100E269" w14:textId="0EB2894A" w:rsidR="007146B6" w:rsidRDefault="007146B6" w:rsidP="007A7EE8">
      <w:pPr>
        <w:pStyle w:val="Body"/>
      </w:pPr>
    </w:p>
    <w:p w14:paraId="376281A1" w14:textId="307C30B7" w:rsidR="007146B6" w:rsidRDefault="007146B6" w:rsidP="007A7EE8">
      <w:pPr>
        <w:pStyle w:val="Body"/>
      </w:pPr>
    </w:p>
    <w:p w14:paraId="66DFBE37" w14:textId="5D727964" w:rsidR="007146B6" w:rsidRPr="00987AF8" w:rsidRDefault="007146B6" w:rsidP="007A7EE8">
      <w:pPr>
        <w:pStyle w:val="Body"/>
        <w:rPr>
          <w:color w:val="000000" w:themeColor="text1"/>
        </w:rPr>
      </w:pPr>
    </w:p>
    <w:p w14:paraId="4CB895DD" w14:textId="3BDB1C55" w:rsidR="007146B6" w:rsidRDefault="007146B6" w:rsidP="007A7EE8">
      <w:pPr>
        <w:pStyle w:val="Body"/>
      </w:pPr>
    </w:p>
    <w:p w14:paraId="7A775E52" w14:textId="703202EE" w:rsidR="007146B6" w:rsidRDefault="007146B6" w:rsidP="007A7EE8">
      <w:pPr>
        <w:pStyle w:val="Body"/>
      </w:pPr>
    </w:p>
    <w:p w14:paraId="1E37965F" w14:textId="4C795462" w:rsidR="007146B6" w:rsidRDefault="007146B6" w:rsidP="007A7EE8">
      <w:pPr>
        <w:pStyle w:val="Body"/>
      </w:pPr>
    </w:p>
    <w:p w14:paraId="21D26955" w14:textId="4F397C57" w:rsidR="007146B6" w:rsidRDefault="007146B6" w:rsidP="007A7EE8">
      <w:pPr>
        <w:pStyle w:val="Body"/>
      </w:pPr>
    </w:p>
    <w:p w14:paraId="7A634B2E" w14:textId="2E0E3A7F" w:rsidR="007146B6" w:rsidRDefault="007146B6" w:rsidP="007A7EE8">
      <w:pPr>
        <w:pStyle w:val="Body"/>
      </w:pPr>
    </w:p>
    <w:p w14:paraId="3E8E513D" w14:textId="70BA73E4" w:rsidR="007146B6" w:rsidRDefault="007146B6" w:rsidP="007A7EE8">
      <w:pPr>
        <w:pStyle w:val="Body"/>
      </w:pPr>
    </w:p>
    <w:p w14:paraId="531ADE40" w14:textId="0395AE0D" w:rsidR="007146B6" w:rsidRDefault="007146B6" w:rsidP="007A7EE8">
      <w:pPr>
        <w:pStyle w:val="Body"/>
      </w:pPr>
    </w:p>
    <w:p w14:paraId="1454967A" w14:textId="46C7648E" w:rsidR="007146B6" w:rsidRDefault="007146B6" w:rsidP="007A7EE8">
      <w:pPr>
        <w:pStyle w:val="Body"/>
      </w:pPr>
    </w:p>
    <w:p w14:paraId="2E9B1913" w14:textId="51849CAC" w:rsidR="007538A1" w:rsidRDefault="007538A1" w:rsidP="007A7EE8">
      <w:pPr>
        <w:pStyle w:val="Body"/>
      </w:pPr>
    </w:p>
    <w:p w14:paraId="04A71426" w14:textId="458E38BD" w:rsidR="007538A1" w:rsidRDefault="007538A1" w:rsidP="007A7EE8">
      <w:pPr>
        <w:pStyle w:val="Body"/>
      </w:pPr>
    </w:p>
    <w:p w14:paraId="16FC54BF" w14:textId="79E29FB9" w:rsidR="007538A1" w:rsidRDefault="007538A1" w:rsidP="007A7EE8">
      <w:pPr>
        <w:pStyle w:val="Body"/>
      </w:pPr>
    </w:p>
    <w:p w14:paraId="208C8AC8" w14:textId="7160B5FE" w:rsidR="007538A1" w:rsidRDefault="007538A1" w:rsidP="007A7EE8">
      <w:pPr>
        <w:pStyle w:val="Body"/>
      </w:pPr>
    </w:p>
    <w:p w14:paraId="19C14D12" w14:textId="469A6C38" w:rsidR="007538A1" w:rsidRDefault="007538A1" w:rsidP="007A7EE8">
      <w:pPr>
        <w:pStyle w:val="Body"/>
      </w:pPr>
    </w:p>
    <w:p w14:paraId="431C61DF" w14:textId="39C380D8" w:rsidR="007538A1" w:rsidRDefault="007538A1" w:rsidP="007A7EE8">
      <w:pPr>
        <w:pStyle w:val="Body"/>
      </w:pPr>
    </w:p>
    <w:p w14:paraId="5C2A632D" w14:textId="3D101FD8" w:rsidR="007538A1" w:rsidRDefault="007538A1" w:rsidP="007A7EE8">
      <w:pPr>
        <w:pStyle w:val="Body"/>
      </w:pPr>
    </w:p>
    <w:p w14:paraId="64F854B3" w14:textId="0B07381B" w:rsidR="007146B6" w:rsidRDefault="007146B6" w:rsidP="007A7EE8">
      <w:pPr>
        <w:pStyle w:val="Body"/>
      </w:pPr>
    </w:p>
    <w:p w14:paraId="25376529" w14:textId="317986C4" w:rsidR="007146B6" w:rsidRDefault="007146B6" w:rsidP="007A7EE8">
      <w:pPr>
        <w:pStyle w:val="Body"/>
      </w:pPr>
    </w:p>
    <w:p w14:paraId="363271C3" w14:textId="401AF9C6" w:rsidR="007146B6" w:rsidRDefault="007146B6" w:rsidP="007A7EE8">
      <w:pPr>
        <w:pStyle w:val="Body"/>
      </w:pPr>
    </w:p>
    <w:p w14:paraId="510694AF" w14:textId="534F8BD9" w:rsidR="007146B6" w:rsidRDefault="007146B6" w:rsidP="007A7EE8">
      <w:pPr>
        <w:pStyle w:val="Body"/>
      </w:pPr>
    </w:p>
    <w:p w14:paraId="220E9086" w14:textId="4780025E" w:rsidR="00F6553C" w:rsidRPr="003A3C76" w:rsidRDefault="00601838" w:rsidP="00F6553C">
      <w:pPr>
        <w:pStyle w:val="TitlepageB"/>
        <w:rPr>
          <w:color w:val="004976"/>
        </w:rPr>
      </w:pPr>
      <w:r>
        <w:rPr>
          <w:color w:val="004976"/>
        </w:rPr>
        <w:t>August</w:t>
      </w:r>
      <w:r w:rsidR="00F6553C" w:rsidRPr="003A3C76">
        <w:rPr>
          <w:color w:val="004976"/>
        </w:rPr>
        <w:t xml:space="preserve"> </w:t>
      </w:r>
      <w:r w:rsidR="00243E28">
        <w:rPr>
          <w:color w:val="004976"/>
        </w:rPr>
        <w:t>202</w:t>
      </w:r>
      <w:r w:rsidR="00A37C37">
        <w:rPr>
          <w:color w:val="004976"/>
        </w:rPr>
        <w:t>3</w:t>
      </w:r>
    </w:p>
    <w:p w14:paraId="23CB3A7A" w14:textId="609D5CE1" w:rsidR="00F6553C" w:rsidRPr="003A3C76" w:rsidRDefault="003B5131" w:rsidP="00F6553C">
      <w:pPr>
        <w:pStyle w:val="TitlepageB"/>
        <w:rPr>
          <w:color w:val="004976"/>
        </w:rPr>
      </w:pPr>
      <w:r w:rsidRPr="00DD6880">
        <w:rPr>
          <w:noProof/>
        </w:rPr>
        <w:drawing>
          <wp:anchor distT="0" distB="0" distL="114300" distR="114300" simplePos="0" relativeHeight="251655168" behindDoc="0" locked="0" layoutInCell="1" allowOverlap="1" wp14:anchorId="34431186" wp14:editId="08230F60">
            <wp:simplePos x="0" y="0"/>
            <wp:positionH relativeFrom="margin">
              <wp:posOffset>2646700</wp:posOffset>
            </wp:positionH>
            <wp:positionV relativeFrom="paragraph">
              <wp:posOffset>50165</wp:posOffset>
            </wp:positionV>
            <wp:extent cx="1853843" cy="790973"/>
            <wp:effectExtent l="19050" t="19050" r="13335" b="2857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 cstate="print">
                      <a:extLst>
                        <a:ext uri="{28A0092B-C50C-407E-A947-70E740481C1C}">
                          <a14:useLocalDpi xmlns:a14="http://schemas.microsoft.com/office/drawing/2010/main"/>
                        </a:ext>
                      </a:extLst>
                    </a:blip>
                    <a:srcRect/>
                    <a:stretch/>
                  </pic:blipFill>
                  <pic:spPr bwMode="auto">
                    <a:xfrm>
                      <a:off x="0" y="0"/>
                      <a:ext cx="1853843" cy="790973"/>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3C6B" w:rsidRPr="003A3C76">
        <w:rPr>
          <w:color w:val="004976"/>
        </w:rPr>
        <w:t xml:space="preserve">Victorian </w:t>
      </w:r>
      <w:r w:rsidR="00DB3C6B" w:rsidRPr="00601838">
        <w:rPr>
          <w:color w:val="004976"/>
        </w:rPr>
        <w:t>Fisheries Authority</w:t>
      </w:r>
      <w:r w:rsidR="00F6553C" w:rsidRPr="00601838">
        <w:rPr>
          <w:color w:val="004976"/>
        </w:rPr>
        <w:t xml:space="preserve"> </w:t>
      </w:r>
      <w:r w:rsidR="002056DD" w:rsidRPr="00601838">
        <w:rPr>
          <w:color w:val="004976"/>
        </w:rPr>
        <w:br/>
      </w:r>
      <w:r w:rsidR="00B818DB" w:rsidRPr="00601838">
        <w:rPr>
          <w:color w:val="004976"/>
        </w:rPr>
        <w:t>Science</w:t>
      </w:r>
      <w:r w:rsidR="00F6553C" w:rsidRPr="00601838">
        <w:rPr>
          <w:color w:val="004976"/>
        </w:rPr>
        <w:t xml:space="preserve"> Report Series No. </w:t>
      </w:r>
      <w:r w:rsidR="00601838" w:rsidRPr="00601838">
        <w:rPr>
          <w:color w:val="004976"/>
        </w:rPr>
        <w:t>39</w:t>
      </w:r>
    </w:p>
    <w:p w14:paraId="468F0CF9" w14:textId="77777777" w:rsidR="00D51F6D" w:rsidRDefault="00D51F6D" w:rsidP="00DF217F">
      <w:pPr>
        <w:sectPr w:rsidR="00D51F6D" w:rsidSect="0034187F">
          <w:footerReference w:type="even" r:id="rId28"/>
          <w:type w:val="continuous"/>
          <w:pgSz w:w="11907" w:h="16840" w:code="9"/>
          <w:pgMar w:top="1134" w:right="1134" w:bottom="426" w:left="1134" w:header="709" w:footer="567" w:gutter="0"/>
          <w:pgNumType w:start="1"/>
          <w:cols w:space="708"/>
          <w:titlePg/>
          <w:docGrid w:linePitch="360"/>
        </w:sectPr>
      </w:pPr>
    </w:p>
    <w:p w14:paraId="78F17E33" w14:textId="68877124" w:rsidR="00D51F6D" w:rsidRDefault="00D51F6D" w:rsidP="00DF217F">
      <w:pPr>
        <w:sectPr w:rsidR="00D51F6D" w:rsidSect="0034187F">
          <w:headerReference w:type="first" r:id="rId29"/>
          <w:footerReference w:type="first" r:id="rId30"/>
          <w:pgSz w:w="11907" w:h="16840" w:code="9"/>
          <w:pgMar w:top="1134" w:right="1134" w:bottom="426" w:left="1134" w:header="709" w:footer="567" w:gutter="0"/>
          <w:pgNumType w:start="1"/>
          <w:cols w:space="708"/>
          <w:titlePg/>
          <w:docGrid w:linePitch="360"/>
        </w:sectPr>
      </w:pPr>
    </w:p>
    <w:p w14:paraId="6383713F" w14:textId="2C85B3C9" w:rsidR="00D51F6D" w:rsidRPr="00D51F6D" w:rsidRDefault="00460D15" w:rsidP="00D51F6D">
      <w:pPr>
        <w:pStyle w:val="TitlepageAblack"/>
      </w:pPr>
      <w:r w:rsidRPr="00460D15">
        <w:lastRenderedPageBreak/>
        <w:t xml:space="preserve">Preliminary observations on hatchery production </w:t>
      </w:r>
      <w:r w:rsidR="00954EEB">
        <w:t xml:space="preserve">of </w:t>
      </w:r>
      <w:r w:rsidRPr="00460D15">
        <w:t xml:space="preserve">dusky flathead </w:t>
      </w:r>
    </w:p>
    <w:p w14:paraId="449C6E81" w14:textId="627622AE" w:rsidR="00D51F6D" w:rsidRPr="00D51F6D" w:rsidRDefault="00D51F6D" w:rsidP="003C06C5">
      <w:pPr>
        <w:pStyle w:val="TitlepageBblack"/>
      </w:pPr>
    </w:p>
    <w:p w14:paraId="404824ED" w14:textId="5C51B8C7" w:rsidR="00D51F6D" w:rsidRPr="00D51F6D" w:rsidRDefault="00FF7CF8" w:rsidP="003C06C5">
      <w:pPr>
        <w:pStyle w:val="TitlepageBblack"/>
      </w:pPr>
      <w:r w:rsidRPr="00B05E04">
        <w:t>Brett A. Ingram</w:t>
      </w:r>
      <w:r w:rsidR="0005150D" w:rsidRPr="00B05E04">
        <w:t xml:space="preserve"> and </w:t>
      </w:r>
      <w:r w:rsidR="00460D15" w:rsidRPr="00B05E04">
        <w:t>Bruce Lawson</w:t>
      </w:r>
    </w:p>
    <w:p w14:paraId="2ABD7EAD" w14:textId="0CB24C1E" w:rsidR="00D51F6D" w:rsidRDefault="00773983" w:rsidP="00DF217F">
      <w:r w:rsidRPr="00773983">
        <w:rPr>
          <w:snapToGrid w:val="0"/>
          <w:color w:val="000000"/>
          <w:w w:val="0"/>
          <w:sz w:val="0"/>
          <w:szCs w:val="0"/>
          <w:u w:color="000000"/>
          <w:bdr w:val="none" w:sz="0" w:space="0" w:color="000000"/>
          <w:shd w:val="clear" w:color="000000" w:fill="000000"/>
          <w:lang w:val="x-none" w:eastAsia="x-none" w:bidi="x-none"/>
        </w:rPr>
        <w:t xml:space="preserve"> </w:t>
      </w:r>
    </w:p>
    <w:p w14:paraId="42B17FE0" w14:textId="6D1A161F" w:rsidR="00D51F6D" w:rsidRDefault="00D51F6D" w:rsidP="00DF217F"/>
    <w:p w14:paraId="2E8383BA" w14:textId="38AB41BA" w:rsidR="004D6DC6" w:rsidRDefault="00747EC7" w:rsidP="00DF217F">
      <w:r>
        <w:rPr>
          <w:noProof/>
          <w:lang w:eastAsia="en-AU"/>
        </w:rPr>
        <mc:AlternateContent>
          <mc:Choice Requires="wps">
            <w:drawing>
              <wp:anchor distT="0" distB="0" distL="114300" distR="114300" simplePos="0" relativeHeight="251590656" behindDoc="0" locked="1" layoutInCell="0" allowOverlap="1" wp14:anchorId="01759878" wp14:editId="441196B0">
                <wp:simplePos x="0" y="0"/>
                <wp:positionH relativeFrom="column">
                  <wp:posOffset>-80010</wp:posOffset>
                </wp:positionH>
                <wp:positionV relativeFrom="page">
                  <wp:posOffset>8943975</wp:posOffset>
                </wp:positionV>
                <wp:extent cx="4297680" cy="1047750"/>
                <wp:effectExtent l="1905" t="0" r="0" b="0"/>
                <wp:wrapSquare wrapText="bothSides"/>
                <wp:docPr id="5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1047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949CE" w14:textId="5C2908A4" w:rsidR="00261D3C" w:rsidRPr="00601838" w:rsidRDefault="00601838" w:rsidP="00731396">
                            <w:pPr>
                              <w:pStyle w:val="APPHC"/>
                            </w:pPr>
                            <w:r w:rsidRPr="00601838">
                              <w:t>August</w:t>
                            </w:r>
                            <w:r w:rsidR="00261D3C" w:rsidRPr="00601838">
                              <w:t xml:space="preserve"> 202</w:t>
                            </w:r>
                            <w:r w:rsidR="00A37C37" w:rsidRPr="00601838">
                              <w:t>3</w:t>
                            </w:r>
                            <w:r w:rsidR="00261D3C" w:rsidRPr="00601838">
                              <w:br/>
                            </w:r>
                          </w:p>
                          <w:p w14:paraId="18512567" w14:textId="43B21C97" w:rsidR="00261D3C" w:rsidRDefault="00261D3C" w:rsidP="00731396">
                            <w:pPr>
                              <w:pStyle w:val="APPHC"/>
                            </w:pPr>
                            <w:r w:rsidRPr="00601838">
                              <w:t>Victorian Fisheries Authority</w:t>
                            </w:r>
                            <w:r w:rsidRPr="00601838">
                              <w:br/>
                              <w:t xml:space="preserve">Science Report Series No. </w:t>
                            </w:r>
                            <w:r w:rsidR="00601838" w:rsidRPr="00601838">
                              <w:t>3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759878" id="_x0000_t202" coordsize="21600,21600" o:spt="202" path="m,l,21600r21600,l21600,xe">
                <v:stroke joinstyle="miter"/>
                <v:path gradientshapeok="t" o:connecttype="rect"/>
              </v:shapetype>
              <v:shape id="Text Box 6" o:spid="_x0000_s1026" type="#_x0000_t202" style="position:absolute;margin-left:-6.3pt;margin-top:704.25pt;width:338.4pt;height:82.5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" o:allowincell="f" filled="f" stroked="f">
                <v:textbox>
                  <w:txbxContent>
                    <w:p w14:paraId="0DB949CE" w14:textId="5C2908A4" w:rsidR="00261D3C" w:rsidRPr="00601838" w:rsidRDefault="00601838" w:rsidP="00731396">
                      <w:pPr>
                        <w:pStyle w:val="APPHC"/>
                      </w:pPr>
                      <w:r w:rsidRPr="00601838">
                        <w:t>August</w:t>
                      </w:r>
                      <w:r w:rsidR="00261D3C" w:rsidRPr="00601838">
                        <w:t xml:space="preserve"> 202</w:t>
                      </w:r>
                      <w:r w:rsidR="00A37C37" w:rsidRPr="00601838">
                        <w:t>3</w:t>
                      </w:r>
                      <w:r w:rsidR="00261D3C" w:rsidRPr="00601838">
                        <w:br/>
                      </w:r>
                    </w:p>
                    <w:p w14:paraId="18512567" w14:textId="43B21C97" w:rsidR="00261D3C" w:rsidRDefault="00261D3C" w:rsidP="00731396">
                      <w:pPr>
                        <w:pStyle w:val="APPHC"/>
                      </w:pPr>
                      <w:r w:rsidRPr="00601838">
                        <w:t>Victorian Fisheries Authority</w:t>
                      </w:r>
                      <w:r w:rsidRPr="00601838">
                        <w:br/>
                        <w:t xml:space="preserve">Science Report Series No. </w:t>
                      </w:r>
                      <w:r w:rsidR="00601838" w:rsidRPr="00601838">
                        <w:t>39</w:t>
                      </w:r>
                    </w:p>
                  </w:txbxContent>
                </v:textbox>
                <w10:wrap type="square" anchory="page"/>
                <w10:anchorlock/>
              </v:shape>
            </w:pict>
          </mc:Fallback>
        </mc:AlternateContent>
      </w:r>
      <w:r>
        <w:rPr>
          <w:noProof/>
          <w:lang w:eastAsia="en-AU"/>
        </w:rPr>
        <mc:AlternateContent>
          <mc:Choice Requires="wps">
            <w:drawing>
              <wp:anchor distT="0" distB="0" distL="114300" distR="114300" simplePos="0" relativeHeight="251590657" behindDoc="0" locked="1" layoutInCell="0" allowOverlap="1" wp14:anchorId="638D1A42" wp14:editId="71CEBC58">
                <wp:simplePos x="0" y="0"/>
                <wp:positionH relativeFrom="column">
                  <wp:posOffset>-80010</wp:posOffset>
                </wp:positionH>
                <wp:positionV relativeFrom="page">
                  <wp:posOffset>7800975</wp:posOffset>
                </wp:positionV>
                <wp:extent cx="4023360" cy="518160"/>
                <wp:effectExtent l="1905" t="0" r="3810" b="0"/>
                <wp:wrapSquare wrapText="bothSides"/>
                <wp:docPr id="5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3360" cy="518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BAE22" w14:textId="77777777" w:rsidR="00261D3C" w:rsidRDefault="00261D3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8D1A42" id="Text Box 7" o:spid="_x0000_s1027" type="#_x0000_t202" style="position:absolute;margin-left:-6.3pt;margin-top:614.25pt;width:316.8pt;height:40.8pt;z-index:251590657;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" o:allowincell="f" filled="f" stroked="f">
                <v:textbox>
                  <w:txbxContent>
                    <w:p w14:paraId="3C1BAE22" w14:textId="77777777" w:rsidR="00261D3C" w:rsidRDefault="00261D3C"/>
                  </w:txbxContent>
                </v:textbox>
                <w10:wrap type="square" anchory="page"/>
                <w10:anchorlock/>
              </v:shape>
            </w:pict>
          </mc:Fallback>
        </mc:AlternateContent>
      </w:r>
      <w:r w:rsidR="00D51F6D">
        <w:br w:type="page"/>
      </w:r>
    </w:p>
    <w:tbl>
      <w:tblPr>
        <w:tblW w:w="0" w:type="auto"/>
        <w:tblLook w:val="01E0" w:firstRow="1" w:lastRow="1" w:firstColumn="1" w:lastColumn="1" w:noHBand="0" w:noVBand="0"/>
      </w:tblPr>
      <w:tblGrid>
        <w:gridCol w:w="8872"/>
      </w:tblGrid>
      <w:tr w:rsidR="004D6DC6" w14:paraId="69EDDB7E" w14:textId="77777777" w:rsidTr="00347CE6">
        <w:trPr>
          <w:trHeight w:val="10336"/>
        </w:trPr>
        <w:tc>
          <w:tcPr>
            <w:tcW w:w="8872" w:type="dxa"/>
            <w:shd w:val="clear" w:color="auto" w:fill="auto"/>
            <w:vAlign w:val="bottom"/>
          </w:tcPr>
          <w:p w14:paraId="066137C3" w14:textId="21484F7D" w:rsidR="004D6DC6" w:rsidRDefault="004D6DC6" w:rsidP="00FF7CF8">
            <w:pPr>
              <w:pStyle w:val="Body"/>
              <w:rPr>
                <w:szCs w:val="18"/>
              </w:rPr>
            </w:pPr>
            <w:r w:rsidRPr="00601838">
              <w:lastRenderedPageBreak/>
              <w:t>Published by the Victorian Government</w:t>
            </w:r>
            <w:r w:rsidR="004678D1" w:rsidRPr="00601838">
              <w:t>,</w:t>
            </w:r>
            <w:r w:rsidRPr="00601838">
              <w:t xml:space="preserve"> </w:t>
            </w:r>
            <w:r w:rsidR="00DB3C6B" w:rsidRPr="00601838">
              <w:t>Victorian Fisheries Authority (VFA)</w:t>
            </w:r>
            <w:r w:rsidRPr="00601838">
              <w:t>,</w:t>
            </w:r>
            <w:r w:rsidRPr="00601838">
              <w:br/>
            </w:r>
            <w:r w:rsidR="00601838" w:rsidRPr="00601838">
              <w:rPr>
                <w:szCs w:val="18"/>
              </w:rPr>
              <w:t>August</w:t>
            </w:r>
            <w:r w:rsidR="00390782" w:rsidRPr="00601838">
              <w:rPr>
                <w:szCs w:val="18"/>
              </w:rPr>
              <w:t xml:space="preserve"> 202</w:t>
            </w:r>
            <w:r w:rsidR="00A37C37" w:rsidRPr="00601838">
              <w:rPr>
                <w:szCs w:val="18"/>
              </w:rPr>
              <w:t>3</w:t>
            </w:r>
          </w:p>
          <w:p w14:paraId="3F0C79D5" w14:textId="77777777" w:rsidR="00347CE6" w:rsidRPr="00390782" w:rsidRDefault="00347CE6" w:rsidP="00FF7CF8">
            <w:pPr>
              <w:pStyle w:val="Body"/>
            </w:pPr>
          </w:p>
          <w:p w14:paraId="5AA4E85D" w14:textId="3C4475D3" w:rsidR="004D6DC6" w:rsidRDefault="004D6DC6" w:rsidP="00FF7CF8">
            <w:pPr>
              <w:pStyle w:val="Body"/>
            </w:pPr>
            <w:r>
              <w:t>© The State of Victoria</w:t>
            </w:r>
            <w:r w:rsidR="004678D1">
              <w:t>,</w:t>
            </w:r>
            <w:r>
              <w:t xml:space="preserve"> </w:t>
            </w:r>
            <w:r w:rsidR="00DB3C6B">
              <w:t>Victorian Fisheries Authority</w:t>
            </w:r>
            <w:r>
              <w:t xml:space="preserve"> Melbourne</w:t>
            </w:r>
            <w:r w:rsidR="00390782">
              <w:t>, 202</w:t>
            </w:r>
            <w:r w:rsidR="0004403D">
              <w:t>2</w:t>
            </w:r>
            <w:r>
              <w:br/>
              <w:t>This publication is copyright. No part may be reproduced by any process except in accordance with the</w:t>
            </w:r>
            <w:r>
              <w:br/>
              <w:t xml:space="preserve">provisions of the </w:t>
            </w:r>
            <w:r w:rsidRPr="00F93DA0">
              <w:rPr>
                <w:i/>
              </w:rPr>
              <w:t>Copyright Act 1968</w:t>
            </w:r>
            <w:r>
              <w:t>.</w:t>
            </w:r>
          </w:p>
          <w:p w14:paraId="03731E4B" w14:textId="77777777" w:rsidR="004678D1" w:rsidRDefault="004D6DC6" w:rsidP="00FF7CF8">
            <w:pPr>
              <w:pStyle w:val="Body"/>
            </w:pPr>
            <w:r>
              <w:t xml:space="preserve">Authorised by the Victorian Government, </w:t>
            </w:r>
            <w:r w:rsidR="004678D1">
              <w:t>1 Spring</w:t>
            </w:r>
            <w:r>
              <w:t xml:space="preserve"> Street, Melbourne.</w:t>
            </w:r>
          </w:p>
          <w:p w14:paraId="725DC2F0" w14:textId="77777777" w:rsidR="004D6DC6" w:rsidRDefault="004D6DC6" w:rsidP="00FF7CF8">
            <w:pPr>
              <w:pStyle w:val="Body"/>
            </w:pPr>
            <w:r>
              <w:t>Print</w:t>
            </w:r>
            <w:r w:rsidR="004678D1">
              <w:t>ed by</w:t>
            </w:r>
            <w:r>
              <w:t xml:space="preserve"> </w:t>
            </w:r>
            <w:r w:rsidR="00DB3C6B">
              <w:t>VFA</w:t>
            </w:r>
            <w:r w:rsidR="004678D1">
              <w:t xml:space="preserve"> Queenscliff, Victoria</w:t>
            </w:r>
            <w:r>
              <w:t>.</w:t>
            </w:r>
          </w:p>
          <w:p w14:paraId="120C6B06" w14:textId="183A7245" w:rsidR="004678D1" w:rsidRPr="00601838" w:rsidRDefault="004678D1" w:rsidP="004678D1">
            <w:pPr>
              <w:pStyle w:val="Body"/>
            </w:pPr>
            <w:r w:rsidRPr="00601838">
              <w:t>Preferred way to cite this publication:</w:t>
            </w:r>
            <w:r w:rsidRPr="00601838">
              <w:br/>
            </w:r>
            <w:r w:rsidR="00005328" w:rsidRPr="00601838">
              <w:t xml:space="preserve">Ingram, B.A. and </w:t>
            </w:r>
            <w:r w:rsidR="0004403D" w:rsidRPr="00601838">
              <w:t>Lawson</w:t>
            </w:r>
            <w:r w:rsidR="00005328" w:rsidRPr="00601838">
              <w:t xml:space="preserve">, </w:t>
            </w:r>
            <w:r w:rsidR="0004403D" w:rsidRPr="00601838">
              <w:t>B</w:t>
            </w:r>
            <w:r w:rsidR="00005328" w:rsidRPr="00601838">
              <w:t>.</w:t>
            </w:r>
            <w:r w:rsidRPr="00601838">
              <w:t xml:space="preserve"> (</w:t>
            </w:r>
            <w:r w:rsidR="00005328" w:rsidRPr="00601838">
              <w:t>202</w:t>
            </w:r>
            <w:r w:rsidR="00A37C37" w:rsidRPr="00601838">
              <w:t>3</w:t>
            </w:r>
            <w:r w:rsidRPr="00601838">
              <w:t xml:space="preserve">). </w:t>
            </w:r>
            <w:bookmarkStart w:id="0" w:name="_Hlk143077001"/>
            <w:r w:rsidR="00B05E04" w:rsidRPr="00601838">
              <w:t xml:space="preserve"> </w:t>
            </w:r>
            <w:r w:rsidR="0004403D" w:rsidRPr="00601838">
              <w:t xml:space="preserve">Preliminary observations on hatchery production </w:t>
            </w:r>
            <w:r w:rsidR="00954EEB" w:rsidRPr="00601838">
              <w:t xml:space="preserve">of </w:t>
            </w:r>
            <w:r w:rsidR="0004403D" w:rsidRPr="00601838">
              <w:t>dusky flathead</w:t>
            </w:r>
            <w:bookmarkEnd w:id="0"/>
            <w:r w:rsidR="009D2150" w:rsidRPr="00601838">
              <w:t xml:space="preserve">. </w:t>
            </w:r>
            <w:r w:rsidR="00005328" w:rsidRPr="00601838">
              <w:t xml:space="preserve"> </w:t>
            </w:r>
            <w:r w:rsidR="00DB3C6B" w:rsidRPr="00601838">
              <w:rPr>
                <w:i/>
                <w:iCs/>
              </w:rPr>
              <w:t>Victorian Fisheries Authority</w:t>
            </w:r>
            <w:r w:rsidRPr="00601838">
              <w:rPr>
                <w:i/>
                <w:iCs/>
              </w:rPr>
              <w:t xml:space="preserve"> </w:t>
            </w:r>
            <w:r w:rsidR="00B424CF" w:rsidRPr="00601838">
              <w:rPr>
                <w:i/>
                <w:iCs/>
              </w:rPr>
              <w:t>Science</w:t>
            </w:r>
            <w:r w:rsidRPr="00601838">
              <w:rPr>
                <w:i/>
                <w:iCs/>
              </w:rPr>
              <w:t xml:space="preserve"> Report Series No. </w:t>
            </w:r>
            <w:r w:rsidR="00601838" w:rsidRPr="00601838">
              <w:rPr>
                <w:i/>
                <w:iCs/>
              </w:rPr>
              <w:t>39</w:t>
            </w:r>
            <w:r w:rsidRPr="00601838">
              <w:t>.</w:t>
            </w:r>
            <w:r w:rsidR="00B404A8" w:rsidRPr="00601838">
              <w:t xml:space="preserve"> </w:t>
            </w:r>
            <w:r w:rsidR="00B05E04" w:rsidRPr="00601838">
              <w:t>2</w:t>
            </w:r>
            <w:r w:rsidR="004F57BE" w:rsidRPr="00601838">
              <w:t>1</w:t>
            </w:r>
            <w:r w:rsidR="00B404A8" w:rsidRPr="00601838">
              <w:t xml:space="preserve"> pp.</w:t>
            </w:r>
          </w:p>
          <w:p w14:paraId="01728626" w14:textId="36508026" w:rsidR="00944985" w:rsidRPr="00601838" w:rsidRDefault="004678D1" w:rsidP="004678D1">
            <w:pPr>
              <w:pStyle w:val="Body"/>
            </w:pPr>
            <w:r w:rsidRPr="00601838">
              <w:t xml:space="preserve">ISSN </w:t>
            </w:r>
            <w:r w:rsidRPr="00601838">
              <w:tab/>
            </w:r>
            <w:r w:rsidR="00B424CF" w:rsidRPr="00601838">
              <w:t>2203-3122</w:t>
            </w:r>
            <w:r w:rsidR="00944985" w:rsidRPr="00601838">
              <w:t xml:space="preserve"> (Print)</w:t>
            </w:r>
            <w:r w:rsidR="00944985" w:rsidRPr="00601838">
              <w:br/>
              <w:t>ISSN</w:t>
            </w:r>
            <w:r w:rsidR="00944985" w:rsidRPr="00601838">
              <w:tab/>
              <w:t>2204-6933 (Online)</w:t>
            </w:r>
          </w:p>
          <w:p w14:paraId="2190FF6D" w14:textId="717E90D2" w:rsidR="004678D1" w:rsidRPr="00601838" w:rsidRDefault="004678D1" w:rsidP="004678D1">
            <w:pPr>
              <w:pStyle w:val="Body"/>
            </w:pPr>
            <w:r w:rsidRPr="00601838">
              <w:t>ISBN</w:t>
            </w:r>
            <w:r w:rsidRPr="00601838">
              <w:tab/>
            </w:r>
            <w:r w:rsidR="00601838" w:rsidRPr="00601838">
              <w:t>978-0-6457979-2-3</w:t>
            </w:r>
            <w:r w:rsidR="00601838" w:rsidRPr="00601838">
              <w:t xml:space="preserve"> </w:t>
            </w:r>
            <w:r w:rsidR="00115DDA" w:rsidRPr="00601838">
              <w:t>(Print)</w:t>
            </w:r>
            <w:r w:rsidR="00E323DD" w:rsidRPr="00601838">
              <w:br/>
              <w:t>ISBN</w:t>
            </w:r>
            <w:r w:rsidR="00E323DD" w:rsidRPr="00601838">
              <w:tab/>
            </w:r>
            <w:r w:rsidR="00601838" w:rsidRPr="00601838">
              <w:t>978-0-6457979-3-0</w:t>
            </w:r>
            <w:r w:rsidR="00601838" w:rsidRPr="00601838">
              <w:t xml:space="preserve"> </w:t>
            </w:r>
            <w:r w:rsidR="00E323DD" w:rsidRPr="00601838">
              <w:t>(pdf/online</w:t>
            </w:r>
            <w:r w:rsidR="00ED771A" w:rsidRPr="00601838">
              <w:t>/MS Word)</w:t>
            </w:r>
          </w:p>
          <w:p w14:paraId="52A3C51A" w14:textId="1254C108" w:rsidR="004D6DC6" w:rsidRDefault="004678D1" w:rsidP="004678D1">
            <w:pPr>
              <w:pStyle w:val="Body"/>
            </w:pPr>
            <w:r w:rsidRPr="00601838">
              <w:t>Author Contact Details:</w:t>
            </w:r>
            <w:r w:rsidRPr="00601838">
              <w:br/>
            </w:r>
            <w:r w:rsidR="002D313E" w:rsidRPr="00601838">
              <w:t>Dr. Brett Ingram</w:t>
            </w:r>
            <w:r w:rsidRPr="002D313E">
              <w:br/>
              <w:t xml:space="preserve">Fisheries </w:t>
            </w:r>
            <w:r w:rsidR="007F32EE" w:rsidRPr="002D313E">
              <w:t>Management and Science</w:t>
            </w:r>
            <w:r w:rsidRPr="002D313E">
              <w:t xml:space="preserve"> Branch</w:t>
            </w:r>
            <w:r>
              <w:t xml:space="preserve">, </w:t>
            </w:r>
            <w:r w:rsidR="00DB3C6B" w:rsidRPr="00DB3C6B">
              <w:t>Victorian Fisheries Authority</w:t>
            </w:r>
            <w:r>
              <w:br/>
            </w:r>
            <w:r w:rsidR="002D313E">
              <w:t>Private Bag 20, Alexandra. Vic. 3714.</w:t>
            </w:r>
          </w:p>
          <w:p w14:paraId="651CC1AE" w14:textId="4A720E0B" w:rsidR="00B05E04" w:rsidRDefault="00B05E04" w:rsidP="00B05E04">
            <w:pPr>
              <w:pStyle w:val="Body"/>
              <w:spacing w:after="0"/>
            </w:pPr>
            <w:r>
              <w:t>Mr Bruce Lawson</w:t>
            </w:r>
            <w:r>
              <w:br/>
              <w:t>Narooma Aquaculture</w:t>
            </w:r>
            <w:r>
              <w:br/>
              <w:t>Narooma. NSW. 2546. (</w:t>
            </w:r>
            <w:hyperlink r:id="rId31" w:history="1">
              <w:r w:rsidRPr="00EA4A88">
                <w:rPr>
                  <w:rStyle w:val="Hyperlink"/>
                </w:rPr>
                <w:t>http://www.narooma-aquaculture.com.au/</w:t>
              </w:r>
            </w:hyperlink>
            <w:r>
              <w:t xml:space="preserve">) </w:t>
            </w:r>
          </w:p>
          <w:p w14:paraId="612E2870" w14:textId="77777777" w:rsidR="00B05E04" w:rsidRDefault="00B05E04" w:rsidP="004678D1">
            <w:pPr>
              <w:pStyle w:val="Body"/>
            </w:pPr>
          </w:p>
          <w:p w14:paraId="6FCD46E1" w14:textId="77777777" w:rsidR="004678D1" w:rsidRDefault="004678D1" w:rsidP="004678D1">
            <w:pPr>
              <w:pStyle w:val="Body"/>
            </w:pPr>
            <w:r>
              <w:t>Copies are available from the website www.</w:t>
            </w:r>
            <w:r w:rsidR="00DB3C6B">
              <w:t>vfa</w:t>
            </w:r>
            <w:r w:rsidR="004F5805">
              <w:t>.vic.gov.au</w:t>
            </w:r>
          </w:p>
          <w:p w14:paraId="31251263" w14:textId="77777777" w:rsidR="004D6DC6" w:rsidRPr="004678D1" w:rsidRDefault="004D6DC6" w:rsidP="00FF7CF8">
            <w:pPr>
              <w:pStyle w:val="Body"/>
              <w:rPr>
                <w:szCs w:val="18"/>
              </w:rPr>
            </w:pPr>
            <w:r>
              <w:t xml:space="preserve">For more information contact the </w:t>
            </w:r>
            <w:r w:rsidR="00DB3C6B">
              <w:t>VFA</w:t>
            </w:r>
            <w:r>
              <w:t xml:space="preserve"> Customer Service Centre 136 186</w:t>
            </w:r>
          </w:p>
          <w:p w14:paraId="763F2220" w14:textId="77777777" w:rsidR="004D6DC6" w:rsidRPr="0016331C" w:rsidRDefault="004D6DC6" w:rsidP="00731396">
            <w:pPr>
              <w:pStyle w:val="APPHC"/>
            </w:pPr>
            <w:bookmarkStart w:id="1" w:name="_Toc310610824"/>
            <w:r w:rsidRPr="0016331C">
              <w:t>Disclaimer</w:t>
            </w:r>
            <w:bookmarkEnd w:id="1"/>
          </w:p>
          <w:p w14:paraId="6F0D0E5F" w14:textId="77777777" w:rsidR="004D6DC6" w:rsidRDefault="004D6DC6" w:rsidP="00FF7CF8">
            <w:pPr>
              <w:pStyle w:val="Body"/>
            </w:pPr>
            <w:r>
              <w:t xml:space="preserve">This publication may be of assistance to </w:t>
            </w:r>
            <w:proofErr w:type="gramStart"/>
            <w:r>
              <w:t>you</w:t>
            </w:r>
            <w:proofErr w:type="gramEnd"/>
            <w:r>
              <w:t xml:space="preserve"> but the State of Victoria and its employees do not guarantee that the</w:t>
            </w:r>
            <w:r>
              <w:br/>
              <w:t>publication is without flaw of any kind or is wholly appropriate for your particular purposes and therefore disclaims all</w:t>
            </w:r>
            <w:r>
              <w:br/>
              <w:t>liability for any error, loss or other consequence which may arise from you relying on any information in this publication.</w:t>
            </w:r>
          </w:p>
          <w:p w14:paraId="62ED5051" w14:textId="77777777" w:rsidR="004D6DC6" w:rsidRPr="0016331C" w:rsidRDefault="004D6DC6" w:rsidP="00731396">
            <w:pPr>
              <w:pStyle w:val="APPHC"/>
            </w:pPr>
            <w:bookmarkStart w:id="2" w:name="_Toc310610825"/>
            <w:r w:rsidRPr="0016331C">
              <w:t>Accessibility</w:t>
            </w:r>
            <w:bookmarkEnd w:id="2"/>
          </w:p>
          <w:p w14:paraId="452F0C5E" w14:textId="77777777" w:rsidR="004D6DC6" w:rsidRDefault="004D6DC6" w:rsidP="00FF7CF8">
            <w:pPr>
              <w:pStyle w:val="Body"/>
            </w:pPr>
            <w:r>
              <w:t>If you would like to receive this publication in an accessible format, such as large print or audio, please telephone</w:t>
            </w:r>
            <w:r>
              <w:br/>
              <w:t>136 186, or email customer.service@</w:t>
            </w:r>
            <w:r w:rsidR="00DB3C6B">
              <w:t>vfa</w:t>
            </w:r>
            <w:r>
              <w:t>.vic.gov.au</w:t>
            </w:r>
          </w:p>
          <w:p w14:paraId="38FA3CED" w14:textId="77777777" w:rsidR="004D6DC6" w:rsidRDefault="004D6DC6" w:rsidP="00FF7CF8">
            <w:pPr>
              <w:pStyle w:val="Body"/>
            </w:pPr>
            <w:r>
              <w:t>Deaf, hearing impaired or speech impaired? Call us via the National Relay Service on 133 677 or visit</w:t>
            </w:r>
            <w:r>
              <w:br/>
              <w:t>www.relayservice.com.au</w:t>
            </w:r>
          </w:p>
          <w:p w14:paraId="73003493" w14:textId="77777777" w:rsidR="004D6DC6" w:rsidRDefault="004D6DC6" w:rsidP="00DB3C6B">
            <w:pPr>
              <w:pStyle w:val="Body"/>
            </w:pPr>
            <w:r>
              <w:t>This document is also available in PDF format on the internet at www.</w:t>
            </w:r>
            <w:r w:rsidR="00DB3C6B">
              <w:t>vfa</w:t>
            </w:r>
            <w:r>
              <w:t>.vic.gov.au</w:t>
            </w:r>
          </w:p>
        </w:tc>
      </w:tr>
    </w:tbl>
    <w:p w14:paraId="650A66C9" w14:textId="77777777" w:rsidR="00823E6F" w:rsidRDefault="00823E6F" w:rsidP="00DF217F"/>
    <w:p w14:paraId="5B160A14" w14:textId="77777777" w:rsidR="00422EA7" w:rsidRPr="00DF217F" w:rsidRDefault="00422EA7" w:rsidP="00DF217F">
      <w:pPr>
        <w:sectPr w:rsidR="00422EA7" w:rsidRPr="00DF217F" w:rsidSect="0034187F">
          <w:headerReference w:type="default" r:id="rId32"/>
          <w:footerReference w:type="default" r:id="rId33"/>
          <w:headerReference w:type="first" r:id="rId34"/>
          <w:footerReference w:type="first" r:id="rId35"/>
          <w:pgSz w:w="11907" w:h="16840" w:code="9"/>
          <w:pgMar w:top="1134" w:right="1134" w:bottom="426" w:left="1134" w:header="709" w:footer="567" w:gutter="0"/>
          <w:pgNumType w:fmt="lowerRoman" w:start="1"/>
          <w:cols w:space="708"/>
          <w:titlePg/>
          <w:docGrid w:linePitch="360"/>
        </w:sectPr>
      </w:pPr>
    </w:p>
    <w:p w14:paraId="778D9208" w14:textId="77777777" w:rsidR="004578FA" w:rsidRPr="002056DD" w:rsidRDefault="004578FA" w:rsidP="002056DD">
      <w:pPr>
        <w:pStyle w:val="HA-notinTOC"/>
      </w:pPr>
      <w:r w:rsidRPr="002056DD">
        <w:lastRenderedPageBreak/>
        <w:t>C</w:t>
      </w:r>
      <w:r w:rsidR="00B025B6" w:rsidRPr="002056DD">
        <w:t>ontents</w:t>
      </w:r>
    </w:p>
    <w:p w14:paraId="16F7415A" w14:textId="2954F301" w:rsidR="004F57BE" w:rsidRDefault="00731396">
      <w:pPr>
        <w:pStyle w:val="TOC1"/>
        <w:rPr>
          <w:rFonts w:asciiTheme="minorHAnsi" w:eastAsiaTheme="minorEastAsia" w:hAnsiTheme="minorHAnsi" w:cstheme="minorBidi"/>
          <w:b w:val="0"/>
          <w:color w:val="auto"/>
          <w:lang w:val="en-AU" w:eastAsia="en-AU"/>
        </w:rPr>
      </w:pPr>
      <w:r>
        <w:rPr>
          <w:b w:val="0"/>
        </w:rPr>
        <w:fldChar w:fldCharType="begin"/>
      </w:r>
      <w:r>
        <w:rPr>
          <w:b w:val="0"/>
        </w:rPr>
        <w:instrText xml:space="preserve"> TOC \t "_HA,1,_HB,2,_HC,3" </w:instrText>
      </w:r>
      <w:r>
        <w:rPr>
          <w:b w:val="0"/>
        </w:rPr>
        <w:fldChar w:fldCharType="separate"/>
      </w:r>
      <w:r w:rsidR="004F57BE">
        <w:t>Executive Summary</w:t>
      </w:r>
      <w:r w:rsidR="004F57BE">
        <w:tab/>
      </w:r>
      <w:r w:rsidR="004F57BE">
        <w:fldChar w:fldCharType="begin"/>
      </w:r>
      <w:r w:rsidR="004F57BE">
        <w:instrText xml:space="preserve"> PAGEREF _Toc143201208 \h </w:instrText>
      </w:r>
      <w:r w:rsidR="004F57BE">
        <w:fldChar w:fldCharType="separate"/>
      </w:r>
      <w:r w:rsidR="004F57BE">
        <w:t>1</w:t>
      </w:r>
      <w:r w:rsidR="004F57BE">
        <w:fldChar w:fldCharType="end"/>
      </w:r>
    </w:p>
    <w:p w14:paraId="2692D21E" w14:textId="7FA399DB" w:rsidR="004F57BE" w:rsidRDefault="004F57BE">
      <w:pPr>
        <w:pStyle w:val="TOC1"/>
        <w:rPr>
          <w:rFonts w:asciiTheme="minorHAnsi" w:eastAsiaTheme="minorEastAsia" w:hAnsiTheme="minorHAnsi" w:cstheme="minorBidi"/>
          <w:b w:val="0"/>
          <w:color w:val="auto"/>
          <w:lang w:val="en-AU" w:eastAsia="en-AU"/>
        </w:rPr>
      </w:pPr>
      <w:r>
        <w:t>Introduction</w:t>
      </w:r>
      <w:r>
        <w:tab/>
      </w:r>
      <w:r>
        <w:fldChar w:fldCharType="begin"/>
      </w:r>
      <w:r>
        <w:instrText xml:space="preserve"> PAGEREF _Toc143201209 \h </w:instrText>
      </w:r>
      <w:r>
        <w:fldChar w:fldCharType="separate"/>
      </w:r>
      <w:r>
        <w:t>2</w:t>
      </w:r>
      <w:r>
        <w:fldChar w:fldCharType="end"/>
      </w:r>
    </w:p>
    <w:p w14:paraId="69939A1E" w14:textId="74079B74" w:rsidR="004F57BE" w:rsidRDefault="004F57BE">
      <w:pPr>
        <w:pStyle w:val="TOC2"/>
        <w:rPr>
          <w:rFonts w:asciiTheme="minorHAnsi" w:eastAsiaTheme="minorEastAsia" w:hAnsiTheme="minorHAnsi" w:cstheme="minorBidi"/>
          <w:b w:val="0"/>
          <w:sz w:val="22"/>
          <w:szCs w:val="22"/>
          <w:lang w:eastAsia="en-AU"/>
        </w:rPr>
      </w:pPr>
      <w:r>
        <w:t>Background</w:t>
      </w:r>
      <w:r>
        <w:tab/>
      </w:r>
      <w:r>
        <w:fldChar w:fldCharType="begin"/>
      </w:r>
      <w:r>
        <w:instrText xml:space="preserve"> PAGEREF _Toc143201210 \h </w:instrText>
      </w:r>
      <w:r>
        <w:fldChar w:fldCharType="separate"/>
      </w:r>
      <w:r>
        <w:t>2</w:t>
      </w:r>
      <w:r>
        <w:fldChar w:fldCharType="end"/>
      </w:r>
    </w:p>
    <w:p w14:paraId="5E8C6D34" w14:textId="7A7B2542" w:rsidR="004F57BE" w:rsidRDefault="004F57BE">
      <w:pPr>
        <w:pStyle w:val="TOC2"/>
        <w:rPr>
          <w:rFonts w:asciiTheme="minorHAnsi" w:eastAsiaTheme="minorEastAsia" w:hAnsiTheme="minorHAnsi" w:cstheme="minorBidi"/>
          <w:b w:val="0"/>
          <w:sz w:val="22"/>
          <w:szCs w:val="22"/>
          <w:lang w:eastAsia="en-AU"/>
        </w:rPr>
      </w:pPr>
      <w:r>
        <w:t>Objectives</w:t>
      </w:r>
      <w:r>
        <w:tab/>
      </w:r>
      <w:r>
        <w:fldChar w:fldCharType="begin"/>
      </w:r>
      <w:r>
        <w:instrText xml:space="preserve"> PAGEREF _Toc143201211 \h </w:instrText>
      </w:r>
      <w:r>
        <w:fldChar w:fldCharType="separate"/>
      </w:r>
      <w:r>
        <w:t>2</w:t>
      </w:r>
      <w:r>
        <w:fldChar w:fldCharType="end"/>
      </w:r>
    </w:p>
    <w:p w14:paraId="4C464AD7" w14:textId="4DDA1303" w:rsidR="004F57BE" w:rsidRDefault="004F57BE">
      <w:pPr>
        <w:pStyle w:val="TOC1"/>
        <w:rPr>
          <w:rFonts w:asciiTheme="minorHAnsi" w:eastAsiaTheme="minorEastAsia" w:hAnsiTheme="minorHAnsi" w:cstheme="minorBidi"/>
          <w:b w:val="0"/>
          <w:color w:val="auto"/>
          <w:lang w:val="en-AU" w:eastAsia="en-AU"/>
        </w:rPr>
      </w:pPr>
      <w:r>
        <w:t>Spawning in the wild</w:t>
      </w:r>
      <w:r>
        <w:tab/>
      </w:r>
      <w:r>
        <w:fldChar w:fldCharType="begin"/>
      </w:r>
      <w:r>
        <w:instrText xml:space="preserve"> PAGEREF _Toc143201212 \h </w:instrText>
      </w:r>
      <w:r>
        <w:fldChar w:fldCharType="separate"/>
      </w:r>
      <w:r>
        <w:t>3</w:t>
      </w:r>
      <w:r>
        <w:fldChar w:fldCharType="end"/>
      </w:r>
    </w:p>
    <w:p w14:paraId="3FB209F9" w14:textId="715BC780" w:rsidR="004F57BE" w:rsidRDefault="004F57BE">
      <w:pPr>
        <w:pStyle w:val="TOC1"/>
        <w:rPr>
          <w:rFonts w:asciiTheme="minorHAnsi" w:eastAsiaTheme="minorEastAsia" w:hAnsiTheme="minorHAnsi" w:cstheme="minorBidi"/>
          <w:b w:val="0"/>
          <w:color w:val="auto"/>
          <w:lang w:val="en-AU" w:eastAsia="en-AU"/>
        </w:rPr>
      </w:pPr>
      <w:r>
        <w:t>Genetic considerations</w:t>
      </w:r>
      <w:r>
        <w:tab/>
      </w:r>
      <w:r>
        <w:fldChar w:fldCharType="begin"/>
      </w:r>
      <w:r>
        <w:instrText xml:space="preserve"> PAGEREF _Toc143201213 \h </w:instrText>
      </w:r>
      <w:r>
        <w:fldChar w:fldCharType="separate"/>
      </w:r>
      <w:r>
        <w:t>3</w:t>
      </w:r>
      <w:r>
        <w:fldChar w:fldCharType="end"/>
      </w:r>
    </w:p>
    <w:p w14:paraId="2C357691" w14:textId="071A43E7" w:rsidR="004F57BE" w:rsidRDefault="004F57BE">
      <w:pPr>
        <w:pStyle w:val="TOC2"/>
        <w:rPr>
          <w:rFonts w:asciiTheme="minorHAnsi" w:eastAsiaTheme="minorEastAsia" w:hAnsiTheme="minorHAnsi" w:cstheme="minorBidi"/>
          <w:b w:val="0"/>
          <w:sz w:val="22"/>
          <w:szCs w:val="22"/>
          <w:lang w:eastAsia="en-AU"/>
        </w:rPr>
      </w:pPr>
      <w:r>
        <w:t>Genetic identification of stocked fish</w:t>
      </w:r>
      <w:r>
        <w:tab/>
      </w:r>
      <w:r>
        <w:fldChar w:fldCharType="begin"/>
      </w:r>
      <w:r>
        <w:instrText xml:space="preserve"> PAGEREF _Toc143201214 \h </w:instrText>
      </w:r>
      <w:r>
        <w:fldChar w:fldCharType="separate"/>
      </w:r>
      <w:r>
        <w:t>3</w:t>
      </w:r>
      <w:r>
        <w:fldChar w:fldCharType="end"/>
      </w:r>
    </w:p>
    <w:p w14:paraId="1A125BBD" w14:textId="15AFF36E" w:rsidR="004F57BE" w:rsidRDefault="004F57BE">
      <w:pPr>
        <w:pStyle w:val="TOC1"/>
        <w:rPr>
          <w:rFonts w:asciiTheme="minorHAnsi" w:eastAsiaTheme="minorEastAsia" w:hAnsiTheme="minorHAnsi" w:cstheme="minorBidi"/>
          <w:b w:val="0"/>
          <w:color w:val="auto"/>
          <w:lang w:val="en-AU" w:eastAsia="en-AU"/>
        </w:rPr>
      </w:pPr>
      <w:r>
        <w:t>Hatchery production</w:t>
      </w:r>
      <w:r>
        <w:tab/>
      </w:r>
      <w:r>
        <w:fldChar w:fldCharType="begin"/>
      </w:r>
      <w:r>
        <w:instrText xml:space="preserve"> PAGEREF _Toc143201215 \h </w:instrText>
      </w:r>
      <w:r>
        <w:fldChar w:fldCharType="separate"/>
      </w:r>
      <w:r>
        <w:t>4</w:t>
      </w:r>
      <w:r>
        <w:fldChar w:fldCharType="end"/>
      </w:r>
    </w:p>
    <w:p w14:paraId="4D562AF1" w14:textId="0B419EE8" w:rsidR="004F57BE" w:rsidRDefault="004F57BE">
      <w:pPr>
        <w:pStyle w:val="TOC2"/>
        <w:rPr>
          <w:rFonts w:asciiTheme="minorHAnsi" w:eastAsiaTheme="minorEastAsia" w:hAnsiTheme="minorHAnsi" w:cstheme="minorBidi"/>
          <w:b w:val="0"/>
          <w:sz w:val="22"/>
          <w:szCs w:val="22"/>
          <w:lang w:eastAsia="en-AU"/>
        </w:rPr>
      </w:pPr>
      <w:r w:rsidRPr="00880DD8">
        <w:rPr>
          <w:lang w:val="en-US"/>
        </w:rPr>
        <w:t>Broodstock</w:t>
      </w:r>
      <w:r>
        <w:tab/>
      </w:r>
      <w:r>
        <w:fldChar w:fldCharType="begin"/>
      </w:r>
      <w:r>
        <w:instrText xml:space="preserve"> PAGEREF _Toc143201216 \h </w:instrText>
      </w:r>
      <w:r>
        <w:fldChar w:fldCharType="separate"/>
      </w:r>
      <w:r>
        <w:t>4</w:t>
      </w:r>
      <w:r>
        <w:fldChar w:fldCharType="end"/>
      </w:r>
    </w:p>
    <w:p w14:paraId="7DBA2BC0" w14:textId="796683B0" w:rsidR="004F57BE" w:rsidRDefault="004F57BE">
      <w:pPr>
        <w:pStyle w:val="TOC3"/>
        <w:rPr>
          <w:rFonts w:asciiTheme="minorHAnsi" w:eastAsiaTheme="minorEastAsia" w:hAnsiTheme="minorHAnsi" w:cstheme="minorBidi"/>
          <w:sz w:val="22"/>
          <w:szCs w:val="22"/>
          <w:lang w:eastAsia="en-AU"/>
        </w:rPr>
      </w:pPr>
      <w:r>
        <w:t>Capture and transport</w:t>
      </w:r>
      <w:r>
        <w:tab/>
      </w:r>
      <w:r>
        <w:fldChar w:fldCharType="begin"/>
      </w:r>
      <w:r>
        <w:instrText xml:space="preserve"> PAGEREF _Toc143201217 \h </w:instrText>
      </w:r>
      <w:r>
        <w:fldChar w:fldCharType="separate"/>
      </w:r>
      <w:r>
        <w:t>4</w:t>
      </w:r>
      <w:r>
        <w:fldChar w:fldCharType="end"/>
      </w:r>
    </w:p>
    <w:p w14:paraId="6A2D5A89" w14:textId="61FFA419" w:rsidR="004F57BE" w:rsidRDefault="004F57BE">
      <w:pPr>
        <w:pStyle w:val="TOC3"/>
        <w:rPr>
          <w:rFonts w:asciiTheme="minorHAnsi" w:eastAsiaTheme="minorEastAsia" w:hAnsiTheme="minorHAnsi" w:cstheme="minorBidi"/>
          <w:sz w:val="22"/>
          <w:szCs w:val="22"/>
          <w:lang w:eastAsia="en-AU"/>
        </w:rPr>
      </w:pPr>
      <w:r>
        <w:t>Managing new fish on arrival at hatchery</w:t>
      </w:r>
      <w:r>
        <w:tab/>
      </w:r>
      <w:r>
        <w:fldChar w:fldCharType="begin"/>
      </w:r>
      <w:r>
        <w:instrText xml:space="preserve"> PAGEREF _Toc143201218 \h </w:instrText>
      </w:r>
      <w:r>
        <w:fldChar w:fldCharType="separate"/>
      </w:r>
      <w:r>
        <w:t>4</w:t>
      </w:r>
      <w:r>
        <w:fldChar w:fldCharType="end"/>
      </w:r>
    </w:p>
    <w:p w14:paraId="68F72849" w14:textId="34E6506B" w:rsidR="004F57BE" w:rsidRDefault="004F57BE">
      <w:pPr>
        <w:pStyle w:val="TOC3"/>
        <w:rPr>
          <w:rFonts w:asciiTheme="minorHAnsi" w:eastAsiaTheme="minorEastAsia" w:hAnsiTheme="minorHAnsi" w:cstheme="minorBidi"/>
          <w:sz w:val="22"/>
          <w:szCs w:val="22"/>
          <w:lang w:eastAsia="en-AU"/>
        </w:rPr>
      </w:pPr>
      <w:r>
        <w:t>Broodstock Holding Facilities</w:t>
      </w:r>
      <w:r>
        <w:tab/>
      </w:r>
      <w:r>
        <w:fldChar w:fldCharType="begin"/>
      </w:r>
      <w:r>
        <w:instrText xml:space="preserve"> PAGEREF _Toc143201219 \h </w:instrText>
      </w:r>
      <w:r>
        <w:fldChar w:fldCharType="separate"/>
      </w:r>
      <w:r>
        <w:t>4</w:t>
      </w:r>
      <w:r>
        <w:fldChar w:fldCharType="end"/>
      </w:r>
    </w:p>
    <w:p w14:paraId="6CD175A6" w14:textId="6E4551E5" w:rsidR="004F57BE" w:rsidRDefault="004F57BE">
      <w:pPr>
        <w:pStyle w:val="TOC3"/>
        <w:rPr>
          <w:rFonts w:asciiTheme="minorHAnsi" w:eastAsiaTheme="minorEastAsia" w:hAnsiTheme="minorHAnsi" w:cstheme="minorBidi"/>
          <w:sz w:val="22"/>
          <w:szCs w:val="22"/>
          <w:lang w:eastAsia="en-AU"/>
        </w:rPr>
      </w:pPr>
      <w:r>
        <w:t>Sedation and anaesthesia</w:t>
      </w:r>
      <w:r>
        <w:tab/>
      </w:r>
      <w:r>
        <w:fldChar w:fldCharType="begin"/>
      </w:r>
      <w:r>
        <w:instrText xml:space="preserve"> PAGEREF _Toc143201220 \h </w:instrText>
      </w:r>
      <w:r>
        <w:fldChar w:fldCharType="separate"/>
      </w:r>
      <w:r>
        <w:t>4</w:t>
      </w:r>
      <w:r>
        <w:fldChar w:fldCharType="end"/>
      </w:r>
    </w:p>
    <w:p w14:paraId="3A9B482F" w14:textId="3EDE891E" w:rsidR="004F57BE" w:rsidRDefault="004F57BE">
      <w:pPr>
        <w:pStyle w:val="TOC3"/>
        <w:rPr>
          <w:rFonts w:asciiTheme="minorHAnsi" w:eastAsiaTheme="minorEastAsia" w:hAnsiTheme="minorHAnsi" w:cstheme="minorBidi"/>
          <w:sz w:val="22"/>
          <w:szCs w:val="22"/>
          <w:lang w:eastAsia="en-AU"/>
        </w:rPr>
      </w:pPr>
      <w:r>
        <w:t>Water quality requirements</w:t>
      </w:r>
      <w:r>
        <w:tab/>
      </w:r>
      <w:r>
        <w:fldChar w:fldCharType="begin"/>
      </w:r>
      <w:r>
        <w:instrText xml:space="preserve"> PAGEREF _Toc143201221 \h </w:instrText>
      </w:r>
      <w:r>
        <w:fldChar w:fldCharType="separate"/>
      </w:r>
      <w:r>
        <w:t>5</w:t>
      </w:r>
      <w:r>
        <w:fldChar w:fldCharType="end"/>
      </w:r>
    </w:p>
    <w:p w14:paraId="722CF5AF" w14:textId="41F71822" w:rsidR="004F57BE" w:rsidRDefault="004F57BE">
      <w:pPr>
        <w:pStyle w:val="TOC3"/>
        <w:rPr>
          <w:rFonts w:asciiTheme="minorHAnsi" w:eastAsiaTheme="minorEastAsia" w:hAnsiTheme="minorHAnsi" w:cstheme="minorBidi"/>
          <w:sz w:val="22"/>
          <w:szCs w:val="22"/>
          <w:lang w:eastAsia="en-AU"/>
        </w:rPr>
      </w:pPr>
      <w:r>
        <w:t>Broodstock size and condition</w:t>
      </w:r>
      <w:r>
        <w:tab/>
      </w:r>
      <w:r>
        <w:fldChar w:fldCharType="begin"/>
      </w:r>
      <w:r>
        <w:instrText xml:space="preserve"> PAGEREF _Toc143201222 \h </w:instrText>
      </w:r>
      <w:r>
        <w:fldChar w:fldCharType="separate"/>
      </w:r>
      <w:r>
        <w:t>5</w:t>
      </w:r>
      <w:r>
        <w:fldChar w:fldCharType="end"/>
      </w:r>
    </w:p>
    <w:p w14:paraId="41DA26C5" w14:textId="5085911A" w:rsidR="004F57BE" w:rsidRDefault="004F57BE">
      <w:pPr>
        <w:pStyle w:val="TOC3"/>
        <w:rPr>
          <w:rFonts w:asciiTheme="minorHAnsi" w:eastAsiaTheme="minorEastAsia" w:hAnsiTheme="minorHAnsi" w:cstheme="minorBidi"/>
          <w:sz w:val="22"/>
          <w:szCs w:val="22"/>
          <w:lang w:eastAsia="en-AU"/>
        </w:rPr>
      </w:pPr>
      <w:r>
        <w:t>Relative fecundity</w:t>
      </w:r>
      <w:r>
        <w:tab/>
      </w:r>
      <w:r>
        <w:fldChar w:fldCharType="begin"/>
      </w:r>
      <w:r>
        <w:instrText xml:space="preserve"> PAGEREF _Toc143201223 \h </w:instrText>
      </w:r>
      <w:r>
        <w:fldChar w:fldCharType="separate"/>
      </w:r>
      <w:r>
        <w:t>6</w:t>
      </w:r>
      <w:r>
        <w:fldChar w:fldCharType="end"/>
      </w:r>
    </w:p>
    <w:p w14:paraId="690E387E" w14:textId="74B5C3F9" w:rsidR="004F57BE" w:rsidRDefault="004F57BE">
      <w:pPr>
        <w:pStyle w:val="TOC1"/>
        <w:rPr>
          <w:rFonts w:asciiTheme="minorHAnsi" w:eastAsiaTheme="minorEastAsia" w:hAnsiTheme="minorHAnsi" w:cstheme="minorBidi"/>
          <w:b w:val="0"/>
          <w:color w:val="auto"/>
          <w:lang w:val="en-AU" w:eastAsia="en-AU"/>
        </w:rPr>
      </w:pPr>
      <w:r>
        <w:t>Spawning induction</w:t>
      </w:r>
      <w:r>
        <w:tab/>
      </w:r>
      <w:r>
        <w:fldChar w:fldCharType="begin"/>
      </w:r>
      <w:r>
        <w:instrText xml:space="preserve"> PAGEREF _Toc143201224 \h </w:instrText>
      </w:r>
      <w:r>
        <w:fldChar w:fldCharType="separate"/>
      </w:r>
      <w:r>
        <w:t>7</w:t>
      </w:r>
      <w:r>
        <w:fldChar w:fldCharType="end"/>
      </w:r>
    </w:p>
    <w:p w14:paraId="619A2D50" w14:textId="15765A40" w:rsidR="004F57BE" w:rsidRDefault="004F57BE">
      <w:pPr>
        <w:pStyle w:val="TOC2"/>
        <w:rPr>
          <w:rFonts w:asciiTheme="minorHAnsi" w:eastAsiaTheme="minorEastAsia" w:hAnsiTheme="minorHAnsi" w:cstheme="minorBidi"/>
          <w:b w:val="0"/>
          <w:sz w:val="22"/>
          <w:szCs w:val="22"/>
          <w:lang w:eastAsia="en-AU"/>
        </w:rPr>
      </w:pPr>
      <w:r>
        <w:t>Gamete assessment</w:t>
      </w:r>
      <w:r>
        <w:tab/>
      </w:r>
      <w:r>
        <w:fldChar w:fldCharType="begin"/>
      </w:r>
      <w:r>
        <w:instrText xml:space="preserve"> PAGEREF _Toc143201225 \h </w:instrText>
      </w:r>
      <w:r>
        <w:fldChar w:fldCharType="separate"/>
      </w:r>
      <w:r>
        <w:t>7</w:t>
      </w:r>
      <w:r>
        <w:fldChar w:fldCharType="end"/>
      </w:r>
    </w:p>
    <w:p w14:paraId="72C93358" w14:textId="20F01F8C" w:rsidR="004F57BE" w:rsidRDefault="004F57BE">
      <w:pPr>
        <w:pStyle w:val="TOC3"/>
        <w:rPr>
          <w:rFonts w:asciiTheme="minorHAnsi" w:eastAsiaTheme="minorEastAsia" w:hAnsiTheme="minorHAnsi" w:cstheme="minorBidi"/>
          <w:sz w:val="22"/>
          <w:szCs w:val="22"/>
          <w:lang w:eastAsia="en-AU"/>
        </w:rPr>
      </w:pPr>
      <w:r>
        <w:t>Females</w:t>
      </w:r>
      <w:r>
        <w:tab/>
      </w:r>
      <w:r>
        <w:fldChar w:fldCharType="begin"/>
      </w:r>
      <w:r>
        <w:instrText xml:space="preserve"> PAGEREF _Toc143201226 \h </w:instrText>
      </w:r>
      <w:r>
        <w:fldChar w:fldCharType="separate"/>
      </w:r>
      <w:r>
        <w:t>7</w:t>
      </w:r>
      <w:r>
        <w:fldChar w:fldCharType="end"/>
      </w:r>
    </w:p>
    <w:p w14:paraId="2BC3BCA4" w14:textId="578A6EEB" w:rsidR="004F57BE" w:rsidRDefault="004F57BE">
      <w:pPr>
        <w:pStyle w:val="TOC3"/>
        <w:rPr>
          <w:rFonts w:asciiTheme="minorHAnsi" w:eastAsiaTheme="minorEastAsia" w:hAnsiTheme="minorHAnsi" w:cstheme="minorBidi"/>
          <w:sz w:val="22"/>
          <w:szCs w:val="22"/>
          <w:lang w:eastAsia="en-AU"/>
        </w:rPr>
      </w:pPr>
      <w:r>
        <w:t>Males</w:t>
      </w:r>
      <w:r>
        <w:tab/>
      </w:r>
      <w:r>
        <w:fldChar w:fldCharType="begin"/>
      </w:r>
      <w:r>
        <w:instrText xml:space="preserve"> PAGEREF _Toc143201227 \h </w:instrText>
      </w:r>
      <w:r>
        <w:fldChar w:fldCharType="separate"/>
      </w:r>
      <w:r>
        <w:t>7</w:t>
      </w:r>
      <w:r>
        <w:fldChar w:fldCharType="end"/>
      </w:r>
    </w:p>
    <w:p w14:paraId="0F28BB38" w14:textId="432AB4CF" w:rsidR="004F57BE" w:rsidRDefault="004F57BE">
      <w:pPr>
        <w:pStyle w:val="TOC2"/>
        <w:rPr>
          <w:rFonts w:asciiTheme="minorHAnsi" w:eastAsiaTheme="minorEastAsia" w:hAnsiTheme="minorHAnsi" w:cstheme="minorBidi"/>
          <w:b w:val="0"/>
          <w:sz w:val="22"/>
          <w:szCs w:val="22"/>
          <w:lang w:eastAsia="en-AU"/>
        </w:rPr>
      </w:pPr>
      <w:r>
        <w:t>Options for spawning dusky flathead</w:t>
      </w:r>
      <w:r>
        <w:tab/>
      </w:r>
      <w:r>
        <w:fldChar w:fldCharType="begin"/>
      </w:r>
      <w:r>
        <w:instrText xml:space="preserve"> PAGEREF _Toc143201228 \h </w:instrText>
      </w:r>
      <w:r>
        <w:fldChar w:fldCharType="separate"/>
      </w:r>
      <w:r>
        <w:t>7</w:t>
      </w:r>
      <w:r>
        <w:fldChar w:fldCharType="end"/>
      </w:r>
    </w:p>
    <w:p w14:paraId="28A30C71" w14:textId="4132CF58" w:rsidR="004F57BE" w:rsidRDefault="004F57BE">
      <w:pPr>
        <w:pStyle w:val="TOC2"/>
        <w:rPr>
          <w:rFonts w:asciiTheme="minorHAnsi" w:eastAsiaTheme="minorEastAsia" w:hAnsiTheme="minorHAnsi" w:cstheme="minorBidi"/>
          <w:b w:val="0"/>
          <w:sz w:val="22"/>
          <w:szCs w:val="22"/>
          <w:lang w:eastAsia="en-AU"/>
        </w:rPr>
      </w:pPr>
      <w:r>
        <w:t>Hormone induced spawning of wild-caught broodstock</w:t>
      </w:r>
      <w:r>
        <w:tab/>
      </w:r>
      <w:r>
        <w:fldChar w:fldCharType="begin"/>
      </w:r>
      <w:r>
        <w:instrText xml:space="preserve"> PAGEREF _Toc143201229 \h </w:instrText>
      </w:r>
      <w:r>
        <w:fldChar w:fldCharType="separate"/>
      </w:r>
      <w:r>
        <w:t>9</w:t>
      </w:r>
      <w:r>
        <w:fldChar w:fldCharType="end"/>
      </w:r>
    </w:p>
    <w:p w14:paraId="12210E44" w14:textId="3610A566" w:rsidR="004F57BE" w:rsidRDefault="004F57BE">
      <w:pPr>
        <w:pStyle w:val="TOC3"/>
        <w:rPr>
          <w:rFonts w:asciiTheme="minorHAnsi" w:eastAsiaTheme="minorEastAsia" w:hAnsiTheme="minorHAnsi" w:cstheme="minorBidi"/>
          <w:sz w:val="22"/>
          <w:szCs w:val="22"/>
          <w:lang w:eastAsia="en-AU"/>
        </w:rPr>
      </w:pPr>
      <w:r>
        <w:t>Artificial spawning following hormone induction</w:t>
      </w:r>
      <w:r>
        <w:tab/>
      </w:r>
      <w:r>
        <w:fldChar w:fldCharType="begin"/>
      </w:r>
      <w:r>
        <w:instrText xml:space="preserve"> PAGEREF _Toc143201230 \h </w:instrText>
      </w:r>
      <w:r>
        <w:fldChar w:fldCharType="separate"/>
      </w:r>
      <w:r>
        <w:t>9</w:t>
      </w:r>
      <w:r>
        <w:fldChar w:fldCharType="end"/>
      </w:r>
    </w:p>
    <w:p w14:paraId="192CF78F" w14:textId="5338F485" w:rsidR="004F57BE" w:rsidRDefault="004F57BE">
      <w:pPr>
        <w:pStyle w:val="TOC3"/>
        <w:rPr>
          <w:rFonts w:asciiTheme="minorHAnsi" w:eastAsiaTheme="minorEastAsia" w:hAnsiTheme="minorHAnsi" w:cstheme="minorBidi"/>
          <w:sz w:val="22"/>
          <w:szCs w:val="22"/>
          <w:lang w:eastAsia="en-AU"/>
        </w:rPr>
      </w:pPr>
      <w:r>
        <w:t>Natural spawning with and without use of hormones</w:t>
      </w:r>
      <w:r>
        <w:tab/>
      </w:r>
      <w:r>
        <w:fldChar w:fldCharType="begin"/>
      </w:r>
      <w:r>
        <w:instrText xml:space="preserve"> PAGEREF _Toc143201231 \h </w:instrText>
      </w:r>
      <w:r>
        <w:fldChar w:fldCharType="separate"/>
      </w:r>
      <w:r>
        <w:t>10</w:t>
      </w:r>
      <w:r>
        <w:fldChar w:fldCharType="end"/>
      </w:r>
    </w:p>
    <w:p w14:paraId="6D21ECE8" w14:textId="30D2E458" w:rsidR="004F57BE" w:rsidRDefault="004F57BE">
      <w:pPr>
        <w:pStyle w:val="TOC2"/>
        <w:rPr>
          <w:rFonts w:asciiTheme="minorHAnsi" w:eastAsiaTheme="minorEastAsia" w:hAnsiTheme="minorHAnsi" w:cstheme="minorBidi"/>
          <w:b w:val="0"/>
          <w:sz w:val="22"/>
          <w:szCs w:val="22"/>
          <w:lang w:eastAsia="en-AU"/>
        </w:rPr>
      </w:pPr>
      <w:r>
        <w:t>Hormone induced spawning of captive-held broodstock</w:t>
      </w:r>
      <w:r>
        <w:tab/>
      </w:r>
      <w:r>
        <w:fldChar w:fldCharType="begin"/>
      </w:r>
      <w:r>
        <w:instrText xml:space="preserve"> PAGEREF _Toc143201232 \h </w:instrText>
      </w:r>
      <w:r>
        <w:fldChar w:fldCharType="separate"/>
      </w:r>
      <w:r>
        <w:t>10</w:t>
      </w:r>
      <w:r>
        <w:fldChar w:fldCharType="end"/>
      </w:r>
    </w:p>
    <w:p w14:paraId="498A76D1" w14:textId="1A13DEAC" w:rsidR="004F57BE" w:rsidRDefault="004F57BE">
      <w:pPr>
        <w:pStyle w:val="TOC1"/>
        <w:rPr>
          <w:rFonts w:asciiTheme="minorHAnsi" w:eastAsiaTheme="minorEastAsia" w:hAnsiTheme="minorHAnsi" w:cstheme="minorBidi"/>
          <w:b w:val="0"/>
          <w:color w:val="auto"/>
          <w:lang w:val="en-AU" w:eastAsia="en-AU"/>
        </w:rPr>
      </w:pPr>
      <w:r>
        <w:t>Egg incubation and hatching</w:t>
      </w:r>
      <w:r>
        <w:tab/>
      </w:r>
      <w:r>
        <w:fldChar w:fldCharType="begin"/>
      </w:r>
      <w:r>
        <w:instrText xml:space="preserve"> PAGEREF _Toc143201233 \h </w:instrText>
      </w:r>
      <w:r>
        <w:fldChar w:fldCharType="separate"/>
      </w:r>
      <w:r>
        <w:t>11</w:t>
      </w:r>
      <w:r>
        <w:fldChar w:fldCharType="end"/>
      </w:r>
    </w:p>
    <w:p w14:paraId="5FFD178D" w14:textId="4DBEAE15" w:rsidR="004F57BE" w:rsidRDefault="004F57BE">
      <w:pPr>
        <w:pStyle w:val="TOC1"/>
        <w:rPr>
          <w:rFonts w:asciiTheme="minorHAnsi" w:eastAsiaTheme="minorEastAsia" w:hAnsiTheme="minorHAnsi" w:cstheme="minorBidi"/>
          <w:b w:val="0"/>
          <w:color w:val="auto"/>
          <w:lang w:val="en-AU" w:eastAsia="en-AU"/>
        </w:rPr>
      </w:pPr>
      <w:r>
        <w:t>Larvae and larviculture</w:t>
      </w:r>
      <w:r>
        <w:tab/>
      </w:r>
      <w:r>
        <w:fldChar w:fldCharType="begin"/>
      </w:r>
      <w:r>
        <w:instrText xml:space="preserve"> PAGEREF _Toc143201234 \h </w:instrText>
      </w:r>
      <w:r>
        <w:fldChar w:fldCharType="separate"/>
      </w:r>
      <w:r>
        <w:t>12</w:t>
      </w:r>
      <w:r>
        <w:fldChar w:fldCharType="end"/>
      </w:r>
    </w:p>
    <w:p w14:paraId="0B7D5E15" w14:textId="26274C42" w:rsidR="004F57BE" w:rsidRDefault="004F57BE">
      <w:pPr>
        <w:pStyle w:val="TOC1"/>
        <w:rPr>
          <w:rFonts w:asciiTheme="minorHAnsi" w:eastAsiaTheme="minorEastAsia" w:hAnsiTheme="minorHAnsi" w:cstheme="minorBidi"/>
          <w:b w:val="0"/>
          <w:color w:val="auto"/>
          <w:lang w:val="en-AU" w:eastAsia="en-AU"/>
        </w:rPr>
      </w:pPr>
      <w:r>
        <w:t>Fry rearing (nursery culture)</w:t>
      </w:r>
      <w:r>
        <w:tab/>
      </w:r>
      <w:r>
        <w:fldChar w:fldCharType="begin"/>
      </w:r>
      <w:r>
        <w:instrText xml:space="preserve"> PAGEREF _Toc143201235 \h </w:instrText>
      </w:r>
      <w:r>
        <w:fldChar w:fldCharType="separate"/>
      </w:r>
      <w:r>
        <w:t>13</w:t>
      </w:r>
      <w:r>
        <w:fldChar w:fldCharType="end"/>
      </w:r>
    </w:p>
    <w:p w14:paraId="638F07A5" w14:textId="46B1F898" w:rsidR="004F57BE" w:rsidRDefault="004F57BE">
      <w:pPr>
        <w:pStyle w:val="TOC2"/>
        <w:rPr>
          <w:rFonts w:asciiTheme="minorHAnsi" w:eastAsiaTheme="minorEastAsia" w:hAnsiTheme="minorHAnsi" w:cstheme="minorBidi"/>
          <w:b w:val="0"/>
          <w:sz w:val="22"/>
          <w:szCs w:val="22"/>
          <w:lang w:eastAsia="en-AU"/>
        </w:rPr>
      </w:pPr>
      <w:r>
        <w:t>Rearing in fertilised earthen ponds</w:t>
      </w:r>
      <w:r>
        <w:tab/>
      </w:r>
      <w:r>
        <w:fldChar w:fldCharType="begin"/>
      </w:r>
      <w:r>
        <w:instrText xml:space="preserve"> PAGEREF _Toc143201236 \h </w:instrText>
      </w:r>
      <w:r>
        <w:fldChar w:fldCharType="separate"/>
      </w:r>
      <w:r>
        <w:t>13</w:t>
      </w:r>
      <w:r>
        <w:fldChar w:fldCharType="end"/>
      </w:r>
    </w:p>
    <w:p w14:paraId="012531BE" w14:textId="6893019D" w:rsidR="004F57BE" w:rsidRDefault="004F57BE">
      <w:pPr>
        <w:pStyle w:val="TOC3"/>
        <w:rPr>
          <w:rFonts w:asciiTheme="minorHAnsi" w:eastAsiaTheme="minorEastAsia" w:hAnsiTheme="minorHAnsi" w:cstheme="minorBidi"/>
          <w:sz w:val="22"/>
          <w:szCs w:val="22"/>
          <w:lang w:eastAsia="en-AU"/>
        </w:rPr>
      </w:pPr>
      <w:r>
        <w:t>Growth</w:t>
      </w:r>
      <w:r>
        <w:tab/>
      </w:r>
      <w:r>
        <w:fldChar w:fldCharType="begin"/>
      </w:r>
      <w:r>
        <w:instrText xml:space="preserve"> PAGEREF _Toc143201237 \h </w:instrText>
      </w:r>
      <w:r>
        <w:fldChar w:fldCharType="separate"/>
      </w:r>
      <w:r>
        <w:t>13</w:t>
      </w:r>
      <w:r>
        <w:fldChar w:fldCharType="end"/>
      </w:r>
    </w:p>
    <w:p w14:paraId="0AF1EF9D" w14:textId="16F0DD91" w:rsidR="004F57BE" w:rsidRDefault="004F57BE">
      <w:pPr>
        <w:pStyle w:val="TOC3"/>
        <w:rPr>
          <w:rFonts w:asciiTheme="minorHAnsi" w:eastAsiaTheme="minorEastAsia" w:hAnsiTheme="minorHAnsi" w:cstheme="minorBidi"/>
          <w:sz w:val="22"/>
          <w:szCs w:val="22"/>
          <w:lang w:eastAsia="en-AU"/>
        </w:rPr>
      </w:pPr>
      <w:r>
        <w:t>Survival to harvest</w:t>
      </w:r>
      <w:r>
        <w:tab/>
      </w:r>
      <w:r>
        <w:fldChar w:fldCharType="begin"/>
      </w:r>
      <w:r>
        <w:instrText xml:space="preserve"> PAGEREF _Toc143201238 \h </w:instrText>
      </w:r>
      <w:r>
        <w:fldChar w:fldCharType="separate"/>
      </w:r>
      <w:r>
        <w:t>14</w:t>
      </w:r>
      <w:r>
        <w:fldChar w:fldCharType="end"/>
      </w:r>
    </w:p>
    <w:p w14:paraId="7E82063E" w14:textId="68F3336F" w:rsidR="004F57BE" w:rsidRDefault="004F57BE">
      <w:pPr>
        <w:pStyle w:val="TOC1"/>
        <w:rPr>
          <w:rFonts w:asciiTheme="minorHAnsi" w:eastAsiaTheme="minorEastAsia" w:hAnsiTheme="minorHAnsi" w:cstheme="minorBidi"/>
          <w:b w:val="0"/>
          <w:color w:val="auto"/>
          <w:lang w:val="en-AU" w:eastAsia="en-AU"/>
        </w:rPr>
      </w:pPr>
      <w:r>
        <w:t>Nutritional requirement and feeding</w:t>
      </w:r>
      <w:r>
        <w:tab/>
      </w:r>
      <w:r>
        <w:fldChar w:fldCharType="begin"/>
      </w:r>
      <w:r>
        <w:instrText xml:space="preserve"> PAGEREF _Toc143201239 \h </w:instrText>
      </w:r>
      <w:r>
        <w:fldChar w:fldCharType="separate"/>
      </w:r>
      <w:r>
        <w:t>15</w:t>
      </w:r>
      <w:r>
        <w:fldChar w:fldCharType="end"/>
      </w:r>
    </w:p>
    <w:p w14:paraId="5D36644E" w14:textId="51783380" w:rsidR="004F57BE" w:rsidRDefault="004F57BE">
      <w:pPr>
        <w:pStyle w:val="TOC1"/>
        <w:rPr>
          <w:rFonts w:asciiTheme="minorHAnsi" w:eastAsiaTheme="minorEastAsia" w:hAnsiTheme="minorHAnsi" w:cstheme="minorBidi"/>
          <w:b w:val="0"/>
          <w:color w:val="auto"/>
          <w:lang w:val="en-AU" w:eastAsia="en-AU"/>
        </w:rPr>
      </w:pPr>
      <w:r>
        <w:t>Diseases and health management</w:t>
      </w:r>
      <w:r>
        <w:tab/>
      </w:r>
      <w:r>
        <w:fldChar w:fldCharType="begin"/>
      </w:r>
      <w:r>
        <w:instrText xml:space="preserve"> PAGEREF _Toc143201240 \h </w:instrText>
      </w:r>
      <w:r>
        <w:fldChar w:fldCharType="separate"/>
      </w:r>
      <w:r>
        <w:t>15</w:t>
      </w:r>
      <w:r>
        <w:fldChar w:fldCharType="end"/>
      </w:r>
    </w:p>
    <w:p w14:paraId="0AB2FC99" w14:textId="4768715A" w:rsidR="004F57BE" w:rsidRDefault="004F57BE">
      <w:pPr>
        <w:pStyle w:val="TOC1"/>
        <w:rPr>
          <w:rFonts w:asciiTheme="minorHAnsi" w:eastAsiaTheme="minorEastAsia" w:hAnsiTheme="minorHAnsi" w:cstheme="minorBidi"/>
          <w:b w:val="0"/>
          <w:color w:val="auto"/>
          <w:lang w:val="en-AU" w:eastAsia="en-AU"/>
        </w:rPr>
      </w:pPr>
      <w:r>
        <w:t>Conclusions and recommendations</w:t>
      </w:r>
      <w:r>
        <w:tab/>
      </w:r>
      <w:r>
        <w:fldChar w:fldCharType="begin"/>
      </w:r>
      <w:r>
        <w:instrText xml:space="preserve"> PAGEREF _Toc143201241 \h </w:instrText>
      </w:r>
      <w:r>
        <w:fldChar w:fldCharType="separate"/>
      </w:r>
      <w:r>
        <w:t>16</w:t>
      </w:r>
      <w:r>
        <w:fldChar w:fldCharType="end"/>
      </w:r>
    </w:p>
    <w:p w14:paraId="0F914184" w14:textId="27EF6412" w:rsidR="004F57BE" w:rsidRDefault="004F57BE">
      <w:pPr>
        <w:pStyle w:val="TOC1"/>
        <w:rPr>
          <w:rFonts w:asciiTheme="minorHAnsi" w:eastAsiaTheme="minorEastAsia" w:hAnsiTheme="minorHAnsi" w:cstheme="minorBidi"/>
          <w:b w:val="0"/>
          <w:color w:val="auto"/>
          <w:lang w:val="en-AU" w:eastAsia="en-AU"/>
        </w:rPr>
      </w:pPr>
      <w:r>
        <w:lastRenderedPageBreak/>
        <w:t>Acknowledgements</w:t>
      </w:r>
      <w:r>
        <w:tab/>
      </w:r>
      <w:r>
        <w:fldChar w:fldCharType="begin"/>
      </w:r>
      <w:r>
        <w:instrText xml:space="preserve"> PAGEREF _Toc143201242 \h </w:instrText>
      </w:r>
      <w:r>
        <w:fldChar w:fldCharType="separate"/>
      </w:r>
      <w:r>
        <w:t>18</w:t>
      </w:r>
      <w:r>
        <w:fldChar w:fldCharType="end"/>
      </w:r>
    </w:p>
    <w:p w14:paraId="528B26D0" w14:textId="40662B18" w:rsidR="004F57BE" w:rsidRDefault="004F57BE">
      <w:pPr>
        <w:pStyle w:val="TOC1"/>
        <w:rPr>
          <w:rFonts w:asciiTheme="minorHAnsi" w:eastAsiaTheme="minorEastAsia" w:hAnsiTheme="minorHAnsi" w:cstheme="minorBidi"/>
          <w:b w:val="0"/>
          <w:color w:val="auto"/>
          <w:lang w:val="en-AU" w:eastAsia="en-AU"/>
        </w:rPr>
      </w:pPr>
      <w:r>
        <w:t>References</w:t>
      </w:r>
      <w:r>
        <w:tab/>
      </w:r>
      <w:r>
        <w:fldChar w:fldCharType="begin"/>
      </w:r>
      <w:r>
        <w:instrText xml:space="preserve"> PAGEREF _Toc143201243 \h </w:instrText>
      </w:r>
      <w:r>
        <w:fldChar w:fldCharType="separate"/>
      </w:r>
      <w:r>
        <w:t>18</w:t>
      </w:r>
      <w:r>
        <w:fldChar w:fldCharType="end"/>
      </w:r>
    </w:p>
    <w:p w14:paraId="3F5CECCD" w14:textId="0667B148" w:rsidR="004F57BE" w:rsidRDefault="004F57BE">
      <w:pPr>
        <w:pStyle w:val="TOC1"/>
        <w:rPr>
          <w:rFonts w:asciiTheme="minorHAnsi" w:eastAsiaTheme="minorEastAsia" w:hAnsiTheme="minorHAnsi" w:cstheme="minorBidi"/>
          <w:b w:val="0"/>
          <w:color w:val="auto"/>
          <w:lang w:val="en-AU" w:eastAsia="en-AU"/>
        </w:rPr>
      </w:pPr>
      <w:r>
        <w:t>Appendix I:  Known diseases and parasites recorded from dusky flathead</w:t>
      </w:r>
      <w:r>
        <w:tab/>
      </w:r>
      <w:r>
        <w:fldChar w:fldCharType="begin"/>
      </w:r>
      <w:r>
        <w:instrText xml:space="preserve"> PAGEREF _Toc143201244 \h </w:instrText>
      </w:r>
      <w:r>
        <w:fldChar w:fldCharType="separate"/>
      </w:r>
      <w:r>
        <w:t>20</w:t>
      </w:r>
      <w:r>
        <w:fldChar w:fldCharType="end"/>
      </w:r>
    </w:p>
    <w:p w14:paraId="01720744" w14:textId="6AF55C3F" w:rsidR="00A74AEE" w:rsidRDefault="00731396" w:rsidP="004678D1">
      <w:pPr>
        <w:pStyle w:val="Body"/>
        <w:rPr>
          <w:b/>
        </w:rPr>
      </w:pPr>
      <w:r>
        <w:rPr>
          <w:rFonts w:cs="Times New Roman"/>
          <w:b/>
          <w:noProof/>
          <w:color w:val="F58426"/>
          <w:sz w:val="22"/>
          <w:szCs w:val="22"/>
          <w:lang w:val="en-US"/>
        </w:rPr>
        <w:fldChar w:fldCharType="end"/>
      </w:r>
    </w:p>
    <w:p w14:paraId="3D1280A9" w14:textId="77777777" w:rsidR="00156D99" w:rsidRDefault="00156D99" w:rsidP="000B368D">
      <w:pPr>
        <w:pStyle w:val="TOC1"/>
      </w:pPr>
    </w:p>
    <w:p w14:paraId="0E8D7746" w14:textId="09DEB242" w:rsidR="000B368D" w:rsidRDefault="000B368D" w:rsidP="000B368D">
      <w:pPr>
        <w:pStyle w:val="TOC1"/>
      </w:pPr>
      <w:r>
        <w:t>List of Tables</w:t>
      </w:r>
    </w:p>
    <w:p w14:paraId="3A812380" w14:textId="21B3BEC8" w:rsidR="004F57BE" w:rsidRDefault="000A69CD">
      <w:pPr>
        <w:pStyle w:val="TableofFigures"/>
        <w:tabs>
          <w:tab w:val="right" w:leader="dot" w:pos="9629"/>
        </w:tabs>
        <w:rPr>
          <w:rFonts w:asciiTheme="minorHAnsi" w:eastAsiaTheme="minorEastAsia" w:hAnsiTheme="minorHAnsi" w:cstheme="minorBidi"/>
          <w:noProof/>
          <w:sz w:val="22"/>
          <w:szCs w:val="22"/>
          <w:lang w:eastAsia="en-AU"/>
        </w:rPr>
      </w:pPr>
      <w:r>
        <w:rPr>
          <w:rFonts w:cs="Arial"/>
        </w:rPr>
        <w:fldChar w:fldCharType="begin"/>
      </w:r>
      <w:r>
        <w:rPr>
          <w:rFonts w:cs="Arial"/>
        </w:rPr>
        <w:instrText xml:space="preserve"> TOC \h \z \c "Table" </w:instrText>
      </w:r>
      <w:r>
        <w:rPr>
          <w:rFonts w:cs="Arial"/>
        </w:rPr>
        <w:fldChar w:fldCharType="separate"/>
      </w:r>
      <w:hyperlink w:anchor="_Toc143201245" w:history="1">
        <w:r w:rsidR="004F57BE" w:rsidRPr="00DC1696">
          <w:rPr>
            <w:rStyle w:val="Hyperlink"/>
            <w:noProof/>
          </w:rPr>
          <w:t xml:space="preserve">Table 1.  </w:t>
        </w:r>
        <w:r w:rsidR="004F57BE" w:rsidRPr="00DC1696">
          <w:rPr>
            <w:rStyle w:val="Hyperlink"/>
            <w:noProof/>
            <w:lang w:val="en-US"/>
          </w:rPr>
          <w:t>The spawning season of dusky flathead, rock flathead and sand flathead.</w:t>
        </w:r>
        <w:r w:rsidR="004F57BE">
          <w:rPr>
            <w:noProof/>
            <w:webHidden/>
          </w:rPr>
          <w:tab/>
        </w:r>
        <w:r w:rsidR="004F57BE">
          <w:rPr>
            <w:noProof/>
            <w:webHidden/>
          </w:rPr>
          <w:fldChar w:fldCharType="begin"/>
        </w:r>
        <w:r w:rsidR="004F57BE">
          <w:rPr>
            <w:noProof/>
            <w:webHidden/>
          </w:rPr>
          <w:instrText xml:space="preserve"> PAGEREF _Toc143201245 \h </w:instrText>
        </w:r>
        <w:r w:rsidR="004F57BE">
          <w:rPr>
            <w:noProof/>
            <w:webHidden/>
          </w:rPr>
        </w:r>
        <w:r w:rsidR="004F57BE">
          <w:rPr>
            <w:noProof/>
            <w:webHidden/>
          </w:rPr>
          <w:fldChar w:fldCharType="separate"/>
        </w:r>
        <w:r w:rsidR="004F57BE">
          <w:rPr>
            <w:noProof/>
            <w:webHidden/>
          </w:rPr>
          <w:t>3</w:t>
        </w:r>
        <w:r w:rsidR="004F57BE">
          <w:rPr>
            <w:noProof/>
            <w:webHidden/>
          </w:rPr>
          <w:fldChar w:fldCharType="end"/>
        </w:r>
      </w:hyperlink>
    </w:p>
    <w:p w14:paraId="073BB035" w14:textId="3672C8EB"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w:anchor="_Toc143201246" w:history="1">
        <w:r w:rsidR="004F57BE" w:rsidRPr="00DC1696">
          <w:rPr>
            <w:rStyle w:val="Hyperlink"/>
            <w:noProof/>
          </w:rPr>
          <w:t xml:space="preserve">Table 2.  Source and number of broodstock transferred to </w:t>
        </w:r>
        <w:r w:rsidR="004F57BE" w:rsidRPr="00DC1696">
          <w:rPr>
            <w:rStyle w:val="Hyperlink"/>
            <w:i/>
            <w:iCs/>
            <w:noProof/>
          </w:rPr>
          <w:t>Narooma Aquaculture</w:t>
        </w:r>
        <w:r w:rsidR="004F57BE" w:rsidRPr="00DC1696">
          <w:rPr>
            <w:rStyle w:val="Hyperlink"/>
            <w:noProof/>
          </w:rPr>
          <w:t xml:space="preserve"> for spawning</w:t>
        </w:r>
        <w:r w:rsidR="004F57BE" w:rsidRPr="00DC1696">
          <w:rPr>
            <w:rStyle w:val="Hyperlink"/>
            <w:noProof/>
            <w:lang w:val="en-US"/>
          </w:rPr>
          <w:t>.</w:t>
        </w:r>
        <w:r w:rsidR="004F57BE">
          <w:rPr>
            <w:noProof/>
            <w:webHidden/>
          </w:rPr>
          <w:tab/>
        </w:r>
        <w:r w:rsidR="004F57BE">
          <w:rPr>
            <w:noProof/>
            <w:webHidden/>
          </w:rPr>
          <w:fldChar w:fldCharType="begin"/>
        </w:r>
        <w:r w:rsidR="004F57BE">
          <w:rPr>
            <w:noProof/>
            <w:webHidden/>
          </w:rPr>
          <w:instrText xml:space="preserve"> PAGEREF _Toc143201246 \h </w:instrText>
        </w:r>
        <w:r w:rsidR="004F57BE">
          <w:rPr>
            <w:noProof/>
            <w:webHidden/>
          </w:rPr>
        </w:r>
        <w:r w:rsidR="004F57BE">
          <w:rPr>
            <w:noProof/>
            <w:webHidden/>
          </w:rPr>
          <w:fldChar w:fldCharType="separate"/>
        </w:r>
        <w:r w:rsidR="004F57BE">
          <w:rPr>
            <w:noProof/>
            <w:webHidden/>
          </w:rPr>
          <w:t>4</w:t>
        </w:r>
        <w:r w:rsidR="004F57BE">
          <w:rPr>
            <w:noProof/>
            <w:webHidden/>
          </w:rPr>
          <w:fldChar w:fldCharType="end"/>
        </w:r>
      </w:hyperlink>
    </w:p>
    <w:p w14:paraId="17E39867" w14:textId="634462DF"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w:anchor="_Toc143201247" w:history="1">
        <w:r w:rsidR="004F57BE" w:rsidRPr="00DC1696">
          <w:rPr>
            <w:rStyle w:val="Hyperlink"/>
            <w:noProof/>
          </w:rPr>
          <w:t>Table 3.  Length, weight and condition of dusky flathead broodstock (Number measured: 41 females and 39 males).</w:t>
        </w:r>
        <w:r w:rsidR="004F57BE">
          <w:rPr>
            <w:noProof/>
            <w:webHidden/>
          </w:rPr>
          <w:tab/>
        </w:r>
        <w:r w:rsidR="004F57BE">
          <w:rPr>
            <w:noProof/>
            <w:webHidden/>
          </w:rPr>
          <w:fldChar w:fldCharType="begin"/>
        </w:r>
        <w:r w:rsidR="004F57BE">
          <w:rPr>
            <w:noProof/>
            <w:webHidden/>
          </w:rPr>
          <w:instrText xml:space="preserve"> PAGEREF _Toc143201247 \h </w:instrText>
        </w:r>
        <w:r w:rsidR="004F57BE">
          <w:rPr>
            <w:noProof/>
            <w:webHidden/>
          </w:rPr>
        </w:r>
        <w:r w:rsidR="004F57BE">
          <w:rPr>
            <w:noProof/>
            <w:webHidden/>
          </w:rPr>
          <w:fldChar w:fldCharType="separate"/>
        </w:r>
        <w:r w:rsidR="004F57BE">
          <w:rPr>
            <w:noProof/>
            <w:webHidden/>
          </w:rPr>
          <w:t>5</w:t>
        </w:r>
        <w:r w:rsidR="004F57BE">
          <w:rPr>
            <w:noProof/>
            <w:webHidden/>
          </w:rPr>
          <w:fldChar w:fldCharType="end"/>
        </w:r>
      </w:hyperlink>
    </w:p>
    <w:p w14:paraId="115A7546" w14:textId="709236B8"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w:anchor="_Toc143201248" w:history="1">
        <w:r w:rsidR="004F57BE" w:rsidRPr="00DC1696">
          <w:rPr>
            <w:rStyle w:val="Hyperlink"/>
            <w:noProof/>
          </w:rPr>
          <w:t xml:space="preserve">Table 4.  Subjective measures of assessment for dusky flathead milt and sperm (after Ingram </w:t>
        </w:r>
        <w:r w:rsidR="004F57BE" w:rsidRPr="00DC1696">
          <w:rPr>
            <w:rStyle w:val="Hyperlink"/>
            <w:i/>
            <w:iCs/>
            <w:noProof/>
          </w:rPr>
          <w:t>et al</w:t>
        </w:r>
        <w:r w:rsidR="004F57BE" w:rsidRPr="00DC1696">
          <w:rPr>
            <w:rStyle w:val="Hyperlink"/>
            <w:noProof/>
          </w:rPr>
          <w:t>. 2012).</w:t>
        </w:r>
        <w:r w:rsidR="004F57BE">
          <w:rPr>
            <w:noProof/>
            <w:webHidden/>
          </w:rPr>
          <w:tab/>
        </w:r>
        <w:r w:rsidR="004F57BE">
          <w:rPr>
            <w:noProof/>
            <w:webHidden/>
          </w:rPr>
          <w:fldChar w:fldCharType="begin"/>
        </w:r>
        <w:r w:rsidR="004F57BE">
          <w:rPr>
            <w:noProof/>
            <w:webHidden/>
          </w:rPr>
          <w:instrText xml:space="preserve"> PAGEREF _Toc143201248 \h </w:instrText>
        </w:r>
        <w:r w:rsidR="004F57BE">
          <w:rPr>
            <w:noProof/>
            <w:webHidden/>
          </w:rPr>
        </w:r>
        <w:r w:rsidR="004F57BE">
          <w:rPr>
            <w:noProof/>
            <w:webHidden/>
          </w:rPr>
          <w:fldChar w:fldCharType="separate"/>
        </w:r>
        <w:r w:rsidR="004F57BE">
          <w:rPr>
            <w:noProof/>
            <w:webHidden/>
          </w:rPr>
          <w:t>7</w:t>
        </w:r>
        <w:r w:rsidR="004F57BE">
          <w:rPr>
            <w:noProof/>
            <w:webHidden/>
          </w:rPr>
          <w:fldChar w:fldCharType="end"/>
        </w:r>
      </w:hyperlink>
    </w:p>
    <w:p w14:paraId="5651A757" w14:textId="39A2F65C"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w:anchor="_Toc143201249" w:history="1">
        <w:r w:rsidR="004F57BE" w:rsidRPr="00DC1696">
          <w:rPr>
            <w:rStyle w:val="Hyperlink"/>
            <w:noProof/>
          </w:rPr>
          <w:t>Table 5.  Subjective assessment of female dusky flathead.</w:t>
        </w:r>
        <w:r w:rsidR="004F57BE">
          <w:rPr>
            <w:noProof/>
            <w:webHidden/>
          </w:rPr>
          <w:tab/>
        </w:r>
        <w:r w:rsidR="004F57BE">
          <w:rPr>
            <w:noProof/>
            <w:webHidden/>
          </w:rPr>
          <w:fldChar w:fldCharType="begin"/>
        </w:r>
        <w:r w:rsidR="004F57BE">
          <w:rPr>
            <w:noProof/>
            <w:webHidden/>
          </w:rPr>
          <w:instrText xml:space="preserve"> PAGEREF _Toc143201249 \h </w:instrText>
        </w:r>
        <w:r w:rsidR="004F57BE">
          <w:rPr>
            <w:noProof/>
            <w:webHidden/>
          </w:rPr>
        </w:r>
        <w:r w:rsidR="004F57BE">
          <w:rPr>
            <w:noProof/>
            <w:webHidden/>
          </w:rPr>
          <w:fldChar w:fldCharType="separate"/>
        </w:r>
        <w:r w:rsidR="004F57BE">
          <w:rPr>
            <w:noProof/>
            <w:webHidden/>
          </w:rPr>
          <w:t>8</w:t>
        </w:r>
        <w:r w:rsidR="004F57BE">
          <w:rPr>
            <w:noProof/>
            <w:webHidden/>
          </w:rPr>
          <w:fldChar w:fldCharType="end"/>
        </w:r>
      </w:hyperlink>
    </w:p>
    <w:p w14:paraId="158D9531" w14:textId="5432AB70"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w:anchor="_Toc143201250" w:history="1">
        <w:r w:rsidR="004F57BE" w:rsidRPr="00DC1696">
          <w:rPr>
            <w:rStyle w:val="Hyperlink"/>
            <w:noProof/>
          </w:rPr>
          <w:t>Table 6.  Number and size of hatchery-bred dusky flathead fingerlings stocked into waters between 2021 and 2023.</w:t>
        </w:r>
        <w:r w:rsidR="004F57BE">
          <w:rPr>
            <w:noProof/>
            <w:webHidden/>
          </w:rPr>
          <w:tab/>
        </w:r>
        <w:r w:rsidR="004F57BE">
          <w:rPr>
            <w:noProof/>
            <w:webHidden/>
          </w:rPr>
          <w:fldChar w:fldCharType="begin"/>
        </w:r>
        <w:r w:rsidR="004F57BE">
          <w:rPr>
            <w:noProof/>
            <w:webHidden/>
          </w:rPr>
          <w:instrText xml:space="preserve"> PAGEREF _Toc143201250 \h </w:instrText>
        </w:r>
        <w:r w:rsidR="004F57BE">
          <w:rPr>
            <w:noProof/>
            <w:webHidden/>
          </w:rPr>
        </w:r>
        <w:r w:rsidR="004F57BE">
          <w:rPr>
            <w:noProof/>
            <w:webHidden/>
          </w:rPr>
          <w:fldChar w:fldCharType="separate"/>
        </w:r>
        <w:r w:rsidR="004F57BE">
          <w:rPr>
            <w:noProof/>
            <w:webHidden/>
          </w:rPr>
          <w:t>16</w:t>
        </w:r>
        <w:r w:rsidR="004F57BE">
          <w:rPr>
            <w:noProof/>
            <w:webHidden/>
          </w:rPr>
          <w:fldChar w:fldCharType="end"/>
        </w:r>
      </w:hyperlink>
    </w:p>
    <w:p w14:paraId="0CFC85B0" w14:textId="73A13172" w:rsidR="000B368D" w:rsidRDefault="000A69CD" w:rsidP="005E645C">
      <w:pPr>
        <w:pStyle w:val="TOC3"/>
      </w:pPr>
      <w:r>
        <w:rPr>
          <w:rFonts w:cs="Arial"/>
          <w:noProof w:val="0"/>
          <w:szCs w:val="24"/>
        </w:rPr>
        <w:fldChar w:fldCharType="end"/>
      </w:r>
    </w:p>
    <w:p w14:paraId="4EA16995" w14:textId="77777777" w:rsidR="000B368D" w:rsidRDefault="000B368D" w:rsidP="000B368D">
      <w:pPr>
        <w:pStyle w:val="TOC1"/>
      </w:pPr>
      <w:r>
        <w:t>List of Figures</w:t>
      </w:r>
    </w:p>
    <w:p w14:paraId="5F951877" w14:textId="42924DB3" w:rsidR="004F57BE" w:rsidRDefault="000A69CD">
      <w:pPr>
        <w:pStyle w:val="TableofFigures"/>
        <w:tabs>
          <w:tab w:val="right" w:leader="dot" w:pos="9629"/>
        </w:tabs>
        <w:rPr>
          <w:rFonts w:asciiTheme="minorHAnsi" w:eastAsiaTheme="minorEastAsia" w:hAnsiTheme="minorHAnsi" w:cstheme="minorBidi"/>
          <w:noProof/>
          <w:sz w:val="22"/>
          <w:szCs w:val="22"/>
          <w:lang w:eastAsia="en-AU"/>
        </w:rPr>
      </w:pPr>
      <w:r>
        <w:rPr>
          <w:rFonts w:cs="Arial"/>
        </w:rPr>
        <w:fldChar w:fldCharType="begin"/>
      </w:r>
      <w:r>
        <w:rPr>
          <w:rFonts w:cs="Arial"/>
        </w:rPr>
        <w:instrText xml:space="preserve"> TOC \h \z \c "Figure" </w:instrText>
      </w:r>
      <w:r>
        <w:rPr>
          <w:rFonts w:cs="Arial"/>
        </w:rPr>
        <w:fldChar w:fldCharType="separate"/>
      </w:r>
      <w:hyperlink r:id="rId36" w:anchor="_Toc143201251" w:history="1">
        <w:r w:rsidR="004F57BE" w:rsidRPr="00E92C8E">
          <w:rPr>
            <w:rStyle w:val="Hyperlink"/>
            <w:noProof/>
          </w:rPr>
          <w:t>Figure 1.  Dusky flathead in static flat-bottomed tanks.</w:t>
        </w:r>
        <w:r w:rsidR="004F57BE">
          <w:rPr>
            <w:noProof/>
            <w:webHidden/>
          </w:rPr>
          <w:tab/>
        </w:r>
        <w:r w:rsidR="004F57BE">
          <w:rPr>
            <w:noProof/>
            <w:webHidden/>
          </w:rPr>
          <w:fldChar w:fldCharType="begin"/>
        </w:r>
        <w:r w:rsidR="004F57BE">
          <w:rPr>
            <w:noProof/>
            <w:webHidden/>
          </w:rPr>
          <w:instrText xml:space="preserve"> PAGEREF _Toc143201251 \h </w:instrText>
        </w:r>
        <w:r w:rsidR="004F57BE">
          <w:rPr>
            <w:noProof/>
            <w:webHidden/>
          </w:rPr>
        </w:r>
        <w:r w:rsidR="004F57BE">
          <w:rPr>
            <w:noProof/>
            <w:webHidden/>
          </w:rPr>
          <w:fldChar w:fldCharType="separate"/>
        </w:r>
        <w:r w:rsidR="004F57BE">
          <w:rPr>
            <w:noProof/>
            <w:webHidden/>
          </w:rPr>
          <w:t>5</w:t>
        </w:r>
        <w:r w:rsidR="004F57BE">
          <w:rPr>
            <w:noProof/>
            <w:webHidden/>
          </w:rPr>
          <w:fldChar w:fldCharType="end"/>
        </w:r>
      </w:hyperlink>
    </w:p>
    <w:p w14:paraId="75D86AF6" w14:textId="0806F483"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r:id="rId37" w:anchor="_Toc143201252" w:history="1">
        <w:r w:rsidR="004F57BE" w:rsidRPr="00E92C8E">
          <w:rPr>
            <w:rStyle w:val="Hyperlink"/>
            <w:noProof/>
          </w:rPr>
          <w:t>Figure 2.  Length-weight relationship of dusky flathead broodstock.</w:t>
        </w:r>
        <w:r w:rsidR="004F57BE">
          <w:rPr>
            <w:noProof/>
            <w:webHidden/>
          </w:rPr>
          <w:tab/>
        </w:r>
        <w:r w:rsidR="004F57BE">
          <w:rPr>
            <w:noProof/>
            <w:webHidden/>
          </w:rPr>
          <w:fldChar w:fldCharType="begin"/>
        </w:r>
        <w:r w:rsidR="004F57BE">
          <w:rPr>
            <w:noProof/>
            <w:webHidden/>
          </w:rPr>
          <w:instrText xml:space="preserve"> PAGEREF _Toc143201252 \h </w:instrText>
        </w:r>
        <w:r w:rsidR="004F57BE">
          <w:rPr>
            <w:noProof/>
            <w:webHidden/>
          </w:rPr>
        </w:r>
        <w:r w:rsidR="004F57BE">
          <w:rPr>
            <w:noProof/>
            <w:webHidden/>
          </w:rPr>
          <w:fldChar w:fldCharType="separate"/>
        </w:r>
        <w:r w:rsidR="004F57BE">
          <w:rPr>
            <w:noProof/>
            <w:webHidden/>
          </w:rPr>
          <w:t>6</w:t>
        </w:r>
        <w:r w:rsidR="004F57BE">
          <w:rPr>
            <w:noProof/>
            <w:webHidden/>
          </w:rPr>
          <w:fldChar w:fldCharType="end"/>
        </w:r>
      </w:hyperlink>
    </w:p>
    <w:p w14:paraId="0A8C687D" w14:textId="12B6B12A"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r:id="rId38" w:anchor="_Toc143201253" w:history="1">
        <w:r w:rsidR="004F57BE" w:rsidRPr="00E92C8E">
          <w:rPr>
            <w:rStyle w:val="Hyperlink"/>
            <w:noProof/>
          </w:rPr>
          <w:t>Figure 3.  Injecting flathead broodstock with  HRHa to induce ovulation.</w:t>
        </w:r>
        <w:r w:rsidR="004F57BE">
          <w:rPr>
            <w:noProof/>
            <w:webHidden/>
          </w:rPr>
          <w:tab/>
        </w:r>
        <w:r w:rsidR="004F57BE">
          <w:rPr>
            <w:noProof/>
            <w:webHidden/>
          </w:rPr>
          <w:fldChar w:fldCharType="begin"/>
        </w:r>
        <w:r w:rsidR="004F57BE">
          <w:rPr>
            <w:noProof/>
            <w:webHidden/>
          </w:rPr>
          <w:instrText xml:space="preserve"> PAGEREF _Toc143201253 \h </w:instrText>
        </w:r>
        <w:r w:rsidR="004F57BE">
          <w:rPr>
            <w:noProof/>
            <w:webHidden/>
          </w:rPr>
        </w:r>
        <w:r w:rsidR="004F57BE">
          <w:rPr>
            <w:noProof/>
            <w:webHidden/>
          </w:rPr>
          <w:fldChar w:fldCharType="separate"/>
        </w:r>
        <w:r w:rsidR="004F57BE">
          <w:rPr>
            <w:noProof/>
            <w:webHidden/>
          </w:rPr>
          <w:t>9</w:t>
        </w:r>
        <w:r w:rsidR="004F57BE">
          <w:rPr>
            <w:noProof/>
            <w:webHidden/>
          </w:rPr>
          <w:fldChar w:fldCharType="end"/>
        </w:r>
      </w:hyperlink>
    </w:p>
    <w:p w14:paraId="47914679" w14:textId="465A38DA"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r:id="rId39" w:anchor="_Toc143201254" w:history="1">
        <w:r w:rsidR="004F57BE" w:rsidRPr="00E92C8E">
          <w:rPr>
            <w:rStyle w:val="Hyperlink"/>
            <w:noProof/>
          </w:rPr>
          <w:t>Figure 4.  Ovulated dusky flathead eggs.</w:t>
        </w:r>
        <w:r w:rsidR="004F57BE">
          <w:rPr>
            <w:noProof/>
            <w:webHidden/>
          </w:rPr>
          <w:tab/>
        </w:r>
        <w:r w:rsidR="004F57BE">
          <w:rPr>
            <w:noProof/>
            <w:webHidden/>
          </w:rPr>
          <w:fldChar w:fldCharType="begin"/>
        </w:r>
        <w:r w:rsidR="004F57BE">
          <w:rPr>
            <w:noProof/>
            <w:webHidden/>
          </w:rPr>
          <w:instrText xml:space="preserve"> PAGEREF _Toc143201254 \h </w:instrText>
        </w:r>
        <w:r w:rsidR="004F57BE">
          <w:rPr>
            <w:noProof/>
            <w:webHidden/>
          </w:rPr>
        </w:r>
        <w:r w:rsidR="004F57BE">
          <w:rPr>
            <w:noProof/>
            <w:webHidden/>
          </w:rPr>
          <w:fldChar w:fldCharType="separate"/>
        </w:r>
        <w:r w:rsidR="004F57BE">
          <w:rPr>
            <w:noProof/>
            <w:webHidden/>
          </w:rPr>
          <w:t>9</w:t>
        </w:r>
        <w:r w:rsidR="004F57BE">
          <w:rPr>
            <w:noProof/>
            <w:webHidden/>
          </w:rPr>
          <w:fldChar w:fldCharType="end"/>
        </w:r>
      </w:hyperlink>
    </w:p>
    <w:p w14:paraId="2B49593D" w14:textId="4B9F9229"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r:id="rId40" w:anchor="_Toc143201255" w:history="1">
        <w:r w:rsidR="004F57BE" w:rsidRPr="00E92C8E">
          <w:rPr>
            <w:rStyle w:val="Hyperlink"/>
            <w:noProof/>
          </w:rPr>
          <w:t>Figure 5.  Stripping eggs and milt from dusky flathead.</w:t>
        </w:r>
        <w:r w:rsidR="004F57BE">
          <w:rPr>
            <w:noProof/>
            <w:webHidden/>
          </w:rPr>
          <w:tab/>
        </w:r>
        <w:r w:rsidR="004F57BE">
          <w:rPr>
            <w:noProof/>
            <w:webHidden/>
          </w:rPr>
          <w:fldChar w:fldCharType="begin"/>
        </w:r>
        <w:r w:rsidR="004F57BE">
          <w:rPr>
            <w:noProof/>
            <w:webHidden/>
          </w:rPr>
          <w:instrText xml:space="preserve"> PAGEREF _Toc143201255 \h </w:instrText>
        </w:r>
        <w:r w:rsidR="004F57BE">
          <w:rPr>
            <w:noProof/>
            <w:webHidden/>
          </w:rPr>
        </w:r>
        <w:r w:rsidR="004F57BE">
          <w:rPr>
            <w:noProof/>
            <w:webHidden/>
          </w:rPr>
          <w:fldChar w:fldCharType="separate"/>
        </w:r>
        <w:r w:rsidR="004F57BE">
          <w:rPr>
            <w:noProof/>
            <w:webHidden/>
          </w:rPr>
          <w:t>9</w:t>
        </w:r>
        <w:r w:rsidR="004F57BE">
          <w:rPr>
            <w:noProof/>
            <w:webHidden/>
          </w:rPr>
          <w:fldChar w:fldCharType="end"/>
        </w:r>
      </w:hyperlink>
    </w:p>
    <w:p w14:paraId="37F1455D" w14:textId="1AF6CFA1"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r:id="rId41" w:anchor="_Toc143201256" w:history="1">
        <w:r w:rsidR="004F57BE" w:rsidRPr="00E92C8E">
          <w:rPr>
            <w:rStyle w:val="Hyperlink"/>
            <w:noProof/>
          </w:rPr>
          <w:t>Figure 6.  Relationship between latency period and fertilisation rate for stripped dusky flathead  (red line = second degree polynomial curve).</w:t>
        </w:r>
        <w:r w:rsidR="004F57BE">
          <w:rPr>
            <w:noProof/>
            <w:webHidden/>
          </w:rPr>
          <w:tab/>
        </w:r>
        <w:r w:rsidR="004F57BE">
          <w:rPr>
            <w:noProof/>
            <w:webHidden/>
          </w:rPr>
          <w:fldChar w:fldCharType="begin"/>
        </w:r>
        <w:r w:rsidR="004F57BE">
          <w:rPr>
            <w:noProof/>
            <w:webHidden/>
          </w:rPr>
          <w:instrText xml:space="preserve"> PAGEREF _Toc143201256 \h </w:instrText>
        </w:r>
        <w:r w:rsidR="004F57BE">
          <w:rPr>
            <w:noProof/>
            <w:webHidden/>
          </w:rPr>
        </w:r>
        <w:r w:rsidR="004F57BE">
          <w:rPr>
            <w:noProof/>
            <w:webHidden/>
          </w:rPr>
          <w:fldChar w:fldCharType="separate"/>
        </w:r>
        <w:r w:rsidR="004F57BE">
          <w:rPr>
            <w:noProof/>
            <w:webHidden/>
          </w:rPr>
          <w:t>10</w:t>
        </w:r>
        <w:r w:rsidR="004F57BE">
          <w:rPr>
            <w:noProof/>
            <w:webHidden/>
          </w:rPr>
          <w:fldChar w:fldCharType="end"/>
        </w:r>
      </w:hyperlink>
    </w:p>
    <w:p w14:paraId="3DFED036" w14:textId="79CE402D"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r:id="rId42" w:anchor="_Toc143201257" w:history="1">
        <w:r w:rsidR="004F57BE" w:rsidRPr="00E92C8E">
          <w:rPr>
            <w:rStyle w:val="Hyperlink"/>
            <w:noProof/>
          </w:rPr>
          <w:t>Figure 7.  Embryonic development of dusky flathead.  (a) Fertilsied egg.  (b) 1 hr PF showing 2 cell cleavage.  (c) 1.5 hrs PF showing 4-cell cleavage.  (d) 2.1 hrs PF showing 8-cell cleavage.  (e) 2.9 hrs PF, late cleavage period, blastodisc is apparent.  (f) 7.4 hrs PF, epiboly completed.  (g) 24 hrs PF.  (h) 26 hrs PF.  (PF = post-fertilsation).</w:t>
        </w:r>
        <w:r w:rsidR="004F57BE">
          <w:rPr>
            <w:noProof/>
            <w:webHidden/>
          </w:rPr>
          <w:tab/>
        </w:r>
        <w:r w:rsidR="004F57BE">
          <w:rPr>
            <w:noProof/>
            <w:webHidden/>
          </w:rPr>
          <w:fldChar w:fldCharType="begin"/>
        </w:r>
        <w:r w:rsidR="004F57BE">
          <w:rPr>
            <w:noProof/>
            <w:webHidden/>
          </w:rPr>
          <w:instrText xml:space="preserve"> PAGEREF _Toc143201257 \h </w:instrText>
        </w:r>
        <w:r w:rsidR="004F57BE">
          <w:rPr>
            <w:noProof/>
            <w:webHidden/>
          </w:rPr>
        </w:r>
        <w:r w:rsidR="004F57BE">
          <w:rPr>
            <w:noProof/>
            <w:webHidden/>
          </w:rPr>
          <w:fldChar w:fldCharType="separate"/>
        </w:r>
        <w:r w:rsidR="004F57BE">
          <w:rPr>
            <w:noProof/>
            <w:webHidden/>
          </w:rPr>
          <w:t>11</w:t>
        </w:r>
        <w:r w:rsidR="004F57BE">
          <w:rPr>
            <w:noProof/>
            <w:webHidden/>
          </w:rPr>
          <w:fldChar w:fldCharType="end"/>
        </w:r>
      </w:hyperlink>
    </w:p>
    <w:p w14:paraId="73866FC5" w14:textId="4FCBBAB7"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r:id="rId43" w:anchor="_Toc143201258" w:history="1">
        <w:r w:rsidR="004F57BE" w:rsidRPr="00E92C8E">
          <w:rPr>
            <w:rStyle w:val="Hyperlink"/>
            <w:noProof/>
          </w:rPr>
          <w:t>Figure 8.  New hatched dusky flathead larva (27 hours post-fertilisation).</w:t>
        </w:r>
        <w:r w:rsidR="004F57BE">
          <w:rPr>
            <w:noProof/>
            <w:webHidden/>
          </w:rPr>
          <w:tab/>
        </w:r>
        <w:r w:rsidR="004F57BE">
          <w:rPr>
            <w:noProof/>
            <w:webHidden/>
          </w:rPr>
          <w:fldChar w:fldCharType="begin"/>
        </w:r>
        <w:r w:rsidR="004F57BE">
          <w:rPr>
            <w:noProof/>
            <w:webHidden/>
          </w:rPr>
          <w:instrText xml:space="preserve"> PAGEREF _Toc143201258 \h </w:instrText>
        </w:r>
        <w:r w:rsidR="004F57BE">
          <w:rPr>
            <w:noProof/>
            <w:webHidden/>
          </w:rPr>
        </w:r>
        <w:r w:rsidR="004F57BE">
          <w:rPr>
            <w:noProof/>
            <w:webHidden/>
          </w:rPr>
          <w:fldChar w:fldCharType="separate"/>
        </w:r>
        <w:r w:rsidR="004F57BE">
          <w:rPr>
            <w:noProof/>
            <w:webHidden/>
          </w:rPr>
          <w:t>12</w:t>
        </w:r>
        <w:r w:rsidR="004F57BE">
          <w:rPr>
            <w:noProof/>
            <w:webHidden/>
          </w:rPr>
          <w:fldChar w:fldCharType="end"/>
        </w:r>
      </w:hyperlink>
    </w:p>
    <w:p w14:paraId="077AD5B3" w14:textId="6BB14999"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r:id="rId44" w:anchor="_Toc143201259" w:history="1">
        <w:r w:rsidR="004F57BE" w:rsidRPr="00E92C8E">
          <w:rPr>
            <w:rStyle w:val="Hyperlink"/>
            <w:noProof/>
          </w:rPr>
          <w:t>Figure 9.  Dusky flathead fry prior to metamorphosis.</w:t>
        </w:r>
        <w:r w:rsidR="004F57BE">
          <w:rPr>
            <w:noProof/>
            <w:webHidden/>
          </w:rPr>
          <w:tab/>
        </w:r>
        <w:r w:rsidR="004F57BE">
          <w:rPr>
            <w:noProof/>
            <w:webHidden/>
          </w:rPr>
          <w:fldChar w:fldCharType="begin"/>
        </w:r>
        <w:r w:rsidR="004F57BE">
          <w:rPr>
            <w:noProof/>
            <w:webHidden/>
          </w:rPr>
          <w:instrText xml:space="preserve"> PAGEREF _Toc143201259 \h </w:instrText>
        </w:r>
        <w:r w:rsidR="004F57BE">
          <w:rPr>
            <w:noProof/>
            <w:webHidden/>
          </w:rPr>
        </w:r>
        <w:r w:rsidR="004F57BE">
          <w:rPr>
            <w:noProof/>
            <w:webHidden/>
          </w:rPr>
          <w:fldChar w:fldCharType="separate"/>
        </w:r>
        <w:r w:rsidR="004F57BE">
          <w:rPr>
            <w:noProof/>
            <w:webHidden/>
          </w:rPr>
          <w:t>13</w:t>
        </w:r>
        <w:r w:rsidR="004F57BE">
          <w:rPr>
            <w:noProof/>
            <w:webHidden/>
          </w:rPr>
          <w:fldChar w:fldCharType="end"/>
        </w:r>
      </w:hyperlink>
    </w:p>
    <w:p w14:paraId="0E64F4B2" w14:textId="08884C81"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r:id="rId45" w:anchor="_Toc143201260" w:history="1">
        <w:r w:rsidR="004F57BE" w:rsidRPr="00E92C8E">
          <w:rPr>
            <w:rStyle w:val="Hyperlink"/>
            <w:noProof/>
          </w:rPr>
          <w:t>Figure 10.  Appearance and size variation in dusky flathead fingerlings harvested from a fry rearing pond.</w:t>
        </w:r>
        <w:r w:rsidR="004F57BE">
          <w:rPr>
            <w:noProof/>
            <w:webHidden/>
          </w:rPr>
          <w:tab/>
        </w:r>
        <w:r w:rsidR="004F57BE">
          <w:rPr>
            <w:noProof/>
            <w:webHidden/>
          </w:rPr>
          <w:fldChar w:fldCharType="begin"/>
        </w:r>
        <w:r w:rsidR="004F57BE">
          <w:rPr>
            <w:noProof/>
            <w:webHidden/>
          </w:rPr>
          <w:instrText xml:space="preserve"> PAGEREF _Toc143201260 \h </w:instrText>
        </w:r>
        <w:r w:rsidR="004F57BE">
          <w:rPr>
            <w:noProof/>
            <w:webHidden/>
          </w:rPr>
        </w:r>
        <w:r w:rsidR="004F57BE">
          <w:rPr>
            <w:noProof/>
            <w:webHidden/>
          </w:rPr>
          <w:fldChar w:fldCharType="separate"/>
        </w:r>
        <w:r w:rsidR="004F57BE">
          <w:rPr>
            <w:noProof/>
            <w:webHidden/>
          </w:rPr>
          <w:t>13</w:t>
        </w:r>
        <w:r w:rsidR="004F57BE">
          <w:rPr>
            <w:noProof/>
            <w:webHidden/>
          </w:rPr>
          <w:fldChar w:fldCharType="end"/>
        </w:r>
      </w:hyperlink>
    </w:p>
    <w:p w14:paraId="520BFAC6" w14:textId="5C94E145"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r:id="rId46" w:anchor="_Toc143201261" w:history="1">
        <w:r w:rsidR="004F57BE" w:rsidRPr="00E92C8E">
          <w:rPr>
            <w:rStyle w:val="Hyperlink"/>
            <w:noProof/>
          </w:rPr>
          <w:t>Figure 11.  Length-weight relationship for pond-reared dusky flathead fingerlings.</w:t>
        </w:r>
        <w:r w:rsidR="004F57BE">
          <w:rPr>
            <w:noProof/>
            <w:webHidden/>
          </w:rPr>
          <w:tab/>
        </w:r>
        <w:r w:rsidR="004F57BE">
          <w:rPr>
            <w:noProof/>
            <w:webHidden/>
          </w:rPr>
          <w:fldChar w:fldCharType="begin"/>
        </w:r>
        <w:r w:rsidR="004F57BE">
          <w:rPr>
            <w:noProof/>
            <w:webHidden/>
          </w:rPr>
          <w:instrText xml:space="preserve"> PAGEREF _Toc143201261 \h </w:instrText>
        </w:r>
        <w:r w:rsidR="004F57BE">
          <w:rPr>
            <w:noProof/>
            <w:webHidden/>
          </w:rPr>
        </w:r>
        <w:r w:rsidR="004F57BE">
          <w:rPr>
            <w:noProof/>
            <w:webHidden/>
          </w:rPr>
          <w:fldChar w:fldCharType="separate"/>
        </w:r>
        <w:r w:rsidR="004F57BE">
          <w:rPr>
            <w:noProof/>
            <w:webHidden/>
          </w:rPr>
          <w:t>14</w:t>
        </w:r>
        <w:r w:rsidR="004F57BE">
          <w:rPr>
            <w:noProof/>
            <w:webHidden/>
          </w:rPr>
          <w:fldChar w:fldCharType="end"/>
        </w:r>
      </w:hyperlink>
    </w:p>
    <w:p w14:paraId="30A05AEB" w14:textId="19193ED4"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r:id="rId47" w:anchor="_Toc143201262" w:history="1">
        <w:r w:rsidR="004F57BE" w:rsidRPr="00E92C8E">
          <w:rPr>
            <w:rStyle w:val="Hyperlink"/>
            <w:noProof/>
          </w:rPr>
          <w:t xml:space="preserve">Figure 12.  Nematode (c.f. </w:t>
        </w:r>
        <w:r w:rsidR="004F57BE" w:rsidRPr="00E92C8E">
          <w:rPr>
            <w:rStyle w:val="Hyperlink"/>
            <w:i/>
            <w:iCs/>
            <w:noProof/>
          </w:rPr>
          <w:t>Philametra</w:t>
        </w:r>
        <w:r w:rsidR="004F57BE" w:rsidRPr="00E92C8E">
          <w:rPr>
            <w:rStyle w:val="Hyperlink"/>
            <w:noProof/>
          </w:rPr>
          <w:t xml:space="preserve"> sp.) from the gonads of dusky flathead.</w:t>
        </w:r>
        <w:r w:rsidR="004F57BE">
          <w:rPr>
            <w:noProof/>
            <w:webHidden/>
          </w:rPr>
          <w:tab/>
        </w:r>
        <w:r w:rsidR="004F57BE">
          <w:rPr>
            <w:noProof/>
            <w:webHidden/>
          </w:rPr>
          <w:fldChar w:fldCharType="begin"/>
        </w:r>
        <w:r w:rsidR="004F57BE">
          <w:rPr>
            <w:noProof/>
            <w:webHidden/>
          </w:rPr>
          <w:instrText xml:space="preserve"> PAGEREF _Toc143201262 \h </w:instrText>
        </w:r>
        <w:r w:rsidR="004F57BE">
          <w:rPr>
            <w:noProof/>
            <w:webHidden/>
          </w:rPr>
        </w:r>
        <w:r w:rsidR="004F57BE">
          <w:rPr>
            <w:noProof/>
            <w:webHidden/>
          </w:rPr>
          <w:fldChar w:fldCharType="separate"/>
        </w:r>
        <w:r w:rsidR="004F57BE">
          <w:rPr>
            <w:noProof/>
            <w:webHidden/>
          </w:rPr>
          <w:t>15</w:t>
        </w:r>
        <w:r w:rsidR="004F57BE">
          <w:rPr>
            <w:noProof/>
            <w:webHidden/>
          </w:rPr>
          <w:fldChar w:fldCharType="end"/>
        </w:r>
      </w:hyperlink>
    </w:p>
    <w:p w14:paraId="12CCACCF" w14:textId="629CC2CF" w:rsidR="004F57BE" w:rsidRDefault="00000000">
      <w:pPr>
        <w:pStyle w:val="TableofFigures"/>
        <w:tabs>
          <w:tab w:val="right" w:leader="dot" w:pos="9629"/>
        </w:tabs>
        <w:rPr>
          <w:rFonts w:asciiTheme="minorHAnsi" w:eastAsiaTheme="minorEastAsia" w:hAnsiTheme="minorHAnsi" w:cstheme="minorBidi"/>
          <w:noProof/>
          <w:sz w:val="22"/>
          <w:szCs w:val="22"/>
          <w:lang w:eastAsia="en-AU"/>
        </w:rPr>
      </w:pPr>
      <w:hyperlink r:id="rId48" w:anchor="_Toc143201263" w:history="1">
        <w:r w:rsidR="004F57BE" w:rsidRPr="00E92C8E">
          <w:rPr>
            <w:rStyle w:val="Hyperlink"/>
            <w:noProof/>
          </w:rPr>
          <w:t>Figure 13.  Releasing dusky flathead fingerlings into Gippsland Lakes.</w:t>
        </w:r>
        <w:r w:rsidR="004F57BE">
          <w:rPr>
            <w:noProof/>
            <w:webHidden/>
          </w:rPr>
          <w:tab/>
        </w:r>
        <w:r w:rsidR="004F57BE">
          <w:rPr>
            <w:noProof/>
            <w:webHidden/>
          </w:rPr>
          <w:fldChar w:fldCharType="begin"/>
        </w:r>
        <w:r w:rsidR="004F57BE">
          <w:rPr>
            <w:noProof/>
            <w:webHidden/>
          </w:rPr>
          <w:instrText xml:space="preserve"> PAGEREF _Toc143201263 \h </w:instrText>
        </w:r>
        <w:r w:rsidR="004F57BE">
          <w:rPr>
            <w:noProof/>
            <w:webHidden/>
          </w:rPr>
        </w:r>
        <w:r w:rsidR="004F57BE">
          <w:rPr>
            <w:noProof/>
            <w:webHidden/>
          </w:rPr>
          <w:fldChar w:fldCharType="separate"/>
        </w:r>
        <w:r w:rsidR="004F57BE">
          <w:rPr>
            <w:noProof/>
            <w:webHidden/>
          </w:rPr>
          <w:t>16</w:t>
        </w:r>
        <w:r w:rsidR="004F57BE">
          <w:rPr>
            <w:noProof/>
            <w:webHidden/>
          </w:rPr>
          <w:fldChar w:fldCharType="end"/>
        </w:r>
      </w:hyperlink>
    </w:p>
    <w:p w14:paraId="6FBF308E" w14:textId="510E46F5" w:rsidR="000B368D" w:rsidRDefault="000A69CD" w:rsidP="000A69CD">
      <w:pPr>
        <w:pStyle w:val="Body"/>
      </w:pPr>
      <w:r>
        <w:fldChar w:fldCharType="end"/>
      </w:r>
    </w:p>
    <w:p w14:paraId="14B69FAA" w14:textId="77777777" w:rsidR="00A735F0" w:rsidRDefault="00A735F0" w:rsidP="000B368D">
      <w:pPr>
        <w:pStyle w:val="TOC2"/>
        <w:rPr>
          <w:lang w:val="en-US"/>
        </w:rPr>
      </w:pPr>
    </w:p>
    <w:p w14:paraId="3D17FBC6" w14:textId="77777777" w:rsidR="00B3061B" w:rsidRDefault="00B3061B" w:rsidP="00852A30">
      <w:pPr>
        <w:pStyle w:val="HA"/>
        <w:sectPr w:rsidR="00B3061B" w:rsidSect="0034187F">
          <w:footerReference w:type="default" r:id="rId49"/>
          <w:headerReference w:type="first" r:id="rId50"/>
          <w:footerReference w:type="first" r:id="rId51"/>
          <w:pgSz w:w="11907" w:h="16840" w:code="9"/>
          <w:pgMar w:top="1134" w:right="1134" w:bottom="425" w:left="1134" w:header="709" w:footer="567" w:gutter="0"/>
          <w:pgNumType w:fmt="lowerRoman"/>
          <w:cols w:space="708"/>
          <w:formProt w:val="0"/>
          <w:titlePg/>
          <w:docGrid w:linePitch="360"/>
        </w:sectPr>
      </w:pPr>
    </w:p>
    <w:p w14:paraId="5C22AB8D" w14:textId="79C7AFCE" w:rsidR="00991C27" w:rsidRDefault="000B368D" w:rsidP="00607A4C">
      <w:pPr>
        <w:pStyle w:val="HA"/>
      </w:pPr>
      <w:bookmarkStart w:id="4" w:name="_Toc143201208"/>
      <w:r>
        <w:lastRenderedPageBreak/>
        <w:t xml:space="preserve">Executive </w:t>
      </w:r>
      <w:r w:rsidR="00B40E09">
        <w:t>S</w:t>
      </w:r>
      <w:r>
        <w:t>ummary</w:t>
      </w:r>
      <w:bookmarkEnd w:id="4"/>
    </w:p>
    <w:p w14:paraId="2B864B86" w14:textId="18CDACE0" w:rsidR="001F294D" w:rsidRDefault="001F294D" w:rsidP="001F294D">
      <w:pPr>
        <w:pStyle w:val="bodycopy"/>
      </w:pPr>
      <w:r w:rsidRPr="00251304">
        <w:t>The Gippsland Lakes support an important and popular recreational fishery</w:t>
      </w:r>
      <w:r>
        <w:t xml:space="preserve"> which is a major contributor to the economy and employment in the region.  </w:t>
      </w:r>
      <w:r w:rsidRPr="00251304">
        <w:t xml:space="preserve">However, the stocks of some key species, </w:t>
      </w:r>
      <w:r>
        <w:t>especially</w:t>
      </w:r>
      <w:r w:rsidRPr="00251304">
        <w:t xml:space="preserve"> dusky flathead </w:t>
      </w:r>
      <w:r w:rsidRPr="001F294D">
        <w:t>(</w:t>
      </w:r>
      <w:r w:rsidRPr="001F294D">
        <w:rPr>
          <w:i/>
          <w:iCs/>
        </w:rPr>
        <w:t>Platycephalus fuscus</w:t>
      </w:r>
      <w:r w:rsidRPr="001F294D">
        <w:t>)</w:t>
      </w:r>
      <w:r w:rsidRPr="00251304">
        <w:t xml:space="preserve"> have been in </w:t>
      </w:r>
      <w:r w:rsidRPr="0025415D">
        <w:t>decline</w:t>
      </w:r>
      <w:r w:rsidRPr="001F294D">
        <w:t xml:space="preserve"> </w:t>
      </w:r>
      <w:r>
        <w:t>since the mid-late 2000s</w:t>
      </w:r>
      <w:r w:rsidRPr="0025415D">
        <w:t xml:space="preserve">.  </w:t>
      </w:r>
      <w:r>
        <w:t xml:space="preserve">Reasons for this are unclear but may be related to fishing pressure and prolonged periods of poor recruitment. </w:t>
      </w:r>
    </w:p>
    <w:p w14:paraId="5A0C2FEA" w14:textId="31470684" w:rsidR="001F294D" w:rsidRDefault="001F294D" w:rsidP="001F294D">
      <w:pPr>
        <w:pStyle w:val="bodycopy"/>
      </w:pPr>
      <w:r w:rsidRPr="004108B3">
        <w:t xml:space="preserve">Fish stocking is </w:t>
      </w:r>
      <w:r w:rsidRPr="00973721">
        <w:t>an important</w:t>
      </w:r>
      <w:r w:rsidRPr="004108B3">
        <w:t xml:space="preserve"> </w:t>
      </w:r>
      <w:r w:rsidRPr="00973721">
        <w:t xml:space="preserve">and widely used tool in fisheries management </w:t>
      </w:r>
      <w:r w:rsidRPr="004108B3">
        <w:t xml:space="preserve">to </w:t>
      </w:r>
      <w:r w:rsidRPr="00316675">
        <w:t>replenish, maintain or</w:t>
      </w:r>
      <w:r w:rsidRPr="004108B3">
        <w:t xml:space="preserve"> </w:t>
      </w:r>
      <w:r w:rsidRPr="00036E12">
        <w:t xml:space="preserve">enhance </w:t>
      </w:r>
      <w:r w:rsidRPr="004108B3">
        <w:t xml:space="preserve">fish </w:t>
      </w:r>
      <w:r w:rsidRPr="00036E12">
        <w:t>populations</w:t>
      </w:r>
      <w:r>
        <w:t xml:space="preserve">, and </w:t>
      </w:r>
      <w:r w:rsidRPr="0025415D">
        <w:t xml:space="preserve">can be an effective option for managing fish stocks where recruitment is limited.  As part of the </w:t>
      </w:r>
      <w:r w:rsidRPr="0025415D">
        <w:rPr>
          <w:i/>
          <w:iCs/>
        </w:rPr>
        <w:t>Gippsland Lakes Recreational Fishery Plan 2020</w:t>
      </w:r>
      <w:r w:rsidRPr="0025415D">
        <w:t xml:space="preserve">, fishing </w:t>
      </w:r>
      <w:r w:rsidRPr="004108B3">
        <w:t>stocking is a high priority action being used to help recover dusky flathead.</w:t>
      </w:r>
    </w:p>
    <w:p w14:paraId="61101B8B" w14:textId="77777777" w:rsidR="00933ABB" w:rsidRDefault="001F294D" w:rsidP="001F294D">
      <w:pPr>
        <w:pStyle w:val="bodycopy"/>
        <w:rPr>
          <w:lang w:val="en-US"/>
        </w:rPr>
      </w:pPr>
      <w:r>
        <w:t>T</w:t>
      </w:r>
      <w:r w:rsidRPr="003018AB">
        <w:t xml:space="preserve">he Victorian Fisheries Authority (VFA) </w:t>
      </w:r>
      <w:r>
        <w:t xml:space="preserve">has </w:t>
      </w:r>
      <w:r w:rsidRPr="003018AB">
        <w:t xml:space="preserve">engaged through a tender process an experienced commercial estuarine finfish </w:t>
      </w:r>
      <w:r w:rsidRPr="00D24428">
        <w:t xml:space="preserve">farmer </w:t>
      </w:r>
      <w:r>
        <w:t>(</w:t>
      </w:r>
      <w:r w:rsidRPr="0025415D">
        <w:rPr>
          <w:i/>
          <w:iCs/>
        </w:rPr>
        <w:t>Narooma Aquaculture</w:t>
      </w:r>
      <w:r>
        <w:t xml:space="preserve">) </w:t>
      </w:r>
      <w:r w:rsidRPr="00D24428">
        <w:t>to develop reliable hatchery breeding methods for dusky flathead.  Fingerling</w:t>
      </w:r>
      <w:r>
        <w:t>s</w:t>
      </w:r>
      <w:r w:rsidRPr="00D24428">
        <w:t xml:space="preserve"> produced will be release</w:t>
      </w:r>
      <w:r>
        <w:t>d</w:t>
      </w:r>
      <w:r w:rsidRPr="00D24428">
        <w:t xml:space="preserve"> into selected East Gippsland estuaries as part of a three-year trial stocking program to improve recreational fishing </w:t>
      </w:r>
      <w:r w:rsidRPr="007170C7">
        <w:t xml:space="preserve">outcomes.  </w:t>
      </w:r>
      <w:r w:rsidRPr="00150405">
        <w:t xml:space="preserve">As part of the tender agreement, </w:t>
      </w:r>
      <w:r w:rsidRPr="00150405">
        <w:rPr>
          <w:lang w:val="en-US"/>
        </w:rPr>
        <w:t xml:space="preserve">dusky flathead fingerlings suitable for stocking will be supplied over three years and </w:t>
      </w:r>
      <w:r w:rsidR="00933ABB">
        <w:rPr>
          <w:lang w:val="en-US"/>
        </w:rPr>
        <w:t xml:space="preserve">hatchery production methods will be documented.  </w:t>
      </w:r>
    </w:p>
    <w:p w14:paraId="5C4AC981" w14:textId="4CC46100" w:rsidR="00933ABB" w:rsidRPr="00933ABB" w:rsidRDefault="00933ABB" w:rsidP="00933ABB">
      <w:pPr>
        <w:pStyle w:val="bodycopy"/>
      </w:pPr>
      <w:r>
        <w:rPr>
          <w:lang w:val="en-US"/>
        </w:rPr>
        <w:t xml:space="preserve">This </w:t>
      </w:r>
      <w:r w:rsidRPr="00933ABB">
        <w:rPr>
          <w:lang w:val="en-US"/>
        </w:rPr>
        <w:t xml:space="preserve">report </w:t>
      </w:r>
      <w:r w:rsidRPr="00933ABB">
        <w:t>describes</w:t>
      </w:r>
      <w:r w:rsidR="001F294D" w:rsidRPr="00933ABB">
        <w:t xml:space="preserve"> </w:t>
      </w:r>
      <w:r w:rsidRPr="00933ABB">
        <w:t xml:space="preserve">preliminary observations on </w:t>
      </w:r>
      <w:r w:rsidR="001F294D" w:rsidRPr="00933ABB">
        <w:t xml:space="preserve">hatchery production </w:t>
      </w:r>
      <w:r w:rsidRPr="00933ABB">
        <w:t>techniques</w:t>
      </w:r>
      <w:r w:rsidR="001F294D" w:rsidRPr="00933ABB">
        <w:t xml:space="preserve"> for dusky flathead, </w:t>
      </w:r>
      <w:r w:rsidRPr="00933ABB">
        <w:t>including</w:t>
      </w:r>
      <w:r>
        <w:t>:</w:t>
      </w:r>
    </w:p>
    <w:p w14:paraId="01764898" w14:textId="638BA22B" w:rsidR="00933ABB" w:rsidRPr="00933ABB" w:rsidRDefault="00933ABB" w:rsidP="00933ABB">
      <w:pPr>
        <w:pStyle w:val="bodycopy"/>
        <w:numPr>
          <w:ilvl w:val="0"/>
          <w:numId w:val="32"/>
        </w:numPr>
        <w:spacing w:after="0"/>
        <w:ind w:left="714" w:hanging="357"/>
      </w:pPr>
      <w:r w:rsidRPr="00933ABB">
        <w:t xml:space="preserve">broodstock capture, transport and hormone induced spawning induction, </w:t>
      </w:r>
    </w:p>
    <w:p w14:paraId="12E81B8B" w14:textId="57CB0BFD" w:rsidR="00933ABB" w:rsidRPr="00933ABB" w:rsidRDefault="00933ABB" w:rsidP="00933ABB">
      <w:pPr>
        <w:pStyle w:val="bodycopy"/>
        <w:numPr>
          <w:ilvl w:val="0"/>
          <w:numId w:val="32"/>
        </w:numPr>
        <w:spacing w:after="0"/>
        <w:ind w:left="714" w:hanging="357"/>
      </w:pPr>
      <w:r w:rsidRPr="00933ABB">
        <w:t xml:space="preserve">egg embryology, </w:t>
      </w:r>
      <w:proofErr w:type="gramStart"/>
      <w:r w:rsidRPr="00933ABB">
        <w:t>incubation</w:t>
      </w:r>
      <w:proofErr w:type="gramEnd"/>
      <w:r w:rsidRPr="00933ABB">
        <w:t xml:space="preserve"> and hatching</w:t>
      </w:r>
    </w:p>
    <w:p w14:paraId="20BA755E" w14:textId="0B65982F" w:rsidR="002E4558" w:rsidRPr="00933ABB" w:rsidRDefault="00933ABB" w:rsidP="00933ABB">
      <w:pPr>
        <w:pStyle w:val="Body"/>
        <w:numPr>
          <w:ilvl w:val="0"/>
          <w:numId w:val="32"/>
        </w:numPr>
        <w:spacing w:after="0"/>
        <w:ind w:left="714" w:hanging="357"/>
      </w:pPr>
      <w:proofErr w:type="spellStart"/>
      <w:r w:rsidRPr="00933ABB">
        <w:t>larviculture</w:t>
      </w:r>
      <w:proofErr w:type="spellEnd"/>
      <w:r w:rsidRPr="00933ABB">
        <w:t xml:space="preserve"> and rearing fry in fertilised earthen ponds</w:t>
      </w:r>
    </w:p>
    <w:p w14:paraId="0FA3DA5D" w14:textId="02AEF04C" w:rsidR="00933ABB" w:rsidRPr="00933ABB" w:rsidRDefault="00933ABB" w:rsidP="00933ABB">
      <w:pPr>
        <w:pStyle w:val="Body"/>
        <w:numPr>
          <w:ilvl w:val="0"/>
          <w:numId w:val="32"/>
        </w:numPr>
        <w:spacing w:after="0"/>
        <w:ind w:left="714" w:hanging="357"/>
      </w:pPr>
      <w:r w:rsidRPr="00933ABB">
        <w:t>diseases and health management</w:t>
      </w:r>
    </w:p>
    <w:p w14:paraId="5DBAE2F8" w14:textId="538BF0C8" w:rsidR="00933ABB" w:rsidRPr="00933ABB" w:rsidRDefault="00933ABB" w:rsidP="00933ABB">
      <w:pPr>
        <w:pStyle w:val="Body"/>
        <w:numPr>
          <w:ilvl w:val="0"/>
          <w:numId w:val="32"/>
        </w:numPr>
      </w:pPr>
      <w:r w:rsidRPr="00933ABB">
        <w:t>recommendations for improving production</w:t>
      </w:r>
      <w:r>
        <w:t>.</w:t>
      </w:r>
    </w:p>
    <w:p w14:paraId="30855FB6" w14:textId="5FF219EC" w:rsidR="00933ABB" w:rsidRPr="00933ABB" w:rsidRDefault="00933ABB" w:rsidP="00933ABB">
      <w:pPr>
        <w:pStyle w:val="Body"/>
      </w:pPr>
      <w:r w:rsidRPr="00933ABB">
        <w:t xml:space="preserve">Over three breeding seasons 133,700 fingerlings produced </w:t>
      </w:r>
      <w:r>
        <w:t xml:space="preserve">at </w:t>
      </w:r>
      <w:r w:rsidRPr="00933ABB">
        <w:rPr>
          <w:i/>
          <w:iCs/>
        </w:rPr>
        <w:t>Narooma Aquaculture</w:t>
      </w:r>
      <w:r w:rsidRPr="00933ABB">
        <w:t xml:space="preserve"> were stocked into waters in eastern Victoria (</w:t>
      </w:r>
      <w:r>
        <w:t>see table below</w:t>
      </w:r>
      <w:r w:rsidRPr="00933ABB">
        <w:t xml:space="preserve">).  </w:t>
      </w:r>
      <w:r w:rsidR="00001CDE">
        <w:t>R</w:t>
      </w:r>
      <w:r w:rsidRPr="00933ABB">
        <w:t>elease</w:t>
      </w:r>
      <w:r w:rsidR="00001CDE">
        <w:t>d</w:t>
      </w:r>
      <w:r w:rsidRPr="00933ABB">
        <w:t xml:space="preserve"> fish ranged from 22 – 85 mm (median 36 mm) in length and 0.14-3.91 g (median 0.32 g) in weight.  </w:t>
      </w:r>
    </w:p>
    <w:p w14:paraId="07B5A2CF" w14:textId="77777777" w:rsidR="00933ABB" w:rsidRPr="00933ABB" w:rsidRDefault="00933ABB" w:rsidP="00933ABB">
      <w:pPr>
        <w:pStyle w:val="Body"/>
        <w:rPr>
          <w:lang w:val="en-US"/>
        </w:rPr>
      </w:pPr>
    </w:p>
    <w:p w14:paraId="5E33A2EF" w14:textId="49C90486" w:rsidR="00933ABB" w:rsidRPr="00933ABB" w:rsidRDefault="00933ABB" w:rsidP="00933ABB">
      <w:pPr>
        <w:pStyle w:val="Body"/>
        <w:jc w:val="center"/>
        <w:rPr>
          <w:b/>
        </w:rPr>
      </w:pPr>
      <w:r w:rsidRPr="00933ABB">
        <w:rPr>
          <w:b/>
        </w:rPr>
        <w:t>Number and size of hatchery-bred dusky flathead fingerlings stocked into waters between 2021 and 202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074"/>
        <w:gridCol w:w="767"/>
        <w:gridCol w:w="767"/>
        <w:gridCol w:w="767"/>
        <w:gridCol w:w="867"/>
      </w:tblGrid>
      <w:tr w:rsidR="00933ABB" w:rsidRPr="00933ABB" w14:paraId="3779DBA6" w14:textId="77777777" w:rsidTr="00897A70">
        <w:trPr>
          <w:jc w:val="center"/>
        </w:trPr>
        <w:tc>
          <w:tcPr>
            <w:tcW w:w="1843" w:type="dxa"/>
            <w:tcBorders>
              <w:top w:val="single" w:sz="4" w:space="0" w:color="00B0B9"/>
              <w:bottom w:val="single" w:sz="4" w:space="0" w:color="00B0B9"/>
            </w:tcBorders>
            <w:shd w:val="clear" w:color="auto" w:fill="8BD3D8"/>
          </w:tcPr>
          <w:p w14:paraId="7DFE8C74" w14:textId="77777777" w:rsidR="00933ABB" w:rsidRPr="00933ABB" w:rsidRDefault="00933ABB" w:rsidP="00933ABB">
            <w:pPr>
              <w:pStyle w:val="Body"/>
              <w:rPr>
                <w:b/>
                <w:bCs/>
              </w:rPr>
            </w:pPr>
            <w:r w:rsidRPr="00933ABB">
              <w:rPr>
                <w:b/>
                <w:bCs/>
              </w:rPr>
              <w:t>Water</w:t>
            </w:r>
          </w:p>
        </w:tc>
        <w:tc>
          <w:tcPr>
            <w:tcW w:w="3074" w:type="dxa"/>
            <w:tcBorders>
              <w:top w:val="single" w:sz="4" w:space="0" w:color="00B0B9"/>
              <w:bottom w:val="single" w:sz="4" w:space="0" w:color="00B0B9"/>
            </w:tcBorders>
            <w:shd w:val="clear" w:color="auto" w:fill="8BD3D8"/>
          </w:tcPr>
          <w:p w14:paraId="295F31FB" w14:textId="77777777" w:rsidR="00933ABB" w:rsidRPr="00933ABB" w:rsidRDefault="00933ABB" w:rsidP="00933ABB">
            <w:pPr>
              <w:pStyle w:val="Body"/>
              <w:rPr>
                <w:b/>
                <w:bCs/>
              </w:rPr>
            </w:pPr>
            <w:r w:rsidRPr="00933ABB">
              <w:rPr>
                <w:b/>
                <w:bCs/>
              </w:rPr>
              <w:t>Location</w:t>
            </w:r>
          </w:p>
        </w:tc>
        <w:tc>
          <w:tcPr>
            <w:tcW w:w="767" w:type="dxa"/>
            <w:tcBorders>
              <w:top w:val="single" w:sz="4" w:space="0" w:color="00B0B9"/>
              <w:bottom w:val="single" w:sz="4" w:space="0" w:color="00B0B9"/>
            </w:tcBorders>
            <w:shd w:val="clear" w:color="auto" w:fill="8BD3D8"/>
          </w:tcPr>
          <w:p w14:paraId="440D3D21" w14:textId="77777777" w:rsidR="00933ABB" w:rsidRPr="00933ABB" w:rsidRDefault="00933ABB" w:rsidP="00933ABB">
            <w:pPr>
              <w:pStyle w:val="Body"/>
              <w:rPr>
                <w:b/>
                <w:bCs/>
              </w:rPr>
            </w:pPr>
            <w:r w:rsidRPr="00933ABB">
              <w:rPr>
                <w:b/>
                <w:bCs/>
              </w:rPr>
              <w:t>2021</w:t>
            </w:r>
          </w:p>
        </w:tc>
        <w:tc>
          <w:tcPr>
            <w:tcW w:w="767" w:type="dxa"/>
            <w:tcBorders>
              <w:top w:val="single" w:sz="4" w:space="0" w:color="00B0B9"/>
              <w:bottom w:val="single" w:sz="4" w:space="0" w:color="00B0B9"/>
            </w:tcBorders>
            <w:shd w:val="clear" w:color="auto" w:fill="8BD3D8"/>
          </w:tcPr>
          <w:p w14:paraId="4AEEF7C0" w14:textId="77777777" w:rsidR="00933ABB" w:rsidRPr="00933ABB" w:rsidRDefault="00933ABB" w:rsidP="00933ABB">
            <w:pPr>
              <w:pStyle w:val="Body"/>
              <w:rPr>
                <w:b/>
                <w:bCs/>
              </w:rPr>
            </w:pPr>
            <w:r w:rsidRPr="00933ABB">
              <w:rPr>
                <w:b/>
                <w:bCs/>
              </w:rPr>
              <w:t>2022</w:t>
            </w:r>
          </w:p>
        </w:tc>
        <w:tc>
          <w:tcPr>
            <w:tcW w:w="767" w:type="dxa"/>
            <w:tcBorders>
              <w:top w:val="single" w:sz="4" w:space="0" w:color="00B0B9"/>
              <w:bottom w:val="single" w:sz="4" w:space="0" w:color="00B0B9"/>
            </w:tcBorders>
            <w:shd w:val="clear" w:color="auto" w:fill="8BD3D8"/>
          </w:tcPr>
          <w:p w14:paraId="4CA355A5" w14:textId="77777777" w:rsidR="00933ABB" w:rsidRPr="00933ABB" w:rsidRDefault="00933ABB" w:rsidP="00933ABB">
            <w:pPr>
              <w:pStyle w:val="Body"/>
              <w:rPr>
                <w:b/>
                <w:bCs/>
              </w:rPr>
            </w:pPr>
            <w:r w:rsidRPr="00933ABB">
              <w:rPr>
                <w:b/>
                <w:bCs/>
              </w:rPr>
              <w:t>2023</w:t>
            </w:r>
          </w:p>
        </w:tc>
        <w:tc>
          <w:tcPr>
            <w:tcW w:w="867" w:type="dxa"/>
            <w:tcBorders>
              <w:top w:val="single" w:sz="4" w:space="0" w:color="00B0B9"/>
              <w:bottom w:val="single" w:sz="4" w:space="0" w:color="00B0B9"/>
            </w:tcBorders>
            <w:shd w:val="clear" w:color="auto" w:fill="8BD3D8"/>
          </w:tcPr>
          <w:p w14:paraId="31196D10" w14:textId="77777777" w:rsidR="00933ABB" w:rsidRPr="00933ABB" w:rsidRDefault="00933ABB" w:rsidP="00933ABB">
            <w:pPr>
              <w:pStyle w:val="Body"/>
              <w:rPr>
                <w:b/>
                <w:bCs/>
              </w:rPr>
            </w:pPr>
            <w:r w:rsidRPr="00933ABB">
              <w:rPr>
                <w:b/>
                <w:bCs/>
              </w:rPr>
              <w:t>Total</w:t>
            </w:r>
          </w:p>
        </w:tc>
      </w:tr>
      <w:tr w:rsidR="00933ABB" w:rsidRPr="00933ABB" w14:paraId="4DBD8107" w14:textId="77777777" w:rsidTr="00897A70">
        <w:trPr>
          <w:jc w:val="center"/>
        </w:trPr>
        <w:tc>
          <w:tcPr>
            <w:tcW w:w="1843" w:type="dxa"/>
            <w:tcBorders>
              <w:top w:val="single" w:sz="4" w:space="0" w:color="00B0B9"/>
            </w:tcBorders>
          </w:tcPr>
          <w:p w14:paraId="58EC4B2A" w14:textId="77777777" w:rsidR="00933ABB" w:rsidRPr="00933ABB" w:rsidRDefault="00933ABB" w:rsidP="00933ABB">
            <w:pPr>
              <w:pStyle w:val="Body"/>
            </w:pPr>
            <w:proofErr w:type="spellStart"/>
            <w:r w:rsidRPr="00933ABB">
              <w:t>Bemm</w:t>
            </w:r>
            <w:proofErr w:type="spellEnd"/>
            <w:r w:rsidRPr="00933ABB">
              <w:t xml:space="preserve"> River</w:t>
            </w:r>
          </w:p>
        </w:tc>
        <w:tc>
          <w:tcPr>
            <w:tcW w:w="3074" w:type="dxa"/>
            <w:tcBorders>
              <w:top w:val="single" w:sz="4" w:space="0" w:color="00B0B9"/>
            </w:tcBorders>
            <w:shd w:val="clear" w:color="auto" w:fill="C5E7E9"/>
          </w:tcPr>
          <w:p w14:paraId="7C0C7E9E" w14:textId="77777777" w:rsidR="00933ABB" w:rsidRPr="00933ABB" w:rsidRDefault="00933ABB" w:rsidP="00933ABB">
            <w:pPr>
              <w:pStyle w:val="Body"/>
            </w:pPr>
            <w:proofErr w:type="spellStart"/>
            <w:r w:rsidRPr="00933ABB">
              <w:t>Bemm</w:t>
            </w:r>
            <w:proofErr w:type="spellEnd"/>
            <w:r w:rsidRPr="00933ABB">
              <w:t xml:space="preserve"> River</w:t>
            </w:r>
          </w:p>
        </w:tc>
        <w:tc>
          <w:tcPr>
            <w:tcW w:w="767" w:type="dxa"/>
            <w:tcBorders>
              <w:top w:val="single" w:sz="4" w:space="0" w:color="00B0B9"/>
            </w:tcBorders>
          </w:tcPr>
          <w:p w14:paraId="066276FA" w14:textId="77777777" w:rsidR="00933ABB" w:rsidRPr="00933ABB" w:rsidRDefault="00933ABB" w:rsidP="00933ABB">
            <w:pPr>
              <w:pStyle w:val="Body"/>
            </w:pPr>
            <w:r w:rsidRPr="00933ABB">
              <w:t>5,000</w:t>
            </w:r>
          </w:p>
        </w:tc>
        <w:tc>
          <w:tcPr>
            <w:tcW w:w="767" w:type="dxa"/>
            <w:tcBorders>
              <w:top w:val="single" w:sz="4" w:space="0" w:color="00B0B9"/>
            </w:tcBorders>
            <w:shd w:val="clear" w:color="auto" w:fill="C5E7E9"/>
          </w:tcPr>
          <w:p w14:paraId="0A7B06CD" w14:textId="77777777" w:rsidR="00933ABB" w:rsidRPr="00933ABB" w:rsidRDefault="00933ABB" w:rsidP="00933ABB">
            <w:pPr>
              <w:pStyle w:val="Body"/>
            </w:pPr>
          </w:p>
        </w:tc>
        <w:tc>
          <w:tcPr>
            <w:tcW w:w="767" w:type="dxa"/>
            <w:tcBorders>
              <w:top w:val="single" w:sz="4" w:space="0" w:color="00B0B9"/>
            </w:tcBorders>
          </w:tcPr>
          <w:p w14:paraId="2CC09FDF" w14:textId="77777777" w:rsidR="00933ABB" w:rsidRPr="00933ABB" w:rsidRDefault="00933ABB" w:rsidP="00933ABB">
            <w:pPr>
              <w:pStyle w:val="Body"/>
            </w:pPr>
            <w:r w:rsidRPr="00933ABB">
              <w:t>5,000</w:t>
            </w:r>
          </w:p>
        </w:tc>
        <w:tc>
          <w:tcPr>
            <w:tcW w:w="867" w:type="dxa"/>
            <w:tcBorders>
              <w:top w:val="single" w:sz="4" w:space="0" w:color="00B0B9"/>
            </w:tcBorders>
            <w:shd w:val="clear" w:color="auto" w:fill="C5E7E9"/>
          </w:tcPr>
          <w:p w14:paraId="74C1E6BB" w14:textId="77777777" w:rsidR="00933ABB" w:rsidRPr="00933ABB" w:rsidRDefault="00933ABB" w:rsidP="00933ABB">
            <w:pPr>
              <w:pStyle w:val="Body"/>
              <w:rPr>
                <w:b/>
                <w:bCs/>
              </w:rPr>
            </w:pPr>
            <w:r w:rsidRPr="00933ABB">
              <w:rPr>
                <w:b/>
                <w:bCs/>
              </w:rPr>
              <w:t>10,000</w:t>
            </w:r>
          </w:p>
        </w:tc>
      </w:tr>
      <w:tr w:rsidR="00933ABB" w:rsidRPr="00933ABB" w14:paraId="305890A0" w14:textId="77777777" w:rsidTr="00897A70">
        <w:trPr>
          <w:jc w:val="center"/>
        </w:trPr>
        <w:tc>
          <w:tcPr>
            <w:tcW w:w="1843" w:type="dxa"/>
          </w:tcPr>
          <w:p w14:paraId="7A0BD55D" w14:textId="77777777" w:rsidR="00933ABB" w:rsidRPr="00933ABB" w:rsidRDefault="00933ABB" w:rsidP="00933ABB">
            <w:pPr>
              <w:pStyle w:val="Body"/>
            </w:pPr>
            <w:r w:rsidRPr="00933ABB">
              <w:t>Gippsland Lakes</w:t>
            </w:r>
          </w:p>
        </w:tc>
        <w:tc>
          <w:tcPr>
            <w:tcW w:w="3074" w:type="dxa"/>
            <w:shd w:val="clear" w:color="auto" w:fill="C5E7E9"/>
          </w:tcPr>
          <w:p w14:paraId="3305393C" w14:textId="77777777" w:rsidR="00933ABB" w:rsidRPr="00933ABB" w:rsidRDefault="00933ABB" w:rsidP="00933ABB">
            <w:pPr>
              <w:pStyle w:val="Body"/>
            </w:pPr>
            <w:r w:rsidRPr="00933ABB">
              <w:t>Bancroft Bay (Metung)</w:t>
            </w:r>
          </w:p>
        </w:tc>
        <w:tc>
          <w:tcPr>
            <w:tcW w:w="767" w:type="dxa"/>
          </w:tcPr>
          <w:p w14:paraId="6A7194BA" w14:textId="77777777" w:rsidR="00933ABB" w:rsidRPr="00933ABB" w:rsidRDefault="00933ABB" w:rsidP="00933ABB">
            <w:pPr>
              <w:pStyle w:val="Body"/>
            </w:pPr>
            <w:r w:rsidRPr="00933ABB">
              <w:t>2,000</w:t>
            </w:r>
          </w:p>
        </w:tc>
        <w:tc>
          <w:tcPr>
            <w:tcW w:w="767" w:type="dxa"/>
            <w:shd w:val="clear" w:color="auto" w:fill="C5E7E9"/>
          </w:tcPr>
          <w:p w14:paraId="22638CEC" w14:textId="77777777" w:rsidR="00933ABB" w:rsidRPr="00933ABB" w:rsidRDefault="00933ABB" w:rsidP="00933ABB">
            <w:pPr>
              <w:pStyle w:val="Body"/>
            </w:pPr>
          </w:p>
        </w:tc>
        <w:tc>
          <w:tcPr>
            <w:tcW w:w="767" w:type="dxa"/>
          </w:tcPr>
          <w:p w14:paraId="6021FC0B" w14:textId="77777777" w:rsidR="00933ABB" w:rsidRPr="00933ABB" w:rsidRDefault="00933ABB" w:rsidP="00933ABB">
            <w:pPr>
              <w:pStyle w:val="Body"/>
            </w:pPr>
          </w:p>
        </w:tc>
        <w:tc>
          <w:tcPr>
            <w:tcW w:w="867" w:type="dxa"/>
            <w:shd w:val="clear" w:color="auto" w:fill="C5E7E9"/>
          </w:tcPr>
          <w:p w14:paraId="12CF28B0" w14:textId="77777777" w:rsidR="00933ABB" w:rsidRPr="00933ABB" w:rsidRDefault="00933ABB" w:rsidP="00933ABB">
            <w:pPr>
              <w:pStyle w:val="Body"/>
              <w:rPr>
                <w:b/>
                <w:bCs/>
              </w:rPr>
            </w:pPr>
            <w:r w:rsidRPr="00933ABB">
              <w:rPr>
                <w:b/>
                <w:bCs/>
              </w:rPr>
              <w:t>2,000</w:t>
            </w:r>
          </w:p>
        </w:tc>
      </w:tr>
      <w:tr w:rsidR="00933ABB" w:rsidRPr="00933ABB" w14:paraId="1F595E2D" w14:textId="77777777" w:rsidTr="00897A70">
        <w:trPr>
          <w:jc w:val="center"/>
        </w:trPr>
        <w:tc>
          <w:tcPr>
            <w:tcW w:w="1843" w:type="dxa"/>
          </w:tcPr>
          <w:p w14:paraId="50B115CD" w14:textId="77777777" w:rsidR="00933ABB" w:rsidRPr="00933ABB" w:rsidRDefault="00933ABB" w:rsidP="00933ABB">
            <w:pPr>
              <w:pStyle w:val="Body"/>
            </w:pPr>
          </w:p>
        </w:tc>
        <w:tc>
          <w:tcPr>
            <w:tcW w:w="3074" w:type="dxa"/>
            <w:shd w:val="clear" w:color="auto" w:fill="C5E7E9"/>
          </w:tcPr>
          <w:p w14:paraId="349E44D9" w14:textId="77777777" w:rsidR="00933ABB" w:rsidRPr="00933ABB" w:rsidRDefault="00933ABB" w:rsidP="00933ABB">
            <w:pPr>
              <w:pStyle w:val="Body"/>
            </w:pPr>
            <w:r w:rsidRPr="00933ABB">
              <w:t>Cunningham Arm (Lakes Entrance)</w:t>
            </w:r>
          </w:p>
        </w:tc>
        <w:tc>
          <w:tcPr>
            <w:tcW w:w="767" w:type="dxa"/>
          </w:tcPr>
          <w:p w14:paraId="36C3F779" w14:textId="77777777" w:rsidR="00933ABB" w:rsidRPr="00933ABB" w:rsidRDefault="00933ABB" w:rsidP="00933ABB">
            <w:pPr>
              <w:pStyle w:val="Body"/>
            </w:pPr>
          </w:p>
        </w:tc>
        <w:tc>
          <w:tcPr>
            <w:tcW w:w="767" w:type="dxa"/>
            <w:shd w:val="clear" w:color="auto" w:fill="C5E7E9"/>
          </w:tcPr>
          <w:p w14:paraId="16F9B11B" w14:textId="77777777" w:rsidR="00933ABB" w:rsidRPr="00933ABB" w:rsidRDefault="00933ABB" w:rsidP="00933ABB">
            <w:pPr>
              <w:pStyle w:val="Body"/>
            </w:pPr>
            <w:r w:rsidRPr="00933ABB">
              <w:t>25,000</w:t>
            </w:r>
          </w:p>
        </w:tc>
        <w:tc>
          <w:tcPr>
            <w:tcW w:w="767" w:type="dxa"/>
          </w:tcPr>
          <w:p w14:paraId="040C0B9D" w14:textId="77777777" w:rsidR="00933ABB" w:rsidRPr="00933ABB" w:rsidRDefault="00933ABB" w:rsidP="00933ABB">
            <w:pPr>
              <w:pStyle w:val="Body"/>
            </w:pPr>
            <w:r w:rsidRPr="00933ABB">
              <w:t>18,200</w:t>
            </w:r>
          </w:p>
        </w:tc>
        <w:tc>
          <w:tcPr>
            <w:tcW w:w="867" w:type="dxa"/>
            <w:shd w:val="clear" w:color="auto" w:fill="C5E7E9"/>
          </w:tcPr>
          <w:p w14:paraId="5D263F5B" w14:textId="77777777" w:rsidR="00933ABB" w:rsidRPr="00933ABB" w:rsidRDefault="00933ABB" w:rsidP="00933ABB">
            <w:pPr>
              <w:pStyle w:val="Body"/>
              <w:rPr>
                <w:b/>
                <w:bCs/>
              </w:rPr>
            </w:pPr>
            <w:r w:rsidRPr="00933ABB">
              <w:rPr>
                <w:b/>
                <w:bCs/>
              </w:rPr>
              <w:t>43,200</w:t>
            </w:r>
          </w:p>
        </w:tc>
      </w:tr>
      <w:tr w:rsidR="00933ABB" w:rsidRPr="00933ABB" w14:paraId="0B747C0C" w14:textId="77777777" w:rsidTr="00897A70">
        <w:trPr>
          <w:jc w:val="center"/>
        </w:trPr>
        <w:tc>
          <w:tcPr>
            <w:tcW w:w="1843" w:type="dxa"/>
          </w:tcPr>
          <w:p w14:paraId="427EAF34" w14:textId="77777777" w:rsidR="00933ABB" w:rsidRPr="00933ABB" w:rsidRDefault="00933ABB" w:rsidP="00933ABB">
            <w:pPr>
              <w:pStyle w:val="Body"/>
            </w:pPr>
          </w:p>
        </w:tc>
        <w:tc>
          <w:tcPr>
            <w:tcW w:w="3074" w:type="dxa"/>
            <w:shd w:val="clear" w:color="auto" w:fill="C5E7E9"/>
          </w:tcPr>
          <w:p w14:paraId="111422FA" w14:textId="77777777" w:rsidR="00933ABB" w:rsidRPr="00933ABB" w:rsidRDefault="00933ABB" w:rsidP="00933ABB">
            <w:pPr>
              <w:pStyle w:val="Body"/>
            </w:pPr>
            <w:r w:rsidRPr="00933ABB">
              <w:t>Lake King (Metung)</w:t>
            </w:r>
          </w:p>
        </w:tc>
        <w:tc>
          <w:tcPr>
            <w:tcW w:w="767" w:type="dxa"/>
          </w:tcPr>
          <w:p w14:paraId="4C8E966E" w14:textId="77777777" w:rsidR="00933ABB" w:rsidRPr="00933ABB" w:rsidRDefault="00933ABB" w:rsidP="00933ABB">
            <w:pPr>
              <w:pStyle w:val="Body"/>
            </w:pPr>
            <w:r w:rsidRPr="00933ABB">
              <w:t>20,000</w:t>
            </w:r>
          </w:p>
        </w:tc>
        <w:tc>
          <w:tcPr>
            <w:tcW w:w="767" w:type="dxa"/>
            <w:shd w:val="clear" w:color="auto" w:fill="C5E7E9"/>
          </w:tcPr>
          <w:p w14:paraId="152DC9FD" w14:textId="77777777" w:rsidR="00933ABB" w:rsidRPr="00933ABB" w:rsidRDefault="00933ABB" w:rsidP="00933ABB">
            <w:pPr>
              <w:pStyle w:val="Body"/>
            </w:pPr>
          </w:p>
        </w:tc>
        <w:tc>
          <w:tcPr>
            <w:tcW w:w="767" w:type="dxa"/>
          </w:tcPr>
          <w:p w14:paraId="18AAA217" w14:textId="77777777" w:rsidR="00933ABB" w:rsidRPr="00933ABB" w:rsidRDefault="00933ABB" w:rsidP="00933ABB">
            <w:pPr>
              <w:pStyle w:val="Body"/>
            </w:pPr>
            <w:r w:rsidRPr="00933ABB">
              <w:t>9,700</w:t>
            </w:r>
          </w:p>
        </w:tc>
        <w:tc>
          <w:tcPr>
            <w:tcW w:w="867" w:type="dxa"/>
            <w:shd w:val="clear" w:color="auto" w:fill="C5E7E9"/>
          </w:tcPr>
          <w:p w14:paraId="65190227" w14:textId="77777777" w:rsidR="00933ABB" w:rsidRPr="00933ABB" w:rsidRDefault="00933ABB" w:rsidP="00933ABB">
            <w:pPr>
              <w:pStyle w:val="Body"/>
              <w:rPr>
                <w:b/>
                <w:bCs/>
              </w:rPr>
            </w:pPr>
            <w:r w:rsidRPr="00933ABB">
              <w:rPr>
                <w:b/>
                <w:bCs/>
              </w:rPr>
              <w:t>29,700</w:t>
            </w:r>
          </w:p>
        </w:tc>
      </w:tr>
      <w:tr w:rsidR="00933ABB" w:rsidRPr="00933ABB" w14:paraId="49EC351D" w14:textId="77777777" w:rsidTr="00897A70">
        <w:trPr>
          <w:jc w:val="center"/>
        </w:trPr>
        <w:tc>
          <w:tcPr>
            <w:tcW w:w="1843" w:type="dxa"/>
          </w:tcPr>
          <w:p w14:paraId="0EC77EBA" w14:textId="77777777" w:rsidR="00933ABB" w:rsidRPr="00933ABB" w:rsidRDefault="00933ABB" w:rsidP="00933ABB">
            <w:pPr>
              <w:pStyle w:val="Body"/>
            </w:pPr>
          </w:p>
        </w:tc>
        <w:tc>
          <w:tcPr>
            <w:tcW w:w="3074" w:type="dxa"/>
            <w:shd w:val="clear" w:color="auto" w:fill="C5E7E9"/>
          </w:tcPr>
          <w:p w14:paraId="1655590D" w14:textId="77777777" w:rsidR="00933ABB" w:rsidRPr="00933ABB" w:rsidRDefault="00933ABB" w:rsidP="00933ABB">
            <w:pPr>
              <w:pStyle w:val="Body"/>
            </w:pPr>
            <w:r w:rsidRPr="00933ABB">
              <w:t>North Arm (Lakes Entrance)</w:t>
            </w:r>
          </w:p>
        </w:tc>
        <w:tc>
          <w:tcPr>
            <w:tcW w:w="767" w:type="dxa"/>
          </w:tcPr>
          <w:p w14:paraId="6345F308" w14:textId="77777777" w:rsidR="00933ABB" w:rsidRPr="00933ABB" w:rsidRDefault="00933ABB" w:rsidP="00933ABB">
            <w:pPr>
              <w:pStyle w:val="Body"/>
            </w:pPr>
            <w:r w:rsidRPr="00933ABB">
              <w:t>20,000</w:t>
            </w:r>
          </w:p>
        </w:tc>
        <w:tc>
          <w:tcPr>
            <w:tcW w:w="767" w:type="dxa"/>
            <w:shd w:val="clear" w:color="auto" w:fill="C5E7E9"/>
          </w:tcPr>
          <w:p w14:paraId="0D89534D" w14:textId="77777777" w:rsidR="00933ABB" w:rsidRPr="00933ABB" w:rsidRDefault="00933ABB" w:rsidP="00933ABB">
            <w:pPr>
              <w:pStyle w:val="Body"/>
            </w:pPr>
            <w:r w:rsidRPr="00933ABB">
              <w:t>10,600</w:t>
            </w:r>
          </w:p>
        </w:tc>
        <w:tc>
          <w:tcPr>
            <w:tcW w:w="767" w:type="dxa"/>
          </w:tcPr>
          <w:p w14:paraId="684D58D5" w14:textId="77777777" w:rsidR="00933ABB" w:rsidRPr="00933ABB" w:rsidRDefault="00933ABB" w:rsidP="00933ABB">
            <w:pPr>
              <w:pStyle w:val="Body"/>
            </w:pPr>
            <w:r w:rsidRPr="00933ABB">
              <w:t>18,200</w:t>
            </w:r>
          </w:p>
        </w:tc>
        <w:tc>
          <w:tcPr>
            <w:tcW w:w="867" w:type="dxa"/>
            <w:shd w:val="clear" w:color="auto" w:fill="C5E7E9"/>
          </w:tcPr>
          <w:p w14:paraId="7A55D57E" w14:textId="77777777" w:rsidR="00933ABB" w:rsidRPr="00933ABB" w:rsidRDefault="00933ABB" w:rsidP="00933ABB">
            <w:pPr>
              <w:pStyle w:val="Body"/>
              <w:rPr>
                <w:b/>
                <w:bCs/>
              </w:rPr>
            </w:pPr>
            <w:r w:rsidRPr="00933ABB">
              <w:rPr>
                <w:b/>
                <w:bCs/>
              </w:rPr>
              <w:t>48,800</w:t>
            </w:r>
          </w:p>
        </w:tc>
      </w:tr>
      <w:tr w:rsidR="00933ABB" w:rsidRPr="00933ABB" w14:paraId="151EABA7" w14:textId="77777777" w:rsidTr="00897A70">
        <w:trPr>
          <w:jc w:val="center"/>
        </w:trPr>
        <w:tc>
          <w:tcPr>
            <w:tcW w:w="1843" w:type="dxa"/>
            <w:tcBorders>
              <w:top w:val="single" w:sz="4" w:space="0" w:color="00B0B9"/>
              <w:bottom w:val="single" w:sz="4" w:space="0" w:color="00B0B9"/>
            </w:tcBorders>
          </w:tcPr>
          <w:p w14:paraId="05BE7A92" w14:textId="77777777" w:rsidR="00933ABB" w:rsidRPr="00933ABB" w:rsidRDefault="00933ABB" w:rsidP="00933ABB">
            <w:pPr>
              <w:pStyle w:val="Body"/>
              <w:rPr>
                <w:b/>
                <w:bCs/>
              </w:rPr>
            </w:pPr>
            <w:r w:rsidRPr="00933ABB">
              <w:rPr>
                <w:b/>
                <w:bCs/>
              </w:rPr>
              <w:t>Total</w:t>
            </w:r>
          </w:p>
        </w:tc>
        <w:tc>
          <w:tcPr>
            <w:tcW w:w="3074" w:type="dxa"/>
            <w:tcBorders>
              <w:top w:val="single" w:sz="4" w:space="0" w:color="00B0B9"/>
              <w:bottom w:val="single" w:sz="4" w:space="0" w:color="00B0B9"/>
            </w:tcBorders>
            <w:shd w:val="clear" w:color="auto" w:fill="C5E7E9"/>
          </w:tcPr>
          <w:p w14:paraId="7770EF21" w14:textId="77777777" w:rsidR="00933ABB" w:rsidRPr="00933ABB" w:rsidRDefault="00933ABB" w:rsidP="00933ABB">
            <w:pPr>
              <w:pStyle w:val="Body"/>
              <w:rPr>
                <w:b/>
                <w:bCs/>
              </w:rPr>
            </w:pPr>
          </w:p>
        </w:tc>
        <w:tc>
          <w:tcPr>
            <w:tcW w:w="767" w:type="dxa"/>
            <w:tcBorders>
              <w:top w:val="single" w:sz="4" w:space="0" w:color="00B0B9"/>
              <w:bottom w:val="single" w:sz="4" w:space="0" w:color="00B0B9"/>
            </w:tcBorders>
          </w:tcPr>
          <w:p w14:paraId="4292B8C1" w14:textId="77777777" w:rsidR="00933ABB" w:rsidRPr="00933ABB" w:rsidRDefault="00933ABB" w:rsidP="00933ABB">
            <w:pPr>
              <w:pStyle w:val="Body"/>
              <w:rPr>
                <w:b/>
                <w:bCs/>
              </w:rPr>
            </w:pPr>
            <w:r w:rsidRPr="00933ABB">
              <w:rPr>
                <w:b/>
                <w:bCs/>
              </w:rPr>
              <w:t>47,000</w:t>
            </w:r>
          </w:p>
        </w:tc>
        <w:tc>
          <w:tcPr>
            <w:tcW w:w="767" w:type="dxa"/>
            <w:tcBorders>
              <w:top w:val="single" w:sz="4" w:space="0" w:color="00B0B9"/>
              <w:bottom w:val="single" w:sz="4" w:space="0" w:color="00B0B9"/>
            </w:tcBorders>
            <w:shd w:val="clear" w:color="auto" w:fill="C5E7E9"/>
          </w:tcPr>
          <w:p w14:paraId="11C69005" w14:textId="77777777" w:rsidR="00933ABB" w:rsidRPr="00933ABB" w:rsidRDefault="00933ABB" w:rsidP="00933ABB">
            <w:pPr>
              <w:pStyle w:val="Body"/>
              <w:rPr>
                <w:b/>
                <w:bCs/>
              </w:rPr>
            </w:pPr>
            <w:r w:rsidRPr="00933ABB">
              <w:rPr>
                <w:b/>
                <w:bCs/>
              </w:rPr>
              <w:t>35,600</w:t>
            </w:r>
          </w:p>
        </w:tc>
        <w:tc>
          <w:tcPr>
            <w:tcW w:w="767" w:type="dxa"/>
            <w:tcBorders>
              <w:top w:val="single" w:sz="4" w:space="0" w:color="00B0B9"/>
              <w:bottom w:val="single" w:sz="4" w:space="0" w:color="00B0B9"/>
            </w:tcBorders>
          </w:tcPr>
          <w:p w14:paraId="098FC35F" w14:textId="77777777" w:rsidR="00933ABB" w:rsidRPr="00933ABB" w:rsidRDefault="00933ABB" w:rsidP="00933ABB">
            <w:pPr>
              <w:pStyle w:val="Body"/>
              <w:rPr>
                <w:b/>
                <w:bCs/>
              </w:rPr>
            </w:pPr>
            <w:r w:rsidRPr="00933ABB">
              <w:rPr>
                <w:b/>
                <w:bCs/>
              </w:rPr>
              <w:t>51,100</w:t>
            </w:r>
          </w:p>
        </w:tc>
        <w:tc>
          <w:tcPr>
            <w:tcW w:w="867" w:type="dxa"/>
            <w:tcBorders>
              <w:top w:val="single" w:sz="4" w:space="0" w:color="00B0B9"/>
              <w:bottom w:val="single" w:sz="4" w:space="0" w:color="00B0B9"/>
            </w:tcBorders>
            <w:shd w:val="clear" w:color="auto" w:fill="C5E7E9"/>
          </w:tcPr>
          <w:p w14:paraId="6B46C5C9" w14:textId="77777777" w:rsidR="00933ABB" w:rsidRPr="00933ABB" w:rsidRDefault="00933ABB" w:rsidP="00933ABB">
            <w:pPr>
              <w:pStyle w:val="Body"/>
              <w:rPr>
                <w:b/>
                <w:bCs/>
              </w:rPr>
            </w:pPr>
            <w:r w:rsidRPr="00933ABB">
              <w:rPr>
                <w:b/>
                <w:bCs/>
              </w:rPr>
              <w:t>133,700</w:t>
            </w:r>
          </w:p>
        </w:tc>
      </w:tr>
      <w:tr w:rsidR="00933ABB" w:rsidRPr="00933ABB" w14:paraId="5EC38515" w14:textId="77777777" w:rsidTr="00897A70">
        <w:trPr>
          <w:jc w:val="center"/>
        </w:trPr>
        <w:tc>
          <w:tcPr>
            <w:tcW w:w="1843" w:type="dxa"/>
            <w:tcBorders>
              <w:top w:val="single" w:sz="4" w:space="0" w:color="00B0B9"/>
              <w:bottom w:val="single" w:sz="4" w:space="0" w:color="00B0B9"/>
            </w:tcBorders>
          </w:tcPr>
          <w:p w14:paraId="54ABF46B" w14:textId="77777777" w:rsidR="00933ABB" w:rsidRPr="00933ABB" w:rsidRDefault="00933ABB" w:rsidP="00933ABB">
            <w:pPr>
              <w:pStyle w:val="Body"/>
              <w:rPr>
                <w:b/>
                <w:bCs/>
              </w:rPr>
            </w:pPr>
            <w:r w:rsidRPr="00933ABB">
              <w:rPr>
                <w:b/>
                <w:bCs/>
              </w:rPr>
              <w:t>Average weight (g)</w:t>
            </w:r>
          </w:p>
        </w:tc>
        <w:tc>
          <w:tcPr>
            <w:tcW w:w="3074" w:type="dxa"/>
            <w:tcBorders>
              <w:top w:val="single" w:sz="4" w:space="0" w:color="00B0B9"/>
              <w:bottom w:val="single" w:sz="4" w:space="0" w:color="00B0B9"/>
            </w:tcBorders>
            <w:shd w:val="clear" w:color="auto" w:fill="C5E7E9"/>
          </w:tcPr>
          <w:p w14:paraId="63CC8309" w14:textId="77777777" w:rsidR="00933ABB" w:rsidRPr="00933ABB" w:rsidRDefault="00933ABB" w:rsidP="00933ABB">
            <w:pPr>
              <w:pStyle w:val="Body"/>
              <w:rPr>
                <w:b/>
                <w:bCs/>
              </w:rPr>
            </w:pPr>
          </w:p>
        </w:tc>
        <w:tc>
          <w:tcPr>
            <w:tcW w:w="767" w:type="dxa"/>
            <w:tcBorders>
              <w:top w:val="single" w:sz="4" w:space="0" w:color="00B0B9"/>
              <w:bottom w:val="single" w:sz="4" w:space="0" w:color="00B0B9"/>
            </w:tcBorders>
          </w:tcPr>
          <w:p w14:paraId="37CBEC20" w14:textId="77777777" w:rsidR="00933ABB" w:rsidRPr="00933ABB" w:rsidRDefault="00933ABB" w:rsidP="00933ABB">
            <w:pPr>
              <w:pStyle w:val="Body"/>
              <w:rPr>
                <w:b/>
                <w:bCs/>
              </w:rPr>
            </w:pPr>
            <w:r w:rsidRPr="00933ABB">
              <w:rPr>
                <w:b/>
                <w:bCs/>
              </w:rPr>
              <w:t>0.24</w:t>
            </w:r>
          </w:p>
        </w:tc>
        <w:tc>
          <w:tcPr>
            <w:tcW w:w="767" w:type="dxa"/>
            <w:tcBorders>
              <w:top w:val="single" w:sz="4" w:space="0" w:color="00B0B9"/>
              <w:bottom w:val="single" w:sz="4" w:space="0" w:color="00B0B9"/>
            </w:tcBorders>
            <w:shd w:val="clear" w:color="auto" w:fill="C5E7E9"/>
          </w:tcPr>
          <w:p w14:paraId="252E6B22" w14:textId="77777777" w:rsidR="00933ABB" w:rsidRPr="00933ABB" w:rsidRDefault="00933ABB" w:rsidP="00933ABB">
            <w:pPr>
              <w:pStyle w:val="Body"/>
              <w:rPr>
                <w:b/>
                <w:bCs/>
              </w:rPr>
            </w:pPr>
            <w:r w:rsidRPr="00933ABB">
              <w:rPr>
                <w:b/>
                <w:bCs/>
              </w:rPr>
              <w:t>0.27</w:t>
            </w:r>
          </w:p>
        </w:tc>
        <w:tc>
          <w:tcPr>
            <w:tcW w:w="767" w:type="dxa"/>
            <w:tcBorders>
              <w:top w:val="single" w:sz="4" w:space="0" w:color="00B0B9"/>
              <w:bottom w:val="single" w:sz="4" w:space="0" w:color="00B0B9"/>
            </w:tcBorders>
          </w:tcPr>
          <w:p w14:paraId="00D0B339" w14:textId="77777777" w:rsidR="00933ABB" w:rsidRPr="00933ABB" w:rsidRDefault="00933ABB" w:rsidP="00933ABB">
            <w:pPr>
              <w:pStyle w:val="Body"/>
              <w:rPr>
                <w:b/>
                <w:bCs/>
              </w:rPr>
            </w:pPr>
            <w:r w:rsidRPr="00933ABB">
              <w:rPr>
                <w:b/>
                <w:bCs/>
              </w:rPr>
              <w:t>0.47</w:t>
            </w:r>
          </w:p>
        </w:tc>
        <w:tc>
          <w:tcPr>
            <w:tcW w:w="867" w:type="dxa"/>
            <w:tcBorders>
              <w:top w:val="single" w:sz="4" w:space="0" w:color="00B0B9"/>
              <w:bottom w:val="single" w:sz="4" w:space="0" w:color="00B0B9"/>
            </w:tcBorders>
            <w:shd w:val="clear" w:color="auto" w:fill="C5E7E9"/>
          </w:tcPr>
          <w:p w14:paraId="61784A34" w14:textId="77777777" w:rsidR="00933ABB" w:rsidRPr="00933ABB" w:rsidRDefault="00933ABB" w:rsidP="00933ABB">
            <w:pPr>
              <w:pStyle w:val="Body"/>
              <w:rPr>
                <w:b/>
                <w:bCs/>
              </w:rPr>
            </w:pPr>
            <w:r w:rsidRPr="00933ABB">
              <w:rPr>
                <w:b/>
                <w:bCs/>
              </w:rPr>
              <w:t>0.34</w:t>
            </w:r>
          </w:p>
        </w:tc>
      </w:tr>
    </w:tbl>
    <w:p w14:paraId="0DD553EB" w14:textId="77777777" w:rsidR="00933ABB" w:rsidRPr="00933ABB" w:rsidRDefault="00933ABB" w:rsidP="00933ABB">
      <w:pPr>
        <w:pStyle w:val="Body"/>
        <w:rPr>
          <w:lang w:val="en-US"/>
        </w:rPr>
      </w:pPr>
    </w:p>
    <w:p w14:paraId="35D970CC" w14:textId="77777777" w:rsidR="004D5699" w:rsidRDefault="004D5699" w:rsidP="003215A8">
      <w:pPr>
        <w:pStyle w:val="Body"/>
      </w:pPr>
    </w:p>
    <w:p w14:paraId="77C11F23" w14:textId="77777777" w:rsidR="00087500" w:rsidRDefault="00087500" w:rsidP="00113165">
      <w:pPr>
        <w:pStyle w:val="Body"/>
      </w:pPr>
    </w:p>
    <w:p w14:paraId="61552872" w14:textId="77777777" w:rsidR="004F0980" w:rsidRDefault="004F0980" w:rsidP="00590EF3">
      <w:pPr>
        <w:pStyle w:val="Body"/>
        <w:sectPr w:rsidR="004F0980" w:rsidSect="0034187F">
          <w:footerReference w:type="default" r:id="rId52"/>
          <w:footerReference w:type="first" r:id="rId53"/>
          <w:pgSz w:w="11907" w:h="16840" w:code="9"/>
          <w:pgMar w:top="1134" w:right="1134" w:bottom="1134" w:left="1134" w:header="709" w:footer="567" w:gutter="0"/>
          <w:pgNumType w:start="1"/>
          <w:cols w:space="708"/>
          <w:formProt w:val="0"/>
          <w:titlePg/>
          <w:docGrid w:linePitch="360"/>
        </w:sectPr>
      </w:pPr>
    </w:p>
    <w:p w14:paraId="1AFD7B3A" w14:textId="47779978" w:rsidR="00742D3B" w:rsidRDefault="00497478" w:rsidP="00742D3B">
      <w:pPr>
        <w:pStyle w:val="HA"/>
      </w:pPr>
      <w:bookmarkStart w:id="5" w:name="_Toc143201209"/>
      <w:r>
        <w:lastRenderedPageBreak/>
        <w:t>Introduction</w:t>
      </w:r>
      <w:bookmarkEnd w:id="5"/>
    </w:p>
    <w:p w14:paraId="21329618" w14:textId="244A76EB" w:rsidR="00716F8B" w:rsidRPr="00716F8B" w:rsidRDefault="009B4996" w:rsidP="003E74B5">
      <w:pPr>
        <w:pStyle w:val="HB"/>
      </w:pPr>
      <w:bookmarkStart w:id="6" w:name="_Toc143201210"/>
      <w:r>
        <w:t>Background</w:t>
      </w:r>
      <w:bookmarkEnd w:id="6"/>
    </w:p>
    <w:p w14:paraId="12BF0E56" w14:textId="5552D58F" w:rsidR="00A37C37" w:rsidRDefault="007122CC" w:rsidP="00EE4E75">
      <w:pPr>
        <w:pStyle w:val="bodycopy"/>
      </w:pPr>
      <w:bookmarkStart w:id="7" w:name="_Hlk63345033"/>
      <w:r w:rsidRPr="00251304">
        <w:t xml:space="preserve">The Gippsland Lakes </w:t>
      </w:r>
      <w:r w:rsidR="009324AA" w:rsidRPr="00251304">
        <w:t xml:space="preserve">support an </w:t>
      </w:r>
      <w:r w:rsidR="009B1010" w:rsidRPr="00251304">
        <w:t xml:space="preserve">important </w:t>
      </w:r>
      <w:r w:rsidR="00626268" w:rsidRPr="00251304">
        <w:t>and popular recreational fishery</w:t>
      </w:r>
      <w:r w:rsidR="00B23BFD">
        <w:t>.</w:t>
      </w:r>
      <w:r w:rsidR="0061172A">
        <w:t xml:space="preserve"> </w:t>
      </w:r>
      <w:r w:rsidR="00487EC9" w:rsidRPr="00251304">
        <w:t xml:space="preserve"> </w:t>
      </w:r>
      <w:r w:rsidR="00EC6FBB">
        <w:t xml:space="preserve">Species </w:t>
      </w:r>
      <w:r w:rsidR="002B42C0" w:rsidRPr="00251304">
        <w:t xml:space="preserve">most </w:t>
      </w:r>
      <w:r w:rsidR="00A37A19" w:rsidRPr="00251304">
        <w:t>targeted</w:t>
      </w:r>
      <w:r w:rsidR="002B42C0" w:rsidRPr="00251304">
        <w:t xml:space="preserve"> by anglers include dusky flathead</w:t>
      </w:r>
      <w:r w:rsidR="00A37A19" w:rsidRPr="00251304">
        <w:t xml:space="preserve"> (</w:t>
      </w:r>
      <w:r w:rsidR="00A37A19" w:rsidRPr="00251304">
        <w:rPr>
          <w:i/>
          <w:iCs/>
        </w:rPr>
        <w:t>Platycephalus fuscus</w:t>
      </w:r>
      <w:r w:rsidR="00A37A19" w:rsidRPr="00251304">
        <w:t>)</w:t>
      </w:r>
      <w:r w:rsidR="002B42C0" w:rsidRPr="00251304">
        <w:t xml:space="preserve">, </w:t>
      </w:r>
      <w:r w:rsidR="00A37A19" w:rsidRPr="00251304">
        <w:t>black bream (</w:t>
      </w:r>
      <w:r w:rsidR="003E5B19" w:rsidRPr="00251304">
        <w:rPr>
          <w:i/>
          <w:iCs/>
        </w:rPr>
        <w:t>Acanthopagrus butcheri</w:t>
      </w:r>
      <w:r w:rsidR="003E5B19" w:rsidRPr="00251304">
        <w:t>)</w:t>
      </w:r>
      <w:r w:rsidR="00A37A19" w:rsidRPr="00251304">
        <w:t xml:space="preserve"> and King George Whiting</w:t>
      </w:r>
      <w:r w:rsidR="003E5B19" w:rsidRPr="00251304">
        <w:t xml:space="preserve"> (</w:t>
      </w:r>
      <w:proofErr w:type="spellStart"/>
      <w:r w:rsidR="00820B3C" w:rsidRPr="00251304">
        <w:rPr>
          <w:i/>
          <w:iCs/>
        </w:rPr>
        <w:t>Sillaginodes</w:t>
      </w:r>
      <w:proofErr w:type="spellEnd"/>
      <w:r w:rsidR="00820B3C" w:rsidRPr="00251304">
        <w:rPr>
          <w:i/>
          <w:iCs/>
        </w:rPr>
        <w:t xml:space="preserve"> punctatus</w:t>
      </w:r>
      <w:r w:rsidR="003E5B19" w:rsidRPr="00251304">
        <w:t>)</w:t>
      </w:r>
      <w:r w:rsidR="00A37A19" w:rsidRPr="00251304">
        <w:t xml:space="preserve">.  </w:t>
      </w:r>
      <w:r w:rsidR="00EC6FBB">
        <w:t xml:space="preserve">The fishery </w:t>
      </w:r>
      <w:r w:rsidR="00E857A1">
        <w:t xml:space="preserve">is </w:t>
      </w:r>
      <w:r w:rsidR="009031DB">
        <w:t>a major contributor to</w:t>
      </w:r>
      <w:r w:rsidR="00CE476A">
        <w:t xml:space="preserve"> </w:t>
      </w:r>
      <w:r w:rsidR="00673306">
        <w:t xml:space="preserve">the </w:t>
      </w:r>
      <w:r w:rsidR="00194FE6">
        <w:t>economy</w:t>
      </w:r>
      <w:r w:rsidR="00673306">
        <w:t xml:space="preserve"> and employment in the region.  </w:t>
      </w:r>
      <w:r w:rsidR="00FF0AB5" w:rsidRPr="00251304">
        <w:t xml:space="preserve">However, </w:t>
      </w:r>
      <w:r w:rsidR="00794B40" w:rsidRPr="00251304">
        <w:t xml:space="preserve">the stocks of </w:t>
      </w:r>
      <w:r w:rsidR="0065124A" w:rsidRPr="00251304">
        <w:t xml:space="preserve">some </w:t>
      </w:r>
      <w:r w:rsidR="001E223E" w:rsidRPr="00251304">
        <w:t xml:space="preserve">key </w:t>
      </w:r>
      <w:r w:rsidR="00BC5893" w:rsidRPr="00251304">
        <w:t>species</w:t>
      </w:r>
      <w:r w:rsidR="00FF0AB5" w:rsidRPr="00251304">
        <w:t>,</w:t>
      </w:r>
      <w:r w:rsidR="007E14D7" w:rsidRPr="00251304">
        <w:t xml:space="preserve"> </w:t>
      </w:r>
      <w:r w:rsidR="00EC1B2B">
        <w:t>especially</w:t>
      </w:r>
      <w:r w:rsidR="007E14D7" w:rsidRPr="00251304">
        <w:t xml:space="preserve"> dusky </w:t>
      </w:r>
      <w:proofErr w:type="gramStart"/>
      <w:r w:rsidR="007E14D7" w:rsidRPr="00251304">
        <w:t>flathead</w:t>
      </w:r>
      <w:proofErr w:type="gramEnd"/>
      <w:r w:rsidR="003D0BDA" w:rsidRPr="00251304">
        <w:t xml:space="preserve"> and black bream, </w:t>
      </w:r>
      <w:r w:rsidR="00794B40" w:rsidRPr="00251304">
        <w:t>have</w:t>
      </w:r>
      <w:r w:rsidR="001E223E" w:rsidRPr="00251304">
        <w:t xml:space="preserve"> </w:t>
      </w:r>
      <w:r w:rsidR="00794B40" w:rsidRPr="00251304">
        <w:t xml:space="preserve">been in </w:t>
      </w:r>
      <w:r w:rsidR="0025415D" w:rsidRPr="0025415D">
        <w:t xml:space="preserve">decline (Conron </w:t>
      </w:r>
      <w:r w:rsidR="0025415D" w:rsidRPr="0025415D">
        <w:rPr>
          <w:i/>
          <w:iCs/>
        </w:rPr>
        <w:t>et al</w:t>
      </w:r>
      <w:r w:rsidR="0025415D" w:rsidRPr="0025415D">
        <w:t xml:space="preserve">. 2020).  </w:t>
      </w:r>
    </w:p>
    <w:p w14:paraId="37A30FA6" w14:textId="527D5A26" w:rsidR="00777AA9" w:rsidRDefault="00A37C37" w:rsidP="005F0890">
      <w:pPr>
        <w:pStyle w:val="bodycopy"/>
      </w:pPr>
      <w:r>
        <w:t xml:space="preserve">Reasons for the decline in the </w:t>
      </w:r>
      <w:r w:rsidR="00264F7A">
        <w:t>catch</w:t>
      </w:r>
      <w:r>
        <w:t xml:space="preserve"> of dusky flathead in Gippsland Lakes, Lake Tyers and Mallacoota </w:t>
      </w:r>
      <w:r w:rsidR="00264F7A">
        <w:t>I</w:t>
      </w:r>
      <w:r>
        <w:t xml:space="preserve">nlet </w:t>
      </w:r>
      <w:r w:rsidR="005F0890">
        <w:t xml:space="preserve">since the mid-late 2000s </w:t>
      </w:r>
      <w:r>
        <w:t>are unclear</w:t>
      </w:r>
      <w:r w:rsidR="005F0890">
        <w:t xml:space="preserve"> but may be related to fishing pressure and prolonged periods of poor recruitment (</w:t>
      </w:r>
      <w:proofErr w:type="gramStart"/>
      <w:r w:rsidR="005F0890">
        <w:t>i.e.</w:t>
      </w:r>
      <w:proofErr w:type="gramEnd"/>
      <w:r w:rsidR="005F0890">
        <w:t xml:space="preserve"> low spawning success/stock </w:t>
      </w:r>
      <w:r w:rsidR="005F0890" w:rsidRPr="00E767EE">
        <w:t>replenishment) (Conron and Hamer 2</w:t>
      </w:r>
      <w:r w:rsidR="00E767EE" w:rsidRPr="00E767EE">
        <w:t>0</w:t>
      </w:r>
      <w:r w:rsidR="005F0890" w:rsidRPr="00E767EE">
        <w:t>18)</w:t>
      </w:r>
      <w:r w:rsidR="00E767EE" w:rsidRPr="00E767EE">
        <w:t>.</w:t>
      </w:r>
      <w:r w:rsidR="00E767EE">
        <w:t xml:space="preserve">  The dusky flathead recreational fishery is managed through a bag/possession limit and both minimum and maximum size limits.</w:t>
      </w:r>
    </w:p>
    <w:p w14:paraId="2363B02A" w14:textId="5DA15A45" w:rsidR="00F07B7A" w:rsidRDefault="000F41D0" w:rsidP="00EE4E75">
      <w:pPr>
        <w:pStyle w:val="bodycopy"/>
      </w:pPr>
      <w:r w:rsidRPr="004108B3">
        <w:t xml:space="preserve">Fish stocking is </w:t>
      </w:r>
      <w:r w:rsidR="00973721" w:rsidRPr="00973721">
        <w:t>an important</w:t>
      </w:r>
      <w:r w:rsidR="00973721" w:rsidRPr="004108B3">
        <w:t xml:space="preserve"> </w:t>
      </w:r>
      <w:r w:rsidR="00973721" w:rsidRPr="00973721">
        <w:t xml:space="preserve">and widely used tool in fisheries management </w:t>
      </w:r>
      <w:r w:rsidR="00036E12" w:rsidRPr="004108B3">
        <w:t xml:space="preserve">to </w:t>
      </w:r>
      <w:r w:rsidR="00036E12" w:rsidRPr="00316675">
        <w:t>replenish, maintain or</w:t>
      </w:r>
      <w:r w:rsidR="00036E12" w:rsidRPr="004108B3">
        <w:t xml:space="preserve"> </w:t>
      </w:r>
      <w:r w:rsidR="00036E12" w:rsidRPr="00036E12">
        <w:t xml:space="preserve">enhance </w:t>
      </w:r>
      <w:r w:rsidR="006550C7" w:rsidRPr="004108B3">
        <w:t xml:space="preserve">fish </w:t>
      </w:r>
      <w:r w:rsidR="00036E12" w:rsidRPr="00036E12">
        <w:t>populations</w:t>
      </w:r>
      <w:r w:rsidR="004D5733" w:rsidRPr="004108B3">
        <w:t>,</w:t>
      </w:r>
      <w:r w:rsidR="000E39EB" w:rsidRPr="004108B3">
        <w:t xml:space="preserve"> and </w:t>
      </w:r>
      <w:r w:rsidR="007C1DCD" w:rsidRPr="004108B3">
        <w:t xml:space="preserve">is increasingly being applied to </w:t>
      </w:r>
      <w:r w:rsidR="00A37C37">
        <w:t xml:space="preserve">fisheries in </w:t>
      </w:r>
      <w:r w:rsidR="007C1DCD" w:rsidRPr="004108B3">
        <w:t xml:space="preserve">coastal and marine </w:t>
      </w:r>
      <w:r w:rsidR="0025415D" w:rsidRPr="0025415D">
        <w:t>fisheries (</w:t>
      </w:r>
      <w:proofErr w:type="spellStart"/>
      <w:r w:rsidR="0025415D" w:rsidRPr="0025415D">
        <w:t>Welcomme</w:t>
      </w:r>
      <w:proofErr w:type="spellEnd"/>
      <w:r w:rsidR="0025415D" w:rsidRPr="0025415D">
        <w:t xml:space="preserve"> and Bartley 1998, Bell </w:t>
      </w:r>
      <w:r w:rsidR="0025415D" w:rsidRPr="0025415D">
        <w:rPr>
          <w:i/>
          <w:iCs/>
        </w:rPr>
        <w:t>et al.</w:t>
      </w:r>
      <w:r w:rsidR="0025415D" w:rsidRPr="0025415D">
        <w:t xml:space="preserve"> 2006, Ingram and De Silva 2015).  Stocking can be an effective option for managing fish stocks where recruitment is limited.  As part of the </w:t>
      </w:r>
      <w:r w:rsidR="0025415D" w:rsidRPr="0025415D">
        <w:rPr>
          <w:i/>
          <w:iCs/>
        </w:rPr>
        <w:t>Gippsland Lakes Recreational Fishery Plan 2020</w:t>
      </w:r>
      <w:r w:rsidR="0025415D" w:rsidRPr="0025415D">
        <w:t xml:space="preserve"> (Victorian Fisheries Authority 2020), fishing </w:t>
      </w:r>
      <w:r w:rsidR="0065124A" w:rsidRPr="004108B3">
        <w:t xml:space="preserve">stocking is </w:t>
      </w:r>
      <w:r w:rsidR="00B71EC1" w:rsidRPr="004108B3">
        <w:t xml:space="preserve">a high priority action </w:t>
      </w:r>
      <w:r w:rsidR="0065124A" w:rsidRPr="004108B3">
        <w:t xml:space="preserve">being used to help </w:t>
      </w:r>
      <w:r w:rsidR="009D540B" w:rsidRPr="004108B3">
        <w:t xml:space="preserve">recover </w:t>
      </w:r>
      <w:r w:rsidR="00907148">
        <w:t>stocks</w:t>
      </w:r>
      <w:r w:rsidR="00C708B1" w:rsidRPr="004108B3">
        <w:t>.  Australian bass</w:t>
      </w:r>
      <w:r w:rsidR="00951B0B" w:rsidRPr="004108B3">
        <w:t xml:space="preserve"> (</w:t>
      </w:r>
      <w:r w:rsidR="00951B0B" w:rsidRPr="004108B3">
        <w:rPr>
          <w:i/>
          <w:iCs/>
        </w:rPr>
        <w:t xml:space="preserve">Percalates </w:t>
      </w:r>
      <w:proofErr w:type="spellStart"/>
      <w:r w:rsidR="00951B0B" w:rsidRPr="004108B3">
        <w:rPr>
          <w:i/>
          <w:iCs/>
        </w:rPr>
        <w:t>novemaculeata</w:t>
      </w:r>
      <w:proofErr w:type="spellEnd"/>
      <w:r w:rsidR="00951B0B" w:rsidRPr="004108B3">
        <w:t>)</w:t>
      </w:r>
      <w:r w:rsidR="00C708B1" w:rsidRPr="004108B3">
        <w:t xml:space="preserve"> and estuary perch</w:t>
      </w:r>
      <w:r w:rsidR="00951B0B" w:rsidRPr="004108B3">
        <w:t xml:space="preserve"> (</w:t>
      </w:r>
      <w:r w:rsidR="00B023EC" w:rsidRPr="004108B3">
        <w:rPr>
          <w:i/>
          <w:iCs/>
        </w:rPr>
        <w:t>P</w:t>
      </w:r>
      <w:r w:rsidR="00EA41B0" w:rsidRPr="004108B3">
        <w:rPr>
          <w:i/>
          <w:iCs/>
        </w:rPr>
        <w:t>.</w:t>
      </w:r>
      <w:r w:rsidR="00B023EC" w:rsidRPr="004108B3">
        <w:rPr>
          <w:i/>
          <w:iCs/>
        </w:rPr>
        <w:t xml:space="preserve"> colonorum</w:t>
      </w:r>
      <w:r w:rsidR="00EA41B0" w:rsidRPr="004108B3">
        <w:t xml:space="preserve">) </w:t>
      </w:r>
      <w:r w:rsidR="00C708B1" w:rsidRPr="004108B3">
        <w:t xml:space="preserve">are </w:t>
      </w:r>
      <w:r w:rsidR="00E130BC" w:rsidRPr="004108B3">
        <w:t xml:space="preserve">already being released into </w:t>
      </w:r>
      <w:r w:rsidR="0025415D" w:rsidRPr="004108B3">
        <w:t xml:space="preserve">tributaries </w:t>
      </w:r>
      <w:r w:rsidR="0025415D">
        <w:t xml:space="preserve">of </w:t>
      </w:r>
      <w:r w:rsidR="00E130BC" w:rsidRPr="004108B3">
        <w:t xml:space="preserve">the </w:t>
      </w:r>
      <w:r w:rsidR="00674E56" w:rsidRPr="004108B3">
        <w:t>l</w:t>
      </w:r>
      <w:r w:rsidR="00E130BC" w:rsidRPr="004108B3">
        <w:t xml:space="preserve">akes system to accelerate recovery of fish populations </w:t>
      </w:r>
      <w:r w:rsidR="00D90EF0" w:rsidRPr="004108B3">
        <w:t xml:space="preserve">and </w:t>
      </w:r>
      <w:r w:rsidR="0066302D" w:rsidRPr="004108B3">
        <w:t>stocking trials will be undertaken to speed up population recovery</w:t>
      </w:r>
      <w:r w:rsidR="00BB6AA0" w:rsidRPr="004108B3">
        <w:t xml:space="preserve"> of dusky flathead </w:t>
      </w:r>
      <w:r w:rsidR="00953BEE">
        <w:t>(</w:t>
      </w:r>
      <w:r w:rsidR="00BB6AA0" w:rsidRPr="004108B3">
        <w:t>and black bream</w:t>
      </w:r>
      <w:r w:rsidR="00953BEE">
        <w:t>)</w:t>
      </w:r>
      <w:r w:rsidR="00BB6AA0" w:rsidRPr="004108B3">
        <w:t>.</w:t>
      </w:r>
    </w:p>
    <w:p w14:paraId="7ACD6F31" w14:textId="77777777" w:rsidR="0025415D" w:rsidRDefault="002119DE" w:rsidP="0025415D">
      <w:pPr>
        <w:pStyle w:val="bodycopy"/>
        <w:rPr>
          <w:bCs/>
        </w:rPr>
      </w:pPr>
      <w:r w:rsidRPr="002119DE">
        <w:rPr>
          <w:bCs/>
        </w:rPr>
        <w:t xml:space="preserve">Flathead are considered as potential candidates for stocking Victorian estuaries </w:t>
      </w:r>
      <w:r w:rsidR="0025415D" w:rsidRPr="0025415D">
        <w:rPr>
          <w:bCs/>
        </w:rPr>
        <w:t>because (Ingram 2019):</w:t>
      </w:r>
    </w:p>
    <w:p w14:paraId="4F86DDF5" w14:textId="4A9615C1" w:rsidR="002119DE" w:rsidRPr="002119DE" w:rsidRDefault="002119DE" w:rsidP="00B05E04">
      <w:pPr>
        <w:pStyle w:val="bodycopy"/>
        <w:numPr>
          <w:ilvl w:val="0"/>
          <w:numId w:val="25"/>
        </w:numPr>
        <w:spacing w:after="0"/>
        <w:ind w:left="714" w:hanging="357"/>
        <w:rPr>
          <w:bCs/>
        </w:rPr>
      </w:pPr>
      <w:r w:rsidRPr="002119DE">
        <w:rPr>
          <w:bCs/>
        </w:rPr>
        <w:t xml:space="preserve">They are a highly popular recreational angling species.  </w:t>
      </w:r>
    </w:p>
    <w:p w14:paraId="03FDF02D" w14:textId="77777777" w:rsidR="002119DE" w:rsidRPr="002119DE" w:rsidRDefault="002119DE" w:rsidP="00B05E04">
      <w:pPr>
        <w:pStyle w:val="bodycopy"/>
        <w:numPr>
          <w:ilvl w:val="0"/>
          <w:numId w:val="25"/>
        </w:numPr>
        <w:spacing w:after="0"/>
        <w:ind w:left="714" w:hanging="357"/>
        <w:rPr>
          <w:bCs/>
        </w:rPr>
      </w:pPr>
      <w:r w:rsidRPr="002119DE">
        <w:rPr>
          <w:bCs/>
        </w:rPr>
        <w:t xml:space="preserve">Some stocks may need supplementation to overcome periods when recruitment is limited.  </w:t>
      </w:r>
    </w:p>
    <w:p w14:paraId="3FF39E9A" w14:textId="77777777" w:rsidR="002119DE" w:rsidRPr="002119DE" w:rsidRDefault="002119DE" w:rsidP="00B05E04">
      <w:pPr>
        <w:pStyle w:val="bodycopy"/>
        <w:numPr>
          <w:ilvl w:val="0"/>
          <w:numId w:val="25"/>
        </w:numPr>
        <w:spacing w:after="0"/>
        <w:ind w:left="714" w:hanging="357"/>
        <w:rPr>
          <w:bCs/>
        </w:rPr>
      </w:pPr>
      <w:r w:rsidRPr="002119DE">
        <w:rPr>
          <w:bCs/>
        </w:rPr>
        <w:t xml:space="preserve">They are relatively sedentary and so are less likely to move away from the area stocked.  </w:t>
      </w:r>
    </w:p>
    <w:p w14:paraId="001852E4" w14:textId="77777777" w:rsidR="002119DE" w:rsidRPr="002119DE" w:rsidRDefault="002119DE" w:rsidP="002119DE">
      <w:pPr>
        <w:pStyle w:val="bodycopy"/>
        <w:numPr>
          <w:ilvl w:val="0"/>
          <w:numId w:val="25"/>
        </w:numPr>
        <w:rPr>
          <w:bCs/>
        </w:rPr>
      </w:pPr>
      <w:r w:rsidRPr="002119DE">
        <w:rPr>
          <w:bCs/>
        </w:rPr>
        <w:t>They can be bred in captivity.</w:t>
      </w:r>
    </w:p>
    <w:p w14:paraId="18BD8A6A" w14:textId="331D1DFD" w:rsidR="0025415D" w:rsidRDefault="0025415D" w:rsidP="00150045">
      <w:pPr>
        <w:pStyle w:val="bodycopy"/>
      </w:pPr>
      <w:r w:rsidRPr="0025415D">
        <w:t xml:space="preserve">There is limited information on captive breeding of dusky flathead.  The species was first bred in captivity at the Bribie Island Research Centre (BIRC), Woorim, Qld (Queensland Department of Agriculture and Fisheries) in the 1990s (Palmer </w:t>
      </w:r>
      <w:r w:rsidRPr="0025415D">
        <w:rPr>
          <w:i/>
          <w:iCs/>
        </w:rPr>
        <w:t>et al</w:t>
      </w:r>
      <w:r w:rsidRPr="0025415D">
        <w:t xml:space="preserve">. 2000), to support a two-year pilot stocking program in the Maroochy River (Butcher </w:t>
      </w:r>
      <w:r w:rsidRPr="0025415D">
        <w:rPr>
          <w:i/>
          <w:iCs/>
        </w:rPr>
        <w:t>et al.</w:t>
      </w:r>
      <w:r w:rsidRPr="0025415D">
        <w:t xml:space="preserve"> 2000, Butcher 2006).  However, since then there has been no further work on breeding dusky flathead and currently </w:t>
      </w:r>
      <w:r>
        <w:t xml:space="preserve">there is </w:t>
      </w:r>
      <w:r w:rsidRPr="0025415D">
        <w:t xml:space="preserve">no </w:t>
      </w:r>
      <w:r>
        <w:t xml:space="preserve">commercial </w:t>
      </w:r>
      <w:r w:rsidRPr="0025415D">
        <w:t>hatchery-</w:t>
      </w:r>
      <w:r>
        <w:t>production of</w:t>
      </w:r>
      <w:r w:rsidRPr="0025415D">
        <w:t xml:space="preserve"> dusky flathead in Australia.  </w:t>
      </w:r>
    </w:p>
    <w:p w14:paraId="5DF257FB" w14:textId="5F88A8B8" w:rsidR="009E1087" w:rsidRDefault="00CF7A6A" w:rsidP="00150045">
      <w:pPr>
        <w:pStyle w:val="bodycopy"/>
      </w:pPr>
      <w:r w:rsidRPr="00D17C4B">
        <w:t>Consequently</w:t>
      </w:r>
      <w:r w:rsidRPr="003018AB">
        <w:t xml:space="preserve">, </w:t>
      </w:r>
      <w:r w:rsidR="00191A42" w:rsidRPr="003018AB">
        <w:t xml:space="preserve">the </w:t>
      </w:r>
      <w:bookmarkEnd w:id="7"/>
      <w:r w:rsidR="00CE3104" w:rsidRPr="003018AB">
        <w:t xml:space="preserve">Victorian Fisheries Authority </w:t>
      </w:r>
      <w:r w:rsidR="00191A42" w:rsidRPr="003018AB">
        <w:t xml:space="preserve">(VFA) </w:t>
      </w:r>
      <w:r w:rsidR="00F737F6">
        <w:t xml:space="preserve">has </w:t>
      </w:r>
      <w:r w:rsidR="00191A42" w:rsidRPr="003018AB">
        <w:t xml:space="preserve">engaged </w:t>
      </w:r>
      <w:r w:rsidR="00F52C0B" w:rsidRPr="003018AB">
        <w:t xml:space="preserve">through a tender process </w:t>
      </w:r>
      <w:r w:rsidR="00191A42" w:rsidRPr="003018AB">
        <w:t xml:space="preserve">an </w:t>
      </w:r>
      <w:bookmarkStart w:id="8" w:name="_Hlk41298170"/>
      <w:r w:rsidR="00CE3104" w:rsidRPr="003018AB">
        <w:t xml:space="preserve">experienced commercial estuarine finfish </w:t>
      </w:r>
      <w:r w:rsidR="00CE3104" w:rsidRPr="00D24428">
        <w:t xml:space="preserve">farmer </w:t>
      </w:r>
      <w:bookmarkEnd w:id="8"/>
      <w:r w:rsidR="00A176D5">
        <w:t>(</w:t>
      </w:r>
      <w:r w:rsidR="00A176D5" w:rsidRPr="0025415D">
        <w:rPr>
          <w:i/>
          <w:iCs/>
        </w:rPr>
        <w:t>Narooma Aquaculture</w:t>
      </w:r>
      <w:r w:rsidR="00A176D5">
        <w:t xml:space="preserve">) </w:t>
      </w:r>
      <w:r w:rsidR="00494776" w:rsidRPr="00D24428">
        <w:t xml:space="preserve">to </w:t>
      </w:r>
      <w:r w:rsidR="00F21E5C" w:rsidRPr="00D24428">
        <w:t xml:space="preserve">develop reliable </w:t>
      </w:r>
      <w:r w:rsidR="00FD6C7F" w:rsidRPr="00D24428">
        <w:t xml:space="preserve">hatchery </w:t>
      </w:r>
      <w:r w:rsidR="00CE3104" w:rsidRPr="00D24428">
        <w:t xml:space="preserve">breeding methods </w:t>
      </w:r>
      <w:r w:rsidR="00471963" w:rsidRPr="00D24428">
        <w:t>for dusky flathead</w:t>
      </w:r>
      <w:r w:rsidR="00FD6C7F" w:rsidRPr="00D24428">
        <w:t>.  Fingerling</w:t>
      </w:r>
      <w:r w:rsidR="002842DB">
        <w:t>s</w:t>
      </w:r>
      <w:r w:rsidR="00FD6C7F" w:rsidRPr="00D24428">
        <w:t xml:space="preserve"> produced will </w:t>
      </w:r>
      <w:r w:rsidR="00154CBE" w:rsidRPr="00D24428">
        <w:t>be</w:t>
      </w:r>
      <w:r w:rsidR="000C601D" w:rsidRPr="00D24428">
        <w:t xml:space="preserve"> </w:t>
      </w:r>
      <w:r w:rsidR="00F737F6" w:rsidRPr="00D24428">
        <w:t>release</w:t>
      </w:r>
      <w:r w:rsidR="002842DB">
        <w:t>d</w:t>
      </w:r>
      <w:r w:rsidR="00F737F6" w:rsidRPr="00D24428">
        <w:t xml:space="preserve"> into </w:t>
      </w:r>
      <w:r w:rsidR="00F10540" w:rsidRPr="00D24428">
        <w:t xml:space="preserve">selected East Gippsland estuaries </w:t>
      </w:r>
      <w:r w:rsidR="00154CBE" w:rsidRPr="00D24428">
        <w:t xml:space="preserve">as part of a three-year trial stocking program to </w:t>
      </w:r>
      <w:r w:rsidR="00F10540" w:rsidRPr="00D24428">
        <w:t xml:space="preserve">improve recreational fishing </w:t>
      </w:r>
      <w:r w:rsidR="00F10540" w:rsidRPr="007170C7">
        <w:t>outcomes</w:t>
      </w:r>
      <w:r w:rsidR="0033438E" w:rsidRPr="007170C7">
        <w:t>.</w:t>
      </w:r>
      <w:r w:rsidR="009E1087" w:rsidRPr="007170C7">
        <w:t xml:space="preserve">  </w:t>
      </w:r>
      <w:r w:rsidR="000935BD" w:rsidRPr="0025415D">
        <w:rPr>
          <w:i/>
          <w:iCs/>
        </w:rPr>
        <w:t>Narooma Aquaculture</w:t>
      </w:r>
      <w:r w:rsidR="004411FB" w:rsidRPr="007170C7">
        <w:t xml:space="preserve"> (</w:t>
      </w:r>
      <w:r w:rsidR="000935BD" w:rsidRPr="007170C7">
        <w:t>owned by Bruce Lawson</w:t>
      </w:r>
      <w:r w:rsidR="004411FB" w:rsidRPr="007170C7">
        <w:t>)</w:t>
      </w:r>
      <w:r w:rsidR="000935BD" w:rsidRPr="007170C7">
        <w:t xml:space="preserve">, </w:t>
      </w:r>
      <w:r w:rsidR="002E0632" w:rsidRPr="007170C7">
        <w:t xml:space="preserve">which has been in operation since 1999, </w:t>
      </w:r>
      <w:r w:rsidR="003828E5" w:rsidRPr="007170C7">
        <w:t>specialises in</w:t>
      </w:r>
      <w:r w:rsidR="00DF0C30" w:rsidRPr="007170C7">
        <w:t xml:space="preserve"> commercial </w:t>
      </w:r>
      <w:r w:rsidR="003828E5" w:rsidRPr="007170C7">
        <w:t>produc</w:t>
      </w:r>
      <w:r w:rsidR="00A533E8" w:rsidRPr="007170C7">
        <w:t>tion of h</w:t>
      </w:r>
      <w:r w:rsidR="003E23D5" w:rsidRPr="000935BD">
        <w:t>igh quality and disease</w:t>
      </w:r>
      <w:r w:rsidR="00DF0C30" w:rsidRPr="007170C7">
        <w:t>-</w:t>
      </w:r>
      <w:r w:rsidR="003E23D5" w:rsidRPr="000935BD">
        <w:t>free fingerlings</w:t>
      </w:r>
      <w:r w:rsidR="002E0632" w:rsidRPr="007170C7">
        <w:t xml:space="preserve">, including </w:t>
      </w:r>
      <w:r w:rsidR="000935BD" w:rsidRPr="007170C7">
        <w:t xml:space="preserve">Australian </w:t>
      </w:r>
      <w:r w:rsidR="00A533E8" w:rsidRPr="007170C7">
        <w:t>b</w:t>
      </w:r>
      <w:r w:rsidR="000935BD" w:rsidRPr="007170C7">
        <w:t xml:space="preserve">ass and </w:t>
      </w:r>
      <w:r w:rsidR="00A533E8" w:rsidRPr="007170C7">
        <w:t>e</w:t>
      </w:r>
      <w:r w:rsidR="000935BD" w:rsidRPr="007170C7">
        <w:t xml:space="preserve">stuary </w:t>
      </w:r>
      <w:r w:rsidR="00A533E8" w:rsidRPr="007170C7">
        <w:t>p</w:t>
      </w:r>
      <w:r w:rsidR="000935BD" w:rsidRPr="007170C7">
        <w:t>erch</w:t>
      </w:r>
      <w:r w:rsidR="00DF0C30" w:rsidRPr="007170C7">
        <w:t xml:space="preserve">, for stocking public waters.   </w:t>
      </w:r>
    </w:p>
    <w:p w14:paraId="056B1DA4" w14:textId="3F9FBC48" w:rsidR="00EE4BE4" w:rsidRPr="00150405" w:rsidRDefault="00D24428" w:rsidP="00EE4BE4">
      <w:pPr>
        <w:pStyle w:val="Body"/>
        <w:rPr>
          <w:lang w:val="en-US"/>
        </w:rPr>
      </w:pPr>
      <w:r w:rsidRPr="00150405">
        <w:t xml:space="preserve">As part of the </w:t>
      </w:r>
      <w:r w:rsidR="00463263" w:rsidRPr="00150405">
        <w:t>tender</w:t>
      </w:r>
      <w:r w:rsidRPr="00150405">
        <w:t xml:space="preserve"> agreement, </w:t>
      </w:r>
      <w:r w:rsidR="00BC5332" w:rsidRPr="00150405">
        <w:rPr>
          <w:lang w:val="en-US"/>
        </w:rPr>
        <w:t xml:space="preserve">dusky flathead fingerlings </w:t>
      </w:r>
      <w:r w:rsidR="009E1087" w:rsidRPr="00150405">
        <w:rPr>
          <w:lang w:val="en-US"/>
        </w:rPr>
        <w:t xml:space="preserve">suitable for stocking will be supplied over </w:t>
      </w:r>
      <w:r w:rsidR="00BC5332" w:rsidRPr="00150405">
        <w:rPr>
          <w:lang w:val="en-US"/>
        </w:rPr>
        <w:t xml:space="preserve">three years </w:t>
      </w:r>
      <w:r w:rsidR="009E1087" w:rsidRPr="00150405">
        <w:rPr>
          <w:lang w:val="en-US"/>
        </w:rPr>
        <w:t xml:space="preserve">and </w:t>
      </w:r>
      <w:r w:rsidR="00150405">
        <w:rPr>
          <w:lang w:val="en-US"/>
        </w:rPr>
        <w:t xml:space="preserve">annual </w:t>
      </w:r>
      <w:r w:rsidR="00616326" w:rsidRPr="00150405">
        <w:rPr>
          <w:lang w:val="en-US"/>
        </w:rPr>
        <w:t xml:space="preserve">reports will </w:t>
      </w:r>
      <w:r w:rsidR="00150405">
        <w:rPr>
          <w:lang w:val="en-US"/>
        </w:rPr>
        <w:t xml:space="preserve">be </w:t>
      </w:r>
      <w:proofErr w:type="gramStart"/>
      <w:r w:rsidR="00EE4BE4" w:rsidRPr="00150405">
        <w:rPr>
          <w:lang w:val="en-US"/>
        </w:rPr>
        <w:t>provided that</w:t>
      </w:r>
      <w:proofErr w:type="gramEnd"/>
      <w:r w:rsidR="00EE4BE4" w:rsidRPr="00150405">
        <w:rPr>
          <w:lang w:val="en-US"/>
        </w:rPr>
        <w:t xml:space="preserve"> highlight</w:t>
      </w:r>
      <w:r w:rsidR="00150405" w:rsidRPr="00150405">
        <w:rPr>
          <w:lang w:val="en-US"/>
        </w:rPr>
        <w:t>,</w:t>
      </w:r>
    </w:p>
    <w:p w14:paraId="544374BB" w14:textId="39544619" w:rsidR="002D362F" w:rsidRPr="00150405" w:rsidRDefault="002D362F" w:rsidP="00B05E04">
      <w:pPr>
        <w:pStyle w:val="bodycopy"/>
        <w:numPr>
          <w:ilvl w:val="0"/>
          <w:numId w:val="28"/>
        </w:numPr>
        <w:spacing w:after="0"/>
        <w:ind w:left="714" w:hanging="357"/>
        <w:rPr>
          <w:lang w:val="en-US"/>
        </w:rPr>
      </w:pPr>
      <w:r w:rsidRPr="00150405">
        <w:rPr>
          <w:lang w:val="en-US"/>
        </w:rPr>
        <w:t xml:space="preserve">breeding methods used </w:t>
      </w:r>
    </w:p>
    <w:p w14:paraId="3AE20605" w14:textId="73CA776B" w:rsidR="002D362F" w:rsidRPr="00150405" w:rsidRDefault="002D362F" w:rsidP="00B05E04">
      <w:pPr>
        <w:pStyle w:val="bodycopy"/>
        <w:numPr>
          <w:ilvl w:val="0"/>
          <w:numId w:val="28"/>
        </w:numPr>
        <w:spacing w:after="0"/>
        <w:ind w:left="714" w:hanging="357"/>
        <w:rPr>
          <w:lang w:val="en-US"/>
        </w:rPr>
      </w:pPr>
      <w:r w:rsidRPr="00150405">
        <w:rPr>
          <w:lang w:val="en-US"/>
        </w:rPr>
        <w:t xml:space="preserve">production outcomes </w:t>
      </w:r>
    </w:p>
    <w:p w14:paraId="0C0DD0BA" w14:textId="59DFF194" w:rsidR="002D362F" w:rsidRPr="00150405" w:rsidRDefault="002D362F" w:rsidP="00B05E04">
      <w:pPr>
        <w:pStyle w:val="bodycopy"/>
        <w:numPr>
          <w:ilvl w:val="0"/>
          <w:numId w:val="28"/>
        </w:numPr>
        <w:spacing w:after="0"/>
        <w:ind w:left="714" w:hanging="357"/>
        <w:rPr>
          <w:lang w:val="en-US"/>
        </w:rPr>
      </w:pPr>
      <w:r w:rsidRPr="00150405">
        <w:rPr>
          <w:lang w:val="en-US"/>
        </w:rPr>
        <w:t>key learnings / observations and</w:t>
      </w:r>
      <w:r w:rsidR="00150405" w:rsidRPr="00150405">
        <w:rPr>
          <w:lang w:val="en-US"/>
        </w:rPr>
        <w:t>,</w:t>
      </w:r>
      <w:r w:rsidRPr="00150405">
        <w:rPr>
          <w:lang w:val="en-US"/>
        </w:rPr>
        <w:t xml:space="preserve"> </w:t>
      </w:r>
    </w:p>
    <w:p w14:paraId="76643D33" w14:textId="128C1C89" w:rsidR="0058057F" w:rsidRPr="00BD0491" w:rsidRDefault="002D362F" w:rsidP="00715F77">
      <w:pPr>
        <w:pStyle w:val="bodycopy"/>
        <w:numPr>
          <w:ilvl w:val="0"/>
          <w:numId w:val="28"/>
        </w:numPr>
        <w:rPr>
          <w:lang w:val="en-US"/>
        </w:rPr>
      </w:pPr>
      <w:r w:rsidRPr="00BD0491">
        <w:rPr>
          <w:lang w:val="en-US"/>
        </w:rPr>
        <w:t xml:space="preserve">suggested ways to improve production methods. </w:t>
      </w:r>
    </w:p>
    <w:p w14:paraId="4D89B742" w14:textId="4F1A2766" w:rsidR="0058057F" w:rsidRPr="0058057F" w:rsidRDefault="0058057F" w:rsidP="0058057F">
      <w:pPr>
        <w:pStyle w:val="HB"/>
      </w:pPr>
      <w:bookmarkStart w:id="9" w:name="_Toc143201211"/>
      <w:r w:rsidRPr="0058057F">
        <w:t>Objectives</w:t>
      </w:r>
      <w:bookmarkEnd w:id="9"/>
    </w:p>
    <w:p w14:paraId="2E933B05" w14:textId="36DABDB9" w:rsidR="00034AD2" w:rsidRPr="009C4683" w:rsidRDefault="00840A81" w:rsidP="004E7ED8">
      <w:pPr>
        <w:pStyle w:val="Body"/>
      </w:pPr>
      <w:r w:rsidRPr="009C4683">
        <w:t xml:space="preserve">This </w:t>
      </w:r>
      <w:r w:rsidR="00D22246" w:rsidRPr="009C4683">
        <w:t xml:space="preserve">document </w:t>
      </w:r>
      <w:r w:rsidR="004D5699">
        <w:t xml:space="preserve">aimed to </w:t>
      </w:r>
    </w:p>
    <w:p w14:paraId="3F79301D" w14:textId="6E2A9016" w:rsidR="00DC00C1" w:rsidRPr="009C4683" w:rsidRDefault="0058057F" w:rsidP="00B05E04">
      <w:pPr>
        <w:pStyle w:val="Body"/>
        <w:numPr>
          <w:ilvl w:val="0"/>
          <w:numId w:val="29"/>
        </w:numPr>
        <w:spacing w:after="0"/>
        <w:ind w:left="714" w:hanging="357"/>
      </w:pPr>
      <w:r w:rsidRPr="009C4683">
        <w:t>d</w:t>
      </w:r>
      <w:r w:rsidR="00034AD2" w:rsidRPr="009C4683">
        <w:t xml:space="preserve">escribe </w:t>
      </w:r>
      <w:r w:rsidR="00193706" w:rsidRPr="009C4683">
        <w:t>hatchery</w:t>
      </w:r>
      <w:r w:rsidR="00750557" w:rsidRPr="009C4683">
        <w:t xml:space="preserve"> production methods for dusky flathead</w:t>
      </w:r>
      <w:r w:rsidR="0039343C" w:rsidRPr="009C4683">
        <w:t>, draw</w:t>
      </w:r>
      <w:r w:rsidR="004D5699">
        <w:t>ing</w:t>
      </w:r>
      <w:r w:rsidR="0039343C" w:rsidRPr="009C4683">
        <w:t xml:space="preserve"> </w:t>
      </w:r>
      <w:r w:rsidR="0025415D">
        <w:t xml:space="preserve">on </w:t>
      </w:r>
      <w:r w:rsidR="0039343C" w:rsidRPr="009C4683">
        <w:t xml:space="preserve">experiences </w:t>
      </w:r>
      <w:r w:rsidR="00A176D5" w:rsidRPr="009C4683">
        <w:t xml:space="preserve">at the </w:t>
      </w:r>
      <w:r w:rsidR="00A176D5" w:rsidRPr="0025415D">
        <w:rPr>
          <w:i/>
          <w:iCs/>
        </w:rPr>
        <w:t>Narooma Aquaculture</w:t>
      </w:r>
      <w:r w:rsidR="00A176D5" w:rsidRPr="009C4683">
        <w:t xml:space="preserve"> </w:t>
      </w:r>
      <w:r w:rsidR="00DC00C1" w:rsidRPr="009C4683">
        <w:t>and</w:t>
      </w:r>
      <w:r w:rsidR="00C211D7" w:rsidRPr="009C4683">
        <w:t xml:space="preserve"> available published information (</w:t>
      </w:r>
      <w:proofErr w:type="gramStart"/>
      <w:r w:rsidR="00C211D7" w:rsidRPr="009C4683">
        <w:t>i.e</w:t>
      </w:r>
      <w:r w:rsidR="0025415D" w:rsidRPr="0025415D">
        <w:t>.</w:t>
      </w:r>
      <w:proofErr w:type="gramEnd"/>
      <w:r w:rsidR="0025415D" w:rsidRPr="0025415D">
        <w:t xml:space="preserve"> Palmer </w:t>
      </w:r>
      <w:r w:rsidR="0025415D" w:rsidRPr="0025415D">
        <w:rPr>
          <w:i/>
          <w:iCs/>
        </w:rPr>
        <w:t>et al</w:t>
      </w:r>
      <w:r w:rsidR="0025415D" w:rsidRPr="0025415D">
        <w:t>. 2000</w:t>
      </w:r>
      <w:r w:rsidR="00576D5C" w:rsidRPr="009C4683">
        <w:t>)</w:t>
      </w:r>
    </w:p>
    <w:p w14:paraId="6B213636" w14:textId="0696B30D" w:rsidR="00750557" w:rsidRPr="009C4683" w:rsidRDefault="00510970" w:rsidP="00B05E04">
      <w:pPr>
        <w:pStyle w:val="Body"/>
        <w:numPr>
          <w:ilvl w:val="0"/>
          <w:numId w:val="29"/>
        </w:numPr>
        <w:spacing w:after="0"/>
        <w:ind w:left="714" w:hanging="357"/>
      </w:pPr>
      <w:r>
        <w:t xml:space="preserve">provide </w:t>
      </w:r>
      <w:r w:rsidR="00DC00C1" w:rsidRPr="009C4683">
        <w:t>r</w:t>
      </w:r>
      <w:r w:rsidR="00867000" w:rsidRPr="009C4683">
        <w:t xml:space="preserve">ecommendations </w:t>
      </w:r>
      <w:r w:rsidR="009C4683" w:rsidRPr="009C4683">
        <w:t xml:space="preserve">that may help </w:t>
      </w:r>
      <w:r w:rsidR="0058057F" w:rsidRPr="009C4683">
        <w:t>improve production methods</w:t>
      </w:r>
      <w:r w:rsidR="009C4683" w:rsidRPr="009C4683">
        <w:t xml:space="preserve"> </w:t>
      </w:r>
    </w:p>
    <w:p w14:paraId="0A44980C" w14:textId="66C47735" w:rsidR="00CE3104" w:rsidRPr="009C4683" w:rsidRDefault="00510970" w:rsidP="00B05E04">
      <w:pPr>
        <w:pStyle w:val="Body"/>
        <w:numPr>
          <w:ilvl w:val="0"/>
          <w:numId w:val="29"/>
        </w:numPr>
        <w:spacing w:after="0"/>
        <w:ind w:left="714" w:hanging="357"/>
      </w:pPr>
      <w:r>
        <w:t xml:space="preserve">provide </w:t>
      </w:r>
      <w:r w:rsidR="0025415D">
        <w:t>a</w:t>
      </w:r>
      <w:r w:rsidR="00750557" w:rsidRPr="009C4683">
        <w:t xml:space="preserve"> summary of production outputs </w:t>
      </w:r>
      <w:r w:rsidR="00B0371E" w:rsidRPr="009C4683">
        <w:t xml:space="preserve">from each year that </w:t>
      </w:r>
      <w:r w:rsidR="001860EA" w:rsidRPr="009C4683">
        <w:t>fing</w:t>
      </w:r>
      <w:r w:rsidR="001860EA">
        <w:t>e</w:t>
      </w:r>
      <w:r w:rsidR="001860EA" w:rsidRPr="009C4683">
        <w:t>rlings</w:t>
      </w:r>
      <w:r w:rsidR="00B0371E" w:rsidRPr="009C4683">
        <w:t xml:space="preserve"> </w:t>
      </w:r>
      <w:r>
        <w:t>were</w:t>
      </w:r>
      <w:r w:rsidR="00B0371E" w:rsidRPr="009C4683">
        <w:t xml:space="preserve"> </w:t>
      </w:r>
      <w:r w:rsidR="00DC00C1" w:rsidRPr="009C4683">
        <w:t>produced</w:t>
      </w:r>
      <w:r w:rsidR="002A3948" w:rsidRPr="009C4683">
        <w:t xml:space="preserve"> </w:t>
      </w:r>
    </w:p>
    <w:p w14:paraId="776D30C3" w14:textId="0BA4BB4F" w:rsidR="004D5699" w:rsidRPr="009C4683" w:rsidRDefault="00510970" w:rsidP="00B05E04">
      <w:pPr>
        <w:pStyle w:val="Body"/>
        <w:numPr>
          <w:ilvl w:val="0"/>
          <w:numId w:val="29"/>
        </w:numPr>
        <w:spacing w:after="0"/>
        <w:ind w:left="714" w:hanging="357"/>
      </w:pPr>
      <w:r>
        <w:t>m</w:t>
      </w:r>
      <w:r w:rsidR="004D5699" w:rsidRPr="004D5699">
        <w:t>eet reporting requires for the tender agreement</w:t>
      </w:r>
      <w:r>
        <w:t>.</w:t>
      </w:r>
    </w:p>
    <w:p w14:paraId="5C152769" w14:textId="77777777" w:rsidR="00A40850" w:rsidRDefault="00A40850">
      <w:pPr>
        <w:rPr>
          <w:highlight w:val="yellow"/>
        </w:rPr>
      </w:pPr>
    </w:p>
    <w:p w14:paraId="0C5B8EA1" w14:textId="341671B6" w:rsidR="00A40850" w:rsidRDefault="00A40850">
      <w:pPr>
        <w:rPr>
          <w:rFonts w:ascii="Arial" w:hAnsi="Arial" w:cs="Arial"/>
          <w:sz w:val="18"/>
          <w:highlight w:val="yellow"/>
        </w:rPr>
      </w:pPr>
      <w:r>
        <w:rPr>
          <w:highlight w:val="yellow"/>
        </w:rPr>
        <w:br w:type="page"/>
      </w:r>
    </w:p>
    <w:p w14:paraId="48C8265F" w14:textId="7529D31B" w:rsidR="004A7AD9" w:rsidRPr="00404DD7" w:rsidRDefault="004A7AD9" w:rsidP="00404DD7">
      <w:pPr>
        <w:pStyle w:val="HA"/>
      </w:pPr>
      <w:bookmarkStart w:id="10" w:name="_Toc143201212"/>
      <w:r w:rsidRPr="00404DD7">
        <w:lastRenderedPageBreak/>
        <w:t xml:space="preserve">Spawning </w:t>
      </w:r>
      <w:r w:rsidR="00A45890" w:rsidRPr="00404DD7">
        <w:t>in the wild</w:t>
      </w:r>
      <w:bookmarkEnd w:id="10"/>
    </w:p>
    <w:p w14:paraId="4174E420" w14:textId="7FAFBD23" w:rsidR="004A7AD9" w:rsidRPr="004A7AD9" w:rsidRDefault="004A7AD9" w:rsidP="004A7AD9">
      <w:pPr>
        <w:pStyle w:val="Body"/>
        <w:rPr>
          <w:lang w:val="en-US"/>
        </w:rPr>
      </w:pPr>
      <w:r w:rsidRPr="004A7AD9">
        <w:rPr>
          <w:lang w:val="en-US"/>
        </w:rPr>
        <w:t xml:space="preserve">Flathead species spawn mainly in spring and </w:t>
      </w:r>
      <w:r w:rsidRPr="00D24D57">
        <w:rPr>
          <w:lang w:val="en-US"/>
        </w:rPr>
        <w:t>summer (</w:t>
      </w:r>
      <w:r w:rsidRPr="00D24D57">
        <w:rPr>
          <w:lang w:val="en-US"/>
        </w:rPr>
        <w:fldChar w:fldCharType="begin"/>
      </w:r>
      <w:r w:rsidRPr="00D24D57">
        <w:rPr>
          <w:lang w:val="en-US"/>
        </w:rPr>
        <w:instrText xml:space="preserve"> REF _Ref509927994 </w:instrText>
      </w:r>
      <w:r w:rsidR="00D24D57" w:rsidRPr="00D24D57">
        <w:rPr>
          <w:lang w:val="en-US"/>
        </w:rPr>
        <w:instrText xml:space="preserve"> \* MERGEFORMAT </w:instrText>
      </w:r>
      <w:r w:rsidRPr="00D24D57">
        <w:rPr>
          <w:lang w:val="en-US"/>
        </w:rPr>
        <w:fldChar w:fldCharType="separate"/>
      </w:r>
      <w:r w:rsidR="004F57BE" w:rsidRPr="004A7AD9">
        <w:t xml:space="preserve">Table </w:t>
      </w:r>
      <w:r w:rsidR="004F57BE">
        <w:rPr>
          <w:noProof/>
        </w:rPr>
        <w:t>1</w:t>
      </w:r>
      <w:r w:rsidRPr="00D24D57">
        <w:fldChar w:fldCharType="end"/>
      </w:r>
      <w:r w:rsidRPr="00D24D57">
        <w:rPr>
          <w:lang w:val="en-US"/>
        </w:rPr>
        <w:t>).  Initiation and duration of the spawning season may vary between locations (spatially) (</w:t>
      </w:r>
      <w:r w:rsidRPr="00D24D57">
        <w:rPr>
          <w:lang w:val="en-US"/>
        </w:rPr>
        <w:fldChar w:fldCharType="begin"/>
      </w:r>
      <w:r w:rsidRPr="00D24D57">
        <w:rPr>
          <w:lang w:val="en-US"/>
        </w:rPr>
        <w:instrText xml:space="preserve"> REF _Ref509927994 </w:instrText>
      </w:r>
      <w:r w:rsidR="00D24D57" w:rsidRPr="00D24D57">
        <w:rPr>
          <w:lang w:val="en-US"/>
        </w:rPr>
        <w:instrText xml:space="preserve"> \* MERGEFORMAT </w:instrText>
      </w:r>
      <w:r w:rsidRPr="00D24D57">
        <w:rPr>
          <w:lang w:val="en-US"/>
        </w:rPr>
        <w:fldChar w:fldCharType="separate"/>
      </w:r>
      <w:r w:rsidR="004F57BE" w:rsidRPr="004A7AD9">
        <w:t xml:space="preserve">Table </w:t>
      </w:r>
      <w:r w:rsidR="004F57BE">
        <w:rPr>
          <w:noProof/>
        </w:rPr>
        <w:t>1</w:t>
      </w:r>
      <w:r w:rsidRPr="00D24D57">
        <w:fldChar w:fldCharType="end"/>
      </w:r>
      <w:r w:rsidRPr="00D24D57">
        <w:rPr>
          <w:lang w:val="en-US"/>
        </w:rPr>
        <w:t>) and year</w:t>
      </w:r>
      <w:r w:rsidRPr="004A7AD9">
        <w:rPr>
          <w:lang w:val="en-US"/>
        </w:rPr>
        <w:t xml:space="preserve">s (annually).  Spawning in southern species of flathead is likely to be influenced by increasing temperature and daylength.  Salinity may also influence spawning success.  For example, </w:t>
      </w:r>
      <w:r w:rsidR="00671950" w:rsidRPr="00671950">
        <w:rPr>
          <w:lang w:val="en-US"/>
        </w:rPr>
        <w:t xml:space="preserve">Bani and </w:t>
      </w:r>
      <w:proofErr w:type="spellStart"/>
      <w:r w:rsidR="00671950" w:rsidRPr="00671950">
        <w:rPr>
          <w:lang w:val="en-US"/>
        </w:rPr>
        <w:t>Moltschaniwskyj</w:t>
      </w:r>
      <w:proofErr w:type="spellEnd"/>
      <w:r w:rsidR="00671950" w:rsidRPr="00671950">
        <w:rPr>
          <w:lang w:val="en-US"/>
        </w:rPr>
        <w:t xml:space="preserve"> (2008) </w:t>
      </w:r>
      <w:r w:rsidRPr="004A7AD9">
        <w:rPr>
          <w:lang w:val="en-US"/>
        </w:rPr>
        <w:t>suggested that lower salinities in the Tamar River (Tas.) reduced reproductive output of sand flathead.</w:t>
      </w:r>
    </w:p>
    <w:p w14:paraId="6A79E4DD" w14:textId="08E29B5B" w:rsidR="00A40850" w:rsidRDefault="00A40850" w:rsidP="00A40850">
      <w:pPr>
        <w:pStyle w:val="Body"/>
      </w:pPr>
      <w:r w:rsidRPr="004A7AD9">
        <w:t xml:space="preserve">Dusky flathead in spawning condition </w:t>
      </w:r>
      <w:proofErr w:type="gramStart"/>
      <w:r w:rsidRPr="004A7AD9">
        <w:t>are</w:t>
      </w:r>
      <w:proofErr w:type="gramEnd"/>
      <w:r w:rsidRPr="004A7AD9">
        <w:t xml:space="preserve"> found in lower reaches of estuaries and coastal waters, but it is uncertain as to whether fish spawn in the estuary move to coastal waters just </w:t>
      </w:r>
      <w:r w:rsidR="00671950" w:rsidRPr="00671950">
        <w:t xml:space="preserve">before spawning (Gray and Barnes 2015).  Dusky </w:t>
      </w:r>
      <w:proofErr w:type="gramStart"/>
      <w:r w:rsidR="00671950" w:rsidRPr="00671950">
        <w:t>flathead</w:t>
      </w:r>
      <w:proofErr w:type="gramEnd"/>
      <w:r w:rsidR="00671950" w:rsidRPr="00671950">
        <w:t xml:space="preserve"> are thought to be able to spawn multiple times within the season (Gray and Barnes 2015).  It is not known if dusky flathead spawn in Lake Tyers, though the population is thought to be </w:t>
      </w:r>
      <w:proofErr w:type="gramStart"/>
      <w:r w:rsidR="00671950" w:rsidRPr="00671950">
        <w:t>self-sustaining</w:t>
      </w:r>
      <w:proofErr w:type="gramEnd"/>
      <w:r w:rsidR="00671950" w:rsidRPr="00671950">
        <w:t xml:space="preserve"> and anglers report large females are almost always gravid leading into the spawning season (Nicholson and Gunthorpe 2008).  </w:t>
      </w:r>
    </w:p>
    <w:p w14:paraId="3C6082C1" w14:textId="77777777" w:rsidR="004A7AD9" w:rsidRPr="004A7AD9" w:rsidRDefault="004A7AD9" w:rsidP="004A7AD9">
      <w:pPr>
        <w:pStyle w:val="Body"/>
        <w:rPr>
          <w:lang w:val="en-US"/>
        </w:rPr>
      </w:pPr>
    </w:p>
    <w:p w14:paraId="5D850BDD" w14:textId="61D1F224" w:rsidR="004A7AD9" w:rsidRPr="004A7AD9" w:rsidRDefault="004A7AD9" w:rsidP="00552858">
      <w:pPr>
        <w:pStyle w:val="Caption0"/>
        <w:rPr>
          <w:lang w:val="en-US"/>
        </w:rPr>
      </w:pPr>
      <w:bookmarkStart w:id="11" w:name="_Ref509927994"/>
      <w:bookmarkStart w:id="12" w:name="_Toc143201245"/>
      <w:r w:rsidRPr="004A7AD9">
        <w:t xml:space="preserve">Table </w:t>
      </w:r>
      <w:fldSimple w:instr=" SEQ Table \* ARABIC ">
        <w:r w:rsidR="004F57BE">
          <w:rPr>
            <w:noProof/>
          </w:rPr>
          <w:t>1</w:t>
        </w:r>
      </w:fldSimple>
      <w:bookmarkEnd w:id="11"/>
      <w:r w:rsidRPr="004A7AD9">
        <w:t xml:space="preserve">.  </w:t>
      </w:r>
      <w:r w:rsidRPr="004A7AD9">
        <w:rPr>
          <w:lang w:val="en-US"/>
        </w:rPr>
        <w:t>The spawning season of dusky flathead, rock flathead and sand flathead.</w:t>
      </w:r>
      <w:bookmarkEnd w:id="12"/>
      <w:r w:rsidRPr="004A7AD9">
        <w:rPr>
          <w:lang w:val="en-US"/>
        </w:rPr>
        <w:t xml:space="preserve">  </w:t>
      </w:r>
    </w:p>
    <w:tbl>
      <w:tblPr>
        <w:tblW w:w="9781" w:type="dxa"/>
        <w:tblInd w:w="108" w:type="dxa"/>
        <w:tblBorders>
          <w:bottom w:val="single" w:sz="8" w:space="0" w:color="F58426"/>
          <w:insideH w:val="single" w:sz="4" w:space="0" w:color="FCBD8A"/>
        </w:tblBorders>
        <w:tblLayout w:type="fixed"/>
        <w:tblLook w:val="01E0" w:firstRow="1" w:lastRow="1" w:firstColumn="1" w:lastColumn="1" w:noHBand="0" w:noVBand="0"/>
      </w:tblPr>
      <w:tblGrid>
        <w:gridCol w:w="3119"/>
        <w:gridCol w:w="396"/>
        <w:gridCol w:w="426"/>
        <w:gridCol w:w="425"/>
        <w:gridCol w:w="425"/>
        <w:gridCol w:w="425"/>
        <w:gridCol w:w="426"/>
        <w:gridCol w:w="425"/>
        <w:gridCol w:w="425"/>
        <w:gridCol w:w="425"/>
        <w:gridCol w:w="426"/>
        <w:gridCol w:w="2438"/>
      </w:tblGrid>
      <w:tr w:rsidR="004A7AD9" w:rsidRPr="004A7AD9" w14:paraId="4657B4DF" w14:textId="77777777" w:rsidTr="00D144AF">
        <w:trPr>
          <w:cantSplit/>
          <w:trHeight w:val="721"/>
          <w:tblHeader/>
        </w:trPr>
        <w:tc>
          <w:tcPr>
            <w:tcW w:w="3119" w:type="dxa"/>
            <w:tcBorders>
              <w:top w:val="single" w:sz="4" w:space="0" w:color="6DBDD2"/>
              <w:bottom w:val="single" w:sz="4" w:space="0" w:color="6DBDD2"/>
            </w:tcBorders>
            <w:shd w:val="clear" w:color="auto" w:fill="B3D9E4"/>
          </w:tcPr>
          <w:p w14:paraId="542510C0" w14:textId="77777777" w:rsidR="004A7AD9" w:rsidRPr="004A7AD9" w:rsidRDefault="004A7AD9" w:rsidP="004A7AD9">
            <w:pPr>
              <w:pStyle w:val="Body"/>
              <w:rPr>
                <w:b/>
              </w:rPr>
            </w:pPr>
            <w:r w:rsidRPr="004A7AD9">
              <w:rPr>
                <w:b/>
              </w:rPr>
              <w:t>Species</w:t>
            </w:r>
          </w:p>
        </w:tc>
        <w:tc>
          <w:tcPr>
            <w:tcW w:w="396" w:type="dxa"/>
            <w:tcBorders>
              <w:top w:val="single" w:sz="4" w:space="0" w:color="6DBDD2"/>
              <w:bottom w:val="single" w:sz="4" w:space="0" w:color="6DBDD2"/>
            </w:tcBorders>
            <w:shd w:val="clear" w:color="auto" w:fill="B3D9E4"/>
            <w:textDirection w:val="btLr"/>
          </w:tcPr>
          <w:p w14:paraId="2D006C12" w14:textId="77777777" w:rsidR="004A7AD9" w:rsidRPr="004A7AD9" w:rsidRDefault="004A7AD9" w:rsidP="004A7AD9">
            <w:pPr>
              <w:pStyle w:val="Body"/>
              <w:rPr>
                <w:b/>
              </w:rPr>
            </w:pPr>
            <w:r w:rsidRPr="004A7AD9">
              <w:rPr>
                <w:b/>
              </w:rPr>
              <w:t>Aug</w:t>
            </w:r>
          </w:p>
        </w:tc>
        <w:tc>
          <w:tcPr>
            <w:tcW w:w="426" w:type="dxa"/>
            <w:tcBorders>
              <w:top w:val="single" w:sz="4" w:space="0" w:color="6DBDD2"/>
              <w:bottom w:val="single" w:sz="4" w:space="0" w:color="6DBDD2"/>
            </w:tcBorders>
            <w:shd w:val="clear" w:color="auto" w:fill="B3D9E4"/>
            <w:textDirection w:val="btLr"/>
          </w:tcPr>
          <w:p w14:paraId="043EAB9C" w14:textId="77777777" w:rsidR="004A7AD9" w:rsidRPr="004A7AD9" w:rsidRDefault="004A7AD9" w:rsidP="004A7AD9">
            <w:pPr>
              <w:pStyle w:val="Body"/>
              <w:rPr>
                <w:b/>
              </w:rPr>
            </w:pPr>
            <w:r w:rsidRPr="004A7AD9">
              <w:rPr>
                <w:b/>
              </w:rPr>
              <w:t>Sep</w:t>
            </w:r>
          </w:p>
        </w:tc>
        <w:tc>
          <w:tcPr>
            <w:tcW w:w="425" w:type="dxa"/>
            <w:tcBorders>
              <w:top w:val="single" w:sz="4" w:space="0" w:color="6DBDD2"/>
              <w:bottom w:val="single" w:sz="4" w:space="0" w:color="6DBDD2"/>
            </w:tcBorders>
            <w:shd w:val="clear" w:color="auto" w:fill="B3D9E4"/>
            <w:textDirection w:val="btLr"/>
          </w:tcPr>
          <w:p w14:paraId="734A3492" w14:textId="77777777" w:rsidR="004A7AD9" w:rsidRPr="004A7AD9" w:rsidRDefault="004A7AD9" w:rsidP="004A7AD9">
            <w:pPr>
              <w:pStyle w:val="Body"/>
              <w:rPr>
                <w:b/>
              </w:rPr>
            </w:pPr>
            <w:r w:rsidRPr="004A7AD9">
              <w:rPr>
                <w:b/>
              </w:rPr>
              <w:t>Oct</w:t>
            </w:r>
          </w:p>
        </w:tc>
        <w:tc>
          <w:tcPr>
            <w:tcW w:w="425" w:type="dxa"/>
            <w:tcBorders>
              <w:top w:val="single" w:sz="4" w:space="0" w:color="6DBDD2"/>
              <w:bottom w:val="single" w:sz="4" w:space="0" w:color="6DBDD2"/>
            </w:tcBorders>
            <w:shd w:val="clear" w:color="auto" w:fill="B3D9E4"/>
            <w:textDirection w:val="btLr"/>
          </w:tcPr>
          <w:p w14:paraId="00CFA806" w14:textId="77777777" w:rsidR="004A7AD9" w:rsidRPr="004A7AD9" w:rsidRDefault="004A7AD9" w:rsidP="004A7AD9">
            <w:pPr>
              <w:pStyle w:val="Body"/>
              <w:rPr>
                <w:b/>
              </w:rPr>
            </w:pPr>
            <w:r w:rsidRPr="004A7AD9">
              <w:rPr>
                <w:b/>
              </w:rPr>
              <w:t>Nov</w:t>
            </w:r>
          </w:p>
        </w:tc>
        <w:tc>
          <w:tcPr>
            <w:tcW w:w="425" w:type="dxa"/>
            <w:tcBorders>
              <w:top w:val="single" w:sz="4" w:space="0" w:color="6DBDD2"/>
              <w:bottom w:val="single" w:sz="4" w:space="0" w:color="6DBDD2"/>
            </w:tcBorders>
            <w:shd w:val="clear" w:color="auto" w:fill="B3D9E4"/>
            <w:textDirection w:val="btLr"/>
          </w:tcPr>
          <w:p w14:paraId="396D9FB5" w14:textId="77777777" w:rsidR="004A7AD9" w:rsidRPr="004A7AD9" w:rsidRDefault="004A7AD9" w:rsidP="004A7AD9">
            <w:pPr>
              <w:pStyle w:val="Body"/>
              <w:rPr>
                <w:b/>
              </w:rPr>
            </w:pPr>
            <w:r w:rsidRPr="004A7AD9">
              <w:rPr>
                <w:b/>
              </w:rPr>
              <w:t>Dec</w:t>
            </w:r>
          </w:p>
        </w:tc>
        <w:tc>
          <w:tcPr>
            <w:tcW w:w="426" w:type="dxa"/>
            <w:tcBorders>
              <w:top w:val="single" w:sz="4" w:space="0" w:color="6DBDD2"/>
              <w:bottom w:val="single" w:sz="4" w:space="0" w:color="6DBDD2"/>
            </w:tcBorders>
            <w:shd w:val="clear" w:color="auto" w:fill="B3D9E4"/>
            <w:textDirection w:val="btLr"/>
          </w:tcPr>
          <w:p w14:paraId="3D94BF11" w14:textId="77777777" w:rsidR="004A7AD9" w:rsidRPr="004A7AD9" w:rsidRDefault="004A7AD9" w:rsidP="004A7AD9">
            <w:pPr>
              <w:pStyle w:val="Body"/>
              <w:rPr>
                <w:b/>
              </w:rPr>
            </w:pPr>
            <w:r w:rsidRPr="004A7AD9">
              <w:rPr>
                <w:b/>
              </w:rPr>
              <w:t>Jan</w:t>
            </w:r>
          </w:p>
        </w:tc>
        <w:tc>
          <w:tcPr>
            <w:tcW w:w="425" w:type="dxa"/>
            <w:tcBorders>
              <w:top w:val="single" w:sz="4" w:space="0" w:color="6DBDD2"/>
              <w:bottom w:val="single" w:sz="4" w:space="0" w:color="6DBDD2"/>
            </w:tcBorders>
            <w:shd w:val="clear" w:color="auto" w:fill="B3D9E4"/>
            <w:textDirection w:val="btLr"/>
          </w:tcPr>
          <w:p w14:paraId="0E72CC17" w14:textId="77777777" w:rsidR="004A7AD9" w:rsidRPr="004A7AD9" w:rsidRDefault="004A7AD9" w:rsidP="004A7AD9">
            <w:pPr>
              <w:pStyle w:val="Body"/>
              <w:rPr>
                <w:b/>
              </w:rPr>
            </w:pPr>
            <w:r w:rsidRPr="004A7AD9">
              <w:rPr>
                <w:b/>
              </w:rPr>
              <w:t>Feb</w:t>
            </w:r>
          </w:p>
        </w:tc>
        <w:tc>
          <w:tcPr>
            <w:tcW w:w="425" w:type="dxa"/>
            <w:tcBorders>
              <w:top w:val="single" w:sz="4" w:space="0" w:color="6DBDD2"/>
              <w:bottom w:val="single" w:sz="4" w:space="0" w:color="6DBDD2"/>
            </w:tcBorders>
            <w:shd w:val="clear" w:color="auto" w:fill="B3D9E4"/>
            <w:textDirection w:val="btLr"/>
          </w:tcPr>
          <w:p w14:paraId="650C4AD2" w14:textId="77777777" w:rsidR="004A7AD9" w:rsidRPr="004A7AD9" w:rsidRDefault="004A7AD9" w:rsidP="004A7AD9">
            <w:pPr>
              <w:pStyle w:val="Body"/>
              <w:rPr>
                <w:b/>
              </w:rPr>
            </w:pPr>
            <w:r w:rsidRPr="004A7AD9">
              <w:rPr>
                <w:b/>
              </w:rPr>
              <w:t>Mar</w:t>
            </w:r>
          </w:p>
        </w:tc>
        <w:tc>
          <w:tcPr>
            <w:tcW w:w="425" w:type="dxa"/>
            <w:tcBorders>
              <w:top w:val="single" w:sz="4" w:space="0" w:color="6DBDD2"/>
              <w:bottom w:val="single" w:sz="4" w:space="0" w:color="6DBDD2"/>
            </w:tcBorders>
            <w:shd w:val="clear" w:color="auto" w:fill="B3D9E4"/>
            <w:textDirection w:val="btLr"/>
          </w:tcPr>
          <w:p w14:paraId="239F4A89" w14:textId="77777777" w:rsidR="004A7AD9" w:rsidRPr="004A7AD9" w:rsidRDefault="004A7AD9" w:rsidP="004A7AD9">
            <w:pPr>
              <w:pStyle w:val="Body"/>
              <w:rPr>
                <w:b/>
              </w:rPr>
            </w:pPr>
            <w:r w:rsidRPr="004A7AD9">
              <w:rPr>
                <w:b/>
              </w:rPr>
              <w:t>Apr</w:t>
            </w:r>
          </w:p>
        </w:tc>
        <w:tc>
          <w:tcPr>
            <w:tcW w:w="426" w:type="dxa"/>
            <w:tcBorders>
              <w:top w:val="single" w:sz="4" w:space="0" w:color="6DBDD2"/>
              <w:bottom w:val="single" w:sz="4" w:space="0" w:color="6DBDD2"/>
            </w:tcBorders>
            <w:shd w:val="clear" w:color="auto" w:fill="B3D9E4"/>
            <w:textDirection w:val="btLr"/>
          </w:tcPr>
          <w:p w14:paraId="30FB20FE" w14:textId="77777777" w:rsidR="004A7AD9" w:rsidRPr="004A7AD9" w:rsidRDefault="004A7AD9" w:rsidP="004A7AD9">
            <w:pPr>
              <w:pStyle w:val="Body"/>
              <w:rPr>
                <w:b/>
              </w:rPr>
            </w:pPr>
            <w:r w:rsidRPr="004A7AD9">
              <w:rPr>
                <w:b/>
              </w:rPr>
              <w:t>May</w:t>
            </w:r>
          </w:p>
        </w:tc>
        <w:tc>
          <w:tcPr>
            <w:tcW w:w="2438" w:type="dxa"/>
            <w:tcBorders>
              <w:top w:val="single" w:sz="4" w:space="0" w:color="6DBDD2"/>
              <w:bottom w:val="single" w:sz="4" w:space="0" w:color="6DBDD2"/>
            </w:tcBorders>
            <w:shd w:val="clear" w:color="auto" w:fill="B3D9E4"/>
          </w:tcPr>
          <w:p w14:paraId="2D2D8518" w14:textId="77777777" w:rsidR="004A7AD9" w:rsidRPr="004A7AD9" w:rsidRDefault="004A7AD9" w:rsidP="004A7AD9">
            <w:pPr>
              <w:pStyle w:val="Body"/>
              <w:rPr>
                <w:b/>
              </w:rPr>
            </w:pPr>
            <w:r w:rsidRPr="004A7AD9">
              <w:rPr>
                <w:b/>
              </w:rPr>
              <w:t>Source</w:t>
            </w:r>
          </w:p>
        </w:tc>
      </w:tr>
      <w:tr w:rsidR="004A7AD9" w:rsidRPr="004A7AD9" w14:paraId="536CE4D3" w14:textId="77777777" w:rsidTr="00D144AF">
        <w:tc>
          <w:tcPr>
            <w:tcW w:w="3119" w:type="dxa"/>
            <w:tcBorders>
              <w:top w:val="single" w:sz="4" w:space="0" w:color="6DBDD2"/>
              <w:bottom w:val="nil"/>
            </w:tcBorders>
            <w:shd w:val="clear" w:color="auto" w:fill="auto"/>
          </w:tcPr>
          <w:p w14:paraId="1F6F9D57" w14:textId="77777777" w:rsidR="004A7AD9" w:rsidRPr="004A7AD9" w:rsidRDefault="004A7AD9" w:rsidP="004A7AD9">
            <w:pPr>
              <w:pStyle w:val="Body"/>
            </w:pPr>
            <w:r w:rsidRPr="004A7AD9">
              <w:t>Dusky flathead - NSW</w:t>
            </w:r>
          </w:p>
        </w:tc>
        <w:tc>
          <w:tcPr>
            <w:tcW w:w="396" w:type="dxa"/>
            <w:tcBorders>
              <w:top w:val="single" w:sz="4" w:space="0" w:color="6DBDD2"/>
              <w:bottom w:val="nil"/>
            </w:tcBorders>
            <w:shd w:val="clear" w:color="auto" w:fill="FFFFFF" w:themeFill="background1"/>
          </w:tcPr>
          <w:p w14:paraId="17F3CEED" w14:textId="77777777" w:rsidR="004A7AD9" w:rsidRPr="004A7AD9" w:rsidRDefault="004A7AD9" w:rsidP="004A7AD9">
            <w:pPr>
              <w:pStyle w:val="Body"/>
            </w:pPr>
          </w:p>
        </w:tc>
        <w:tc>
          <w:tcPr>
            <w:tcW w:w="426" w:type="dxa"/>
            <w:tcBorders>
              <w:top w:val="single" w:sz="4" w:space="0" w:color="6DBDD2"/>
              <w:bottom w:val="nil"/>
            </w:tcBorders>
            <w:shd w:val="clear" w:color="auto" w:fill="FFFFFF" w:themeFill="background1"/>
          </w:tcPr>
          <w:p w14:paraId="7F561609" w14:textId="77777777" w:rsidR="004A7AD9" w:rsidRPr="004A7AD9" w:rsidRDefault="004A7AD9" w:rsidP="004A7AD9">
            <w:pPr>
              <w:pStyle w:val="Body"/>
            </w:pPr>
          </w:p>
        </w:tc>
        <w:tc>
          <w:tcPr>
            <w:tcW w:w="425" w:type="dxa"/>
            <w:tcBorders>
              <w:top w:val="single" w:sz="4" w:space="0" w:color="6DBDD2"/>
              <w:bottom w:val="nil"/>
            </w:tcBorders>
            <w:shd w:val="clear" w:color="auto" w:fill="FFFFFF" w:themeFill="background1"/>
          </w:tcPr>
          <w:p w14:paraId="24986376" w14:textId="77777777" w:rsidR="004A7AD9" w:rsidRPr="004A7AD9" w:rsidRDefault="004A7AD9" w:rsidP="004A7AD9">
            <w:pPr>
              <w:pStyle w:val="Body"/>
            </w:pPr>
          </w:p>
        </w:tc>
        <w:tc>
          <w:tcPr>
            <w:tcW w:w="425" w:type="dxa"/>
            <w:tcBorders>
              <w:top w:val="single" w:sz="4" w:space="0" w:color="6DBDD2"/>
              <w:bottom w:val="single" w:sz="4" w:space="0" w:color="6DBDD2"/>
            </w:tcBorders>
            <w:shd w:val="clear" w:color="auto" w:fill="2E74B5" w:themeFill="accent1" w:themeFillShade="BF"/>
          </w:tcPr>
          <w:p w14:paraId="052C7A04" w14:textId="77777777" w:rsidR="004A7AD9" w:rsidRPr="004A7AD9" w:rsidRDefault="004A7AD9" w:rsidP="004A7AD9">
            <w:pPr>
              <w:pStyle w:val="Body"/>
            </w:pPr>
          </w:p>
        </w:tc>
        <w:tc>
          <w:tcPr>
            <w:tcW w:w="425" w:type="dxa"/>
            <w:tcBorders>
              <w:top w:val="single" w:sz="4" w:space="0" w:color="6DBDD2"/>
              <w:bottom w:val="single" w:sz="4" w:space="0" w:color="6DBDD2"/>
            </w:tcBorders>
            <w:shd w:val="clear" w:color="auto" w:fill="2E74B5" w:themeFill="accent1" w:themeFillShade="BF"/>
          </w:tcPr>
          <w:p w14:paraId="16519E42" w14:textId="77777777" w:rsidR="004A7AD9" w:rsidRPr="004A7AD9" w:rsidRDefault="004A7AD9" w:rsidP="004A7AD9">
            <w:pPr>
              <w:pStyle w:val="Body"/>
            </w:pPr>
          </w:p>
        </w:tc>
        <w:tc>
          <w:tcPr>
            <w:tcW w:w="426" w:type="dxa"/>
            <w:tcBorders>
              <w:top w:val="single" w:sz="4" w:space="0" w:color="6DBDD2"/>
              <w:bottom w:val="single" w:sz="4" w:space="0" w:color="6DBDD2"/>
            </w:tcBorders>
            <w:shd w:val="clear" w:color="auto" w:fill="2E74B5" w:themeFill="accent1" w:themeFillShade="BF"/>
          </w:tcPr>
          <w:p w14:paraId="5431034C" w14:textId="77777777" w:rsidR="004A7AD9" w:rsidRPr="004A7AD9" w:rsidRDefault="004A7AD9" w:rsidP="004A7AD9">
            <w:pPr>
              <w:pStyle w:val="Body"/>
            </w:pPr>
          </w:p>
        </w:tc>
        <w:tc>
          <w:tcPr>
            <w:tcW w:w="425" w:type="dxa"/>
            <w:tcBorders>
              <w:top w:val="single" w:sz="4" w:space="0" w:color="6DBDD2"/>
              <w:bottom w:val="single" w:sz="4" w:space="0" w:color="6DBDD2"/>
            </w:tcBorders>
            <w:shd w:val="clear" w:color="auto" w:fill="2E74B5" w:themeFill="accent1" w:themeFillShade="BF"/>
          </w:tcPr>
          <w:p w14:paraId="775852B9" w14:textId="77777777" w:rsidR="004A7AD9" w:rsidRPr="004A7AD9" w:rsidRDefault="004A7AD9" w:rsidP="004A7AD9">
            <w:pPr>
              <w:pStyle w:val="Body"/>
            </w:pPr>
          </w:p>
        </w:tc>
        <w:tc>
          <w:tcPr>
            <w:tcW w:w="425" w:type="dxa"/>
            <w:tcBorders>
              <w:top w:val="single" w:sz="4" w:space="0" w:color="6DBDD2"/>
              <w:bottom w:val="single" w:sz="4" w:space="0" w:color="6DBDD2"/>
            </w:tcBorders>
            <w:shd w:val="clear" w:color="auto" w:fill="2E74B5" w:themeFill="accent1" w:themeFillShade="BF"/>
          </w:tcPr>
          <w:p w14:paraId="126A746D" w14:textId="77777777" w:rsidR="004A7AD9" w:rsidRPr="004A7AD9" w:rsidRDefault="004A7AD9" w:rsidP="004A7AD9">
            <w:pPr>
              <w:pStyle w:val="Body"/>
            </w:pPr>
          </w:p>
        </w:tc>
        <w:tc>
          <w:tcPr>
            <w:tcW w:w="425" w:type="dxa"/>
            <w:tcBorders>
              <w:top w:val="single" w:sz="4" w:space="0" w:color="6DBDD2"/>
              <w:bottom w:val="single" w:sz="4" w:space="0" w:color="6DBDD2"/>
            </w:tcBorders>
            <w:shd w:val="clear" w:color="auto" w:fill="2E74B5" w:themeFill="accent1" w:themeFillShade="BF"/>
          </w:tcPr>
          <w:p w14:paraId="19013EC2" w14:textId="77777777" w:rsidR="004A7AD9" w:rsidRPr="004A7AD9" w:rsidRDefault="004A7AD9" w:rsidP="004A7AD9">
            <w:pPr>
              <w:pStyle w:val="Body"/>
            </w:pPr>
          </w:p>
        </w:tc>
        <w:tc>
          <w:tcPr>
            <w:tcW w:w="426" w:type="dxa"/>
            <w:tcBorders>
              <w:top w:val="single" w:sz="4" w:space="0" w:color="6DBDD2"/>
              <w:bottom w:val="single" w:sz="4" w:space="0" w:color="6DBDD2"/>
            </w:tcBorders>
            <w:shd w:val="clear" w:color="auto" w:fill="FFFFFF" w:themeFill="background1"/>
          </w:tcPr>
          <w:p w14:paraId="5FD1650D" w14:textId="77777777" w:rsidR="004A7AD9" w:rsidRPr="004A7AD9" w:rsidRDefault="004A7AD9" w:rsidP="004A7AD9">
            <w:pPr>
              <w:pStyle w:val="Body"/>
            </w:pPr>
          </w:p>
        </w:tc>
        <w:tc>
          <w:tcPr>
            <w:tcW w:w="2438" w:type="dxa"/>
            <w:tcBorders>
              <w:top w:val="single" w:sz="4" w:space="0" w:color="6DBDD2"/>
              <w:bottom w:val="single" w:sz="4" w:space="0" w:color="6DBDD2"/>
            </w:tcBorders>
            <w:shd w:val="clear" w:color="auto" w:fill="FFFFFF" w:themeFill="background1"/>
          </w:tcPr>
          <w:p w14:paraId="7F1E95FC" w14:textId="368F70E5" w:rsidR="004A7AD9" w:rsidRPr="004A7AD9" w:rsidRDefault="004A7AD9" w:rsidP="004A7AD9">
            <w:pPr>
              <w:pStyle w:val="Body"/>
            </w:pPr>
            <w:r w:rsidRPr="004A7AD9">
              <w:fldChar w:fldCharType="begin"/>
            </w:r>
            <w:r w:rsidR="00B00D3F">
              <w:instrText xml:space="preserve"> ADDIN EN.CITE &lt;EndNote&gt;&lt;Cite&gt;&lt;Author&gt;Gray&lt;/Author&gt;&lt;Year&gt;2008&lt;/Year&gt;&lt;RecNum&gt;10286&lt;/RecNum&gt;&lt;DisplayText&gt;Gray and Barnes 2008, Gray and Barnes 2015&lt;/DisplayText&gt;&lt;record&gt;&lt;rec-number&gt;10286&lt;/rec-number&gt;&lt;foreign-keys&gt;&lt;key app="EN" db-id="tdt50dzen52rf8evavlvts57x5rzs2z95r2x" timestamp="1618878950"&gt;10286&lt;/key&gt;&lt;/foreign-keys&gt;&lt;ref-type name="Report"&gt;27&lt;/ref-type&gt;&lt;contributors&gt;&lt;authors&gt;&lt;author&gt;Gray, Charles Alban&lt;/author&gt;&lt;author&gt;Barnes, Lachlan M.&lt;/author&gt;&lt;/authors&gt;&lt;/contributors&gt;&lt;titles&gt;&lt;title&gt;&lt;style face="normal" font="default" size="100%"&gt;Reproduction and growth of dusky flathead (&lt;/style&gt;&lt;style face="italic" font="default" size="100%"&gt;Platycephalus fuscus&lt;/style&gt;&lt;style face="normal" font="default" size="100%"&gt;) in NSW estuaries&lt;/style&gt;&lt;/title&gt;&lt;secondary-title&gt;Fisheries Final Report Series No. 101&lt;/secondary-title&gt;&lt;/titles&gt;&lt;pages&gt;26&lt;/pages&gt;&lt;dates&gt;&lt;year&gt;2008&lt;/year&gt;&lt;/dates&gt;&lt;publisher&gt;NSW Department of Primary Industries&lt;/publisher&gt;&lt;urls&gt;&lt;/urls&gt;&lt;/record&gt;&lt;/Cite&gt;&lt;Cite&gt;&lt;Author&gt;Gray&lt;/Author&gt;&lt;Year&gt;2015&lt;/Year&gt;&lt;RecNum&gt;10289&lt;/RecNum&gt;&lt;record&gt;&lt;rec-number&gt;10289&lt;/rec-number&gt;&lt;foreign-keys&gt;&lt;key app="EN" db-id="tdt50dzen52rf8evavlvts57x5rzs2z95r2x" timestamp="1618878950"&gt;10289&lt;/key&gt;&lt;/foreign-keys&gt;&lt;ref-type name="Journal Article"&gt;17&lt;/ref-type&gt;&lt;contributors&gt;&lt;authors&gt;&lt;author&gt;Gray, CA&lt;/author&gt;&lt;author&gt;Barnes, LM&lt;/author&gt;&lt;/authors&gt;&lt;/contributors&gt;&lt;titles&gt;&lt;title&gt;&lt;style face="normal" font="default" size="100%"&gt;Spawning, maturity, growth and movement of &lt;/style&gt;&lt;style face="italic" font="default" size="100%"&gt;Platycephalus fuscus &lt;/style&gt;&lt;style face="normal" font="default" size="100%"&gt;(Cuvier, 1829)(Platycephalidae): fishery management considerations&lt;/style&gt;&lt;/title&gt;&lt;secondary-title&gt;Journal of Applied Ichthyology&lt;/secondary-title&gt;&lt;/titles&gt;&lt;periodical&gt;&lt;full-title&gt;Journal of Applied Ichthyology&lt;/full-title&gt;&lt;abbr-1&gt;Journal of Applied Ichthyology&lt;/abbr-1&gt;&lt;/periodical&gt;&lt;pages&gt;442-450&lt;/pages&gt;&lt;volume&gt;31&lt;/volume&gt;&lt;number&gt;3&lt;/number&gt;&lt;dates&gt;&lt;year&gt;2015&lt;/year&gt;&lt;/dates&gt;&lt;isbn&gt;1439-0426&lt;/isbn&gt;&lt;urls&gt;&lt;/urls&gt;&lt;/record&gt;&lt;/Cite&gt;&lt;/EndNote&gt;</w:instrText>
            </w:r>
            <w:r w:rsidRPr="004A7AD9">
              <w:fldChar w:fldCharType="separate"/>
            </w:r>
            <w:r w:rsidRPr="004A7AD9">
              <w:rPr>
                <w:noProof/>
              </w:rPr>
              <w:t>Gray and Barnes 2008, Gray and Barnes 2015</w:t>
            </w:r>
            <w:r w:rsidRPr="004A7AD9">
              <w:fldChar w:fldCharType="end"/>
            </w:r>
          </w:p>
        </w:tc>
      </w:tr>
      <w:tr w:rsidR="004A7AD9" w:rsidRPr="004A7AD9" w14:paraId="3235E62E" w14:textId="77777777" w:rsidTr="00D144AF">
        <w:tc>
          <w:tcPr>
            <w:tcW w:w="3119" w:type="dxa"/>
            <w:tcBorders>
              <w:top w:val="nil"/>
              <w:bottom w:val="single" w:sz="4" w:space="0" w:color="6DBDD2"/>
            </w:tcBorders>
            <w:shd w:val="clear" w:color="auto" w:fill="auto"/>
          </w:tcPr>
          <w:p w14:paraId="13934B4C" w14:textId="77777777" w:rsidR="004A7AD9" w:rsidRPr="004A7AD9" w:rsidRDefault="004A7AD9" w:rsidP="004A7AD9">
            <w:pPr>
              <w:pStyle w:val="Body"/>
            </w:pPr>
            <w:r w:rsidRPr="004A7AD9">
              <w:t xml:space="preserve">                         - VIC</w:t>
            </w:r>
          </w:p>
        </w:tc>
        <w:tc>
          <w:tcPr>
            <w:tcW w:w="396" w:type="dxa"/>
            <w:tcBorders>
              <w:top w:val="nil"/>
              <w:bottom w:val="single" w:sz="4" w:space="0" w:color="6DBDD2"/>
            </w:tcBorders>
            <w:shd w:val="clear" w:color="auto" w:fill="FFFFFF" w:themeFill="background1"/>
          </w:tcPr>
          <w:p w14:paraId="14BC5184" w14:textId="77777777" w:rsidR="004A7AD9" w:rsidRPr="004A7AD9" w:rsidRDefault="004A7AD9" w:rsidP="004A7AD9">
            <w:pPr>
              <w:pStyle w:val="Body"/>
            </w:pPr>
          </w:p>
        </w:tc>
        <w:tc>
          <w:tcPr>
            <w:tcW w:w="426" w:type="dxa"/>
            <w:tcBorders>
              <w:top w:val="nil"/>
              <w:bottom w:val="single" w:sz="4" w:space="0" w:color="6DBDD2"/>
            </w:tcBorders>
            <w:shd w:val="clear" w:color="auto" w:fill="FFFFFF" w:themeFill="background1"/>
          </w:tcPr>
          <w:p w14:paraId="1790038E" w14:textId="77777777" w:rsidR="004A7AD9" w:rsidRPr="004A7AD9" w:rsidRDefault="004A7AD9" w:rsidP="004A7AD9">
            <w:pPr>
              <w:pStyle w:val="Body"/>
            </w:pPr>
          </w:p>
        </w:tc>
        <w:tc>
          <w:tcPr>
            <w:tcW w:w="425" w:type="dxa"/>
            <w:tcBorders>
              <w:top w:val="nil"/>
              <w:bottom w:val="single" w:sz="4" w:space="0" w:color="6DBDD2"/>
            </w:tcBorders>
            <w:shd w:val="clear" w:color="auto" w:fill="FFFFFF" w:themeFill="background1"/>
          </w:tcPr>
          <w:p w14:paraId="0AE526D2" w14:textId="77777777" w:rsidR="004A7AD9" w:rsidRPr="004A7AD9" w:rsidRDefault="004A7AD9" w:rsidP="004A7AD9">
            <w:pPr>
              <w:pStyle w:val="Body"/>
            </w:pPr>
          </w:p>
        </w:tc>
        <w:tc>
          <w:tcPr>
            <w:tcW w:w="425" w:type="dxa"/>
            <w:tcBorders>
              <w:top w:val="single" w:sz="4" w:space="0" w:color="6DBDD2"/>
              <w:bottom w:val="single" w:sz="4" w:space="0" w:color="6DBDD2"/>
            </w:tcBorders>
            <w:shd w:val="clear" w:color="auto" w:fill="9CC2E5" w:themeFill="accent1" w:themeFillTint="99"/>
          </w:tcPr>
          <w:p w14:paraId="140EFDAA" w14:textId="77777777" w:rsidR="004A7AD9" w:rsidRPr="004A7AD9" w:rsidRDefault="004A7AD9" w:rsidP="004A7AD9">
            <w:pPr>
              <w:pStyle w:val="Body"/>
            </w:pPr>
          </w:p>
        </w:tc>
        <w:tc>
          <w:tcPr>
            <w:tcW w:w="425" w:type="dxa"/>
            <w:tcBorders>
              <w:top w:val="single" w:sz="4" w:space="0" w:color="6DBDD2"/>
              <w:bottom w:val="single" w:sz="4" w:space="0" w:color="6DBDD2"/>
            </w:tcBorders>
            <w:shd w:val="clear" w:color="auto" w:fill="2E74B5" w:themeFill="accent1" w:themeFillShade="BF"/>
          </w:tcPr>
          <w:p w14:paraId="1E261F27" w14:textId="77777777" w:rsidR="004A7AD9" w:rsidRPr="004A7AD9" w:rsidRDefault="004A7AD9" w:rsidP="004A7AD9">
            <w:pPr>
              <w:pStyle w:val="Body"/>
            </w:pPr>
          </w:p>
        </w:tc>
        <w:tc>
          <w:tcPr>
            <w:tcW w:w="426" w:type="dxa"/>
            <w:tcBorders>
              <w:top w:val="single" w:sz="4" w:space="0" w:color="6DBDD2"/>
              <w:bottom w:val="single" w:sz="4" w:space="0" w:color="6DBDD2"/>
            </w:tcBorders>
            <w:shd w:val="clear" w:color="auto" w:fill="2E74B5" w:themeFill="accent1" w:themeFillShade="BF"/>
          </w:tcPr>
          <w:p w14:paraId="3785DE14" w14:textId="77777777" w:rsidR="004A7AD9" w:rsidRPr="004A7AD9" w:rsidRDefault="004A7AD9" w:rsidP="004A7AD9">
            <w:pPr>
              <w:pStyle w:val="Body"/>
            </w:pPr>
          </w:p>
        </w:tc>
        <w:tc>
          <w:tcPr>
            <w:tcW w:w="425" w:type="dxa"/>
            <w:tcBorders>
              <w:top w:val="single" w:sz="4" w:space="0" w:color="6DBDD2"/>
              <w:bottom w:val="single" w:sz="4" w:space="0" w:color="6DBDD2"/>
            </w:tcBorders>
            <w:shd w:val="clear" w:color="auto" w:fill="2E74B5" w:themeFill="accent1" w:themeFillShade="BF"/>
          </w:tcPr>
          <w:p w14:paraId="25A586F9" w14:textId="77777777" w:rsidR="004A7AD9" w:rsidRPr="004A7AD9" w:rsidRDefault="004A7AD9" w:rsidP="004A7AD9">
            <w:pPr>
              <w:pStyle w:val="Body"/>
            </w:pPr>
          </w:p>
        </w:tc>
        <w:tc>
          <w:tcPr>
            <w:tcW w:w="425" w:type="dxa"/>
            <w:tcBorders>
              <w:top w:val="single" w:sz="4" w:space="0" w:color="6DBDD2"/>
              <w:bottom w:val="single" w:sz="4" w:space="0" w:color="6DBDD2"/>
            </w:tcBorders>
            <w:shd w:val="clear" w:color="auto" w:fill="auto"/>
          </w:tcPr>
          <w:p w14:paraId="5A37D2E6" w14:textId="77777777" w:rsidR="004A7AD9" w:rsidRPr="004A7AD9" w:rsidRDefault="004A7AD9" w:rsidP="004A7AD9">
            <w:pPr>
              <w:pStyle w:val="Body"/>
            </w:pPr>
          </w:p>
        </w:tc>
        <w:tc>
          <w:tcPr>
            <w:tcW w:w="425" w:type="dxa"/>
            <w:tcBorders>
              <w:top w:val="single" w:sz="4" w:space="0" w:color="6DBDD2"/>
              <w:bottom w:val="single" w:sz="4" w:space="0" w:color="6DBDD2"/>
            </w:tcBorders>
            <w:shd w:val="clear" w:color="auto" w:fill="auto"/>
          </w:tcPr>
          <w:p w14:paraId="2AA2B698" w14:textId="77777777" w:rsidR="004A7AD9" w:rsidRPr="004A7AD9" w:rsidRDefault="004A7AD9" w:rsidP="004A7AD9">
            <w:pPr>
              <w:pStyle w:val="Body"/>
            </w:pPr>
          </w:p>
        </w:tc>
        <w:tc>
          <w:tcPr>
            <w:tcW w:w="426" w:type="dxa"/>
            <w:tcBorders>
              <w:top w:val="single" w:sz="4" w:space="0" w:color="6DBDD2"/>
              <w:bottom w:val="single" w:sz="4" w:space="0" w:color="6DBDD2"/>
            </w:tcBorders>
            <w:shd w:val="clear" w:color="auto" w:fill="FFFFFF" w:themeFill="background1"/>
          </w:tcPr>
          <w:p w14:paraId="3F43B46B" w14:textId="77777777" w:rsidR="004A7AD9" w:rsidRPr="004A7AD9" w:rsidRDefault="004A7AD9" w:rsidP="004A7AD9">
            <w:pPr>
              <w:pStyle w:val="Body"/>
            </w:pPr>
          </w:p>
        </w:tc>
        <w:tc>
          <w:tcPr>
            <w:tcW w:w="2438" w:type="dxa"/>
            <w:tcBorders>
              <w:top w:val="single" w:sz="4" w:space="0" w:color="6DBDD2"/>
              <w:bottom w:val="single" w:sz="4" w:space="0" w:color="6DBDD2"/>
            </w:tcBorders>
            <w:shd w:val="clear" w:color="auto" w:fill="FFFFFF" w:themeFill="background1"/>
          </w:tcPr>
          <w:p w14:paraId="236D467D" w14:textId="1A9F885D" w:rsidR="004A7AD9" w:rsidRPr="004A7AD9" w:rsidRDefault="004A7AD9" w:rsidP="004A7AD9">
            <w:pPr>
              <w:pStyle w:val="Body"/>
            </w:pPr>
            <w:r w:rsidRPr="004A7AD9">
              <w:fldChar w:fldCharType="begin"/>
            </w:r>
            <w:r w:rsidR="00B00D3F">
              <w:instrText xml:space="preserve"> ADDIN EN.CITE &lt;EndNote&gt;&lt;Cite&gt;&lt;Author&gt;Hindell&lt;/Author&gt;&lt;Year&gt;2008&lt;/Year&gt;&lt;RecNum&gt;10759&lt;/RecNum&gt;&lt;DisplayText&gt;Hindell 2008&lt;/DisplayText&gt;&lt;record&gt;&lt;rec-number&gt;10759&lt;/rec-number&gt;&lt;foreign-keys&gt;&lt;key app="EN" db-id="tdt50dzen52rf8evavlvts57x5rzs2z95r2x" timestamp="1618878966"&gt;10759&lt;/key&gt;&lt;/foreign-keys&gt;&lt;ref-type name="Report"&gt;27&lt;/ref-type&gt;&lt;contributors&gt;&lt;authors&gt;&lt;author&gt;Hindell, J.S.&lt;/author&gt;&lt;/authors&gt;&lt;/contributors&gt;&lt;titles&gt;&lt;title&gt;Gippsland Lakes dusky flathead tracking project&lt;/title&gt;&lt;secondary-title&gt;Recreational Fishing Grant Program – Research report October 2008&lt;/secondary-title&gt;&lt;/titles&gt;&lt;dates&gt;&lt;year&gt;2008&lt;/year&gt;&lt;/dates&gt;&lt;publisher&gt;R/05/06/01. Arthur Rylah Institute, Department of Sustainability and Environment&lt;/publisher&gt;&lt;urls&gt;&lt;/urls&gt;&lt;/record&gt;&lt;/Cite&gt;&lt;/EndNote&gt;</w:instrText>
            </w:r>
            <w:r w:rsidRPr="004A7AD9">
              <w:fldChar w:fldCharType="separate"/>
            </w:r>
            <w:r w:rsidRPr="004A7AD9">
              <w:rPr>
                <w:noProof/>
              </w:rPr>
              <w:t>Hindell 2008</w:t>
            </w:r>
            <w:r w:rsidRPr="004A7AD9">
              <w:fldChar w:fldCharType="end"/>
            </w:r>
          </w:p>
        </w:tc>
      </w:tr>
    </w:tbl>
    <w:p w14:paraId="58CC3219" w14:textId="77777777" w:rsidR="004A7AD9" w:rsidRPr="004A7AD9" w:rsidRDefault="004A7AD9" w:rsidP="004A7AD9">
      <w:pPr>
        <w:pStyle w:val="Body"/>
        <w:rPr>
          <w:lang w:val="en-US"/>
        </w:rPr>
      </w:pPr>
    </w:p>
    <w:p w14:paraId="4990788B" w14:textId="466D5313" w:rsidR="00A45890" w:rsidRDefault="00A45890" w:rsidP="004A7AD9">
      <w:pPr>
        <w:pStyle w:val="Body"/>
      </w:pPr>
    </w:p>
    <w:p w14:paraId="50C17269" w14:textId="77777777" w:rsidR="00404DD7" w:rsidRPr="004A7AD9" w:rsidRDefault="00404DD7" w:rsidP="00404DD7">
      <w:pPr>
        <w:pStyle w:val="HA"/>
      </w:pPr>
      <w:bookmarkStart w:id="13" w:name="_Toc143201213"/>
      <w:r w:rsidRPr="004A7AD9">
        <w:t>Genetic considerations</w:t>
      </w:r>
      <w:bookmarkEnd w:id="13"/>
    </w:p>
    <w:p w14:paraId="65B59C0B" w14:textId="7D064E58" w:rsidR="002A10E1" w:rsidRDefault="000E735B" w:rsidP="00404DD7">
      <w:pPr>
        <w:pStyle w:val="Body"/>
      </w:pPr>
      <w:r>
        <w:t xml:space="preserve">The </w:t>
      </w:r>
      <w:r w:rsidR="00404DD7" w:rsidRPr="004A7AD9">
        <w:t xml:space="preserve">ability of </w:t>
      </w:r>
      <w:r>
        <w:t xml:space="preserve">dusky </w:t>
      </w:r>
      <w:r w:rsidR="00404DD7" w:rsidRPr="004A7AD9">
        <w:t>flathead to move between estuaries, along with dispersal of eggs and larvae in coastal currents, suggests there is mixing between populations</w:t>
      </w:r>
      <w:r w:rsidR="00A01CC6">
        <w:t xml:space="preserve"> in </w:t>
      </w:r>
      <w:r w:rsidR="00222EEE">
        <w:t xml:space="preserve">adjacent </w:t>
      </w:r>
      <w:r w:rsidR="00A01CC6">
        <w:t>estuaries.</w:t>
      </w:r>
      <w:r w:rsidR="00404DD7" w:rsidRPr="004A7AD9">
        <w:t xml:space="preserve">  </w:t>
      </w:r>
    </w:p>
    <w:p w14:paraId="001C96F7" w14:textId="53FEA656" w:rsidR="00EA69F2" w:rsidRDefault="002A10E1" w:rsidP="00FB204A">
      <w:pPr>
        <w:pStyle w:val="bodycopy"/>
      </w:pPr>
      <w:r>
        <w:t xml:space="preserve">In a study of the genetic structure of </w:t>
      </w:r>
      <w:r w:rsidR="008E3705">
        <w:t>dusky flathead in coastal waters of NSW, a</w:t>
      </w:r>
      <w:r w:rsidR="000F24D6" w:rsidRPr="000F24D6">
        <w:t xml:space="preserve"> combination of mitochondrial and microsatellite markers was used in this study to evaluate structuring among fish from eight estuaries spanning </w:t>
      </w:r>
      <w:r w:rsidR="00CF20B0" w:rsidRPr="000F24D6">
        <w:t>much of</w:t>
      </w:r>
      <w:r w:rsidR="000F24D6" w:rsidRPr="000F24D6">
        <w:t xml:space="preserve"> the NSW </w:t>
      </w:r>
      <w:r w:rsidR="00671950" w:rsidRPr="00671950">
        <w:t xml:space="preserve">coast (Taylor </w:t>
      </w:r>
      <w:r w:rsidR="00671950" w:rsidRPr="00671950">
        <w:rPr>
          <w:i/>
          <w:iCs/>
        </w:rPr>
        <w:t>et al.</w:t>
      </w:r>
      <w:r w:rsidR="00671950" w:rsidRPr="00671950">
        <w:t xml:space="preserve"> 2020).  Results revealed that seven of the eight estuaries were genetically homogeneous, indicating that dusky flathead form a single stock along the NSW coast where mixing likely occurs during early life phases and through limited adult movement.  The one population that was generally different (St Georges Basin) likely suffers from limited connectivity due to a constricted entrance (Taylor </w:t>
      </w:r>
      <w:r w:rsidR="00671950" w:rsidRPr="00671950">
        <w:rPr>
          <w:i/>
          <w:iCs/>
        </w:rPr>
        <w:t>et al</w:t>
      </w:r>
      <w:r w:rsidR="00671950" w:rsidRPr="00671950">
        <w:t xml:space="preserve">. 2020).  </w:t>
      </w:r>
    </w:p>
    <w:p w14:paraId="08F7B41C" w14:textId="5B7CFD6C" w:rsidR="00F536F1" w:rsidRDefault="00436443" w:rsidP="00404DD7">
      <w:pPr>
        <w:pStyle w:val="bodycopy"/>
      </w:pPr>
      <w:r>
        <w:t xml:space="preserve">The </w:t>
      </w:r>
      <w:r w:rsidR="00671950" w:rsidRPr="00671950">
        <w:t xml:space="preserve">study by Taylor </w:t>
      </w:r>
      <w:r w:rsidR="00671950" w:rsidRPr="00671950">
        <w:rPr>
          <w:i/>
          <w:iCs/>
        </w:rPr>
        <w:t>et al.</w:t>
      </w:r>
      <w:r w:rsidR="00671950" w:rsidRPr="00671950">
        <w:t xml:space="preserve"> (2020) suggest</w:t>
      </w:r>
      <w:r w:rsidR="00671950">
        <w:t>ed</w:t>
      </w:r>
      <w:r w:rsidR="00671950" w:rsidRPr="00671950">
        <w:t xml:space="preserve"> </w:t>
      </w:r>
      <w:r>
        <w:t xml:space="preserve">that </w:t>
      </w:r>
      <w:r w:rsidR="004B2132">
        <w:t xml:space="preserve">dusky flathead in </w:t>
      </w:r>
      <w:r w:rsidR="00935B3F">
        <w:t xml:space="preserve">open </w:t>
      </w:r>
      <w:r w:rsidR="004B2132">
        <w:t xml:space="preserve">estuaries of eastern Victoria will be </w:t>
      </w:r>
      <w:proofErr w:type="gramStart"/>
      <w:r w:rsidR="00935B3F">
        <w:t>similar to</w:t>
      </w:r>
      <w:proofErr w:type="gramEnd"/>
      <w:r w:rsidR="00935B3F">
        <w:t xml:space="preserve"> the NSW stock</w:t>
      </w:r>
      <w:r w:rsidRPr="00436443">
        <w:t xml:space="preserve">.  </w:t>
      </w:r>
      <w:r w:rsidR="00935B3F">
        <w:t>Nevertheless, t</w:t>
      </w:r>
      <w:r w:rsidR="009F74C3">
        <w:t xml:space="preserve">issue samples of dusky flathead from Victorian populations are currently being analysed to determine </w:t>
      </w:r>
      <w:r w:rsidR="00B6386A">
        <w:t>their association with the NSW stock.</w:t>
      </w:r>
      <w:r w:rsidR="00B915D0">
        <w:t xml:space="preserve">  Meanwhile, stocking of hatchery-bred dusky flathead </w:t>
      </w:r>
      <w:r w:rsidR="00870337">
        <w:t xml:space="preserve">into coastal Victorian waters </w:t>
      </w:r>
      <w:r w:rsidR="007F19CF">
        <w:t xml:space="preserve">currently </w:t>
      </w:r>
      <w:r w:rsidR="00870337">
        <w:t xml:space="preserve">utilises broodstock from </w:t>
      </w:r>
      <w:r w:rsidR="007A52C5">
        <w:t>Victorian estuaries, namely Mallacoota Inlet and Lake Tyers.</w:t>
      </w:r>
    </w:p>
    <w:p w14:paraId="57621998" w14:textId="6535AFBE" w:rsidR="00A87033" w:rsidRDefault="00A87033" w:rsidP="00A87033">
      <w:pPr>
        <w:pStyle w:val="HB"/>
      </w:pPr>
      <w:bookmarkStart w:id="14" w:name="_Toc143201214"/>
      <w:r>
        <w:t>Genetic identification of stocked fish</w:t>
      </w:r>
      <w:bookmarkEnd w:id="14"/>
    </w:p>
    <w:p w14:paraId="6CBE9D25" w14:textId="714046CE" w:rsidR="00667330" w:rsidRPr="00A87033" w:rsidRDefault="00AE3E7E" w:rsidP="00667330">
      <w:pPr>
        <w:pStyle w:val="Body"/>
      </w:pPr>
      <w:r>
        <w:t>Post stocking surveys will be conducted to m</w:t>
      </w:r>
      <w:r w:rsidR="00507CC1">
        <w:t xml:space="preserve">onitor </w:t>
      </w:r>
      <w:r w:rsidR="00767E2D">
        <w:t xml:space="preserve">stocked </w:t>
      </w:r>
      <w:r w:rsidR="0037477E">
        <w:t xml:space="preserve">dusky flathead </w:t>
      </w:r>
      <w:r w:rsidR="00CE08EF">
        <w:t xml:space="preserve">and </w:t>
      </w:r>
      <w:r w:rsidR="00376C6F">
        <w:t xml:space="preserve">their </w:t>
      </w:r>
      <w:r w:rsidR="00767E2D">
        <w:t xml:space="preserve">contribution </w:t>
      </w:r>
      <w:r w:rsidR="00203786">
        <w:t xml:space="preserve">to </w:t>
      </w:r>
      <w:r w:rsidR="00EB6E01">
        <w:t xml:space="preserve">populations </w:t>
      </w:r>
      <w:r w:rsidR="00376C6F">
        <w:t xml:space="preserve">being replenished.  </w:t>
      </w:r>
      <w:r w:rsidR="00A17809">
        <w:t xml:space="preserve">This will require </w:t>
      </w:r>
      <w:r w:rsidR="00EA2212">
        <w:t xml:space="preserve">a method </w:t>
      </w:r>
      <w:r w:rsidR="0056533E">
        <w:t xml:space="preserve">to </w:t>
      </w:r>
      <w:r w:rsidR="00EB5A6C">
        <w:t xml:space="preserve">distinguish </w:t>
      </w:r>
      <w:r w:rsidR="0056533E">
        <w:t>stocked fish from wild fish</w:t>
      </w:r>
      <w:r w:rsidR="00F8304C">
        <w:t>, which can be achieved through g</w:t>
      </w:r>
      <w:r w:rsidR="000A3D0B" w:rsidRPr="000E759B">
        <w:t>enetic parentage</w:t>
      </w:r>
      <w:r w:rsidR="000A3D0B">
        <w:t xml:space="preserve"> </w:t>
      </w:r>
      <w:r w:rsidR="000A3D0B" w:rsidRPr="000E759B">
        <w:t>testing</w:t>
      </w:r>
      <w:r w:rsidR="000A3D0B">
        <w:t xml:space="preserve"> (</w:t>
      </w:r>
      <w:r w:rsidR="000A3D0B" w:rsidRPr="000E759B">
        <w:t>DNA fingerprinting</w:t>
      </w:r>
      <w:r w:rsidR="000A3D0B" w:rsidRPr="00CE2C4A">
        <w:t>)</w:t>
      </w:r>
      <w:r w:rsidR="004C7D56">
        <w:t xml:space="preserve">.  </w:t>
      </w:r>
      <w:r w:rsidR="00542D89">
        <w:t>Consequently</w:t>
      </w:r>
      <w:r w:rsidR="00542D89" w:rsidRPr="007170C7">
        <w:t xml:space="preserve">, </w:t>
      </w:r>
      <w:r w:rsidR="005A4020" w:rsidRPr="007170C7">
        <w:t xml:space="preserve">a </w:t>
      </w:r>
      <w:r w:rsidR="00E81264" w:rsidRPr="007170C7">
        <w:t>DNA sample (</w:t>
      </w:r>
      <w:proofErr w:type="spellStart"/>
      <w:r w:rsidR="00E81264" w:rsidRPr="007170C7">
        <w:t>finclip</w:t>
      </w:r>
      <w:proofErr w:type="spellEnd"/>
      <w:r w:rsidR="00E81264" w:rsidRPr="007170C7">
        <w:t xml:space="preserve">) </w:t>
      </w:r>
      <w:r w:rsidR="00667330" w:rsidRPr="007170C7">
        <w:t>will</w:t>
      </w:r>
      <w:r w:rsidR="00667330">
        <w:t xml:space="preserve"> be</w:t>
      </w:r>
      <w:r w:rsidR="00DF215C">
        <w:t xml:space="preserve"> </w:t>
      </w:r>
      <w:r w:rsidR="00667330">
        <w:t>collected from all broodfish used</w:t>
      </w:r>
      <w:r w:rsidR="00B552E6">
        <w:t xml:space="preserve"> at </w:t>
      </w:r>
      <w:r w:rsidR="00B552E6" w:rsidRPr="0094721C">
        <w:rPr>
          <w:i/>
          <w:iCs/>
        </w:rPr>
        <w:t>Narooma Aquaculture</w:t>
      </w:r>
      <w:r w:rsidR="00667330">
        <w:t xml:space="preserve"> to produce fish for stocking</w:t>
      </w:r>
      <w:r w:rsidR="005A3A55">
        <w:t>.</w:t>
      </w:r>
      <w:r w:rsidR="00667330">
        <w:t xml:space="preserve"> </w:t>
      </w:r>
      <w:r w:rsidR="001047E2">
        <w:t xml:space="preserve"> </w:t>
      </w:r>
      <w:r w:rsidR="00C909AA">
        <w:t xml:space="preserve">These samples will be used to create a genetic broodstock library </w:t>
      </w:r>
      <w:r w:rsidR="00F01F0D">
        <w:t>for future parentage testing of dusky flathead caught during post-stocking surveys.</w:t>
      </w:r>
    </w:p>
    <w:p w14:paraId="6E0BC056" w14:textId="3295CE3F" w:rsidR="00A40850" w:rsidRDefault="00A40850">
      <w:pPr>
        <w:rPr>
          <w:rFonts w:ascii="Arial" w:hAnsi="Arial" w:cs="Arial"/>
          <w:sz w:val="18"/>
          <w:szCs w:val="20"/>
          <w:lang w:eastAsia="en-AU"/>
        </w:rPr>
      </w:pPr>
      <w:r>
        <w:br w:type="page"/>
      </w:r>
    </w:p>
    <w:p w14:paraId="6B18CCED" w14:textId="30B613D2" w:rsidR="00A45890" w:rsidRDefault="00A45890" w:rsidP="00A45890">
      <w:pPr>
        <w:pStyle w:val="HA"/>
      </w:pPr>
      <w:bookmarkStart w:id="15" w:name="_Toc143201215"/>
      <w:r>
        <w:lastRenderedPageBreak/>
        <w:t>Hatchery production</w:t>
      </w:r>
      <w:bookmarkEnd w:id="15"/>
    </w:p>
    <w:p w14:paraId="27D21602" w14:textId="05BC31EB" w:rsidR="0035759B" w:rsidRPr="0035759B" w:rsidRDefault="0035759B" w:rsidP="00E93CF3">
      <w:pPr>
        <w:pStyle w:val="HB"/>
        <w:rPr>
          <w:lang w:val="en-US"/>
        </w:rPr>
      </w:pPr>
      <w:bookmarkStart w:id="16" w:name="_Toc533158719"/>
      <w:bookmarkStart w:id="17" w:name="_Toc143201216"/>
      <w:r w:rsidRPr="0035759B">
        <w:rPr>
          <w:lang w:val="en-US"/>
        </w:rPr>
        <w:t>Broodstock</w:t>
      </w:r>
      <w:bookmarkEnd w:id="16"/>
      <w:bookmarkEnd w:id="17"/>
      <w:r w:rsidRPr="0035759B">
        <w:rPr>
          <w:lang w:val="en-US"/>
        </w:rPr>
        <w:t xml:space="preserve"> </w:t>
      </w:r>
    </w:p>
    <w:p w14:paraId="7BCEC7F4" w14:textId="723BB3EC" w:rsidR="00E93CF3" w:rsidRDefault="00E93CF3" w:rsidP="007C4167">
      <w:pPr>
        <w:pStyle w:val="HC"/>
      </w:pPr>
      <w:bookmarkStart w:id="18" w:name="_Toc143201217"/>
      <w:r>
        <w:t>Capture and transport</w:t>
      </w:r>
      <w:bookmarkEnd w:id="18"/>
    </w:p>
    <w:p w14:paraId="6AFAAB2D" w14:textId="23E306EC" w:rsidR="008407FE" w:rsidRDefault="00275825" w:rsidP="00E93CF3">
      <w:pPr>
        <w:pStyle w:val="Body"/>
      </w:pPr>
      <w:r>
        <w:t>Mature w</w:t>
      </w:r>
      <w:r w:rsidR="001A2236">
        <w:t xml:space="preserve">ild broodstock were caught </w:t>
      </w:r>
      <w:r>
        <w:t>from either Mallacoota Inlet</w:t>
      </w:r>
      <w:r w:rsidR="009020BC">
        <w:t xml:space="preserve">, </w:t>
      </w:r>
      <w:r>
        <w:t xml:space="preserve">Lake </w:t>
      </w:r>
      <w:proofErr w:type="gramStart"/>
      <w:r>
        <w:t>Tyers</w:t>
      </w:r>
      <w:proofErr w:type="gramEnd"/>
      <w:r w:rsidR="009020BC">
        <w:t xml:space="preserve"> or Lakes Entrance</w:t>
      </w:r>
      <w:r>
        <w:t xml:space="preserve"> </w:t>
      </w:r>
      <w:r w:rsidR="00841E29">
        <w:t xml:space="preserve">during </w:t>
      </w:r>
      <w:r w:rsidR="00820BA4">
        <w:t xml:space="preserve">the first three weeks of </w:t>
      </w:r>
      <w:r w:rsidR="00841E29">
        <w:t>January</w:t>
      </w:r>
      <w:r w:rsidR="009020BC">
        <w:t xml:space="preserve"> each year</w:t>
      </w:r>
      <w:r w:rsidR="00384F1D">
        <w:t xml:space="preserve"> (</w:t>
      </w:r>
      <w:fldSimple w:instr=" REF _Ref143165895 ">
        <w:r w:rsidR="004F57BE" w:rsidRPr="004A7AD9">
          <w:t xml:space="preserve">Table </w:t>
        </w:r>
        <w:r w:rsidR="004F57BE">
          <w:rPr>
            <w:noProof/>
          </w:rPr>
          <w:t>2</w:t>
        </w:r>
      </w:fldSimple>
      <w:r w:rsidR="00384F1D">
        <w:t>).</w:t>
      </w:r>
      <w:r w:rsidR="0058041C">
        <w:t xml:space="preserve">  All fish were caught by </w:t>
      </w:r>
      <w:r w:rsidR="005A119D">
        <w:t xml:space="preserve">boat-based </w:t>
      </w:r>
      <w:r w:rsidR="0058041C">
        <w:t xml:space="preserve">anglers </w:t>
      </w:r>
      <w:r w:rsidR="00DD75DB">
        <w:t xml:space="preserve">that fished </w:t>
      </w:r>
      <w:r w:rsidR="00A14EC0">
        <w:t xml:space="preserve">predominantly </w:t>
      </w:r>
      <w:r w:rsidR="00DD75DB">
        <w:t xml:space="preserve">with </w:t>
      </w:r>
      <w:r w:rsidR="009A74BC">
        <w:t>soft plastic lures</w:t>
      </w:r>
      <w:r w:rsidR="003030F7">
        <w:t xml:space="preserve">.  </w:t>
      </w:r>
      <w:r w:rsidR="00C12DF5">
        <w:t xml:space="preserve">Handling of caught fish was minimised to reduced stress </w:t>
      </w:r>
      <w:r w:rsidR="00DD75DB">
        <w:t>and injury.  Fish were held</w:t>
      </w:r>
      <w:r w:rsidR="008407FE">
        <w:t xml:space="preserve"> in</w:t>
      </w:r>
      <w:r w:rsidR="0031633A">
        <w:t>:</w:t>
      </w:r>
    </w:p>
    <w:p w14:paraId="40358465" w14:textId="49E93C07" w:rsidR="008407FE" w:rsidRDefault="00DD75DB" w:rsidP="008C50CD">
      <w:pPr>
        <w:pStyle w:val="Body"/>
        <w:numPr>
          <w:ilvl w:val="0"/>
          <w:numId w:val="30"/>
        </w:numPr>
        <w:spacing w:after="0"/>
        <w:ind w:left="714" w:hanging="357"/>
      </w:pPr>
      <w:r>
        <w:t>live</w:t>
      </w:r>
      <w:r w:rsidR="00671950">
        <w:t xml:space="preserve"> </w:t>
      </w:r>
      <w:r w:rsidR="005A119D">
        <w:t>well</w:t>
      </w:r>
      <w:r w:rsidR="008407FE">
        <w:t xml:space="preserve"> with constant water flow </w:t>
      </w:r>
      <w:r w:rsidR="005A119D">
        <w:t xml:space="preserve">on board the </w:t>
      </w:r>
      <w:r w:rsidR="008407FE">
        <w:t xml:space="preserve">fishing </w:t>
      </w:r>
      <w:r w:rsidR="005A119D">
        <w:t>boat</w:t>
      </w:r>
    </w:p>
    <w:p w14:paraId="7175F766" w14:textId="46D8DFE0" w:rsidR="008407FE" w:rsidRDefault="000778B9" w:rsidP="008C50CD">
      <w:pPr>
        <w:pStyle w:val="Body"/>
        <w:numPr>
          <w:ilvl w:val="0"/>
          <w:numId w:val="30"/>
        </w:numPr>
        <w:spacing w:after="0"/>
        <w:ind w:left="714" w:hanging="357"/>
      </w:pPr>
      <w:r>
        <w:t>turkey crate</w:t>
      </w:r>
      <w:r w:rsidR="00671950">
        <w:t>s</w:t>
      </w:r>
      <w:r>
        <w:t xml:space="preserve"> </w:t>
      </w:r>
      <w:r w:rsidR="00563500">
        <w:t>(with vertical bars)</w:t>
      </w:r>
      <w:r w:rsidR="005648F2">
        <w:t xml:space="preserve"> that was weighted to sit on the substrate</w:t>
      </w:r>
    </w:p>
    <w:p w14:paraId="1C7E2B05" w14:textId="57EC4F97" w:rsidR="003030F7" w:rsidRDefault="00671950" w:rsidP="00736029">
      <w:pPr>
        <w:pStyle w:val="Body"/>
        <w:numPr>
          <w:ilvl w:val="0"/>
          <w:numId w:val="30"/>
        </w:numPr>
      </w:pPr>
      <w:r>
        <w:t xml:space="preserve">Truck and </w:t>
      </w:r>
      <w:r w:rsidR="008407FE">
        <w:t>trailer</w:t>
      </w:r>
      <w:r w:rsidR="0031633A">
        <w:t xml:space="preserve">-mounted </w:t>
      </w:r>
      <w:r w:rsidR="008407FE">
        <w:t>transport tank</w:t>
      </w:r>
      <w:r>
        <w:t>s</w:t>
      </w:r>
      <w:r w:rsidR="008407FE">
        <w:t xml:space="preserve"> </w:t>
      </w:r>
      <w:r w:rsidR="00DA18B2">
        <w:t>(</w:t>
      </w:r>
      <w:r w:rsidR="00A64A87">
        <w:t>fresh water periodically flushed through tank</w:t>
      </w:r>
      <w:r w:rsidR="00DA18B2">
        <w:t xml:space="preserve">, </w:t>
      </w:r>
      <w:r w:rsidR="00A64A87">
        <w:t xml:space="preserve">water </w:t>
      </w:r>
      <w:r w:rsidR="00DA18B2">
        <w:t>aerated with liquid oxygen)</w:t>
      </w:r>
      <w:r w:rsidR="00736029">
        <w:t>.</w:t>
      </w:r>
    </w:p>
    <w:p w14:paraId="72EF0BFC" w14:textId="070A668F" w:rsidR="003C62E2" w:rsidRDefault="00B03E70" w:rsidP="00E93CF3">
      <w:pPr>
        <w:pStyle w:val="Body"/>
      </w:pPr>
      <w:r>
        <w:t xml:space="preserve">Fish were transferred to the hatchery </w:t>
      </w:r>
      <w:r w:rsidR="00671950">
        <w:t xml:space="preserve">at </w:t>
      </w:r>
      <w:r w:rsidR="00671950" w:rsidRPr="0094721C">
        <w:rPr>
          <w:i/>
          <w:iCs/>
        </w:rPr>
        <w:t xml:space="preserve">Narooma </w:t>
      </w:r>
      <w:r w:rsidR="0094721C" w:rsidRPr="0094721C">
        <w:rPr>
          <w:i/>
          <w:iCs/>
        </w:rPr>
        <w:t>Aquaculture</w:t>
      </w:r>
      <w:r w:rsidR="0094721C">
        <w:t xml:space="preserve"> </w:t>
      </w:r>
      <w:r>
        <w:t xml:space="preserve">in </w:t>
      </w:r>
      <w:r w:rsidR="008B672B">
        <w:t xml:space="preserve">either 6 x500L tanks mounted on a </w:t>
      </w:r>
      <w:r w:rsidR="00EF74CA">
        <w:t xml:space="preserve">truck or a </w:t>
      </w:r>
      <w:r>
        <w:t>trailer</w:t>
      </w:r>
      <w:r w:rsidR="001C3D5C">
        <w:t>-mounted</w:t>
      </w:r>
      <w:r>
        <w:t xml:space="preserve"> </w:t>
      </w:r>
      <w:r w:rsidR="008B672B">
        <w:t>800</w:t>
      </w:r>
      <w:r w:rsidR="0094721C">
        <w:t> </w:t>
      </w:r>
      <w:r w:rsidR="008B672B">
        <w:t xml:space="preserve">L </w:t>
      </w:r>
      <w:r>
        <w:t xml:space="preserve">transport </w:t>
      </w:r>
      <w:r w:rsidR="001C3D5C">
        <w:t xml:space="preserve">tank.  </w:t>
      </w:r>
      <w:r w:rsidR="000F5A67">
        <w:t xml:space="preserve">Prior to transport, </w:t>
      </w:r>
      <w:r w:rsidR="006536A3">
        <w:t>attempts were made to adjust salinity</w:t>
      </w:r>
      <w:r w:rsidR="00536EA7">
        <w:t xml:space="preserve"> </w:t>
      </w:r>
      <w:r w:rsidR="003C62E2">
        <w:t xml:space="preserve">in </w:t>
      </w:r>
      <w:r w:rsidR="00671950">
        <w:t>transport water</w:t>
      </w:r>
      <w:r w:rsidR="00206C90">
        <w:t xml:space="preserve"> to </w:t>
      </w:r>
      <w:r w:rsidR="00A3153D">
        <w:t xml:space="preserve">approximately match that at the hatchery.  </w:t>
      </w:r>
    </w:p>
    <w:p w14:paraId="78480A5A" w14:textId="4A179281" w:rsidR="00CF0917" w:rsidRDefault="002D7B90" w:rsidP="00E93CF3">
      <w:pPr>
        <w:pStyle w:val="Body"/>
      </w:pPr>
      <w:r>
        <w:t>During transport dissolved oxygen levels were maintained at 8</w:t>
      </w:r>
      <w:r w:rsidR="00B55D0D">
        <w:t>0</w:t>
      </w:r>
      <w:r w:rsidR="00B55D0D">
        <w:noBreakHyphen/>
      </w:r>
      <w:r>
        <w:t xml:space="preserve">130% saturation </w:t>
      </w:r>
      <w:r w:rsidR="00D92710">
        <w:t xml:space="preserve">by </w:t>
      </w:r>
      <w:r w:rsidR="00173ADC">
        <w:t xml:space="preserve">lightly </w:t>
      </w:r>
      <w:r w:rsidR="001324DF">
        <w:t>diffusing</w:t>
      </w:r>
      <w:r w:rsidR="00D92710">
        <w:t xml:space="preserve"> liquid oxygen through </w:t>
      </w:r>
      <w:r w:rsidR="001324DF">
        <w:t>air stones.</w:t>
      </w:r>
      <w:r>
        <w:t xml:space="preserve">  </w:t>
      </w:r>
      <w:r w:rsidR="0000737E">
        <w:t xml:space="preserve">Stocking density </w:t>
      </w:r>
      <w:r w:rsidR="00396A9A">
        <w:t>was 7</w:t>
      </w:r>
      <w:r w:rsidR="00396A9A">
        <w:noBreakHyphen/>
        <w:t>13 kg/m</w:t>
      </w:r>
      <w:r w:rsidR="00396A9A" w:rsidRPr="00396A9A">
        <w:rPr>
          <w:vertAlign w:val="superscript"/>
        </w:rPr>
        <w:t>3</w:t>
      </w:r>
      <w:r w:rsidR="00396A9A">
        <w:t xml:space="preserve">. </w:t>
      </w:r>
      <w:r w:rsidR="00913D23">
        <w:t xml:space="preserve">Transport time </w:t>
      </w:r>
      <w:r w:rsidR="002C039A">
        <w:t>between</w:t>
      </w:r>
      <w:r w:rsidR="00DA3205">
        <w:t xml:space="preserve"> location of capture </w:t>
      </w:r>
      <w:r w:rsidR="002C039A">
        <w:t>and</w:t>
      </w:r>
      <w:r w:rsidR="00DA3205">
        <w:t xml:space="preserve"> the hatchery was 3</w:t>
      </w:r>
      <w:r w:rsidR="00671950">
        <w:t> </w:t>
      </w:r>
      <w:r w:rsidR="00DA3205">
        <w:t>hrs (Mallacoota Inlet) to 4 hrs (Lake Tyers).</w:t>
      </w:r>
      <w:r w:rsidR="002C039A">
        <w:t xml:space="preserve">  </w:t>
      </w:r>
      <w:r w:rsidR="00600C70">
        <w:t xml:space="preserve">Post-capture and transport </w:t>
      </w:r>
      <w:r w:rsidR="00291995">
        <w:t>mortality</w:t>
      </w:r>
      <w:r w:rsidR="00600C70">
        <w:t xml:space="preserve"> was very low (</w:t>
      </w:r>
      <w:r w:rsidR="008C2A05">
        <w:t>&lt; 7%)</w:t>
      </w:r>
      <w:r w:rsidR="00291995">
        <w:t>.</w:t>
      </w:r>
      <w:r w:rsidR="001E600D">
        <w:t xml:space="preserve">  </w:t>
      </w:r>
      <w:r w:rsidR="001600E2">
        <w:t xml:space="preserve">Higher water </w:t>
      </w:r>
      <w:r w:rsidR="00511393">
        <w:t>temperatures (&gt;20</w:t>
      </w:r>
      <w:r w:rsidR="00511393" w:rsidRPr="00511393">
        <w:rPr>
          <w:vertAlign w:val="superscript"/>
        </w:rPr>
        <w:t>o</w:t>
      </w:r>
      <w:r w:rsidR="00511393">
        <w:t>C) experienced during capture</w:t>
      </w:r>
      <w:r w:rsidR="004F30C8">
        <w:t xml:space="preserve"> and holding before transport may have </w:t>
      </w:r>
      <w:r w:rsidR="0010027C">
        <w:t>influenced survival.</w:t>
      </w:r>
    </w:p>
    <w:p w14:paraId="055C2D04" w14:textId="42C24563" w:rsidR="009020BC" w:rsidRDefault="009020BC" w:rsidP="00E93CF3">
      <w:pPr>
        <w:pStyle w:val="Body"/>
      </w:pPr>
    </w:p>
    <w:p w14:paraId="46D78BAD" w14:textId="67308137" w:rsidR="009020BC" w:rsidRPr="00877022" w:rsidRDefault="009020BC" w:rsidP="009020BC">
      <w:pPr>
        <w:pStyle w:val="Caption0"/>
        <w:jc w:val="center"/>
      </w:pPr>
      <w:bookmarkStart w:id="19" w:name="_Ref143165895"/>
      <w:bookmarkStart w:id="20" w:name="_Toc143201246"/>
      <w:r w:rsidRPr="004A7AD9">
        <w:t xml:space="preserve">Table </w:t>
      </w:r>
      <w:fldSimple w:instr=" SEQ Table \* ARABIC ">
        <w:r w:rsidR="004F57BE">
          <w:rPr>
            <w:noProof/>
          </w:rPr>
          <w:t>2</w:t>
        </w:r>
      </w:fldSimple>
      <w:bookmarkEnd w:id="19"/>
      <w:r w:rsidRPr="004A7AD9">
        <w:t xml:space="preserve">.  </w:t>
      </w:r>
      <w:r>
        <w:t xml:space="preserve">Source and number of broodstock transferred to </w:t>
      </w:r>
      <w:r w:rsidRPr="0094721C">
        <w:rPr>
          <w:i/>
          <w:iCs/>
        </w:rPr>
        <w:t>Narooma Aquaculture</w:t>
      </w:r>
      <w:r>
        <w:t xml:space="preserve"> for spawning</w:t>
      </w:r>
      <w:r w:rsidRPr="004A7AD9">
        <w:rPr>
          <w:lang w:val="en-US"/>
        </w:rPr>
        <w:t>.</w:t>
      </w:r>
      <w:bookmarkEnd w:id="2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4"/>
        <w:gridCol w:w="867"/>
        <w:gridCol w:w="717"/>
        <w:gridCol w:w="717"/>
        <w:gridCol w:w="717"/>
      </w:tblGrid>
      <w:tr w:rsidR="009020BC" w:rsidRPr="003D3575" w14:paraId="4C5235BF" w14:textId="77777777" w:rsidTr="00897A70">
        <w:trPr>
          <w:jc w:val="center"/>
        </w:trPr>
        <w:tc>
          <w:tcPr>
            <w:tcW w:w="1604" w:type="dxa"/>
            <w:tcBorders>
              <w:top w:val="single" w:sz="4" w:space="0" w:color="00B0B9"/>
              <w:bottom w:val="single" w:sz="4" w:space="0" w:color="00B0B9"/>
            </w:tcBorders>
            <w:shd w:val="clear" w:color="auto" w:fill="8BD3D8"/>
          </w:tcPr>
          <w:p w14:paraId="56164DDA" w14:textId="77777777" w:rsidR="009020BC" w:rsidRPr="003D3575" w:rsidRDefault="009020BC" w:rsidP="00897A70">
            <w:pPr>
              <w:pStyle w:val="bodycopy"/>
              <w:rPr>
                <w:b/>
                <w:bCs/>
              </w:rPr>
            </w:pPr>
            <w:r w:rsidRPr="003D3575">
              <w:rPr>
                <w:b/>
                <w:bCs/>
              </w:rPr>
              <w:t>Water</w:t>
            </w:r>
          </w:p>
        </w:tc>
        <w:tc>
          <w:tcPr>
            <w:tcW w:w="867" w:type="dxa"/>
            <w:tcBorders>
              <w:top w:val="single" w:sz="4" w:space="0" w:color="00B0B9"/>
              <w:bottom w:val="single" w:sz="4" w:space="0" w:color="00B0B9"/>
            </w:tcBorders>
            <w:shd w:val="clear" w:color="auto" w:fill="8BD3D8"/>
          </w:tcPr>
          <w:p w14:paraId="30B59484" w14:textId="77777777" w:rsidR="009020BC" w:rsidRPr="003D3575" w:rsidRDefault="009020BC" w:rsidP="00897A70">
            <w:pPr>
              <w:pStyle w:val="bodycopy"/>
              <w:jc w:val="center"/>
              <w:rPr>
                <w:b/>
                <w:bCs/>
              </w:rPr>
            </w:pPr>
            <w:r>
              <w:rPr>
                <w:b/>
                <w:bCs/>
              </w:rPr>
              <w:t>2021</w:t>
            </w:r>
          </w:p>
        </w:tc>
        <w:tc>
          <w:tcPr>
            <w:tcW w:w="717" w:type="dxa"/>
            <w:tcBorders>
              <w:top w:val="single" w:sz="4" w:space="0" w:color="00B0B9"/>
              <w:bottom w:val="single" w:sz="4" w:space="0" w:color="00B0B9"/>
            </w:tcBorders>
            <w:shd w:val="clear" w:color="auto" w:fill="8BD3D8"/>
          </w:tcPr>
          <w:p w14:paraId="410F4A25" w14:textId="77777777" w:rsidR="009020BC" w:rsidRPr="003D3575" w:rsidRDefault="009020BC" w:rsidP="00897A70">
            <w:pPr>
              <w:pStyle w:val="bodycopy"/>
              <w:jc w:val="center"/>
              <w:rPr>
                <w:b/>
                <w:bCs/>
              </w:rPr>
            </w:pPr>
            <w:r w:rsidRPr="003D3575">
              <w:rPr>
                <w:b/>
                <w:bCs/>
              </w:rPr>
              <w:t>2022</w:t>
            </w:r>
          </w:p>
        </w:tc>
        <w:tc>
          <w:tcPr>
            <w:tcW w:w="717" w:type="dxa"/>
            <w:tcBorders>
              <w:top w:val="single" w:sz="4" w:space="0" w:color="00B0B9"/>
              <w:bottom w:val="single" w:sz="4" w:space="0" w:color="00B0B9"/>
            </w:tcBorders>
            <w:shd w:val="clear" w:color="auto" w:fill="8BD3D8"/>
          </w:tcPr>
          <w:p w14:paraId="029C3E25" w14:textId="77777777" w:rsidR="009020BC" w:rsidRPr="003D3575" w:rsidRDefault="009020BC" w:rsidP="00897A70">
            <w:pPr>
              <w:pStyle w:val="bodycopy"/>
              <w:jc w:val="center"/>
              <w:rPr>
                <w:b/>
                <w:bCs/>
              </w:rPr>
            </w:pPr>
            <w:r w:rsidRPr="003D3575">
              <w:rPr>
                <w:b/>
                <w:bCs/>
              </w:rPr>
              <w:t>2023</w:t>
            </w:r>
          </w:p>
        </w:tc>
        <w:tc>
          <w:tcPr>
            <w:tcW w:w="717" w:type="dxa"/>
            <w:tcBorders>
              <w:top w:val="single" w:sz="4" w:space="0" w:color="00B0B9"/>
              <w:bottom w:val="single" w:sz="4" w:space="0" w:color="00B0B9"/>
            </w:tcBorders>
            <w:shd w:val="clear" w:color="auto" w:fill="8BD3D8"/>
          </w:tcPr>
          <w:p w14:paraId="3F08B69B" w14:textId="77777777" w:rsidR="009020BC" w:rsidRPr="003D3575" w:rsidRDefault="009020BC" w:rsidP="00897A70">
            <w:pPr>
              <w:pStyle w:val="bodycopy"/>
              <w:jc w:val="center"/>
              <w:rPr>
                <w:b/>
                <w:bCs/>
              </w:rPr>
            </w:pPr>
            <w:r w:rsidRPr="003D3575">
              <w:rPr>
                <w:b/>
                <w:bCs/>
              </w:rPr>
              <w:t>Total</w:t>
            </w:r>
          </w:p>
        </w:tc>
      </w:tr>
      <w:tr w:rsidR="009020BC" w14:paraId="24DD11A6" w14:textId="77777777" w:rsidTr="00897A70">
        <w:trPr>
          <w:jc w:val="center"/>
        </w:trPr>
        <w:tc>
          <w:tcPr>
            <w:tcW w:w="1604" w:type="dxa"/>
          </w:tcPr>
          <w:p w14:paraId="08E4BE47" w14:textId="77777777" w:rsidR="009020BC" w:rsidRDefault="009020BC" w:rsidP="00897A70">
            <w:pPr>
              <w:pStyle w:val="bodycopy"/>
            </w:pPr>
            <w:r>
              <w:t>Lakes Entrance</w:t>
            </w:r>
          </w:p>
        </w:tc>
        <w:tc>
          <w:tcPr>
            <w:tcW w:w="867" w:type="dxa"/>
            <w:tcBorders>
              <w:top w:val="single" w:sz="4" w:space="0" w:color="00B0B9"/>
            </w:tcBorders>
            <w:shd w:val="clear" w:color="auto" w:fill="C5E7E9"/>
          </w:tcPr>
          <w:p w14:paraId="4A644DC2" w14:textId="77777777" w:rsidR="009020BC" w:rsidRDefault="009020BC" w:rsidP="00897A70">
            <w:pPr>
              <w:pStyle w:val="bodycopy"/>
              <w:jc w:val="center"/>
            </w:pPr>
          </w:p>
        </w:tc>
        <w:tc>
          <w:tcPr>
            <w:tcW w:w="717" w:type="dxa"/>
            <w:tcBorders>
              <w:top w:val="single" w:sz="4" w:space="0" w:color="00B0B9"/>
            </w:tcBorders>
            <w:shd w:val="clear" w:color="auto" w:fill="auto"/>
          </w:tcPr>
          <w:p w14:paraId="0507EC83" w14:textId="77777777" w:rsidR="009020BC" w:rsidRDefault="009020BC" w:rsidP="00897A70">
            <w:pPr>
              <w:pStyle w:val="bodycopy"/>
              <w:jc w:val="center"/>
            </w:pPr>
          </w:p>
        </w:tc>
        <w:tc>
          <w:tcPr>
            <w:tcW w:w="717" w:type="dxa"/>
            <w:tcBorders>
              <w:top w:val="single" w:sz="4" w:space="0" w:color="00B0B9"/>
            </w:tcBorders>
            <w:shd w:val="clear" w:color="auto" w:fill="C5E7E9"/>
          </w:tcPr>
          <w:p w14:paraId="1C0919AF" w14:textId="77777777" w:rsidR="009020BC" w:rsidRDefault="009020BC" w:rsidP="00897A70">
            <w:pPr>
              <w:pStyle w:val="bodycopy"/>
              <w:jc w:val="center"/>
            </w:pPr>
            <w:r>
              <w:t>1</w:t>
            </w:r>
          </w:p>
        </w:tc>
        <w:tc>
          <w:tcPr>
            <w:tcW w:w="717" w:type="dxa"/>
            <w:tcBorders>
              <w:top w:val="single" w:sz="4" w:space="0" w:color="00B0B9"/>
            </w:tcBorders>
            <w:shd w:val="clear" w:color="auto" w:fill="auto"/>
          </w:tcPr>
          <w:p w14:paraId="242B1BFA" w14:textId="77777777" w:rsidR="009020BC" w:rsidRPr="003D3575" w:rsidRDefault="009020BC" w:rsidP="00897A70">
            <w:pPr>
              <w:pStyle w:val="bodycopy"/>
              <w:jc w:val="center"/>
              <w:rPr>
                <w:b/>
                <w:bCs/>
              </w:rPr>
            </w:pPr>
            <w:r>
              <w:rPr>
                <w:b/>
                <w:bCs/>
              </w:rPr>
              <w:t>1</w:t>
            </w:r>
          </w:p>
        </w:tc>
      </w:tr>
      <w:tr w:rsidR="009020BC" w14:paraId="25C912F1" w14:textId="77777777" w:rsidTr="00897A70">
        <w:trPr>
          <w:jc w:val="center"/>
        </w:trPr>
        <w:tc>
          <w:tcPr>
            <w:tcW w:w="1604" w:type="dxa"/>
          </w:tcPr>
          <w:p w14:paraId="4FFAE040" w14:textId="77777777" w:rsidR="009020BC" w:rsidRDefault="009020BC" w:rsidP="00897A70">
            <w:pPr>
              <w:pStyle w:val="bodycopy"/>
            </w:pPr>
            <w:r>
              <w:t>Lake Tyers</w:t>
            </w:r>
          </w:p>
        </w:tc>
        <w:tc>
          <w:tcPr>
            <w:tcW w:w="867" w:type="dxa"/>
            <w:shd w:val="clear" w:color="auto" w:fill="C5E7E9"/>
          </w:tcPr>
          <w:p w14:paraId="6679D402" w14:textId="77777777" w:rsidR="009020BC" w:rsidRDefault="009020BC" w:rsidP="00897A70">
            <w:pPr>
              <w:pStyle w:val="bodycopy"/>
              <w:jc w:val="center"/>
            </w:pPr>
          </w:p>
        </w:tc>
        <w:tc>
          <w:tcPr>
            <w:tcW w:w="717" w:type="dxa"/>
            <w:shd w:val="clear" w:color="auto" w:fill="auto"/>
          </w:tcPr>
          <w:p w14:paraId="6AC74BFB" w14:textId="77777777" w:rsidR="009020BC" w:rsidRDefault="009020BC" w:rsidP="00897A70">
            <w:pPr>
              <w:pStyle w:val="bodycopy"/>
              <w:jc w:val="center"/>
            </w:pPr>
            <w:r>
              <w:t>15</w:t>
            </w:r>
          </w:p>
        </w:tc>
        <w:tc>
          <w:tcPr>
            <w:tcW w:w="717" w:type="dxa"/>
            <w:shd w:val="clear" w:color="auto" w:fill="C5E7E9"/>
          </w:tcPr>
          <w:p w14:paraId="7ABAD4AA" w14:textId="77777777" w:rsidR="009020BC" w:rsidRDefault="009020BC" w:rsidP="00897A70">
            <w:pPr>
              <w:pStyle w:val="bodycopy"/>
              <w:jc w:val="center"/>
            </w:pPr>
            <w:r>
              <w:t>32</w:t>
            </w:r>
          </w:p>
        </w:tc>
        <w:tc>
          <w:tcPr>
            <w:tcW w:w="717" w:type="dxa"/>
            <w:shd w:val="clear" w:color="auto" w:fill="auto"/>
          </w:tcPr>
          <w:p w14:paraId="6C7D80F4" w14:textId="77777777" w:rsidR="009020BC" w:rsidRPr="003D3575" w:rsidRDefault="009020BC" w:rsidP="00897A70">
            <w:pPr>
              <w:pStyle w:val="bodycopy"/>
              <w:jc w:val="center"/>
              <w:rPr>
                <w:b/>
                <w:bCs/>
              </w:rPr>
            </w:pPr>
            <w:r>
              <w:rPr>
                <w:b/>
                <w:bCs/>
              </w:rPr>
              <w:t>47</w:t>
            </w:r>
          </w:p>
        </w:tc>
      </w:tr>
      <w:tr w:rsidR="009020BC" w14:paraId="59087492" w14:textId="77777777" w:rsidTr="00897A70">
        <w:trPr>
          <w:jc w:val="center"/>
        </w:trPr>
        <w:tc>
          <w:tcPr>
            <w:tcW w:w="1604" w:type="dxa"/>
          </w:tcPr>
          <w:p w14:paraId="2DE87C99" w14:textId="77777777" w:rsidR="009020BC" w:rsidRDefault="009020BC" w:rsidP="00897A70">
            <w:pPr>
              <w:pStyle w:val="bodycopy"/>
            </w:pPr>
            <w:r>
              <w:t>Mallacoota Inlet</w:t>
            </w:r>
          </w:p>
        </w:tc>
        <w:tc>
          <w:tcPr>
            <w:tcW w:w="867" w:type="dxa"/>
            <w:shd w:val="clear" w:color="auto" w:fill="C5E7E9"/>
          </w:tcPr>
          <w:p w14:paraId="4B00B347" w14:textId="77777777" w:rsidR="009020BC" w:rsidRDefault="009020BC" w:rsidP="00897A70">
            <w:pPr>
              <w:pStyle w:val="bodycopy"/>
              <w:jc w:val="center"/>
            </w:pPr>
            <w:r>
              <w:t>43</w:t>
            </w:r>
          </w:p>
        </w:tc>
        <w:tc>
          <w:tcPr>
            <w:tcW w:w="717" w:type="dxa"/>
            <w:shd w:val="clear" w:color="auto" w:fill="auto"/>
          </w:tcPr>
          <w:p w14:paraId="74EA7F62" w14:textId="77777777" w:rsidR="009020BC" w:rsidRDefault="009020BC" w:rsidP="00897A70">
            <w:pPr>
              <w:pStyle w:val="bodycopy"/>
              <w:jc w:val="center"/>
            </w:pPr>
            <w:r>
              <w:t>68</w:t>
            </w:r>
          </w:p>
        </w:tc>
        <w:tc>
          <w:tcPr>
            <w:tcW w:w="717" w:type="dxa"/>
            <w:shd w:val="clear" w:color="auto" w:fill="C5E7E9"/>
          </w:tcPr>
          <w:p w14:paraId="6325D593" w14:textId="77777777" w:rsidR="009020BC" w:rsidRDefault="009020BC" w:rsidP="00897A70">
            <w:pPr>
              <w:pStyle w:val="bodycopy"/>
              <w:jc w:val="center"/>
            </w:pPr>
            <w:r>
              <w:t>33</w:t>
            </w:r>
          </w:p>
        </w:tc>
        <w:tc>
          <w:tcPr>
            <w:tcW w:w="717" w:type="dxa"/>
            <w:shd w:val="clear" w:color="auto" w:fill="auto"/>
          </w:tcPr>
          <w:p w14:paraId="3D7F55B9" w14:textId="77777777" w:rsidR="009020BC" w:rsidRPr="003D3575" w:rsidRDefault="009020BC" w:rsidP="00897A70">
            <w:pPr>
              <w:pStyle w:val="bodycopy"/>
              <w:jc w:val="center"/>
              <w:rPr>
                <w:b/>
                <w:bCs/>
              </w:rPr>
            </w:pPr>
            <w:r>
              <w:rPr>
                <w:b/>
                <w:bCs/>
              </w:rPr>
              <w:t>144</w:t>
            </w:r>
          </w:p>
        </w:tc>
      </w:tr>
      <w:tr w:rsidR="009020BC" w:rsidRPr="003D3575" w14:paraId="73C31E3D" w14:textId="77777777" w:rsidTr="00897A70">
        <w:trPr>
          <w:jc w:val="center"/>
        </w:trPr>
        <w:tc>
          <w:tcPr>
            <w:tcW w:w="1604" w:type="dxa"/>
            <w:tcBorders>
              <w:top w:val="single" w:sz="4" w:space="0" w:color="00B0B9"/>
              <w:bottom w:val="single" w:sz="4" w:space="0" w:color="00B0B9"/>
            </w:tcBorders>
          </w:tcPr>
          <w:p w14:paraId="346CE121" w14:textId="77777777" w:rsidR="009020BC" w:rsidRPr="00551F45" w:rsidRDefault="009020BC" w:rsidP="00897A70">
            <w:pPr>
              <w:pStyle w:val="bodycopy"/>
              <w:rPr>
                <w:b/>
                <w:bCs/>
              </w:rPr>
            </w:pPr>
            <w:r w:rsidRPr="00551F45">
              <w:rPr>
                <w:b/>
                <w:bCs/>
              </w:rPr>
              <w:t>Total</w:t>
            </w:r>
          </w:p>
        </w:tc>
        <w:tc>
          <w:tcPr>
            <w:tcW w:w="867" w:type="dxa"/>
            <w:tcBorders>
              <w:top w:val="single" w:sz="4" w:space="0" w:color="00B0B9"/>
              <w:bottom w:val="single" w:sz="4" w:space="0" w:color="00B0B9"/>
            </w:tcBorders>
            <w:shd w:val="clear" w:color="auto" w:fill="C5E7E9"/>
          </w:tcPr>
          <w:p w14:paraId="50056B88" w14:textId="77777777" w:rsidR="009020BC" w:rsidRPr="00551F45" w:rsidRDefault="009020BC" w:rsidP="00897A70">
            <w:pPr>
              <w:pStyle w:val="bodycopy"/>
              <w:jc w:val="center"/>
              <w:rPr>
                <w:b/>
                <w:bCs/>
              </w:rPr>
            </w:pPr>
            <w:r w:rsidRPr="00551F45">
              <w:rPr>
                <w:b/>
                <w:bCs/>
              </w:rPr>
              <w:t>43</w:t>
            </w:r>
          </w:p>
        </w:tc>
        <w:tc>
          <w:tcPr>
            <w:tcW w:w="717" w:type="dxa"/>
            <w:tcBorders>
              <w:top w:val="single" w:sz="4" w:space="0" w:color="00B0B9"/>
              <w:bottom w:val="single" w:sz="4" w:space="0" w:color="00B0B9"/>
            </w:tcBorders>
            <w:shd w:val="clear" w:color="auto" w:fill="auto"/>
          </w:tcPr>
          <w:p w14:paraId="7AFB1140" w14:textId="77777777" w:rsidR="009020BC" w:rsidRPr="00551F45" w:rsidRDefault="009020BC" w:rsidP="00897A70">
            <w:pPr>
              <w:pStyle w:val="bodycopy"/>
              <w:jc w:val="center"/>
              <w:rPr>
                <w:b/>
                <w:bCs/>
              </w:rPr>
            </w:pPr>
            <w:r w:rsidRPr="00551F45">
              <w:rPr>
                <w:b/>
                <w:bCs/>
              </w:rPr>
              <w:t>83</w:t>
            </w:r>
          </w:p>
        </w:tc>
        <w:tc>
          <w:tcPr>
            <w:tcW w:w="717" w:type="dxa"/>
            <w:tcBorders>
              <w:top w:val="single" w:sz="4" w:space="0" w:color="00B0B9"/>
              <w:bottom w:val="single" w:sz="4" w:space="0" w:color="00B0B9"/>
            </w:tcBorders>
            <w:shd w:val="clear" w:color="auto" w:fill="C5E7E9"/>
          </w:tcPr>
          <w:p w14:paraId="0CD1C415" w14:textId="77777777" w:rsidR="009020BC" w:rsidRPr="00551F45" w:rsidRDefault="009020BC" w:rsidP="00897A70">
            <w:pPr>
              <w:pStyle w:val="bodycopy"/>
              <w:jc w:val="center"/>
              <w:rPr>
                <w:b/>
                <w:bCs/>
              </w:rPr>
            </w:pPr>
            <w:r>
              <w:rPr>
                <w:b/>
                <w:bCs/>
              </w:rPr>
              <w:t>66</w:t>
            </w:r>
          </w:p>
        </w:tc>
        <w:tc>
          <w:tcPr>
            <w:tcW w:w="717" w:type="dxa"/>
            <w:tcBorders>
              <w:top w:val="single" w:sz="4" w:space="0" w:color="00B0B9"/>
              <w:bottom w:val="single" w:sz="4" w:space="0" w:color="00B0B9"/>
            </w:tcBorders>
            <w:shd w:val="clear" w:color="auto" w:fill="auto"/>
          </w:tcPr>
          <w:p w14:paraId="665C089B" w14:textId="77777777" w:rsidR="009020BC" w:rsidRPr="00551F45" w:rsidRDefault="009020BC" w:rsidP="00897A70">
            <w:pPr>
              <w:pStyle w:val="bodycopy"/>
              <w:jc w:val="center"/>
              <w:rPr>
                <w:b/>
                <w:bCs/>
              </w:rPr>
            </w:pPr>
            <w:r>
              <w:rPr>
                <w:b/>
                <w:bCs/>
              </w:rPr>
              <w:t>192</w:t>
            </w:r>
          </w:p>
        </w:tc>
      </w:tr>
    </w:tbl>
    <w:p w14:paraId="1F6BF4A3" w14:textId="77777777" w:rsidR="009020BC" w:rsidRDefault="009020BC" w:rsidP="009020BC">
      <w:pPr>
        <w:pStyle w:val="bodycopy"/>
      </w:pPr>
    </w:p>
    <w:p w14:paraId="03E91C57" w14:textId="1616CA93" w:rsidR="00BF4B54" w:rsidRPr="00BF4B54" w:rsidRDefault="00BF4B54" w:rsidP="00BF4B54">
      <w:pPr>
        <w:pStyle w:val="HC"/>
      </w:pPr>
      <w:bookmarkStart w:id="21" w:name="_Toc143201218"/>
      <w:r w:rsidRPr="00BF4B54">
        <w:t>Managing new fish on arrival</w:t>
      </w:r>
      <w:r w:rsidR="00B90FE6">
        <w:t xml:space="preserve"> at hatchery</w:t>
      </w:r>
      <w:bookmarkEnd w:id="21"/>
    </w:p>
    <w:p w14:paraId="57E952A8" w14:textId="0704B923" w:rsidR="00E93CF3" w:rsidRDefault="00802D8B" w:rsidP="0035759B">
      <w:pPr>
        <w:pStyle w:val="Body"/>
        <w:rPr>
          <w:lang w:val="en-US"/>
        </w:rPr>
      </w:pPr>
      <w:r>
        <w:rPr>
          <w:lang w:val="en-US"/>
        </w:rPr>
        <w:t>Prior to transfer of fish from the transport tanks to tanks in the hatchery</w:t>
      </w:r>
      <w:r w:rsidR="002E7E9F">
        <w:rPr>
          <w:lang w:val="en-US"/>
        </w:rPr>
        <w:t xml:space="preserve">, water temperate and salinity were </w:t>
      </w:r>
      <w:r w:rsidR="00146EED">
        <w:rPr>
          <w:lang w:val="en-US"/>
        </w:rPr>
        <w:t>match</w:t>
      </w:r>
      <w:r w:rsidR="00F056E8">
        <w:rPr>
          <w:lang w:val="en-US"/>
        </w:rPr>
        <w:t>ed</w:t>
      </w:r>
      <w:r w:rsidR="00B74DEB">
        <w:rPr>
          <w:lang w:val="en-US"/>
        </w:rPr>
        <w:t xml:space="preserve"> (during trials in 2022, salinity was 15</w:t>
      </w:r>
      <w:r w:rsidR="0094721C">
        <w:rPr>
          <w:lang w:val="en-US"/>
        </w:rPr>
        <w:t xml:space="preserve"> ppt </w:t>
      </w:r>
      <w:r w:rsidR="009E4041">
        <w:rPr>
          <w:lang w:val="en-US"/>
        </w:rPr>
        <w:t xml:space="preserve">and </w:t>
      </w:r>
      <w:r w:rsidR="00B74DEB">
        <w:rPr>
          <w:lang w:val="en-US"/>
        </w:rPr>
        <w:t xml:space="preserve">temperature </w:t>
      </w:r>
      <w:r w:rsidR="009E4041">
        <w:rPr>
          <w:lang w:val="en-US"/>
        </w:rPr>
        <w:t xml:space="preserve">was </w:t>
      </w:r>
      <w:r w:rsidR="00B74DEB">
        <w:rPr>
          <w:lang w:val="en-US"/>
        </w:rPr>
        <w:t>22</w:t>
      </w:r>
      <w:r w:rsidR="00B74DEB" w:rsidRPr="009E4041">
        <w:rPr>
          <w:vertAlign w:val="superscript"/>
          <w:lang w:val="en-US"/>
        </w:rPr>
        <w:t>o</w:t>
      </w:r>
      <w:r w:rsidR="00B74DEB">
        <w:rPr>
          <w:lang w:val="en-US"/>
        </w:rPr>
        <w:t>C</w:t>
      </w:r>
      <w:r w:rsidR="009E4041">
        <w:rPr>
          <w:lang w:val="en-US"/>
        </w:rPr>
        <w:t>)</w:t>
      </w:r>
      <w:r w:rsidR="00B74DEB">
        <w:rPr>
          <w:lang w:val="en-US"/>
        </w:rPr>
        <w:t xml:space="preserve">.  </w:t>
      </w:r>
      <w:r w:rsidR="00F056E8">
        <w:rPr>
          <w:lang w:val="en-US"/>
        </w:rPr>
        <w:t xml:space="preserve">Fish were placed into </w:t>
      </w:r>
      <w:r w:rsidR="00F22E99">
        <w:rPr>
          <w:lang w:val="en-US"/>
        </w:rPr>
        <w:t xml:space="preserve">isolation in static </w:t>
      </w:r>
      <w:r w:rsidR="00367B63">
        <w:rPr>
          <w:lang w:val="en-US"/>
        </w:rPr>
        <w:t>flat</w:t>
      </w:r>
      <w:r w:rsidR="00F22E99">
        <w:rPr>
          <w:lang w:val="en-US"/>
        </w:rPr>
        <w:t>-</w:t>
      </w:r>
      <w:r w:rsidR="00367B63">
        <w:rPr>
          <w:lang w:val="en-US"/>
        </w:rPr>
        <w:t>bottom</w:t>
      </w:r>
      <w:r w:rsidR="00F22E99">
        <w:rPr>
          <w:lang w:val="en-US"/>
        </w:rPr>
        <w:t>ed</w:t>
      </w:r>
      <w:r w:rsidR="00367B63">
        <w:rPr>
          <w:lang w:val="en-US"/>
        </w:rPr>
        <w:t xml:space="preserve"> tanks</w:t>
      </w:r>
      <w:r w:rsidR="00A235DC">
        <w:rPr>
          <w:lang w:val="en-US"/>
        </w:rPr>
        <w:t xml:space="preserve"> (1</w:t>
      </w:r>
      <w:r w:rsidR="00B06CE1">
        <w:rPr>
          <w:lang w:val="en-US"/>
        </w:rPr>
        <w:t xml:space="preserve">.0 - </w:t>
      </w:r>
      <w:r w:rsidR="00A235DC">
        <w:rPr>
          <w:lang w:val="en-US"/>
        </w:rPr>
        <w:t xml:space="preserve">1.6 m </w:t>
      </w:r>
      <w:proofErr w:type="spellStart"/>
      <w:r w:rsidR="00A235DC">
        <w:rPr>
          <w:lang w:val="en-US"/>
        </w:rPr>
        <w:t>dia</w:t>
      </w:r>
      <w:proofErr w:type="spellEnd"/>
      <w:r w:rsidR="00A235DC">
        <w:rPr>
          <w:lang w:val="en-US"/>
        </w:rPr>
        <w:t xml:space="preserve">, water depth </w:t>
      </w:r>
      <w:r w:rsidR="00DD0F4C">
        <w:rPr>
          <w:lang w:val="en-US"/>
        </w:rPr>
        <w:t>1</w:t>
      </w:r>
      <w:r w:rsidR="00A235DC">
        <w:rPr>
          <w:lang w:val="en-US"/>
        </w:rPr>
        <w:t>5-</w:t>
      </w:r>
      <w:r w:rsidR="00047698">
        <w:rPr>
          <w:lang w:val="en-US"/>
        </w:rPr>
        <w:t>16</w:t>
      </w:r>
      <w:r w:rsidR="00A235DC">
        <w:rPr>
          <w:lang w:val="en-US"/>
        </w:rPr>
        <w:t xml:space="preserve"> cm)</w:t>
      </w:r>
      <w:r w:rsidR="00367B63">
        <w:rPr>
          <w:lang w:val="en-US"/>
        </w:rPr>
        <w:t xml:space="preserve"> </w:t>
      </w:r>
      <w:r w:rsidR="00153C1E">
        <w:rPr>
          <w:lang w:val="en-US"/>
        </w:rPr>
        <w:t>(</w:t>
      </w:r>
      <w:r w:rsidR="00335DDD">
        <w:rPr>
          <w:lang w:val="en-US"/>
        </w:rPr>
        <w:t xml:space="preserve">stocking density: </w:t>
      </w:r>
      <w:r w:rsidR="00C1257B">
        <w:rPr>
          <w:lang w:val="en-US"/>
        </w:rPr>
        <w:t xml:space="preserve"> </w:t>
      </w:r>
      <w:r w:rsidR="00BB1610">
        <w:rPr>
          <w:lang w:val="en-US"/>
        </w:rPr>
        <w:t>15-23 fish/m</w:t>
      </w:r>
      <w:r w:rsidR="00BB1610" w:rsidRPr="00BB1610">
        <w:rPr>
          <w:vertAlign w:val="superscript"/>
          <w:lang w:val="en-US"/>
        </w:rPr>
        <w:t>2</w:t>
      </w:r>
      <w:r w:rsidR="00BB1610">
        <w:rPr>
          <w:lang w:val="en-US"/>
        </w:rPr>
        <w:t xml:space="preserve">, </w:t>
      </w:r>
      <w:r w:rsidR="00B65E90">
        <w:rPr>
          <w:lang w:val="en-US"/>
        </w:rPr>
        <w:t>6</w:t>
      </w:r>
      <w:r w:rsidR="00BB1610">
        <w:rPr>
          <w:lang w:val="en-US"/>
        </w:rPr>
        <w:t>0-1</w:t>
      </w:r>
      <w:r w:rsidR="0093654C">
        <w:rPr>
          <w:lang w:val="en-US"/>
        </w:rPr>
        <w:t>50</w:t>
      </w:r>
      <w:r w:rsidR="00BB1610">
        <w:rPr>
          <w:lang w:val="en-US"/>
        </w:rPr>
        <w:t xml:space="preserve"> fish/m</w:t>
      </w:r>
      <w:r w:rsidR="00BB1610" w:rsidRPr="00BB1610">
        <w:rPr>
          <w:vertAlign w:val="superscript"/>
          <w:lang w:val="en-US"/>
        </w:rPr>
        <w:t>3</w:t>
      </w:r>
      <w:r w:rsidR="00BB1610">
        <w:rPr>
          <w:lang w:val="en-US"/>
        </w:rPr>
        <w:t>)</w:t>
      </w:r>
      <w:r w:rsidR="00D66776">
        <w:rPr>
          <w:lang w:val="en-US"/>
        </w:rPr>
        <w:t xml:space="preserve"> under subdued lighting</w:t>
      </w:r>
      <w:r w:rsidR="009020BC">
        <w:rPr>
          <w:lang w:val="en-US"/>
        </w:rPr>
        <w:t xml:space="preserve"> (</w:t>
      </w:r>
      <w:r w:rsidR="009020BC">
        <w:rPr>
          <w:lang w:val="en-US"/>
        </w:rPr>
        <w:fldChar w:fldCharType="begin"/>
      </w:r>
      <w:r w:rsidR="009020BC">
        <w:rPr>
          <w:lang w:val="en-US"/>
        </w:rPr>
        <w:instrText xml:space="preserve"> REF _Ref143166025 </w:instrText>
      </w:r>
      <w:r w:rsidR="009020BC">
        <w:rPr>
          <w:lang w:val="en-US"/>
        </w:rPr>
        <w:fldChar w:fldCharType="separate"/>
      </w:r>
      <w:r w:rsidR="004F57BE">
        <w:t xml:space="preserve">Figure </w:t>
      </w:r>
      <w:r w:rsidR="004F57BE">
        <w:rPr>
          <w:noProof/>
        </w:rPr>
        <w:t>1</w:t>
      </w:r>
      <w:r w:rsidR="009020BC">
        <w:rPr>
          <w:lang w:val="en-US"/>
        </w:rPr>
        <w:fldChar w:fldCharType="end"/>
      </w:r>
      <w:r w:rsidR="009020BC">
        <w:rPr>
          <w:lang w:val="en-US"/>
        </w:rPr>
        <w:t>)</w:t>
      </w:r>
      <w:r w:rsidR="00B06CE1">
        <w:rPr>
          <w:lang w:val="en-US"/>
        </w:rPr>
        <w:t>.</w:t>
      </w:r>
      <w:r w:rsidR="00153C1E">
        <w:rPr>
          <w:lang w:val="en-US"/>
        </w:rPr>
        <w:t xml:space="preserve">  </w:t>
      </w:r>
      <w:r w:rsidR="00671950">
        <w:rPr>
          <w:lang w:val="en-US"/>
        </w:rPr>
        <w:t>Since d</w:t>
      </w:r>
      <w:r w:rsidR="00E51029">
        <w:rPr>
          <w:lang w:val="en-US"/>
        </w:rPr>
        <w:t>usky flathead appear</w:t>
      </w:r>
      <w:r w:rsidR="00671950">
        <w:rPr>
          <w:lang w:val="en-US"/>
        </w:rPr>
        <w:t>ed</w:t>
      </w:r>
      <w:r w:rsidR="00E51029">
        <w:rPr>
          <w:lang w:val="en-US"/>
        </w:rPr>
        <w:t xml:space="preserve"> to prefer water movement within </w:t>
      </w:r>
      <w:r w:rsidR="00AA502E">
        <w:rPr>
          <w:lang w:val="en-US"/>
        </w:rPr>
        <w:t xml:space="preserve">the </w:t>
      </w:r>
      <w:r w:rsidR="00E51029">
        <w:rPr>
          <w:lang w:val="en-US"/>
        </w:rPr>
        <w:t>tanks</w:t>
      </w:r>
      <w:r w:rsidR="00671950">
        <w:rPr>
          <w:lang w:val="en-US"/>
        </w:rPr>
        <w:t>,</w:t>
      </w:r>
      <w:r w:rsidR="00E51029">
        <w:rPr>
          <w:lang w:val="en-US"/>
        </w:rPr>
        <w:t xml:space="preserve"> </w:t>
      </w:r>
      <w:r w:rsidR="00597194">
        <w:rPr>
          <w:lang w:val="en-US"/>
        </w:rPr>
        <w:t xml:space="preserve">each tank </w:t>
      </w:r>
      <w:r w:rsidR="00833911">
        <w:rPr>
          <w:lang w:val="en-US"/>
        </w:rPr>
        <w:t>was</w:t>
      </w:r>
      <w:r w:rsidR="00153C1E">
        <w:rPr>
          <w:lang w:val="en-US"/>
        </w:rPr>
        <w:t xml:space="preserve"> provided with aeration and a</w:t>
      </w:r>
      <w:r w:rsidR="00C039A6">
        <w:rPr>
          <w:lang w:val="en-US"/>
        </w:rPr>
        <w:t xml:space="preserve"> small </w:t>
      </w:r>
      <w:r w:rsidR="002F7909">
        <w:rPr>
          <w:lang w:val="en-US"/>
        </w:rPr>
        <w:t>submersible pond</w:t>
      </w:r>
      <w:r w:rsidR="00C039A6">
        <w:rPr>
          <w:lang w:val="en-US"/>
        </w:rPr>
        <w:t xml:space="preserve"> pump to </w:t>
      </w:r>
      <w:r w:rsidR="000F33DF">
        <w:rPr>
          <w:lang w:val="en-US"/>
        </w:rPr>
        <w:t>circulate</w:t>
      </w:r>
      <w:r w:rsidR="00C039A6">
        <w:rPr>
          <w:lang w:val="en-US"/>
        </w:rPr>
        <w:t xml:space="preserve"> water within the tank</w:t>
      </w:r>
      <w:r w:rsidR="00E86CD9">
        <w:rPr>
          <w:lang w:val="en-US"/>
        </w:rPr>
        <w:t xml:space="preserve">.  </w:t>
      </w:r>
      <w:proofErr w:type="spellStart"/>
      <w:r w:rsidR="00ED2AB1">
        <w:rPr>
          <w:lang w:val="en-US"/>
        </w:rPr>
        <w:t>Aqua</w:t>
      </w:r>
      <w:r w:rsidR="002450CF">
        <w:rPr>
          <w:lang w:val="en-US"/>
        </w:rPr>
        <w:t>sonic</w:t>
      </w:r>
      <w:proofErr w:type="spellEnd"/>
      <w:r w:rsidR="002450CF">
        <w:rPr>
          <w:lang w:val="en-US"/>
        </w:rPr>
        <w:t xml:space="preserve"> </w:t>
      </w:r>
      <w:r w:rsidR="0075331A">
        <w:rPr>
          <w:lang w:val="en-US"/>
        </w:rPr>
        <w:t>Ammonia-Gone (</w:t>
      </w:r>
      <w:r w:rsidR="002450CF">
        <w:rPr>
          <w:lang w:val="en-US"/>
        </w:rPr>
        <w:t>Natures Best, Tasmania</w:t>
      </w:r>
      <w:r w:rsidR="00E13F81">
        <w:rPr>
          <w:lang w:val="en-US"/>
        </w:rPr>
        <w:t>)</w:t>
      </w:r>
      <w:r w:rsidR="00AC72D7">
        <w:rPr>
          <w:lang w:val="en-US"/>
        </w:rPr>
        <w:t xml:space="preserve"> (</w:t>
      </w:r>
      <w:r w:rsidR="00DB5B28">
        <w:rPr>
          <w:lang w:val="en-US"/>
        </w:rPr>
        <w:t xml:space="preserve">0.25 mL/L) was added to the tanks to </w:t>
      </w:r>
      <w:r w:rsidR="00E05371">
        <w:rPr>
          <w:lang w:val="en-US"/>
        </w:rPr>
        <w:t xml:space="preserve">neutralize ammonia.  </w:t>
      </w:r>
      <w:r w:rsidR="00167E6B">
        <w:rPr>
          <w:lang w:val="en-US"/>
        </w:rPr>
        <w:t xml:space="preserve">Under these </w:t>
      </w:r>
      <w:r w:rsidR="002B31D4">
        <w:rPr>
          <w:lang w:val="en-US"/>
        </w:rPr>
        <w:t xml:space="preserve">holding </w:t>
      </w:r>
      <w:r w:rsidR="00167E6B">
        <w:rPr>
          <w:lang w:val="en-US"/>
        </w:rPr>
        <w:t xml:space="preserve">condition fish </w:t>
      </w:r>
      <w:r w:rsidR="00332E98">
        <w:rPr>
          <w:lang w:val="en-US"/>
        </w:rPr>
        <w:t>did not appear stressed</w:t>
      </w:r>
      <w:r w:rsidR="00BA77F9">
        <w:rPr>
          <w:lang w:val="en-US"/>
        </w:rPr>
        <w:t>.</w:t>
      </w:r>
    </w:p>
    <w:p w14:paraId="1069B61D" w14:textId="4C997538" w:rsidR="001D4D60" w:rsidRDefault="001D4D60" w:rsidP="0035759B">
      <w:pPr>
        <w:pStyle w:val="Body"/>
        <w:rPr>
          <w:lang w:val="en-US"/>
        </w:rPr>
      </w:pPr>
      <w:r>
        <w:rPr>
          <w:lang w:val="en-US"/>
        </w:rPr>
        <w:t xml:space="preserve">Prior to spawning </w:t>
      </w:r>
      <w:r w:rsidR="00AD37A5">
        <w:rPr>
          <w:lang w:val="en-US"/>
        </w:rPr>
        <w:t>trials</w:t>
      </w:r>
      <w:r>
        <w:rPr>
          <w:lang w:val="en-US"/>
        </w:rPr>
        <w:t xml:space="preserve">, salinity </w:t>
      </w:r>
      <w:r w:rsidR="00AD37A5">
        <w:rPr>
          <w:lang w:val="en-US"/>
        </w:rPr>
        <w:t xml:space="preserve">in </w:t>
      </w:r>
      <w:r w:rsidR="00E05371">
        <w:rPr>
          <w:lang w:val="en-US"/>
        </w:rPr>
        <w:t xml:space="preserve">the </w:t>
      </w:r>
      <w:r w:rsidR="00AD37A5">
        <w:rPr>
          <w:lang w:val="en-US"/>
        </w:rPr>
        <w:t xml:space="preserve">tanks </w:t>
      </w:r>
      <w:r>
        <w:rPr>
          <w:lang w:val="en-US"/>
        </w:rPr>
        <w:t xml:space="preserve">was </w:t>
      </w:r>
      <w:r w:rsidR="00AD37A5">
        <w:rPr>
          <w:lang w:val="en-US"/>
        </w:rPr>
        <w:t>increased</w:t>
      </w:r>
      <w:r>
        <w:rPr>
          <w:lang w:val="en-US"/>
        </w:rPr>
        <w:t xml:space="preserve"> to </w:t>
      </w:r>
      <w:r w:rsidR="00AD37A5">
        <w:rPr>
          <w:lang w:val="en-US"/>
        </w:rPr>
        <w:t>&gt; 30</w:t>
      </w:r>
      <w:r w:rsidR="0094721C">
        <w:rPr>
          <w:lang w:val="en-US"/>
        </w:rPr>
        <w:t xml:space="preserve"> ppt</w:t>
      </w:r>
      <w:r w:rsidR="005245A2">
        <w:rPr>
          <w:lang w:val="en-US"/>
        </w:rPr>
        <w:t xml:space="preserve"> to be consistent with </w:t>
      </w:r>
      <w:r w:rsidR="002F7909">
        <w:rPr>
          <w:lang w:val="en-US"/>
        </w:rPr>
        <w:t xml:space="preserve">the </w:t>
      </w:r>
      <w:r w:rsidR="005245A2">
        <w:rPr>
          <w:lang w:val="en-US"/>
        </w:rPr>
        <w:t>egg incubation salinities</w:t>
      </w:r>
      <w:r w:rsidR="002F7909">
        <w:rPr>
          <w:lang w:val="en-US"/>
        </w:rPr>
        <w:t xml:space="preserve"> being used.</w:t>
      </w:r>
    </w:p>
    <w:p w14:paraId="0DA407EB" w14:textId="77777777" w:rsidR="008C50CD" w:rsidRDefault="008C50CD" w:rsidP="008C50CD">
      <w:pPr>
        <w:pStyle w:val="HC"/>
      </w:pPr>
      <w:bookmarkStart w:id="22" w:name="_Toc143201219"/>
      <w:r>
        <w:t>Broodstock Holding Facilities</w:t>
      </w:r>
      <w:bookmarkEnd w:id="22"/>
    </w:p>
    <w:p w14:paraId="68D06A15" w14:textId="7533933B" w:rsidR="008C50CD" w:rsidRDefault="007D3957" w:rsidP="008C50CD">
      <w:pPr>
        <w:pStyle w:val="Body"/>
        <w:rPr>
          <w:lang w:val="en-US"/>
        </w:rPr>
      </w:pPr>
      <w:r w:rsidRPr="007D3957">
        <w:rPr>
          <w:lang w:val="en-US"/>
        </w:rPr>
        <w:t xml:space="preserve">At the BIRC, dusky flathead broodstock were maintained in 10,000L large fiberglass tanks (up 25 fish at 0.5-5 kg/fish) (Palmer </w:t>
      </w:r>
      <w:r w:rsidRPr="007D3957">
        <w:rPr>
          <w:i/>
          <w:iCs/>
          <w:lang w:val="en-US"/>
        </w:rPr>
        <w:t>et al</w:t>
      </w:r>
      <w:r w:rsidRPr="007D3957">
        <w:rPr>
          <w:lang w:val="en-US"/>
        </w:rPr>
        <w:t xml:space="preserve">. 2000).  Although flathead </w:t>
      </w:r>
      <w:proofErr w:type="gramStart"/>
      <w:r w:rsidRPr="007D3957">
        <w:rPr>
          <w:lang w:val="en-US"/>
        </w:rPr>
        <w:t>are</w:t>
      </w:r>
      <w:proofErr w:type="gramEnd"/>
      <w:r w:rsidRPr="007D3957">
        <w:rPr>
          <w:lang w:val="en-US"/>
        </w:rPr>
        <w:t xml:space="preserve"> known to bury in the substrate, the tanks were not provided with substrate material to facilitate monitoring of fish and tank maintenance.  When disturbed, broodstock tended to exhibit a flight response and consequently would bump into the sides of the tank (P. Palmer, </w:t>
      </w:r>
      <w:r w:rsidRPr="007D3957">
        <w:rPr>
          <w:i/>
          <w:iCs/>
          <w:lang w:val="en-US"/>
        </w:rPr>
        <w:t>pers comm</w:t>
      </w:r>
      <w:r w:rsidRPr="007D3957">
        <w:rPr>
          <w:lang w:val="en-US"/>
        </w:rPr>
        <w:t>.).  Consequently, broodstock were held in reduced light conditions and disturbances were kept to a minimum.  At the BIRC, broodstock were fed chopped fish (</w:t>
      </w:r>
      <w:proofErr w:type="gramStart"/>
      <w:r w:rsidRPr="007D3957">
        <w:rPr>
          <w:lang w:val="en-US"/>
        </w:rPr>
        <w:t>e.g.</w:t>
      </w:r>
      <w:proofErr w:type="gramEnd"/>
      <w:r w:rsidRPr="007D3957">
        <w:rPr>
          <w:lang w:val="en-US"/>
        </w:rPr>
        <w:t xml:space="preserve"> pilchards) supplemented with vitamins (Palmer </w:t>
      </w:r>
      <w:r w:rsidRPr="007D3957">
        <w:rPr>
          <w:i/>
          <w:iCs/>
          <w:lang w:val="en-US"/>
        </w:rPr>
        <w:t>et al</w:t>
      </w:r>
      <w:r w:rsidRPr="007D3957">
        <w:rPr>
          <w:lang w:val="en-US"/>
        </w:rPr>
        <w:t>. 2000).  B</w:t>
      </w:r>
      <w:r w:rsidR="008C50CD" w:rsidRPr="009D2F50">
        <w:rPr>
          <w:lang w:val="en-US"/>
        </w:rPr>
        <w:t>roodstock could not be weaned onto artificial diets.</w:t>
      </w:r>
      <w:r>
        <w:rPr>
          <w:lang w:val="en-US"/>
        </w:rPr>
        <w:t xml:space="preserve"> Broodstock were not fed at </w:t>
      </w:r>
      <w:r w:rsidRPr="0094721C">
        <w:rPr>
          <w:i/>
          <w:iCs/>
          <w:lang w:val="en-US"/>
        </w:rPr>
        <w:t xml:space="preserve">Narooma </w:t>
      </w:r>
      <w:r w:rsidR="0094721C" w:rsidRPr="0094721C">
        <w:rPr>
          <w:i/>
          <w:iCs/>
          <w:lang w:val="en-US"/>
        </w:rPr>
        <w:t>Aquaculture</w:t>
      </w:r>
      <w:r>
        <w:rPr>
          <w:lang w:val="en-US"/>
        </w:rPr>
        <w:t>.</w:t>
      </w:r>
    </w:p>
    <w:p w14:paraId="74F24BF3" w14:textId="77777777" w:rsidR="00117500" w:rsidRDefault="00117500" w:rsidP="00117500">
      <w:pPr>
        <w:pStyle w:val="HC"/>
      </w:pPr>
      <w:bookmarkStart w:id="23" w:name="_Toc143201220"/>
      <w:r>
        <w:t>Sedation and anaesthesia</w:t>
      </w:r>
      <w:bookmarkEnd w:id="23"/>
    </w:p>
    <w:p w14:paraId="0E588E22" w14:textId="2D597EB1" w:rsidR="00117500" w:rsidRDefault="00117500" w:rsidP="00117500">
      <w:pPr>
        <w:pStyle w:val="Body"/>
      </w:pPr>
      <w:r>
        <w:t xml:space="preserve">All broodstock were </w:t>
      </w:r>
      <w:r w:rsidRPr="002056CD">
        <w:t xml:space="preserve">anesthetised </w:t>
      </w:r>
      <w:r>
        <w:t xml:space="preserve">before </w:t>
      </w:r>
      <w:r w:rsidRPr="00F22F3D">
        <w:t>measurement</w:t>
      </w:r>
      <w:r>
        <w:t>, gamete assessment, hormone injection and gamete stripping.  Broodstock were anesthetised in aerated water containing Aqui-S (</w:t>
      </w:r>
      <w:r w:rsidRPr="00FD270A">
        <w:t>AQUI-S New Zealand Ltd</w:t>
      </w:r>
      <w:r>
        <w:t xml:space="preserve">, </w:t>
      </w:r>
      <w:r w:rsidRPr="001A2A72">
        <w:t>Lower Hutt</w:t>
      </w:r>
      <w:r w:rsidRPr="00FD6289">
        <w:t>, NZ) (0.01</w:t>
      </w:r>
      <w:r w:rsidR="0094721C">
        <w:noBreakHyphen/>
      </w:r>
      <w:r w:rsidRPr="00FD6289">
        <w:t>0.1</w:t>
      </w:r>
      <w:r w:rsidR="0094721C">
        <w:t> </w:t>
      </w:r>
      <w:r w:rsidRPr="00FD6289">
        <w:t>mL/L, depending on size of fish).</w:t>
      </w:r>
      <w:r>
        <w:t xml:space="preserve">  </w:t>
      </w:r>
    </w:p>
    <w:p w14:paraId="47EB72D7" w14:textId="77777777" w:rsidR="00117500" w:rsidRDefault="00117500" w:rsidP="00117500">
      <w:pPr>
        <w:pStyle w:val="bodycopy"/>
      </w:pPr>
    </w:p>
    <w:p w14:paraId="6AB3C732" w14:textId="251BF8D2" w:rsidR="008C50CD" w:rsidRDefault="008C50CD" w:rsidP="0035759B">
      <w:pPr>
        <w:pStyle w:val="Body"/>
        <w:rPr>
          <w:lang w:val="en-US"/>
        </w:rPr>
      </w:pPr>
      <w:r>
        <w:rPr>
          <w:noProof/>
          <w:lang w:val="en-US"/>
        </w:rPr>
        <w:lastRenderedPageBreak/>
        <mc:AlternateContent>
          <mc:Choice Requires="wpg">
            <w:drawing>
              <wp:anchor distT="0" distB="0" distL="114300" distR="114300" simplePos="0" relativeHeight="251685888" behindDoc="1" locked="0" layoutInCell="1" allowOverlap="1" wp14:anchorId="7B97044B" wp14:editId="3A590A4C">
                <wp:simplePos x="0" y="0"/>
                <wp:positionH relativeFrom="margin">
                  <wp:align>right</wp:align>
                </wp:positionH>
                <wp:positionV relativeFrom="paragraph">
                  <wp:posOffset>25400</wp:posOffset>
                </wp:positionV>
                <wp:extent cx="5933891" cy="3124369"/>
                <wp:effectExtent l="0" t="0" r="0" b="0"/>
                <wp:wrapNone/>
                <wp:docPr id="39" name="Group 39"/>
                <wp:cNvGraphicFramePr/>
                <a:graphic xmlns:a="http://schemas.openxmlformats.org/drawingml/2006/main">
                  <a:graphicData uri="http://schemas.microsoft.com/office/word/2010/wordprocessingGroup">
                    <wpg:wgp>
                      <wpg:cNvGrpSpPr/>
                      <wpg:grpSpPr>
                        <a:xfrm>
                          <a:off x="0" y="0"/>
                          <a:ext cx="5933891" cy="3124369"/>
                          <a:chOff x="127" y="-169"/>
                          <a:chExt cx="5933891" cy="3124369"/>
                        </a:xfrm>
                      </wpg:grpSpPr>
                      <wpg:grpSp>
                        <wpg:cNvPr id="22" name="Group 22"/>
                        <wpg:cNvGrpSpPr/>
                        <wpg:grpSpPr>
                          <a:xfrm>
                            <a:off x="127" y="-169"/>
                            <a:ext cx="5933891" cy="2783974"/>
                            <a:chOff x="127" y="-169"/>
                            <a:chExt cx="5933891" cy="2783974"/>
                          </a:xfrm>
                        </wpg:grpSpPr>
                        <pic:pic xmlns:pic="http://schemas.openxmlformats.org/drawingml/2006/picture">
                          <pic:nvPicPr>
                            <pic:cNvPr id="2" name="Picture 2"/>
                            <pic:cNvPicPr>
                              <a:picLocks noChangeAspect="1"/>
                            </pic:cNvPicPr>
                          </pic:nvPicPr>
                          <pic:blipFill>
                            <a:blip r:embed="rId54" cstate="print">
                              <a:extLst>
                                <a:ext uri="{28A0092B-C50C-407E-A947-70E740481C1C}">
                                  <a14:useLocalDpi xmlns:a14="http://schemas.microsoft.com/office/drawing/2010/main"/>
                                </a:ext>
                              </a:extLst>
                            </a:blip>
                            <a:srcRect/>
                            <a:stretch>
                              <a:fillRect/>
                            </a:stretch>
                          </pic:blipFill>
                          <pic:spPr bwMode="auto">
                            <a:xfrm rot="5400000">
                              <a:off x="-348239" y="348197"/>
                              <a:ext cx="2783494" cy="2086762"/>
                            </a:xfrm>
                            <a:prstGeom prst="rect">
                              <a:avLst/>
                            </a:prstGeom>
                            <a:noFill/>
                            <a:ln>
                              <a:noFill/>
                            </a:ln>
                          </pic:spPr>
                        </pic:pic>
                        <pic:pic xmlns:pic="http://schemas.openxmlformats.org/drawingml/2006/picture">
                          <pic:nvPicPr>
                            <pic:cNvPr id="13" name="Picture 13"/>
                            <pic:cNvPicPr>
                              <a:picLocks noChangeAspect="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2224587" y="1587"/>
                              <a:ext cx="3709431" cy="2782218"/>
                            </a:xfrm>
                            <a:prstGeom prst="rect">
                              <a:avLst/>
                            </a:prstGeom>
                            <a:noFill/>
                            <a:ln>
                              <a:noFill/>
                            </a:ln>
                          </pic:spPr>
                        </pic:pic>
                      </wpg:grpSp>
                      <wps:wsp>
                        <wps:cNvPr id="32" name="Text Box 32"/>
                        <wps:cNvSpPr txBox="1"/>
                        <wps:spPr>
                          <a:xfrm>
                            <a:off x="952500" y="2895600"/>
                            <a:ext cx="4229100" cy="228600"/>
                          </a:xfrm>
                          <a:prstGeom prst="rect">
                            <a:avLst/>
                          </a:prstGeom>
                          <a:solidFill>
                            <a:prstClr val="white"/>
                          </a:solidFill>
                          <a:ln>
                            <a:noFill/>
                          </a:ln>
                        </wps:spPr>
                        <wps:txbx>
                          <w:txbxContent>
                            <w:p w14:paraId="36FCADF5" w14:textId="37FA7E5A" w:rsidR="00BB4F21" w:rsidRPr="00C01A0C" w:rsidRDefault="00BB4F21" w:rsidP="00BB4F21">
                              <w:pPr>
                                <w:pStyle w:val="Caption0"/>
                                <w:jc w:val="center"/>
                                <w:rPr>
                                  <w:noProof/>
                                  <w:szCs w:val="24"/>
                                  <w:lang w:val="en-US"/>
                                </w:rPr>
                              </w:pPr>
                              <w:bookmarkStart w:id="24" w:name="_Ref143166025"/>
                              <w:bookmarkStart w:id="25" w:name="_Toc143201251"/>
                              <w:r>
                                <w:t xml:space="preserve">Figure </w:t>
                              </w:r>
                              <w:fldSimple w:instr=" SEQ Figure \* ARABIC ">
                                <w:r w:rsidR="00470043">
                                  <w:rPr>
                                    <w:noProof/>
                                  </w:rPr>
                                  <w:t>1</w:t>
                                </w:r>
                              </w:fldSimple>
                              <w:bookmarkEnd w:id="24"/>
                              <w:r>
                                <w:t>.  Dusky flathead in static flat-bottomed tanks.</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97044B" id="Group 39" o:spid="_x0000_s1028" style="position:absolute;margin-left:416.05pt;margin-top:2pt;width:467.25pt;height:246pt;z-index:-251630592;mso-position-horizontal:right;mso-position-horizontal-relative:margin;mso-width-relative:margin;mso-height-relative:margin" coordorigin="1,-1" coordsize="59338,3124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">
                <v:group id="Group 22" o:spid="_x0000_s1029" style="position:absolute;left:1;top:-1;width:59339;height:27839" coordorigin="1,-1" coordsize="59338,27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0" type="#_x0000_t75" style="position:absolute;left:-3482;top:3482;width:27834;height:2086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">
                    <v:imagedata r:id="rId56" o:title=""/>
                  </v:shape>
                  <v:shape id="Picture 13" o:spid="_x0000_s1031" type="#_x0000_t75" style="position:absolute;left:22245;top:15;width:37095;height:278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">
                    <v:imagedata r:id="rId57" o:title=""/>
                  </v:shape>
                </v:group>
                <v:shape id="Text Box 32" o:spid="_x0000_s1032" type="#_x0000_t202" style="position:absolute;left:9525;top:28956;width:4229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bPSxQAAANsAAAAPAAAAZHJzL2Rvd25yZXYueG1sRI/NasMw&#10;EITvhbyD2EAupZHrQ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BNCbPSxQAAANsAAAAP&#10;AAAAAAAAAAAAAAAAAAcCAABkcnMvZG93bnJldi54bWxQSwUGAAAAAAMAAwC3AAAA+QIAAAAA&#10;" stroked="f">
                  <v:textbox inset="0,0,0,0">
                    <w:txbxContent>
                      <w:p w14:paraId="36FCADF5" w14:textId="37FA7E5A" w:rsidR="00BB4F21" w:rsidRPr="00C01A0C" w:rsidRDefault="00BB4F21" w:rsidP="00BB4F21">
                        <w:pPr>
                          <w:pStyle w:val="Caption0"/>
                          <w:jc w:val="center"/>
                          <w:rPr>
                            <w:noProof/>
                            <w:szCs w:val="24"/>
                            <w:lang w:val="en-US"/>
                          </w:rPr>
                        </w:pPr>
                        <w:bookmarkStart w:id="26" w:name="_Ref143166025"/>
                        <w:bookmarkStart w:id="27" w:name="_Toc143201251"/>
                        <w:r>
                          <w:t xml:space="preserve">Figure </w:t>
                        </w:r>
                        <w:fldSimple w:instr=" SEQ Figure \* ARABIC ">
                          <w:r w:rsidR="00470043">
                            <w:rPr>
                              <w:noProof/>
                            </w:rPr>
                            <w:t>1</w:t>
                          </w:r>
                        </w:fldSimple>
                        <w:bookmarkEnd w:id="26"/>
                        <w:r>
                          <w:t>.  Dusky flathead in static flat-bottomed tanks.</w:t>
                        </w:r>
                        <w:bookmarkEnd w:id="27"/>
                      </w:p>
                    </w:txbxContent>
                  </v:textbox>
                </v:shape>
                <w10:wrap anchorx="margin"/>
              </v:group>
            </w:pict>
          </mc:Fallback>
        </mc:AlternateContent>
      </w:r>
    </w:p>
    <w:p w14:paraId="7339A351" w14:textId="598D845E" w:rsidR="001809AD" w:rsidRDefault="001809AD" w:rsidP="0035759B">
      <w:pPr>
        <w:pStyle w:val="Body"/>
        <w:rPr>
          <w:lang w:val="en-US"/>
        </w:rPr>
      </w:pPr>
    </w:p>
    <w:p w14:paraId="4D92AC61" w14:textId="38A4EE23" w:rsidR="001809AD" w:rsidRDefault="001809AD" w:rsidP="0035759B">
      <w:pPr>
        <w:pStyle w:val="Body"/>
        <w:rPr>
          <w:lang w:val="en-US"/>
        </w:rPr>
      </w:pPr>
    </w:p>
    <w:p w14:paraId="0C2159B0" w14:textId="1EB26A20" w:rsidR="001809AD" w:rsidRDefault="001809AD" w:rsidP="0035759B">
      <w:pPr>
        <w:pStyle w:val="Body"/>
        <w:rPr>
          <w:lang w:val="en-US"/>
        </w:rPr>
      </w:pPr>
    </w:p>
    <w:p w14:paraId="520FD027" w14:textId="34C90CBA" w:rsidR="001809AD" w:rsidRDefault="001809AD" w:rsidP="0035759B">
      <w:pPr>
        <w:pStyle w:val="Body"/>
        <w:rPr>
          <w:lang w:val="en-US"/>
        </w:rPr>
      </w:pPr>
    </w:p>
    <w:p w14:paraId="023E1867" w14:textId="7CCDB2EF" w:rsidR="001809AD" w:rsidRDefault="001809AD" w:rsidP="0035759B">
      <w:pPr>
        <w:pStyle w:val="Body"/>
        <w:rPr>
          <w:lang w:val="en-US"/>
        </w:rPr>
      </w:pPr>
    </w:p>
    <w:p w14:paraId="23DB15A5" w14:textId="00E196A2" w:rsidR="001809AD" w:rsidRDefault="001809AD" w:rsidP="0035759B">
      <w:pPr>
        <w:pStyle w:val="Body"/>
        <w:rPr>
          <w:lang w:val="en-US"/>
        </w:rPr>
      </w:pPr>
    </w:p>
    <w:p w14:paraId="17BE0128" w14:textId="409D3CB8" w:rsidR="001809AD" w:rsidRDefault="001809AD" w:rsidP="0035759B">
      <w:pPr>
        <w:pStyle w:val="Body"/>
        <w:rPr>
          <w:lang w:val="en-US"/>
        </w:rPr>
      </w:pPr>
    </w:p>
    <w:p w14:paraId="625D63D1" w14:textId="0FFB272C" w:rsidR="001809AD" w:rsidRDefault="001809AD" w:rsidP="0035759B">
      <w:pPr>
        <w:pStyle w:val="Body"/>
        <w:rPr>
          <w:lang w:val="en-US"/>
        </w:rPr>
      </w:pPr>
    </w:p>
    <w:p w14:paraId="1717DBCE" w14:textId="7285A7C6" w:rsidR="001809AD" w:rsidRDefault="001809AD" w:rsidP="0035759B">
      <w:pPr>
        <w:pStyle w:val="Body"/>
        <w:rPr>
          <w:lang w:val="en-US"/>
        </w:rPr>
      </w:pPr>
    </w:p>
    <w:p w14:paraId="145C133D" w14:textId="2B5AC708" w:rsidR="001809AD" w:rsidRDefault="001809AD" w:rsidP="0035759B">
      <w:pPr>
        <w:pStyle w:val="Body"/>
        <w:rPr>
          <w:lang w:val="en-US"/>
        </w:rPr>
      </w:pPr>
    </w:p>
    <w:p w14:paraId="54923667" w14:textId="083DE59D" w:rsidR="001809AD" w:rsidRDefault="001809AD" w:rsidP="0035759B">
      <w:pPr>
        <w:pStyle w:val="Body"/>
        <w:rPr>
          <w:lang w:val="en-US"/>
        </w:rPr>
      </w:pPr>
    </w:p>
    <w:p w14:paraId="499E637E" w14:textId="5C5BC019" w:rsidR="001809AD" w:rsidRDefault="001809AD" w:rsidP="0035759B">
      <w:pPr>
        <w:pStyle w:val="Body"/>
        <w:rPr>
          <w:lang w:val="en-US"/>
        </w:rPr>
      </w:pPr>
    </w:p>
    <w:p w14:paraId="63F11B45" w14:textId="4981F843" w:rsidR="00EA362D" w:rsidRDefault="00EA362D" w:rsidP="00EA362D">
      <w:pPr>
        <w:pStyle w:val="bodycopy"/>
        <w:rPr>
          <w:lang w:val="en-US"/>
        </w:rPr>
      </w:pPr>
    </w:p>
    <w:p w14:paraId="12963F3A" w14:textId="77777777" w:rsidR="009020BC" w:rsidRDefault="009020BC" w:rsidP="009020BC">
      <w:pPr>
        <w:pStyle w:val="HC"/>
      </w:pPr>
      <w:bookmarkStart w:id="28" w:name="_Toc143201221"/>
      <w:r>
        <w:t>Water quality requirements</w:t>
      </w:r>
      <w:bookmarkEnd w:id="28"/>
    </w:p>
    <w:p w14:paraId="29044766" w14:textId="452B70D9" w:rsidR="009020BC" w:rsidRDefault="009020BC" w:rsidP="009020BC">
      <w:pPr>
        <w:pStyle w:val="Body"/>
      </w:pPr>
      <w:r>
        <w:t xml:space="preserve">There is no information on water quality requirements for dusky flathead.  Since dusky flathead are estuarine, they are expected to have a </w:t>
      </w:r>
      <w:r w:rsidR="005F3C8C">
        <w:t xml:space="preserve">relatively </w:t>
      </w:r>
      <w:r>
        <w:t xml:space="preserve">broad tolerance to salinity.  Water quality parameter levels that dusky flathead broodstock were exposed to during transport and holding at </w:t>
      </w:r>
      <w:r w:rsidRPr="0094721C">
        <w:rPr>
          <w:i/>
          <w:iCs/>
        </w:rPr>
        <w:t>Narooma Aquaculture</w:t>
      </w:r>
      <w:r>
        <w:t xml:space="preserve"> were:</w:t>
      </w:r>
    </w:p>
    <w:p w14:paraId="2433D7CB" w14:textId="157B6364" w:rsidR="009020BC" w:rsidRDefault="009020BC" w:rsidP="009020BC">
      <w:pPr>
        <w:pStyle w:val="Body"/>
        <w:spacing w:after="0"/>
        <w:ind w:firstLine="720"/>
      </w:pPr>
      <w:r>
        <w:t xml:space="preserve">Salinity: 6 – 33 </w:t>
      </w:r>
      <w:r w:rsidR="0094721C">
        <w:t>ppt</w:t>
      </w:r>
    </w:p>
    <w:p w14:paraId="73EA4203" w14:textId="77777777" w:rsidR="009020BC" w:rsidRDefault="009020BC" w:rsidP="009020BC">
      <w:pPr>
        <w:pStyle w:val="Body"/>
        <w:spacing w:after="0"/>
        <w:ind w:firstLine="720"/>
      </w:pPr>
      <w:r>
        <w:t>Temperature: 17 - 23</w:t>
      </w:r>
      <w:r w:rsidRPr="0014682F">
        <w:rPr>
          <w:vertAlign w:val="superscript"/>
        </w:rPr>
        <w:t>o</w:t>
      </w:r>
      <w:r>
        <w:t>C</w:t>
      </w:r>
    </w:p>
    <w:p w14:paraId="7CF360ED" w14:textId="77777777" w:rsidR="009020BC" w:rsidRDefault="009020BC" w:rsidP="009020BC">
      <w:pPr>
        <w:pStyle w:val="Body"/>
        <w:spacing w:after="0"/>
        <w:ind w:firstLine="720"/>
      </w:pPr>
      <w:r>
        <w:t>pH: 7.0 – 8.0</w:t>
      </w:r>
    </w:p>
    <w:p w14:paraId="1FDA5D69" w14:textId="77777777" w:rsidR="009020BC" w:rsidRDefault="009020BC" w:rsidP="009020BC">
      <w:pPr>
        <w:pStyle w:val="Body"/>
        <w:spacing w:after="0"/>
        <w:ind w:firstLine="720"/>
      </w:pPr>
      <w:r>
        <w:t>Dissolved oxygen (DO):  79-130% saturation.</w:t>
      </w:r>
    </w:p>
    <w:p w14:paraId="04913B15" w14:textId="77777777" w:rsidR="00EA362D" w:rsidRDefault="00EA362D" w:rsidP="00EA362D">
      <w:pPr>
        <w:pStyle w:val="bodycopy"/>
        <w:rPr>
          <w:lang w:val="en-US"/>
        </w:rPr>
      </w:pPr>
    </w:p>
    <w:p w14:paraId="7CAB78E3" w14:textId="10E9A1B4" w:rsidR="00F6049D" w:rsidRDefault="00F6049D" w:rsidP="00F6049D">
      <w:pPr>
        <w:pStyle w:val="HC"/>
      </w:pPr>
      <w:bookmarkStart w:id="29" w:name="_Toc143201222"/>
      <w:r>
        <w:t xml:space="preserve">Broodstock </w:t>
      </w:r>
      <w:r w:rsidR="00401158">
        <w:t>size</w:t>
      </w:r>
      <w:r w:rsidR="00A374EB">
        <w:t xml:space="preserve"> and </w:t>
      </w:r>
      <w:r>
        <w:t>condition</w:t>
      </w:r>
      <w:bookmarkEnd w:id="29"/>
    </w:p>
    <w:p w14:paraId="03EB37C5" w14:textId="708F3F23" w:rsidR="00EA7FB3" w:rsidRPr="001355E1" w:rsidRDefault="00EA7FB3" w:rsidP="00EA7FB3">
      <w:pPr>
        <w:pStyle w:val="Body"/>
      </w:pPr>
      <w:r>
        <w:t xml:space="preserve">Dusky </w:t>
      </w:r>
      <w:proofErr w:type="gramStart"/>
      <w:r>
        <w:t>flathead</w:t>
      </w:r>
      <w:proofErr w:type="gramEnd"/>
      <w:r>
        <w:t xml:space="preserve"> </w:t>
      </w:r>
      <w:r w:rsidR="001355E1">
        <w:t xml:space="preserve">are </w:t>
      </w:r>
      <w:r>
        <w:t xml:space="preserve">sexually dimorphic with females </w:t>
      </w:r>
      <w:r w:rsidRPr="001355E1">
        <w:t xml:space="preserve">exceeding 100 cm and 7.5 kg while males being up to </w:t>
      </w:r>
      <w:r w:rsidRPr="001355E1">
        <w:t>61.5 cm TL (1.58 kg)</w:t>
      </w:r>
      <w:r w:rsidRPr="001355E1">
        <w:t xml:space="preserve"> (Gray and Barnes 2015).</w:t>
      </w:r>
      <w:r w:rsidR="001355E1" w:rsidRPr="001355E1">
        <w:t xml:space="preserve">  However, smaller (younger) fish were targeted as broodstock as larger fish </w:t>
      </w:r>
      <w:r w:rsidR="001355E1" w:rsidRPr="001355E1">
        <w:t xml:space="preserve">are important </w:t>
      </w:r>
      <w:r w:rsidR="001355E1" w:rsidRPr="001355E1">
        <w:t xml:space="preserve">contributors </w:t>
      </w:r>
      <w:r w:rsidR="001355E1" w:rsidRPr="001355E1">
        <w:t>to local bre</w:t>
      </w:r>
      <w:r w:rsidR="001355E1" w:rsidRPr="001355E1">
        <w:t>e</w:t>
      </w:r>
      <w:r w:rsidR="001355E1" w:rsidRPr="001355E1">
        <w:t>ding population</w:t>
      </w:r>
      <w:r w:rsidR="001355E1" w:rsidRPr="001355E1">
        <w:t>s, and</w:t>
      </w:r>
      <w:r w:rsidR="001355E1" w:rsidRPr="001355E1">
        <w:t xml:space="preserve"> are highly valued by recreational fishers</w:t>
      </w:r>
      <w:r w:rsidR="001355E1" w:rsidRPr="001355E1">
        <w:t>, are more difficult to handle in captivity.</w:t>
      </w:r>
    </w:p>
    <w:p w14:paraId="0839ED25" w14:textId="7B280774" w:rsidR="00401158" w:rsidRDefault="005204E0" w:rsidP="00401158">
      <w:pPr>
        <w:pStyle w:val="Body"/>
      </w:pPr>
      <w:r w:rsidRPr="001355E1">
        <w:t xml:space="preserve">A summary of length, </w:t>
      </w:r>
      <w:proofErr w:type="gramStart"/>
      <w:r w:rsidRPr="001355E1">
        <w:t>weight</w:t>
      </w:r>
      <w:proofErr w:type="gramEnd"/>
      <w:r w:rsidRPr="001355E1">
        <w:t xml:space="preserve"> and condition of mature broodstock </w:t>
      </w:r>
      <w:r w:rsidR="001355E1" w:rsidRPr="001355E1">
        <w:t xml:space="preserve">transported to </w:t>
      </w:r>
      <w:r w:rsidR="001355E1" w:rsidRPr="001355E1">
        <w:rPr>
          <w:i/>
          <w:iCs/>
        </w:rPr>
        <w:t>Narooma Aquaculture</w:t>
      </w:r>
      <w:r w:rsidR="001355E1" w:rsidRPr="001355E1">
        <w:t xml:space="preserve"> </w:t>
      </w:r>
      <w:r w:rsidRPr="001355E1">
        <w:t xml:space="preserve">is provided in </w:t>
      </w:r>
      <w:r w:rsidR="006409A3" w:rsidRPr="001355E1">
        <w:fldChar w:fldCharType="begin"/>
      </w:r>
      <w:r w:rsidR="006409A3" w:rsidRPr="001355E1">
        <w:instrText xml:space="preserve"> REF _Ref92956356 </w:instrText>
      </w:r>
      <w:r w:rsidR="00F10D9D" w:rsidRPr="001355E1">
        <w:instrText xml:space="preserve"> \* MERGEFORMAT </w:instrText>
      </w:r>
      <w:r w:rsidR="006409A3" w:rsidRPr="001355E1">
        <w:fldChar w:fldCharType="separate"/>
      </w:r>
      <w:r w:rsidR="004F57BE" w:rsidRPr="001355E1">
        <w:t>Table 3</w:t>
      </w:r>
      <w:r w:rsidR="006409A3" w:rsidRPr="001355E1">
        <w:fldChar w:fldCharType="end"/>
      </w:r>
      <w:r w:rsidR="006409A3" w:rsidRPr="001355E1">
        <w:t xml:space="preserve">.  </w:t>
      </w:r>
      <w:r w:rsidR="00F06B41" w:rsidRPr="001355E1">
        <w:t>Females had a broader size range than males</w:t>
      </w:r>
      <w:r w:rsidR="003B6060" w:rsidRPr="001355E1">
        <w:t xml:space="preserve">.  </w:t>
      </w:r>
      <w:r w:rsidR="00B6002D" w:rsidRPr="001355E1">
        <w:t xml:space="preserve">The smallest mature females and males were similar in size </w:t>
      </w:r>
      <w:r w:rsidR="00F80325" w:rsidRPr="001355E1">
        <w:t>whereas larger fish were females</w:t>
      </w:r>
      <w:r w:rsidR="003B6060" w:rsidRPr="001355E1">
        <w:t xml:space="preserve"> </w:t>
      </w:r>
      <w:r w:rsidR="00780AFE" w:rsidRPr="001355E1">
        <w:t>(</w:t>
      </w:r>
      <w:r w:rsidR="00000000" w:rsidRPr="001355E1">
        <w:fldChar w:fldCharType="begin"/>
      </w:r>
      <w:r w:rsidR="00000000" w:rsidRPr="001355E1">
        <w:instrText xml:space="preserve"> REF _Ref92961004 </w:instrText>
      </w:r>
      <w:r w:rsidR="001355E1">
        <w:instrText xml:space="preserve"> \* MERGEFORMAT </w:instrText>
      </w:r>
      <w:r w:rsidR="00000000" w:rsidRPr="001355E1">
        <w:fldChar w:fldCharType="separate"/>
      </w:r>
      <w:r w:rsidR="004F57BE" w:rsidRPr="001355E1">
        <w:t xml:space="preserve">Figure </w:t>
      </w:r>
      <w:r w:rsidR="004F57BE" w:rsidRPr="001355E1">
        <w:rPr>
          <w:noProof/>
        </w:rPr>
        <w:t>2</w:t>
      </w:r>
      <w:r w:rsidR="00000000" w:rsidRPr="001355E1">
        <w:rPr>
          <w:noProof/>
        </w:rPr>
        <w:fldChar w:fldCharType="end"/>
      </w:r>
      <w:r w:rsidR="00780AFE" w:rsidRPr="001355E1">
        <w:t>).  C</w:t>
      </w:r>
      <w:r w:rsidR="003B6060" w:rsidRPr="001355E1">
        <w:t xml:space="preserve">ondition </w:t>
      </w:r>
      <w:r w:rsidR="00076BDF" w:rsidRPr="001355E1">
        <w:t>(K)</w:t>
      </w:r>
      <w:r w:rsidR="00076BDF" w:rsidRPr="001355E1">
        <w:rPr>
          <w:rStyle w:val="FootnoteReference"/>
        </w:rPr>
        <w:footnoteReference w:id="2"/>
      </w:r>
      <w:r w:rsidR="00076BDF" w:rsidRPr="001355E1">
        <w:t xml:space="preserve"> </w:t>
      </w:r>
      <w:r w:rsidR="003B6060" w:rsidRPr="001355E1">
        <w:t>was similar</w:t>
      </w:r>
      <w:r w:rsidR="00780AFE" w:rsidRPr="001355E1">
        <w:t xml:space="preserve"> between sexes.</w:t>
      </w:r>
      <w:r w:rsidR="00A12C14" w:rsidRPr="001355E1">
        <w:t xml:space="preserve">  </w:t>
      </w:r>
    </w:p>
    <w:p w14:paraId="536318AC" w14:textId="62B9CB06" w:rsidR="00EA54D1" w:rsidRDefault="00EA54D1" w:rsidP="00EA54D1">
      <w:pPr>
        <w:pStyle w:val="Body"/>
      </w:pPr>
      <w:r w:rsidRPr="00E93CF3">
        <w:t>Size at maturity of dusky flathead varies across the</w:t>
      </w:r>
      <w:r w:rsidR="00652655">
        <w:t>ir</w:t>
      </w:r>
      <w:r w:rsidRPr="00E93CF3">
        <w:t xml:space="preserve"> range, with </w:t>
      </w:r>
      <w:r>
        <w:t xml:space="preserve">total length </w:t>
      </w:r>
      <w:r w:rsidRPr="00E93CF3">
        <w:t>at 50% maturity for females being 32</w:t>
      </w:r>
      <w:r>
        <w:t>.</w:t>
      </w:r>
      <w:r w:rsidRPr="00E93CF3">
        <w:t xml:space="preserve">8 </w:t>
      </w:r>
      <w:r>
        <w:t>c</w:t>
      </w:r>
      <w:r w:rsidRPr="00E93CF3">
        <w:t xml:space="preserve">m in eastern </w:t>
      </w:r>
      <w:r w:rsidR="00652655" w:rsidRPr="00652655">
        <w:t xml:space="preserve">Victoria (Hicks </w:t>
      </w:r>
      <w:r w:rsidR="00652655" w:rsidRPr="00652655">
        <w:rPr>
          <w:i/>
          <w:iCs/>
        </w:rPr>
        <w:t>et al</w:t>
      </w:r>
      <w:r w:rsidR="00652655" w:rsidRPr="00652655">
        <w:t xml:space="preserve">. 2015) and 56.8 cm in NSW (Gray and Barnes 2008).  </w:t>
      </w:r>
      <w:r w:rsidR="008F1818">
        <w:t>All males measured during January 2022 breeding trials were running ripe.</w:t>
      </w:r>
    </w:p>
    <w:p w14:paraId="31CC7A09" w14:textId="77777777" w:rsidR="001355E1" w:rsidRDefault="001355E1" w:rsidP="00EA54D1">
      <w:pPr>
        <w:pStyle w:val="Body"/>
      </w:pPr>
    </w:p>
    <w:p w14:paraId="19F53A6C" w14:textId="3A15CAC4" w:rsidR="00FB5DC0" w:rsidRPr="00FB5DC0" w:rsidRDefault="00FB5DC0" w:rsidP="00552858">
      <w:pPr>
        <w:pStyle w:val="Caption0"/>
        <w:ind w:left="851" w:hanging="851"/>
      </w:pPr>
      <w:bookmarkStart w:id="30" w:name="_Ref92956356"/>
      <w:bookmarkStart w:id="31" w:name="_Toc143201247"/>
      <w:r w:rsidRPr="00FB5DC0">
        <w:t xml:space="preserve">Table </w:t>
      </w:r>
      <w:fldSimple w:instr=" SEQ Table \* ARABIC ">
        <w:r w:rsidR="004F57BE">
          <w:rPr>
            <w:noProof/>
          </w:rPr>
          <w:t>3</w:t>
        </w:r>
      </w:fldSimple>
      <w:bookmarkEnd w:id="30"/>
      <w:r w:rsidRPr="00FB5DC0">
        <w:t xml:space="preserve">.  </w:t>
      </w:r>
      <w:r w:rsidR="00DF0333">
        <w:t xml:space="preserve">Length, </w:t>
      </w:r>
      <w:proofErr w:type="gramStart"/>
      <w:r w:rsidR="00DF0333">
        <w:t>weight</w:t>
      </w:r>
      <w:proofErr w:type="gramEnd"/>
      <w:r w:rsidR="00DF0333">
        <w:t xml:space="preserve"> and condition of dusky flathead broodst</w:t>
      </w:r>
      <w:r w:rsidR="009450B3">
        <w:t>ock (Number</w:t>
      </w:r>
      <w:r w:rsidR="00276486">
        <w:t xml:space="preserve"> measured</w:t>
      </w:r>
      <w:r w:rsidR="00A04FD4">
        <w:t>:</w:t>
      </w:r>
      <w:r w:rsidR="004F6D20">
        <w:t xml:space="preserve"> </w:t>
      </w:r>
      <w:r w:rsidR="00276486">
        <w:t>41 females and 39 males)</w:t>
      </w:r>
      <w:r w:rsidR="009450B3">
        <w:t>.</w:t>
      </w:r>
      <w:bookmarkEnd w:id="31"/>
    </w:p>
    <w:tbl>
      <w:tblPr>
        <w:tblW w:w="6967" w:type="dxa"/>
        <w:jc w:val="center"/>
        <w:tblLook w:val="01E0" w:firstRow="1" w:lastRow="1" w:firstColumn="1" w:lastColumn="1" w:noHBand="0" w:noVBand="0"/>
      </w:tblPr>
      <w:tblGrid>
        <w:gridCol w:w="2236"/>
        <w:gridCol w:w="1308"/>
        <w:gridCol w:w="1134"/>
        <w:gridCol w:w="1276"/>
        <w:gridCol w:w="1013"/>
      </w:tblGrid>
      <w:tr w:rsidR="0022234B" w:rsidRPr="00FB5DC0" w14:paraId="2EF2FC8F" w14:textId="31E78F74" w:rsidTr="00DF0333">
        <w:trPr>
          <w:jc w:val="center"/>
        </w:trPr>
        <w:tc>
          <w:tcPr>
            <w:tcW w:w="2236" w:type="dxa"/>
            <w:tcBorders>
              <w:top w:val="single" w:sz="4" w:space="0" w:color="00B0B9"/>
            </w:tcBorders>
            <w:shd w:val="clear" w:color="auto" w:fill="8BD3D8"/>
          </w:tcPr>
          <w:p w14:paraId="6FCEF90E" w14:textId="77777777" w:rsidR="0022234B" w:rsidRPr="00FB5DC0" w:rsidRDefault="0022234B" w:rsidP="00FB5DC0">
            <w:pPr>
              <w:pStyle w:val="Body"/>
              <w:rPr>
                <w:b/>
              </w:rPr>
            </w:pPr>
            <w:r w:rsidRPr="00FB5DC0">
              <w:rPr>
                <w:b/>
              </w:rPr>
              <w:t xml:space="preserve">Parameter </w:t>
            </w:r>
          </w:p>
        </w:tc>
        <w:tc>
          <w:tcPr>
            <w:tcW w:w="2442" w:type="dxa"/>
            <w:gridSpan w:val="2"/>
            <w:tcBorders>
              <w:top w:val="single" w:sz="4" w:space="0" w:color="00B0B9"/>
              <w:bottom w:val="single" w:sz="4" w:space="0" w:color="00B0B9"/>
            </w:tcBorders>
            <w:shd w:val="clear" w:color="auto" w:fill="8BD3D8"/>
          </w:tcPr>
          <w:p w14:paraId="07BB0B6F" w14:textId="2C9E3C78" w:rsidR="0022234B" w:rsidRPr="00FB5DC0" w:rsidRDefault="0022234B" w:rsidP="0022234B">
            <w:pPr>
              <w:pStyle w:val="Body"/>
              <w:jc w:val="center"/>
              <w:rPr>
                <w:b/>
              </w:rPr>
            </w:pPr>
            <w:r>
              <w:rPr>
                <w:b/>
              </w:rPr>
              <w:t>Female</w:t>
            </w:r>
          </w:p>
        </w:tc>
        <w:tc>
          <w:tcPr>
            <w:tcW w:w="2289" w:type="dxa"/>
            <w:gridSpan w:val="2"/>
            <w:tcBorders>
              <w:top w:val="single" w:sz="4" w:space="0" w:color="00B0B9"/>
              <w:bottom w:val="single" w:sz="4" w:space="0" w:color="00B0B9"/>
            </w:tcBorders>
            <w:shd w:val="clear" w:color="auto" w:fill="8BD3D8"/>
          </w:tcPr>
          <w:p w14:paraId="1B771C7A" w14:textId="72D8A22F" w:rsidR="0022234B" w:rsidRDefault="0022234B" w:rsidP="0022234B">
            <w:pPr>
              <w:pStyle w:val="Body"/>
              <w:jc w:val="center"/>
              <w:rPr>
                <w:b/>
              </w:rPr>
            </w:pPr>
            <w:r>
              <w:rPr>
                <w:b/>
              </w:rPr>
              <w:t>Male</w:t>
            </w:r>
          </w:p>
        </w:tc>
      </w:tr>
      <w:tr w:rsidR="00A04FD4" w:rsidRPr="00FB5DC0" w14:paraId="60676A9F" w14:textId="77777777" w:rsidTr="001405FE">
        <w:trPr>
          <w:jc w:val="center"/>
        </w:trPr>
        <w:tc>
          <w:tcPr>
            <w:tcW w:w="2236" w:type="dxa"/>
            <w:tcBorders>
              <w:bottom w:val="single" w:sz="4" w:space="0" w:color="00B0B9"/>
            </w:tcBorders>
            <w:shd w:val="clear" w:color="auto" w:fill="8BD3D8"/>
          </w:tcPr>
          <w:p w14:paraId="462880E3" w14:textId="77777777" w:rsidR="00A04FD4" w:rsidRPr="00FB5DC0" w:rsidRDefault="00A04FD4" w:rsidP="00FB5DC0">
            <w:pPr>
              <w:pStyle w:val="Body"/>
              <w:rPr>
                <w:b/>
              </w:rPr>
            </w:pPr>
          </w:p>
        </w:tc>
        <w:tc>
          <w:tcPr>
            <w:tcW w:w="1308" w:type="dxa"/>
            <w:tcBorders>
              <w:top w:val="single" w:sz="4" w:space="0" w:color="00B0B9"/>
              <w:bottom w:val="single" w:sz="4" w:space="0" w:color="00B0B9"/>
            </w:tcBorders>
            <w:shd w:val="clear" w:color="auto" w:fill="8BD3D8"/>
          </w:tcPr>
          <w:p w14:paraId="1AE5692C" w14:textId="0334592C" w:rsidR="00A04FD4" w:rsidRDefault="00A04FD4" w:rsidP="008E2DEC">
            <w:pPr>
              <w:pStyle w:val="Body"/>
              <w:jc w:val="center"/>
              <w:rPr>
                <w:b/>
              </w:rPr>
            </w:pPr>
            <w:r>
              <w:rPr>
                <w:b/>
              </w:rPr>
              <w:t>Range</w:t>
            </w:r>
          </w:p>
        </w:tc>
        <w:tc>
          <w:tcPr>
            <w:tcW w:w="1134" w:type="dxa"/>
            <w:tcBorders>
              <w:top w:val="single" w:sz="4" w:space="0" w:color="00B0B9"/>
              <w:bottom w:val="single" w:sz="4" w:space="0" w:color="00B0B9"/>
            </w:tcBorders>
            <w:shd w:val="clear" w:color="auto" w:fill="8BD3D8"/>
          </w:tcPr>
          <w:p w14:paraId="6E007541" w14:textId="3653DD45" w:rsidR="00A04FD4" w:rsidRPr="00FB5DC0" w:rsidRDefault="00A04FD4" w:rsidP="008E2DEC">
            <w:pPr>
              <w:pStyle w:val="Body"/>
              <w:jc w:val="center"/>
              <w:rPr>
                <w:b/>
              </w:rPr>
            </w:pPr>
            <w:r>
              <w:rPr>
                <w:b/>
              </w:rPr>
              <w:t>Mean</w:t>
            </w:r>
          </w:p>
        </w:tc>
        <w:tc>
          <w:tcPr>
            <w:tcW w:w="1276" w:type="dxa"/>
            <w:tcBorders>
              <w:top w:val="single" w:sz="4" w:space="0" w:color="00B0B9"/>
              <w:bottom w:val="single" w:sz="4" w:space="0" w:color="00B0B9"/>
            </w:tcBorders>
            <w:shd w:val="clear" w:color="auto" w:fill="8BD3D8"/>
          </w:tcPr>
          <w:p w14:paraId="229F2844" w14:textId="416707F8" w:rsidR="00A04FD4" w:rsidRDefault="00A04FD4" w:rsidP="008E2DEC">
            <w:pPr>
              <w:pStyle w:val="Body"/>
              <w:jc w:val="center"/>
              <w:rPr>
                <w:b/>
              </w:rPr>
            </w:pPr>
            <w:r>
              <w:rPr>
                <w:b/>
              </w:rPr>
              <w:t>Range</w:t>
            </w:r>
          </w:p>
        </w:tc>
        <w:tc>
          <w:tcPr>
            <w:tcW w:w="1013" w:type="dxa"/>
            <w:tcBorders>
              <w:top w:val="single" w:sz="4" w:space="0" w:color="00B0B9"/>
              <w:bottom w:val="single" w:sz="4" w:space="0" w:color="00B0B9"/>
            </w:tcBorders>
            <w:shd w:val="clear" w:color="auto" w:fill="8BD3D8"/>
          </w:tcPr>
          <w:p w14:paraId="4ED870AD" w14:textId="7E75EC71" w:rsidR="00A04FD4" w:rsidRDefault="00A04FD4" w:rsidP="008E2DEC">
            <w:pPr>
              <w:pStyle w:val="Body"/>
              <w:jc w:val="center"/>
              <w:rPr>
                <w:b/>
              </w:rPr>
            </w:pPr>
            <w:r>
              <w:rPr>
                <w:b/>
              </w:rPr>
              <w:t>Mean</w:t>
            </w:r>
          </w:p>
        </w:tc>
      </w:tr>
      <w:tr w:rsidR="00233505" w:rsidRPr="00FB5DC0" w14:paraId="3EEAF9A3" w14:textId="29E30394" w:rsidTr="001405FE">
        <w:trPr>
          <w:jc w:val="center"/>
        </w:trPr>
        <w:tc>
          <w:tcPr>
            <w:tcW w:w="2236" w:type="dxa"/>
            <w:tcBorders>
              <w:top w:val="single" w:sz="4" w:space="0" w:color="00B0B9"/>
              <w:bottom w:val="single" w:sz="4" w:space="0" w:color="00B0B9"/>
            </w:tcBorders>
          </w:tcPr>
          <w:p w14:paraId="3ACFBBF6" w14:textId="10B86501" w:rsidR="00233505" w:rsidRPr="00FB5DC0" w:rsidRDefault="00233505" w:rsidP="00FB5DC0">
            <w:pPr>
              <w:pStyle w:val="Body"/>
            </w:pPr>
            <w:r>
              <w:t>Total length (mm)</w:t>
            </w:r>
            <w:r>
              <w:tab/>
            </w:r>
          </w:p>
        </w:tc>
        <w:tc>
          <w:tcPr>
            <w:tcW w:w="1308" w:type="dxa"/>
            <w:tcBorders>
              <w:top w:val="single" w:sz="4" w:space="0" w:color="00B0B9"/>
              <w:bottom w:val="single" w:sz="4" w:space="0" w:color="00B0B9"/>
            </w:tcBorders>
            <w:shd w:val="clear" w:color="auto" w:fill="C5E7E9"/>
          </w:tcPr>
          <w:p w14:paraId="4E6AA72E" w14:textId="6BBFAB58" w:rsidR="00233505" w:rsidRPr="00FB5DC0" w:rsidRDefault="00233505" w:rsidP="008E2DEC">
            <w:pPr>
              <w:pStyle w:val="Body"/>
              <w:jc w:val="center"/>
            </w:pPr>
            <w:r>
              <w:t>350 – 560</w:t>
            </w:r>
          </w:p>
        </w:tc>
        <w:tc>
          <w:tcPr>
            <w:tcW w:w="1134" w:type="dxa"/>
            <w:tcBorders>
              <w:top w:val="single" w:sz="4" w:space="0" w:color="00B0B9"/>
              <w:bottom w:val="single" w:sz="4" w:space="0" w:color="00B0B9"/>
            </w:tcBorders>
          </w:tcPr>
          <w:p w14:paraId="48648E11" w14:textId="5DD2554E" w:rsidR="00233505" w:rsidRPr="00FB5DC0" w:rsidRDefault="00A04FD4" w:rsidP="008E2DEC">
            <w:pPr>
              <w:pStyle w:val="Body"/>
              <w:jc w:val="center"/>
            </w:pPr>
            <w:r>
              <w:t>443</w:t>
            </w:r>
          </w:p>
        </w:tc>
        <w:tc>
          <w:tcPr>
            <w:tcW w:w="1276" w:type="dxa"/>
            <w:tcBorders>
              <w:top w:val="single" w:sz="4" w:space="0" w:color="00B0B9"/>
              <w:bottom w:val="single" w:sz="4" w:space="0" w:color="00B0B9"/>
            </w:tcBorders>
            <w:shd w:val="clear" w:color="auto" w:fill="C5E7E9"/>
          </w:tcPr>
          <w:p w14:paraId="53F7161A" w14:textId="6E1136B9" w:rsidR="00233505" w:rsidRDefault="00233505" w:rsidP="008E2DEC">
            <w:pPr>
              <w:pStyle w:val="Body"/>
              <w:jc w:val="center"/>
            </w:pPr>
            <w:r>
              <w:t>350 - 460</w:t>
            </w:r>
          </w:p>
        </w:tc>
        <w:tc>
          <w:tcPr>
            <w:tcW w:w="1013" w:type="dxa"/>
            <w:tcBorders>
              <w:top w:val="single" w:sz="4" w:space="0" w:color="00B0B9"/>
              <w:bottom w:val="single" w:sz="4" w:space="0" w:color="00B0B9"/>
            </w:tcBorders>
          </w:tcPr>
          <w:p w14:paraId="050D1EC2" w14:textId="70CE7C75" w:rsidR="00233505" w:rsidRDefault="00A04FD4" w:rsidP="008E2DEC">
            <w:pPr>
              <w:pStyle w:val="Body"/>
              <w:jc w:val="center"/>
            </w:pPr>
            <w:r>
              <w:t>391</w:t>
            </w:r>
          </w:p>
        </w:tc>
      </w:tr>
      <w:tr w:rsidR="00233505" w:rsidRPr="00FB5DC0" w14:paraId="6858A480" w14:textId="33B18D09" w:rsidTr="001405FE">
        <w:trPr>
          <w:jc w:val="center"/>
        </w:trPr>
        <w:tc>
          <w:tcPr>
            <w:tcW w:w="2236" w:type="dxa"/>
            <w:tcBorders>
              <w:top w:val="single" w:sz="4" w:space="0" w:color="00B0B9"/>
              <w:bottom w:val="single" w:sz="4" w:space="0" w:color="00B0B9"/>
            </w:tcBorders>
          </w:tcPr>
          <w:p w14:paraId="5777B5D5" w14:textId="51136E6D" w:rsidR="00233505" w:rsidRPr="00FB5DC0" w:rsidRDefault="00233505" w:rsidP="00FB5DC0">
            <w:pPr>
              <w:pStyle w:val="Body"/>
            </w:pPr>
            <w:r>
              <w:t>Weight (g)</w:t>
            </w:r>
          </w:p>
        </w:tc>
        <w:tc>
          <w:tcPr>
            <w:tcW w:w="1308" w:type="dxa"/>
            <w:tcBorders>
              <w:top w:val="single" w:sz="4" w:space="0" w:color="00B0B9"/>
              <w:bottom w:val="single" w:sz="4" w:space="0" w:color="00B0B9"/>
            </w:tcBorders>
            <w:shd w:val="clear" w:color="auto" w:fill="C5E7E9"/>
          </w:tcPr>
          <w:p w14:paraId="2687A17E" w14:textId="62763FF7" w:rsidR="00233505" w:rsidRPr="00FB5DC0" w:rsidRDefault="00A0352E" w:rsidP="008E2DEC">
            <w:pPr>
              <w:pStyle w:val="Body"/>
              <w:jc w:val="center"/>
            </w:pPr>
            <w:r>
              <w:t>220 - 10</w:t>
            </w:r>
            <w:r w:rsidR="00570835">
              <w:t>60</w:t>
            </w:r>
          </w:p>
        </w:tc>
        <w:tc>
          <w:tcPr>
            <w:tcW w:w="1134" w:type="dxa"/>
            <w:tcBorders>
              <w:top w:val="single" w:sz="4" w:space="0" w:color="00B0B9"/>
              <w:bottom w:val="single" w:sz="4" w:space="0" w:color="00B0B9"/>
            </w:tcBorders>
          </w:tcPr>
          <w:p w14:paraId="3C4B34F1" w14:textId="737E93C9" w:rsidR="00233505" w:rsidRPr="00FB5DC0" w:rsidRDefault="00A0352E" w:rsidP="008E2DEC">
            <w:pPr>
              <w:pStyle w:val="Body"/>
              <w:jc w:val="center"/>
            </w:pPr>
            <w:r>
              <w:t>538</w:t>
            </w:r>
          </w:p>
        </w:tc>
        <w:tc>
          <w:tcPr>
            <w:tcW w:w="1276" w:type="dxa"/>
            <w:tcBorders>
              <w:top w:val="single" w:sz="4" w:space="0" w:color="00B0B9"/>
              <w:bottom w:val="single" w:sz="4" w:space="0" w:color="00B0B9"/>
            </w:tcBorders>
            <w:shd w:val="clear" w:color="auto" w:fill="C5E7E9"/>
          </w:tcPr>
          <w:p w14:paraId="475476D1" w14:textId="321D3091" w:rsidR="00233505" w:rsidRPr="00FB5DC0" w:rsidRDefault="00A0352E" w:rsidP="008E2DEC">
            <w:pPr>
              <w:pStyle w:val="Body"/>
              <w:jc w:val="center"/>
            </w:pPr>
            <w:r>
              <w:t>239 - 528</w:t>
            </w:r>
          </w:p>
        </w:tc>
        <w:tc>
          <w:tcPr>
            <w:tcW w:w="1013" w:type="dxa"/>
            <w:tcBorders>
              <w:top w:val="single" w:sz="4" w:space="0" w:color="00B0B9"/>
              <w:bottom w:val="single" w:sz="4" w:space="0" w:color="00B0B9"/>
            </w:tcBorders>
          </w:tcPr>
          <w:p w14:paraId="3D7C56FB" w14:textId="317E3E9E" w:rsidR="00233505" w:rsidRPr="00FB5DC0" w:rsidRDefault="00A0352E" w:rsidP="008E2DEC">
            <w:pPr>
              <w:pStyle w:val="Body"/>
              <w:jc w:val="center"/>
            </w:pPr>
            <w:r>
              <w:t>354</w:t>
            </w:r>
          </w:p>
        </w:tc>
      </w:tr>
      <w:tr w:rsidR="00233505" w:rsidRPr="00FB5DC0" w14:paraId="473144F6" w14:textId="0714DEF8" w:rsidTr="001405FE">
        <w:trPr>
          <w:jc w:val="center"/>
        </w:trPr>
        <w:tc>
          <w:tcPr>
            <w:tcW w:w="2236" w:type="dxa"/>
            <w:tcBorders>
              <w:top w:val="single" w:sz="4" w:space="0" w:color="00B0B9"/>
              <w:bottom w:val="single" w:sz="4" w:space="0" w:color="00B0B9"/>
            </w:tcBorders>
          </w:tcPr>
          <w:p w14:paraId="2BABA4BC" w14:textId="27C3DB8A" w:rsidR="00233505" w:rsidRPr="00FB5DC0" w:rsidRDefault="00233505" w:rsidP="00FB5DC0">
            <w:pPr>
              <w:pStyle w:val="Body"/>
            </w:pPr>
            <w:r>
              <w:t>Condition (K)</w:t>
            </w:r>
            <w:r w:rsidR="00076BDF">
              <w:t>*</w:t>
            </w:r>
          </w:p>
        </w:tc>
        <w:tc>
          <w:tcPr>
            <w:tcW w:w="1308" w:type="dxa"/>
            <w:tcBorders>
              <w:top w:val="single" w:sz="4" w:space="0" w:color="00B0B9"/>
              <w:bottom w:val="single" w:sz="4" w:space="0" w:color="00B0B9"/>
            </w:tcBorders>
            <w:shd w:val="clear" w:color="auto" w:fill="C5E7E9"/>
          </w:tcPr>
          <w:p w14:paraId="72DB78CA" w14:textId="1D8D7429" w:rsidR="00233505" w:rsidRPr="00FB5DC0" w:rsidRDefault="00C5603D" w:rsidP="008E2DEC">
            <w:pPr>
              <w:pStyle w:val="Body"/>
              <w:jc w:val="center"/>
            </w:pPr>
            <w:r>
              <w:t>0.48 – 0.74</w:t>
            </w:r>
          </w:p>
        </w:tc>
        <w:tc>
          <w:tcPr>
            <w:tcW w:w="1134" w:type="dxa"/>
            <w:tcBorders>
              <w:top w:val="single" w:sz="4" w:space="0" w:color="00B0B9"/>
              <w:bottom w:val="single" w:sz="4" w:space="0" w:color="00B0B9"/>
            </w:tcBorders>
          </w:tcPr>
          <w:p w14:paraId="68B5DBEF" w14:textId="470CB5E2" w:rsidR="00233505" w:rsidRPr="00FB5DC0" w:rsidRDefault="00C5603D" w:rsidP="008E2DEC">
            <w:pPr>
              <w:pStyle w:val="Body"/>
              <w:jc w:val="center"/>
            </w:pPr>
            <w:r>
              <w:t>0.59</w:t>
            </w:r>
          </w:p>
        </w:tc>
        <w:tc>
          <w:tcPr>
            <w:tcW w:w="1276" w:type="dxa"/>
            <w:tcBorders>
              <w:top w:val="single" w:sz="4" w:space="0" w:color="00B0B9"/>
              <w:bottom w:val="single" w:sz="4" w:space="0" w:color="00B0B9"/>
            </w:tcBorders>
            <w:shd w:val="clear" w:color="auto" w:fill="C5E7E9"/>
          </w:tcPr>
          <w:p w14:paraId="04349251" w14:textId="7E0206B7" w:rsidR="00233505" w:rsidRPr="00FB5DC0" w:rsidRDefault="00C5603D" w:rsidP="008E2DEC">
            <w:pPr>
              <w:pStyle w:val="Body"/>
              <w:jc w:val="center"/>
            </w:pPr>
            <w:r>
              <w:t>0.51 – 0.66</w:t>
            </w:r>
          </w:p>
        </w:tc>
        <w:tc>
          <w:tcPr>
            <w:tcW w:w="1013" w:type="dxa"/>
            <w:tcBorders>
              <w:top w:val="single" w:sz="4" w:space="0" w:color="00B0B9"/>
              <w:bottom w:val="single" w:sz="4" w:space="0" w:color="00B0B9"/>
            </w:tcBorders>
          </w:tcPr>
          <w:p w14:paraId="46BA9780" w14:textId="134B7846" w:rsidR="00233505" w:rsidRPr="00FB5DC0" w:rsidRDefault="001C632F" w:rsidP="008E2DEC">
            <w:pPr>
              <w:pStyle w:val="Body"/>
              <w:jc w:val="center"/>
            </w:pPr>
            <w:r>
              <w:t>0.58</w:t>
            </w:r>
          </w:p>
        </w:tc>
      </w:tr>
      <w:tr w:rsidR="001405FE" w:rsidRPr="00FB5DC0" w14:paraId="4A978DD7" w14:textId="77777777" w:rsidTr="00F647E4">
        <w:trPr>
          <w:jc w:val="center"/>
        </w:trPr>
        <w:tc>
          <w:tcPr>
            <w:tcW w:w="6967" w:type="dxa"/>
            <w:gridSpan w:val="5"/>
            <w:tcBorders>
              <w:top w:val="single" w:sz="4" w:space="0" w:color="00B0B9"/>
            </w:tcBorders>
            <w:shd w:val="clear" w:color="auto" w:fill="auto"/>
          </w:tcPr>
          <w:p w14:paraId="70C4D7CC" w14:textId="431B6FFC" w:rsidR="001405FE" w:rsidRDefault="001405FE" w:rsidP="001405FE">
            <w:pPr>
              <w:pStyle w:val="Body"/>
            </w:pPr>
            <w:r>
              <w:t xml:space="preserve">* </w:t>
            </w:r>
            <w:r w:rsidRPr="001405FE">
              <w:rPr>
                <w:sz w:val="16"/>
                <w:szCs w:val="22"/>
              </w:rPr>
              <w:t>Condition (K) = weight (g)</w:t>
            </w:r>
            <w:r w:rsidR="00604DC2">
              <w:rPr>
                <w:sz w:val="16"/>
                <w:szCs w:val="22"/>
              </w:rPr>
              <w:t xml:space="preserve"> </w:t>
            </w:r>
            <w:r w:rsidRPr="001405FE">
              <w:rPr>
                <w:sz w:val="16"/>
                <w:szCs w:val="22"/>
              </w:rPr>
              <w:t>/ (length (mm) x 10</w:t>
            </w:r>
            <w:r w:rsidRPr="001405FE">
              <w:rPr>
                <w:sz w:val="16"/>
                <w:szCs w:val="22"/>
                <w:vertAlign w:val="superscript"/>
              </w:rPr>
              <w:t>3</w:t>
            </w:r>
            <w:r w:rsidRPr="001405FE">
              <w:rPr>
                <w:sz w:val="16"/>
                <w:szCs w:val="22"/>
              </w:rPr>
              <w:t>) x 100</w:t>
            </w:r>
          </w:p>
        </w:tc>
      </w:tr>
    </w:tbl>
    <w:p w14:paraId="3286512E" w14:textId="77777777" w:rsidR="00EA362D" w:rsidRDefault="00EA362D" w:rsidP="00401158">
      <w:pPr>
        <w:pStyle w:val="Body"/>
      </w:pPr>
    </w:p>
    <w:p w14:paraId="578E5F52" w14:textId="77777777" w:rsidR="00EA362D" w:rsidRDefault="00EA362D" w:rsidP="00EA362D">
      <w:pPr>
        <w:pStyle w:val="HC"/>
      </w:pPr>
      <w:bookmarkStart w:id="32" w:name="_Toc143201223"/>
      <w:r>
        <w:t>Relative fecundity</w:t>
      </w:r>
      <w:bookmarkEnd w:id="32"/>
    </w:p>
    <w:p w14:paraId="0BEBA5BC" w14:textId="39C45D74" w:rsidR="00EA362D" w:rsidRPr="0011580D" w:rsidRDefault="00EA362D" w:rsidP="00EA362D">
      <w:pPr>
        <w:pStyle w:val="Body"/>
      </w:pPr>
      <w:r>
        <w:t>In the wild, p</w:t>
      </w:r>
      <w:r w:rsidRPr="0011580D">
        <w:t>otential annual fecundity</w:t>
      </w:r>
      <w:r w:rsidRPr="0011580D">
        <w:rPr>
          <w:vertAlign w:val="superscript"/>
        </w:rPr>
        <w:footnoteReference w:id="3"/>
      </w:r>
      <w:r w:rsidRPr="0011580D">
        <w:t xml:space="preserve"> of dusky flathead in eastern Victoria is 0.112 mil. eggs for smaller fish (32 cm TL) and up to 4.8 mil. eggs for larger fish (76.4 cm TL) </w:t>
      </w:r>
      <w:r w:rsidR="00652655" w:rsidRPr="00652655">
        <w:t xml:space="preserve">(Hicks </w:t>
      </w:r>
      <w:r w:rsidR="00652655" w:rsidRPr="00652655">
        <w:rPr>
          <w:i/>
          <w:iCs/>
        </w:rPr>
        <w:t>et al.</w:t>
      </w:r>
      <w:r w:rsidR="00652655" w:rsidRPr="00652655">
        <w:t xml:space="preserve"> 2015</w:t>
      </w:r>
      <w:r w:rsidRPr="0011580D">
        <w:t>).  Egg quality and mean relative fecundity</w:t>
      </w:r>
      <w:r w:rsidRPr="0011580D">
        <w:rPr>
          <w:vertAlign w:val="superscript"/>
        </w:rPr>
        <w:footnoteReference w:id="4"/>
      </w:r>
      <w:r w:rsidRPr="0011580D">
        <w:t xml:space="preserve"> is 704 eggs/g body mass, which does not change with body size (</w:t>
      </w:r>
      <w:r w:rsidR="00652655" w:rsidRPr="00652655">
        <w:t xml:space="preserve">Hicks </w:t>
      </w:r>
      <w:r w:rsidR="00652655" w:rsidRPr="00652655">
        <w:rPr>
          <w:i/>
          <w:iCs/>
        </w:rPr>
        <w:t>et al</w:t>
      </w:r>
      <w:r w:rsidR="00652655" w:rsidRPr="00652655">
        <w:t>. 2015</w:t>
      </w:r>
      <w:r w:rsidRPr="0011580D">
        <w:t xml:space="preserve">).  </w:t>
      </w:r>
    </w:p>
    <w:p w14:paraId="6A41C1B6" w14:textId="5B4AABF2" w:rsidR="00EA362D" w:rsidRPr="00265733" w:rsidRDefault="00652655" w:rsidP="00EA362D">
      <w:pPr>
        <w:pStyle w:val="Body"/>
      </w:pPr>
      <w:r>
        <w:t>The n</w:t>
      </w:r>
      <w:r w:rsidR="00EA362D">
        <w:t xml:space="preserve">umber of eggs spawned by broodstock during breeding trials at </w:t>
      </w:r>
      <w:r w:rsidR="00EA362D" w:rsidRPr="00652655">
        <w:rPr>
          <w:i/>
          <w:iCs/>
        </w:rPr>
        <w:t>Narooma Aquaculture</w:t>
      </w:r>
      <w:r w:rsidR="00EA362D">
        <w:t xml:space="preserve"> was not determined.  </w:t>
      </w:r>
    </w:p>
    <w:p w14:paraId="776A2843" w14:textId="77777777" w:rsidR="009020BC" w:rsidRDefault="009020BC" w:rsidP="009020BC">
      <w:pPr>
        <w:pStyle w:val="bodycopy"/>
      </w:pPr>
    </w:p>
    <w:p w14:paraId="6D8286DA" w14:textId="3E979876" w:rsidR="00EA362D" w:rsidRDefault="00EA362D" w:rsidP="009020BC">
      <w:pPr>
        <w:pStyle w:val="bodycopy"/>
      </w:pPr>
    </w:p>
    <w:p w14:paraId="213C7058" w14:textId="77777777" w:rsidR="00BE77E4" w:rsidRDefault="00BE77E4" w:rsidP="00401158">
      <w:pPr>
        <w:pStyle w:val="Body"/>
      </w:pPr>
    </w:p>
    <w:p w14:paraId="61B0DC2B" w14:textId="0AB05F3C" w:rsidR="00DF0333" w:rsidRDefault="008E2DEC" w:rsidP="00401158">
      <w:pPr>
        <w:pStyle w:val="Body"/>
      </w:pPr>
      <w:r>
        <w:rPr>
          <w:noProof/>
        </w:rPr>
        <mc:AlternateContent>
          <mc:Choice Requires="wpg">
            <w:drawing>
              <wp:anchor distT="0" distB="0" distL="114300" distR="114300" simplePos="0" relativeHeight="251621376" behindDoc="1" locked="0" layoutInCell="1" allowOverlap="1" wp14:anchorId="2B423E9D" wp14:editId="1610FE87">
                <wp:simplePos x="0" y="0"/>
                <wp:positionH relativeFrom="column">
                  <wp:posOffset>416560</wp:posOffset>
                </wp:positionH>
                <wp:positionV relativeFrom="paragraph">
                  <wp:posOffset>43815</wp:posOffset>
                </wp:positionV>
                <wp:extent cx="5160645" cy="3293745"/>
                <wp:effectExtent l="0" t="0" r="1905" b="1905"/>
                <wp:wrapNone/>
                <wp:docPr id="24" name="Group 24"/>
                <wp:cNvGraphicFramePr/>
                <a:graphic xmlns:a="http://schemas.openxmlformats.org/drawingml/2006/main">
                  <a:graphicData uri="http://schemas.microsoft.com/office/word/2010/wordprocessingGroup">
                    <wpg:wgp>
                      <wpg:cNvGrpSpPr/>
                      <wpg:grpSpPr>
                        <a:xfrm>
                          <a:off x="0" y="0"/>
                          <a:ext cx="5160645" cy="3293745"/>
                          <a:chOff x="0" y="0"/>
                          <a:chExt cx="5160645" cy="3293745"/>
                        </a:xfrm>
                      </wpg:grpSpPr>
                      <pic:pic xmlns:pic="http://schemas.openxmlformats.org/drawingml/2006/picture">
                        <pic:nvPicPr>
                          <pic:cNvPr id="18" name="Picture 18"/>
                          <pic:cNvPicPr>
                            <a:picLocks noChangeAspect="1"/>
                          </pic:cNvPicPr>
                        </pic:nvPicPr>
                        <pic:blipFill>
                          <a:blip r:embed="rId58">
                            <a:extLst>
                              <a:ext uri="{28A0092B-C50C-407E-A947-70E740481C1C}">
                                <a14:useLocalDpi xmlns:a14="http://schemas.microsoft.com/office/drawing/2010/main"/>
                              </a:ext>
                            </a:extLst>
                          </a:blip>
                          <a:srcRect/>
                          <a:stretch>
                            <a:fillRect/>
                          </a:stretch>
                        </pic:blipFill>
                        <pic:spPr bwMode="auto">
                          <a:xfrm>
                            <a:off x="0" y="0"/>
                            <a:ext cx="5160645" cy="3026410"/>
                          </a:xfrm>
                          <a:prstGeom prst="rect">
                            <a:avLst/>
                          </a:prstGeom>
                          <a:noFill/>
                        </pic:spPr>
                      </pic:pic>
                      <wps:wsp>
                        <wps:cNvPr id="23" name="Text Box 23"/>
                        <wps:cNvSpPr txBox="1"/>
                        <wps:spPr>
                          <a:xfrm>
                            <a:off x="0" y="3086100"/>
                            <a:ext cx="5160645" cy="207645"/>
                          </a:xfrm>
                          <a:prstGeom prst="rect">
                            <a:avLst/>
                          </a:prstGeom>
                          <a:solidFill>
                            <a:prstClr val="white"/>
                          </a:solidFill>
                          <a:ln>
                            <a:noFill/>
                          </a:ln>
                        </wps:spPr>
                        <wps:txbx>
                          <w:txbxContent>
                            <w:p w14:paraId="47EF68CA" w14:textId="09A3A4DC" w:rsidR="008E2DEC" w:rsidRPr="000D7D48" w:rsidRDefault="008E2DEC" w:rsidP="008E2DEC">
                              <w:pPr>
                                <w:pStyle w:val="Caption0"/>
                                <w:jc w:val="center"/>
                                <w:rPr>
                                  <w:noProof/>
                                  <w:szCs w:val="24"/>
                                </w:rPr>
                              </w:pPr>
                              <w:bookmarkStart w:id="33" w:name="_Ref92961004"/>
                              <w:bookmarkStart w:id="34" w:name="_Toc143201252"/>
                              <w:r>
                                <w:t xml:space="preserve">Figure </w:t>
                              </w:r>
                              <w:fldSimple w:instr=" SEQ Figure \* ARABIC ">
                                <w:r w:rsidR="00470043">
                                  <w:rPr>
                                    <w:noProof/>
                                  </w:rPr>
                                  <w:t>2</w:t>
                                </w:r>
                              </w:fldSimple>
                              <w:bookmarkEnd w:id="33"/>
                              <w:r>
                                <w:t>.  Length-weight relationship of dusky flathead broodstock.</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23E9D" id="Group 24" o:spid="_x0000_s1033" style="position:absolute;margin-left:32.8pt;margin-top:3.45pt;width:406.35pt;height:259.35pt;z-index:-251695104" coordsize="51606,32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">
                <v:shape id="Picture 18" o:spid="_x0000_s1034" type="#_x0000_t75" style="position:absolute;width:51606;height:30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">
                  <v:imagedata r:id="rId59" o:title=""/>
                </v:shape>
                <v:shape id="Text Box 23" o:spid="_x0000_s1035" type="#_x0000_t202" style="position:absolute;top:30861;width:51606;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47EF68CA" w14:textId="09A3A4DC" w:rsidR="008E2DEC" w:rsidRPr="000D7D48" w:rsidRDefault="008E2DEC" w:rsidP="008E2DEC">
                        <w:pPr>
                          <w:pStyle w:val="Caption0"/>
                          <w:jc w:val="center"/>
                          <w:rPr>
                            <w:noProof/>
                            <w:szCs w:val="24"/>
                          </w:rPr>
                        </w:pPr>
                        <w:bookmarkStart w:id="35" w:name="_Ref92961004"/>
                        <w:bookmarkStart w:id="36" w:name="_Toc143201252"/>
                        <w:r>
                          <w:t xml:space="preserve">Figure </w:t>
                        </w:r>
                        <w:fldSimple w:instr=" SEQ Figure \* ARABIC ">
                          <w:r w:rsidR="00470043">
                            <w:rPr>
                              <w:noProof/>
                            </w:rPr>
                            <w:t>2</w:t>
                          </w:r>
                        </w:fldSimple>
                        <w:bookmarkEnd w:id="35"/>
                        <w:r>
                          <w:t>.  Length-weight relationship of dusky flathead broodstock.</w:t>
                        </w:r>
                        <w:bookmarkEnd w:id="36"/>
                      </w:p>
                    </w:txbxContent>
                  </v:textbox>
                </v:shape>
              </v:group>
            </w:pict>
          </mc:Fallback>
        </mc:AlternateContent>
      </w:r>
    </w:p>
    <w:p w14:paraId="1C53780A" w14:textId="0077625A" w:rsidR="00C009BF" w:rsidRDefault="00C009BF" w:rsidP="00401158">
      <w:pPr>
        <w:pStyle w:val="Body"/>
        <w:rPr>
          <w:noProof/>
        </w:rPr>
      </w:pPr>
    </w:p>
    <w:p w14:paraId="46C0156C" w14:textId="64615868" w:rsidR="004973A4" w:rsidRDefault="004973A4" w:rsidP="00401158">
      <w:pPr>
        <w:pStyle w:val="Body"/>
      </w:pPr>
    </w:p>
    <w:p w14:paraId="05897DBA" w14:textId="73CDE585" w:rsidR="00FB5DC0" w:rsidRDefault="00FB5DC0" w:rsidP="00401158">
      <w:pPr>
        <w:pStyle w:val="Body"/>
      </w:pPr>
    </w:p>
    <w:p w14:paraId="3CEB0E5C" w14:textId="574CD68B" w:rsidR="00FB5DC0" w:rsidRDefault="00FB5DC0" w:rsidP="00401158">
      <w:pPr>
        <w:pStyle w:val="Body"/>
      </w:pPr>
    </w:p>
    <w:p w14:paraId="39CF8630" w14:textId="58B7622D" w:rsidR="00FB5DC0" w:rsidRDefault="00FB5DC0" w:rsidP="00401158">
      <w:pPr>
        <w:pStyle w:val="Body"/>
      </w:pPr>
    </w:p>
    <w:p w14:paraId="0E3E5089" w14:textId="07A458BC" w:rsidR="009450B3" w:rsidRDefault="009450B3" w:rsidP="00401158">
      <w:pPr>
        <w:pStyle w:val="Body"/>
      </w:pPr>
    </w:p>
    <w:p w14:paraId="46ECEA48" w14:textId="09E498A9" w:rsidR="009450B3" w:rsidRDefault="009450B3" w:rsidP="00401158">
      <w:pPr>
        <w:pStyle w:val="Body"/>
      </w:pPr>
    </w:p>
    <w:p w14:paraId="21C15055" w14:textId="1033848E" w:rsidR="009450B3" w:rsidRDefault="009450B3" w:rsidP="00401158">
      <w:pPr>
        <w:pStyle w:val="Body"/>
      </w:pPr>
    </w:p>
    <w:p w14:paraId="2370ED7E" w14:textId="77777777" w:rsidR="009450B3" w:rsidRDefault="009450B3" w:rsidP="00401158">
      <w:pPr>
        <w:pStyle w:val="Body"/>
      </w:pPr>
    </w:p>
    <w:p w14:paraId="7BC49949" w14:textId="76344700" w:rsidR="00FB5DC0" w:rsidRDefault="00FB5DC0" w:rsidP="00401158">
      <w:pPr>
        <w:pStyle w:val="Body"/>
      </w:pPr>
    </w:p>
    <w:p w14:paraId="4E94B506" w14:textId="5F636B21" w:rsidR="008E2DEC" w:rsidRDefault="008E2DEC" w:rsidP="00401158">
      <w:pPr>
        <w:pStyle w:val="Body"/>
      </w:pPr>
    </w:p>
    <w:p w14:paraId="0411CAB7" w14:textId="6731B4F6" w:rsidR="008E2DEC" w:rsidRDefault="008E2DEC" w:rsidP="00401158">
      <w:pPr>
        <w:pStyle w:val="Body"/>
      </w:pPr>
    </w:p>
    <w:p w14:paraId="78F83162" w14:textId="4138A765" w:rsidR="008E2DEC" w:rsidRDefault="008E2DEC" w:rsidP="00401158">
      <w:pPr>
        <w:pStyle w:val="Body"/>
      </w:pPr>
    </w:p>
    <w:p w14:paraId="357AB0F9" w14:textId="491C3ACE" w:rsidR="008E2DEC" w:rsidRDefault="008E2DEC" w:rsidP="00401158">
      <w:pPr>
        <w:pStyle w:val="Body"/>
      </w:pPr>
    </w:p>
    <w:p w14:paraId="5B08CD39" w14:textId="65E51C1D" w:rsidR="00EA362D" w:rsidRDefault="00EA362D">
      <w:pPr>
        <w:rPr>
          <w:rFonts w:ascii="Arial" w:hAnsi="Arial" w:cs="Arial"/>
          <w:sz w:val="18"/>
        </w:rPr>
      </w:pPr>
      <w:r>
        <w:br w:type="page"/>
      </w:r>
    </w:p>
    <w:p w14:paraId="06A097FD" w14:textId="549FCBA9" w:rsidR="0035759B" w:rsidRPr="0035759B" w:rsidRDefault="0035759B" w:rsidP="004171C3">
      <w:pPr>
        <w:pStyle w:val="HA"/>
      </w:pPr>
      <w:bookmarkStart w:id="35" w:name="_Toc533158720"/>
      <w:bookmarkStart w:id="36" w:name="_Toc143201224"/>
      <w:r w:rsidRPr="0035759B">
        <w:lastRenderedPageBreak/>
        <w:t>Spawning</w:t>
      </w:r>
      <w:bookmarkEnd w:id="35"/>
      <w:r w:rsidR="00E93CF3">
        <w:t xml:space="preserve"> induction</w:t>
      </w:r>
      <w:bookmarkEnd w:id="36"/>
    </w:p>
    <w:p w14:paraId="43F5ACB7" w14:textId="2949E42C" w:rsidR="00045E55" w:rsidRDefault="00192EFE" w:rsidP="004171C3">
      <w:pPr>
        <w:pStyle w:val="HB"/>
      </w:pPr>
      <w:bookmarkStart w:id="37" w:name="_Toc143201225"/>
      <w:r>
        <w:t>Gamete assessment</w:t>
      </w:r>
      <w:bookmarkEnd w:id="37"/>
    </w:p>
    <w:p w14:paraId="1EBF4EB4" w14:textId="77777777" w:rsidR="00192EFE" w:rsidRDefault="00045E55" w:rsidP="004171C3">
      <w:pPr>
        <w:pStyle w:val="HC"/>
      </w:pPr>
      <w:bookmarkStart w:id="38" w:name="_Toc143201226"/>
      <w:r>
        <w:t>Females</w:t>
      </w:r>
      <w:bookmarkEnd w:id="38"/>
    </w:p>
    <w:p w14:paraId="0012438B" w14:textId="3DD7978D" w:rsidR="00892D57" w:rsidRDefault="005A43F2" w:rsidP="00EC51A6">
      <w:pPr>
        <w:pStyle w:val="Body"/>
      </w:pPr>
      <w:r w:rsidRPr="0035759B">
        <w:rPr>
          <w:lang w:val="en-US"/>
        </w:rPr>
        <w:t xml:space="preserve">Mature </w:t>
      </w:r>
      <w:r w:rsidRPr="00892D57">
        <w:t xml:space="preserve">oocytes </w:t>
      </w:r>
      <w:r w:rsidR="00547B69" w:rsidRPr="00892D57">
        <w:t>(</w:t>
      </w:r>
      <w:proofErr w:type="gramStart"/>
      <w:r w:rsidR="00547B69" w:rsidRPr="00892D57">
        <w:t>i.e.</w:t>
      </w:r>
      <w:proofErr w:type="gramEnd"/>
      <w:r w:rsidR="00547B69" w:rsidRPr="00892D57">
        <w:t xml:space="preserve"> post-</w:t>
      </w:r>
      <w:proofErr w:type="spellStart"/>
      <w:r w:rsidR="00547B69" w:rsidRPr="00892D57">
        <w:t>vitellogenic</w:t>
      </w:r>
      <w:proofErr w:type="spellEnd"/>
      <w:r w:rsidR="00547B69" w:rsidRPr="00892D57">
        <w:t xml:space="preserve"> stage) of </w:t>
      </w:r>
      <w:r w:rsidRPr="00892D57">
        <w:t>dusky flathead are</w:t>
      </w:r>
      <w:r w:rsidR="00892D57">
        <w:t xml:space="preserve"> thought to be</w:t>
      </w:r>
      <w:r w:rsidRPr="00892D57">
        <w:t xml:space="preserve"> &gt;0.4 mm in </w:t>
      </w:r>
      <w:r w:rsidR="00652655" w:rsidRPr="00652655">
        <w:t xml:space="preserve">diameter (Hicks </w:t>
      </w:r>
      <w:r w:rsidR="00652655" w:rsidRPr="00652655">
        <w:rPr>
          <w:i/>
          <w:iCs/>
        </w:rPr>
        <w:t>et al</w:t>
      </w:r>
      <w:r w:rsidR="00652655" w:rsidRPr="00652655">
        <w:t xml:space="preserve">. 2015).  </w:t>
      </w:r>
      <w:r w:rsidR="00450E60">
        <w:t xml:space="preserve">Average oocyte </w:t>
      </w:r>
      <w:r w:rsidR="00450E60" w:rsidRPr="0058596F">
        <w:t xml:space="preserve">diameter </w:t>
      </w:r>
      <w:r w:rsidR="00892D57" w:rsidRPr="0058596F">
        <w:t xml:space="preserve">in </w:t>
      </w:r>
      <w:r w:rsidR="00450E60" w:rsidRPr="0058596F">
        <w:t xml:space="preserve">five </w:t>
      </w:r>
      <w:r w:rsidR="00F22E2C" w:rsidRPr="0058596F">
        <w:t>moribund</w:t>
      </w:r>
      <w:r w:rsidR="00892D57" w:rsidRPr="0058596F">
        <w:t xml:space="preserve"> broodstock </w:t>
      </w:r>
      <w:r w:rsidR="00F22E2C" w:rsidRPr="0058596F">
        <w:t>that were autopsie</w:t>
      </w:r>
      <w:r w:rsidR="00652655">
        <w:t>d</w:t>
      </w:r>
      <w:r w:rsidR="00F22E2C" w:rsidRPr="0058596F">
        <w:t xml:space="preserve"> during January </w:t>
      </w:r>
      <w:r w:rsidR="00652655">
        <w:t xml:space="preserve">at </w:t>
      </w:r>
      <w:r w:rsidR="00652655" w:rsidRPr="0094721C">
        <w:rPr>
          <w:i/>
          <w:iCs/>
        </w:rPr>
        <w:t>Narooma Aquaculture</w:t>
      </w:r>
      <w:r w:rsidR="00652655">
        <w:t xml:space="preserve"> </w:t>
      </w:r>
      <w:r w:rsidR="00F22E2C" w:rsidRPr="0058596F">
        <w:t xml:space="preserve">ranged </w:t>
      </w:r>
      <w:r w:rsidR="00054259" w:rsidRPr="0058596F">
        <w:t>0.07 to 0.27 mm, which suggest</w:t>
      </w:r>
      <w:r w:rsidR="00652655">
        <w:t>ed</w:t>
      </w:r>
      <w:r w:rsidR="00054259" w:rsidRPr="0058596F">
        <w:t xml:space="preserve"> that some females were not </w:t>
      </w:r>
      <w:r w:rsidR="00635332" w:rsidRPr="0058596F">
        <w:t xml:space="preserve">fully </w:t>
      </w:r>
      <w:r w:rsidR="00054259" w:rsidRPr="0058596F">
        <w:t>mature.  However,</w:t>
      </w:r>
      <w:r w:rsidR="00635332" w:rsidRPr="0058596F">
        <w:t xml:space="preserve"> the wide </w:t>
      </w:r>
      <w:r w:rsidR="00C06E47" w:rsidRPr="0058596F">
        <w:t>range</w:t>
      </w:r>
      <w:r w:rsidR="00635332" w:rsidRPr="0058596F">
        <w:t xml:space="preserve"> of oocyte </w:t>
      </w:r>
      <w:r w:rsidR="00C06E47" w:rsidRPr="0058596F">
        <w:t xml:space="preserve">sizes present in one female, 0.12 – 0.44 mm in diameter, </w:t>
      </w:r>
      <w:r w:rsidR="00574486" w:rsidRPr="0058596F">
        <w:t>suggest</w:t>
      </w:r>
      <w:r w:rsidR="00652655">
        <w:t>ed</w:t>
      </w:r>
      <w:r w:rsidR="00574486" w:rsidRPr="0058596F">
        <w:t xml:space="preserve"> that a proportion of oocytes were </w:t>
      </w:r>
      <w:r w:rsidR="0058596F" w:rsidRPr="0058596F">
        <w:t>sufficiently developed for ovulation to be induced.</w:t>
      </w:r>
      <w:r w:rsidR="00F22E2C">
        <w:t xml:space="preserve">  </w:t>
      </w:r>
    </w:p>
    <w:p w14:paraId="7E176755" w14:textId="409532C3" w:rsidR="004B011E" w:rsidRPr="00892D57" w:rsidRDefault="00EC51A6" w:rsidP="00EC51A6">
      <w:pPr>
        <w:pStyle w:val="Body"/>
      </w:pPr>
      <w:r w:rsidRPr="00892D57">
        <w:t>Limited attempts to obtain a</w:t>
      </w:r>
      <w:r w:rsidR="00841ECE" w:rsidRPr="00892D57">
        <w:t>n</w:t>
      </w:r>
      <w:r w:rsidRPr="00892D57">
        <w:t xml:space="preserve"> </w:t>
      </w:r>
      <w:proofErr w:type="gramStart"/>
      <w:r w:rsidRPr="00892D57">
        <w:t>oocyte sample</w:t>
      </w:r>
      <w:r w:rsidR="00652655">
        <w:t>s</w:t>
      </w:r>
      <w:proofErr w:type="gramEnd"/>
      <w:r w:rsidRPr="00892D57">
        <w:t xml:space="preserve"> </w:t>
      </w:r>
      <w:r w:rsidR="00984386" w:rsidRPr="00892D57">
        <w:t xml:space="preserve">from </w:t>
      </w:r>
      <w:r w:rsidR="00652655">
        <w:t xml:space="preserve">females </w:t>
      </w:r>
      <w:r w:rsidRPr="00892D57">
        <w:t xml:space="preserve">before injected were </w:t>
      </w:r>
      <w:r w:rsidR="00841ECE" w:rsidRPr="00892D57">
        <w:t>un</w:t>
      </w:r>
      <w:r w:rsidRPr="00892D57">
        <w:t xml:space="preserve">successful.  Consequently, in the absence of information on </w:t>
      </w:r>
      <w:r w:rsidR="00841ECE" w:rsidRPr="00892D57">
        <w:t>the</w:t>
      </w:r>
      <w:r w:rsidR="003C03AE" w:rsidRPr="00892D57">
        <w:t xml:space="preserve"> </w:t>
      </w:r>
      <w:r w:rsidRPr="00892D57">
        <w:t>size/maturity of oocytes, female</w:t>
      </w:r>
      <w:r w:rsidR="00434B13" w:rsidRPr="00892D57">
        <w:t xml:space="preserve"> maturity and readiness to spawn </w:t>
      </w:r>
      <w:r w:rsidRPr="00892D57">
        <w:t xml:space="preserve">were assessed </w:t>
      </w:r>
      <w:r w:rsidR="00291D81">
        <w:t xml:space="preserve">using the </w:t>
      </w:r>
      <w:r w:rsidR="00D049C0" w:rsidRPr="00892D57">
        <w:t>following</w:t>
      </w:r>
      <w:r w:rsidR="004B011E" w:rsidRPr="00892D57">
        <w:t xml:space="preserve"> </w:t>
      </w:r>
      <w:r w:rsidR="002F30FF" w:rsidRPr="00892D57">
        <w:t xml:space="preserve">characteristics </w:t>
      </w:r>
      <w:r w:rsidR="000B573E" w:rsidRPr="00892D57">
        <w:t>(</w:t>
      </w:r>
      <w:fldSimple w:instr=" REF _Ref92917623  \* MERGEFORMAT ">
        <w:r w:rsidR="004F57BE" w:rsidRPr="006D5E60">
          <w:t xml:space="preserve">Table </w:t>
        </w:r>
        <w:r w:rsidR="004F57BE">
          <w:t>5</w:t>
        </w:r>
      </w:fldSimple>
      <w:r w:rsidR="008A03B3" w:rsidRPr="00892D57">
        <w:t>)</w:t>
      </w:r>
      <w:r w:rsidR="004B011E" w:rsidRPr="00892D57">
        <w:t>:</w:t>
      </w:r>
    </w:p>
    <w:p w14:paraId="6BE703B9" w14:textId="457C8775" w:rsidR="00EC51A6" w:rsidRPr="00892D57" w:rsidRDefault="004B011E" w:rsidP="0099367F">
      <w:pPr>
        <w:pStyle w:val="Body"/>
        <w:numPr>
          <w:ilvl w:val="0"/>
          <w:numId w:val="19"/>
        </w:numPr>
        <w:spacing w:after="0"/>
        <w:ind w:left="714" w:hanging="357"/>
      </w:pPr>
      <w:r w:rsidRPr="00892D57">
        <w:t>The degree of convexity (disten</w:t>
      </w:r>
      <w:r w:rsidR="00291D81">
        <w:t>s</w:t>
      </w:r>
      <w:r w:rsidRPr="00892D57">
        <w:t>ion) of the abdomen when held vertically by the jaw, a method first proposed by Bruce Lawson (</w:t>
      </w:r>
      <w:r w:rsidRPr="0094721C">
        <w:rPr>
          <w:i/>
          <w:iCs/>
        </w:rPr>
        <w:t>Narooma Aquaculture</w:t>
      </w:r>
      <w:r w:rsidRPr="00892D57">
        <w:t>)</w:t>
      </w:r>
      <w:r w:rsidR="00D864A1" w:rsidRPr="00892D57">
        <w:t xml:space="preserve">, to indicate the </w:t>
      </w:r>
      <w:r w:rsidR="00301BE2" w:rsidRPr="00892D57">
        <w:t>developmental stage of ovaries.</w:t>
      </w:r>
    </w:p>
    <w:p w14:paraId="3DE9C13A" w14:textId="11BFF07D" w:rsidR="00301BE2" w:rsidRPr="00892D57" w:rsidRDefault="00301BE2" w:rsidP="0099367F">
      <w:pPr>
        <w:pStyle w:val="Body"/>
        <w:numPr>
          <w:ilvl w:val="0"/>
          <w:numId w:val="19"/>
        </w:numPr>
        <w:spacing w:after="0"/>
        <w:ind w:left="714" w:hanging="357"/>
      </w:pPr>
      <w:r w:rsidRPr="00892D57">
        <w:t xml:space="preserve">Flaccidity of the abdomen to indicate </w:t>
      </w:r>
      <w:r w:rsidR="00892D57" w:rsidRPr="00892D57">
        <w:t>maturity of oocytes and readiness to spawn.</w:t>
      </w:r>
    </w:p>
    <w:p w14:paraId="54CB50E2" w14:textId="12EFB35D" w:rsidR="00892D57" w:rsidRPr="00892D57" w:rsidRDefault="00223B7F" w:rsidP="00E84ED3">
      <w:pPr>
        <w:pStyle w:val="Body"/>
        <w:numPr>
          <w:ilvl w:val="0"/>
          <w:numId w:val="19"/>
        </w:numPr>
      </w:pPr>
      <w:r>
        <w:t>Size and colour</w:t>
      </w:r>
      <w:r w:rsidR="00892D57" w:rsidRPr="00892D57">
        <w:t xml:space="preserve"> of the vent to indicate maturity of oocytes and readiness to spawn.</w:t>
      </w:r>
    </w:p>
    <w:p w14:paraId="7F3DFFE3" w14:textId="77777777" w:rsidR="001C4659" w:rsidRDefault="001C4659" w:rsidP="001C4659">
      <w:pPr>
        <w:pStyle w:val="HC"/>
      </w:pPr>
      <w:bookmarkStart w:id="39" w:name="_Toc143201227"/>
      <w:bookmarkStart w:id="40" w:name="_Hlk92955502"/>
      <w:r>
        <w:t>Males</w:t>
      </w:r>
      <w:bookmarkEnd w:id="39"/>
    </w:p>
    <w:p w14:paraId="088EA593" w14:textId="61FFE23E" w:rsidR="001C4659" w:rsidRDefault="001C4659" w:rsidP="001C4659">
      <w:pPr>
        <w:pStyle w:val="bodycopy"/>
      </w:pPr>
      <w:r>
        <w:t xml:space="preserve">Milt and sperm quality were assessed subjectivity using the measures described in </w:t>
      </w:r>
      <w:fldSimple w:instr=" REF _Ref333926877 ">
        <w:r w:rsidR="004F57BE" w:rsidRPr="00552858">
          <w:t xml:space="preserve">Table </w:t>
        </w:r>
        <w:r w:rsidR="004F57BE">
          <w:rPr>
            <w:noProof/>
          </w:rPr>
          <w:t>4</w:t>
        </w:r>
      </w:fldSimple>
      <w:r>
        <w:rPr>
          <w:noProof/>
        </w:rPr>
        <w:t xml:space="preserve">.  </w:t>
      </w:r>
      <w:r>
        <w:t xml:space="preserve">All males assessed were running ripe.  Small amounts of milky milt could be expressed with slight to moderate pressure to the abdomen </w:t>
      </w:r>
      <w:r w:rsidR="00291D81">
        <w:t>from</w:t>
      </w:r>
      <w:r>
        <w:t xml:space="preserve"> most </w:t>
      </w:r>
      <w:r w:rsidR="00291D81">
        <w:t>males</w:t>
      </w:r>
      <w:r>
        <w:t xml:space="preserve"> while copious amounts of milt (up to 1 mL) </w:t>
      </w:r>
      <w:proofErr w:type="gramStart"/>
      <w:r>
        <w:t>was</w:t>
      </w:r>
      <w:proofErr w:type="gramEnd"/>
      <w:r>
        <w:t xml:space="preserve"> exuded from some males (8%).  Sperm activity, which was examined in four males, was good to excellent.  Sperm was readily activated saline water (32 </w:t>
      </w:r>
      <w:r w:rsidR="0094721C">
        <w:t>ppt</w:t>
      </w:r>
      <w:r>
        <w:t>) and maintained motility for at least 2 min</w:t>
      </w:r>
      <w:r w:rsidR="00291D81">
        <w:t>utes.</w:t>
      </w:r>
    </w:p>
    <w:p w14:paraId="6372A07D" w14:textId="77777777" w:rsidR="001C4659" w:rsidRDefault="001C4659" w:rsidP="001C4659">
      <w:pPr>
        <w:pStyle w:val="bodycopy"/>
      </w:pPr>
      <w:bookmarkStart w:id="41" w:name="_Toc329649342"/>
    </w:p>
    <w:p w14:paraId="3F83BC11" w14:textId="24250923" w:rsidR="001C4659" w:rsidRPr="00552858" w:rsidRDefault="001C4659" w:rsidP="00552858">
      <w:pPr>
        <w:pStyle w:val="Caption0"/>
      </w:pPr>
      <w:bookmarkStart w:id="42" w:name="_Ref333926877"/>
      <w:bookmarkStart w:id="43" w:name="_Toc336602168"/>
      <w:bookmarkStart w:id="44" w:name="_Toc143201248"/>
      <w:r w:rsidRPr="00552858">
        <w:t xml:space="preserve">Table </w:t>
      </w:r>
      <w:fldSimple w:instr=" SEQ Table \* ARABIC ">
        <w:r w:rsidR="004F57BE">
          <w:rPr>
            <w:noProof/>
          </w:rPr>
          <w:t>4</w:t>
        </w:r>
      </w:fldSimple>
      <w:bookmarkEnd w:id="42"/>
      <w:r w:rsidRPr="00552858">
        <w:t>.  Subjective measures of assessment for dusky flathead milt and sperm</w:t>
      </w:r>
      <w:bookmarkEnd w:id="41"/>
      <w:r w:rsidRPr="00552858">
        <w:t xml:space="preserve"> (</w:t>
      </w:r>
      <w:r w:rsidR="00291D81" w:rsidRPr="00291D81">
        <w:t xml:space="preserve">after Ingram </w:t>
      </w:r>
      <w:r w:rsidR="00291D81" w:rsidRPr="00291D81">
        <w:rPr>
          <w:i/>
          <w:iCs/>
        </w:rPr>
        <w:t>et al</w:t>
      </w:r>
      <w:r w:rsidR="00291D81" w:rsidRPr="00291D81">
        <w:t>. 2012</w:t>
      </w:r>
      <w:r w:rsidRPr="00552858">
        <w:t>).</w:t>
      </w:r>
      <w:bookmarkEnd w:id="43"/>
      <w:bookmarkEnd w:id="44"/>
    </w:p>
    <w:tbl>
      <w:tblPr>
        <w:tblW w:w="0" w:type="auto"/>
        <w:jc w:val="center"/>
        <w:tblLook w:val="01E0" w:firstRow="1" w:lastRow="1" w:firstColumn="1" w:lastColumn="1" w:noHBand="0" w:noVBand="0"/>
      </w:tblPr>
      <w:tblGrid>
        <w:gridCol w:w="2410"/>
        <w:gridCol w:w="2268"/>
        <w:gridCol w:w="4111"/>
      </w:tblGrid>
      <w:tr w:rsidR="001C4659" w:rsidRPr="00210B69" w14:paraId="1BF49687" w14:textId="77777777" w:rsidTr="0081058A">
        <w:trPr>
          <w:jc w:val="center"/>
        </w:trPr>
        <w:tc>
          <w:tcPr>
            <w:tcW w:w="2410" w:type="dxa"/>
            <w:tcBorders>
              <w:top w:val="single" w:sz="4" w:space="0" w:color="00B0B9"/>
              <w:bottom w:val="single" w:sz="4" w:space="0" w:color="00B0B9"/>
            </w:tcBorders>
            <w:shd w:val="clear" w:color="auto" w:fill="8BD3D8"/>
          </w:tcPr>
          <w:p w14:paraId="3BD2BE27" w14:textId="77777777" w:rsidR="001C4659" w:rsidRPr="00210B69" w:rsidRDefault="001C4659" w:rsidP="0081058A">
            <w:pPr>
              <w:pStyle w:val="TblHd"/>
            </w:pPr>
            <w:r w:rsidRPr="00210B69">
              <w:t xml:space="preserve">Milt </w:t>
            </w:r>
            <w:r>
              <w:t>v</w:t>
            </w:r>
            <w:r w:rsidRPr="00210B69">
              <w:t xml:space="preserve">olume </w:t>
            </w:r>
            <w:r>
              <w:t>obtained by applying pressure to abdomen</w:t>
            </w:r>
          </w:p>
        </w:tc>
        <w:tc>
          <w:tcPr>
            <w:tcW w:w="2268" w:type="dxa"/>
            <w:tcBorders>
              <w:top w:val="single" w:sz="4" w:space="0" w:color="00B0B9"/>
              <w:bottom w:val="single" w:sz="4" w:space="0" w:color="00B0B9"/>
            </w:tcBorders>
            <w:shd w:val="clear" w:color="auto" w:fill="8BD3D8"/>
          </w:tcPr>
          <w:p w14:paraId="1ED5C02D" w14:textId="77777777" w:rsidR="001C4659" w:rsidRPr="00210B69" w:rsidRDefault="001C4659" w:rsidP="0081058A">
            <w:pPr>
              <w:pStyle w:val="TblHd"/>
            </w:pPr>
            <w:r>
              <w:t>Milt</w:t>
            </w:r>
            <w:r w:rsidRPr="00210B69">
              <w:t xml:space="preserve"> </w:t>
            </w:r>
            <w:r>
              <w:t>c</w:t>
            </w:r>
            <w:r w:rsidRPr="00210B69">
              <w:t>onsistency</w:t>
            </w:r>
          </w:p>
        </w:tc>
        <w:tc>
          <w:tcPr>
            <w:tcW w:w="4111" w:type="dxa"/>
            <w:tcBorders>
              <w:top w:val="single" w:sz="4" w:space="0" w:color="00B0B9"/>
              <w:bottom w:val="single" w:sz="4" w:space="0" w:color="00B0B9"/>
            </w:tcBorders>
            <w:shd w:val="clear" w:color="auto" w:fill="8BD3D8"/>
          </w:tcPr>
          <w:p w14:paraId="093A484E" w14:textId="77777777" w:rsidR="001C4659" w:rsidRPr="00210B69" w:rsidRDefault="001C4659" w:rsidP="0081058A">
            <w:pPr>
              <w:pStyle w:val="TblHd"/>
            </w:pPr>
            <w:r w:rsidRPr="00210B69">
              <w:t xml:space="preserve">Sperm </w:t>
            </w:r>
            <w:r>
              <w:t>a</w:t>
            </w:r>
            <w:r w:rsidRPr="00210B69">
              <w:t>ctivity</w:t>
            </w:r>
            <w:r>
              <w:t xml:space="preserve"> assessed microscopically*</w:t>
            </w:r>
          </w:p>
        </w:tc>
      </w:tr>
      <w:tr w:rsidR="001C4659" w:rsidRPr="00210B69" w14:paraId="00D84A7D" w14:textId="77777777" w:rsidTr="0081058A">
        <w:trPr>
          <w:jc w:val="center"/>
        </w:trPr>
        <w:tc>
          <w:tcPr>
            <w:tcW w:w="2410" w:type="dxa"/>
            <w:tcBorders>
              <w:top w:val="single" w:sz="4" w:space="0" w:color="00B0B9"/>
              <w:bottom w:val="single" w:sz="4" w:space="0" w:color="00B0B9"/>
            </w:tcBorders>
          </w:tcPr>
          <w:p w14:paraId="113F89BE" w14:textId="77777777" w:rsidR="001C4659" w:rsidRPr="00210B69" w:rsidRDefault="001C4659" w:rsidP="0081058A">
            <w:pPr>
              <w:pStyle w:val="TblBdy"/>
            </w:pPr>
            <w:r w:rsidRPr="00210B69">
              <w:t>0 = Nil</w:t>
            </w:r>
          </w:p>
          <w:p w14:paraId="4D94098D" w14:textId="77777777" w:rsidR="001C4659" w:rsidRPr="00210B69" w:rsidRDefault="001C4659" w:rsidP="0081058A">
            <w:pPr>
              <w:pStyle w:val="TblBdy"/>
            </w:pPr>
            <w:r w:rsidRPr="00210B69">
              <w:t>1 = Small amount (drops)</w:t>
            </w:r>
          </w:p>
          <w:p w14:paraId="433F43A9" w14:textId="437C66C0" w:rsidR="001C4659" w:rsidRPr="00210B69" w:rsidRDefault="001C4659" w:rsidP="0081058A">
            <w:pPr>
              <w:pStyle w:val="TblBdy"/>
            </w:pPr>
            <w:r w:rsidRPr="00210B69">
              <w:t>2 = "Good" (up to 1</w:t>
            </w:r>
            <w:r w:rsidR="0094721C">
              <w:t xml:space="preserve"> </w:t>
            </w:r>
            <w:r w:rsidRPr="00210B69">
              <w:t>mL)</w:t>
            </w:r>
          </w:p>
          <w:p w14:paraId="6D137146" w14:textId="167EAAE5" w:rsidR="001C4659" w:rsidRPr="00210B69" w:rsidRDefault="001C4659" w:rsidP="0081058A">
            <w:pPr>
              <w:pStyle w:val="TblBdy"/>
            </w:pPr>
            <w:r w:rsidRPr="00210B69">
              <w:t>3 = “Lots” (&gt;1</w:t>
            </w:r>
            <w:r w:rsidR="0094721C">
              <w:t xml:space="preserve"> </w:t>
            </w:r>
            <w:r w:rsidRPr="00210B69">
              <w:t>mL)</w:t>
            </w:r>
          </w:p>
          <w:p w14:paraId="1DED8431" w14:textId="77777777" w:rsidR="001C4659" w:rsidRPr="00210B69" w:rsidRDefault="001C4659" w:rsidP="0081058A">
            <w:pPr>
              <w:pStyle w:val="TblBdy"/>
            </w:pPr>
          </w:p>
        </w:tc>
        <w:tc>
          <w:tcPr>
            <w:tcW w:w="2268" w:type="dxa"/>
            <w:tcBorders>
              <w:top w:val="single" w:sz="4" w:space="0" w:color="00B0B9"/>
              <w:bottom w:val="single" w:sz="4" w:space="0" w:color="00B0B9"/>
            </w:tcBorders>
            <w:shd w:val="clear" w:color="auto" w:fill="C5E7E9"/>
          </w:tcPr>
          <w:p w14:paraId="3BF505B9" w14:textId="77777777" w:rsidR="001C4659" w:rsidRPr="00210B69" w:rsidRDefault="001C4659" w:rsidP="0081058A">
            <w:pPr>
              <w:pStyle w:val="TblBdy"/>
            </w:pPr>
            <w:r w:rsidRPr="00210B69">
              <w:t>1 = Very watery</w:t>
            </w:r>
          </w:p>
          <w:p w14:paraId="41E94D58" w14:textId="77777777" w:rsidR="001C4659" w:rsidRPr="00210B69" w:rsidRDefault="001C4659" w:rsidP="0081058A">
            <w:pPr>
              <w:pStyle w:val="TblBdy"/>
            </w:pPr>
            <w:r w:rsidRPr="00210B69">
              <w:t>2 = Watery/milky</w:t>
            </w:r>
          </w:p>
          <w:p w14:paraId="2E48F938" w14:textId="77777777" w:rsidR="001C4659" w:rsidRPr="00210B69" w:rsidRDefault="001C4659" w:rsidP="0081058A">
            <w:pPr>
              <w:pStyle w:val="TblBdy"/>
            </w:pPr>
            <w:r w:rsidRPr="00210B69">
              <w:t>3 = Milky</w:t>
            </w:r>
          </w:p>
          <w:p w14:paraId="408DA16D" w14:textId="77777777" w:rsidR="001C4659" w:rsidRPr="00210B69" w:rsidRDefault="001C4659" w:rsidP="0081058A">
            <w:pPr>
              <w:pStyle w:val="TblBdy"/>
            </w:pPr>
            <w:r w:rsidRPr="00210B69">
              <w:t>4 = Thick creamy-white</w:t>
            </w:r>
          </w:p>
          <w:p w14:paraId="1476A266" w14:textId="77777777" w:rsidR="001C4659" w:rsidRPr="00210B69" w:rsidRDefault="001C4659" w:rsidP="0081058A">
            <w:pPr>
              <w:pStyle w:val="TblBdy"/>
            </w:pPr>
          </w:p>
        </w:tc>
        <w:tc>
          <w:tcPr>
            <w:tcW w:w="4111" w:type="dxa"/>
            <w:tcBorders>
              <w:top w:val="single" w:sz="4" w:space="0" w:color="00B0B9"/>
              <w:bottom w:val="single" w:sz="4" w:space="0" w:color="00B0B9"/>
            </w:tcBorders>
          </w:tcPr>
          <w:p w14:paraId="2640E7B1" w14:textId="77777777" w:rsidR="001C4659" w:rsidRPr="00210B69" w:rsidRDefault="001C4659" w:rsidP="0081058A">
            <w:pPr>
              <w:pStyle w:val="TblBdy"/>
            </w:pPr>
            <w:r w:rsidRPr="00210B69">
              <w:t>0 = Nil activity</w:t>
            </w:r>
          </w:p>
          <w:p w14:paraId="23053377" w14:textId="77777777" w:rsidR="001C4659" w:rsidRPr="00210B69" w:rsidRDefault="001C4659" w:rsidP="0081058A">
            <w:pPr>
              <w:pStyle w:val="TblBdy"/>
            </w:pPr>
            <w:r w:rsidRPr="00210B69">
              <w:t>1 = Poor ('jiggly". &lt;10% motile)</w:t>
            </w:r>
          </w:p>
          <w:p w14:paraId="19941E9F" w14:textId="77777777" w:rsidR="001C4659" w:rsidRPr="00210B69" w:rsidRDefault="001C4659" w:rsidP="0081058A">
            <w:pPr>
              <w:pStyle w:val="TblBdy"/>
            </w:pPr>
            <w:r w:rsidRPr="00210B69">
              <w:t>2 = Fair</w:t>
            </w:r>
            <w:r>
              <w:t xml:space="preserve"> </w:t>
            </w:r>
            <w:r w:rsidRPr="00210B69">
              <w:t>(10-50% motile)</w:t>
            </w:r>
          </w:p>
          <w:p w14:paraId="62676AB0" w14:textId="77777777" w:rsidR="001C4659" w:rsidRPr="00210B69" w:rsidRDefault="001C4659" w:rsidP="0081058A">
            <w:pPr>
              <w:pStyle w:val="TblBdy"/>
            </w:pPr>
            <w:r w:rsidRPr="00210B69">
              <w:t>3 = Good (50</w:t>
            </w:r>
            <w:r>
              <w:t>-90</w:t>
            </w:r>
            <w:r w:rsidRPr="00210B69">
              <w:t>% motile)</w:t>
            </w:r>
          </w:p>
          <w:p w14:paraId="3474D33B" w14:textId="77777777" w:rsidR="001C4659" w:rsidRPr="00210B69" w:rsidRDefault="001C4659" w:rsidP="0081058A">
            <w:pPr>
              <w:pStyle w:val="TblBdy"/>
            </w:pPr>
            <w:r w:rsidRPr="00210B69">
              <w:t>4 = Excellent (</w:t>
            </w:r>
            <w:r>
              <w:t>&gt;90</w:t>
            </w:r>
            <w:r w:rsidRPr="00210B69">
              <w:t>% motile</w:t>
            </w:r>
            <w:r>
              <w:t>,</w:t>
            </w:r>
            <w:r w:rsidRPr="00210B69">
              <w:t xml:space="preserve"> in swirling masses)</w:t>
            </w:r>
          </w:p>
        </w:tc>
      </w:tr>
      <w:tr w:rsidR="001C4659" w:rsidRPr="00210B69" w14:paraId="307B6DF5" w14:textId="77777777" w:rsidTr="0081058A">
        <w:trPr>
          <w:jc w:val="center"/>
        </w:trPr>
        <w:tc>
          <w:tcPr>
            <w:tcW w:w="8789" w:type="dxa"/>
            <w:gridSpan w:val="3"/>
            <w:tcBorders>
              <w:top w:val="single" w:sz="4" w:space="0" w:color="00B0B9"/>
            </w:tcBorders>
          </w:tcPr>
          <w:p w14:paraId="04AE5EE7" w14:textId="77777777" w:rsidR="001C4659" w:rsidRPr="00210B69" w:rsidRDefault="001C4659" w:rsidP="0081058A">
            <w:pPr>
              <w:pStyle w:val="TblBdy"/>
            </w:pPr>
            <w:r>
              <w:t xml:space="preserve">* </w:t>
            </w:r>
            <w:r w:rsidRPr="003F04EF">
              <w:rPr>
                <w:i/>
                <w:iCs/>
              </w:rPr>
              <w:t xml:space="preserve">To assess sperm activity, a drop of freshly collected milt is placed on a clean microscope slide.  A drop of </w:t>
            </w:r>
            <w:r>
              <w:rPr>
                <w:i/>
                <w:iCs/>
              </w:rPr>
              <w:t>saline water is</w:t>
            </w:r>
            <w:r w:rsidRPr="003F04EF">
              <w:rPr>
                <w:i/>
                <w:iCs/>
              </w:rPr>
              <w:t xml:space="preserve"> also placed on the slide about 1 cm away from the drop of milt.  A coverslip is then placed over both drops and the section of microscope slide where the two drops meet is immediately examined under high magnification (400x) to assess sperm activity</w:t>
            </w:r>
            <w:r>
              <w:rPr>
                <w:i/>
                <w:iCs/>
              </w:rPr>
              <w:t>.</w:t>
            </w:r>
          </w:p>
        </w:tc>
      </w:tr>
    </w:tbl>
    <w:p w14:paraId="0A360B29" w14:textId="77777777" w:rsidR="001C4659" w:rsidRDefault="001C4659" w:rsidP="001C4659">
      <w:pPr>
        <w:pStyle w:val="bodycopy"/>
      </w:pPr>
    </w:p>
    <w:p w14:paraId="5656CC18" w14:textId="77777777" w:rsidR="001C4659" w:rsidRDefault="001C4659" w:rsidP="001C4659">
      <w:pPr>
        <w:pStyle w:val="HB"/>
      </w:pPr>
      <w:bookmarkStart w:id="45" w:name="_Toc143201228"/>
      <w:r>
        <w:t>Options for spawning dusky flathead</w:t>
      </w:r>
      <w:bookmarkEnd w:id="45"/>
    </w:p>
    <w:p w14:paraId="5AE08CA5" w14:textId="5770EE07" w:rsidR="001C4659" w:rsidRPr="00930ADD" w:rsidRDefault="001C4659" w:rsidP="001C4659">
      <w:pPr>
        <w:pStyle w:val="Body"/>
      </w:pPr>
      <w:r w:rsidRPr="00E43846">
        <w:t>Spawning fish in captivity may require a range of different levels of intervention</w:t>
      </w:r>
      <w:r w:rsidR="00291D81">
        <w:t xml:space="preserve"> in the spawning process,</w:t>
      </w:r>
      <w:r w:rsidRPr="00E43846">
        <w:t xml:space="preserve"> which </w:t>
      </w:r>
      <w:r w:rsidR="00A05DAB">
        <w:t xml:space="preserve">could </w:t>
      </w:r>
      <w:r w:rsidRPr="00E43846">
        <w:t>include, provision of habitat (</w:t>
      </w:r>
      <w:proofErr w:type="gramStart"/>
      <w:r w:rsidRPr="00E43846">
        <w:t>e.g.</w:t>
      </w:r>
      <w:proofErr w:type="gramEnd"/>
      <w:r w:rsidRPr="00E43846">
        <w:t xml:space="preserve"> spawning structures), environmental manipulation (temperature and/or photoperiod change), hormonal stimulation (injection of a hormone) and combinations of these.  Some fish species may spawn unassisted in captivity whereas others require significant intervention actions followed by hand stripp</w:t>
      </w:r>
      <w:r w:rsidR="00291D81">
        <w:t>ing</w:t>
      </w:r>
      <w:r w:rsidRPr="00E43846">
        <w:t xml:space="preserve"> of gametes from males and females </w:t>
      </w:r>
      <w:r w:rsidRPr="00930ADD">
        <w:t xml:space="preserve">(artificial spawning).  Based on previous spawning work conducted of </w:t>
      </w:r>
      <w:r w:rsidRPr="00930ADD">
        <w:rPr>
          <w:i/>
          <w:iCs/>
        </w:rPr>
        <w:t>Pla</w:t>
      </w:r>
      <w:r w:rsidR="00291D81">
        <w:rPr>
          <w:i/>
          <w:iCs/>
        </w:rPr>
        <w:t>t</w:t>
      </w:r>
      <w:r w:rsidRPr="00930ADD">
        <w:rPr>
          <w:i/>
          <w:iCs/>
        </w:rPr>
        <w:t>ycephalus</w:t>
      </w:r>
      <w:r w:rsidRPr="00930ADD">
        <w:t xml:space="preserve"> species, the following options for spawning dusky flathead include:</w:t>
      </w:r>
    </w:p>
    <w:p w14:paraId="738088E1" w14:textId="43B3F552" w:rsidR="001C4659" w:rsidRPr="00930ADD" w:rsidRDefault="001C4659" w:rsidP="001C4659">
      <w:pPr>
        <w:pStyle w:val="bodycopy"/>
        <w:numPr>
          <w:ilvl w:val="0"/>
          <w:numId w:val="20"/>
        </w:numPr>
        <w:rPr>
          <w:lang w:val="en-US"/>
        </w:rPr>
      </w:pPr>
      <w:r w:rsidRPr="00930ADD">
        <w:rPr>
          <w:b/>
          <w:bCs/>
          <w:lang w:val="en-US"/>
        </w:rPr>
        <w:t>Hormone</w:t>
      </w:r>
      <w:r>
        <w:rPr>
          <w:b/>
          <w:bCs/>
          <w:lang w:val="en-US"/>
        </w:rPr>
        <w:t xml:space="preserve"> </w:t>
      </w:r>
      <w:r w:rsidRPr="00930ADD">
        <w:rPr>
          <w:b/>
          <w:bCs/>
          <w:lang w:val="en-US"/>
        </w:rPr>
        <w:t>injection followed by natural spawning.</w:t>
      </w:r>
      <w:r w:rsidRPr="00930ADD">
        <w:rPr>
          <w:lang w:val="en-US"/>
        </w:rPr>
        <w:t xml:space="preserve">  This method has been </w:t>
      </w:r>
      <w:r w:rsidR="00291D81">
        <w:rPr>
          <w:lang w:val="en-US"/>
        </w:rPr>
        <w:t xml:space="preserve">used </w:t>
      </w:r>
      <w:r w:rsidRPr="00930ADD">
        <w:rPr>
          <w:lang w:val="en-US"/>
        </w:rPr>
        <w:t xml:space="preserve">for </w:t>
      </w:r>
      <w:proofErr w:type="spellStart"/>
      <w:r w:rsidRPr="00930ADD">
        <w:rPr>
          <w:lang w:val="en-US"/>
        </w:rPr>
        <w:t>bartail</w:t>
      </w:r>
      <w:proofErr w:type="spellEnd"/>
      <w:r w:rsidRPr="00930ADD">
        <w:rPr>
          <w:lang w:val="en-US"/>
        </w:rPr>
        <w:t xml:space="preserve"> flathead (</w:t>
      </w:r>
      <w:r w:rsidRPr="00930ADD">
        <w:rPr>
          <w:i/>
          <w:iCs/>
          <w:lang w:val="en-US"/>
        </w:rPr>
        <w:t>P.</w:t>
      </w:r>
      <w:r w:rsidR="00F672B9">
        <w:rPr>
          <w:i/>
          <w:iCs/>
          <w:lang w:val="en-US"/>
        </w:rPr>
        <w:t> </w:t>
      </w:r>
      <w:r w:rsidRPr="00930ADD">
        <w:rPr>
          <w:i/>
          <w:iCs/>
          <w:lang w:val="en-US"/>
        </w:rPr>
        <w:t>indicus</w:t>
      </w:r>
      <w:r w:rsidRPr="00930ADD">
        <w:rPr>
          <w:lang w:val="en-US"/>
        </w:rPr>
        <w:t xml:space="preserve">) in which the buoyant fertilised eggs were collected daily from broodstock </w:t>
      </w:r>
      <w:r w:rsidR="00F672B9" w:rsidRPr="00F672B9">
        <w:rPr>
          <w:lang w:val="en-US"/>
        </w:rPr>
        <w:t>tanks (</w:t>
      </w:r>
      <w:proofErr w:type="spellStart"/>
      <w:r w:rsidR="00F672B9" w:rsidRPr="00F672B9">
        <w:rPr>
          <w:lang w:val="en-US"/>
        </w:rPr>
        <w:t>Hotta</w:t>
      </w:r>
      <w:proofErr w:type="spellEnd"/>
      <w:r w:rsidR="00F672B9" w:rsidRPr="00F672B9">
        <w:rPr>
          <w:lang w:val="en-US"/>
        </w:rPr>
        <w:t xml:space="preserve"> 2000).  </w:t>
      </w:r>
    </w:p>
    <w:p w14:paraId="00CCC030" w14:textId="66FC366F" w:rsidR="00264EF8" w:rsidRPr="00F21278" w:rsidRDefault="001C4659" w:rsidP="00CF7C57">
      <w:pPr>
        <w:pStyle w:val="bodycopy"/>
        <w:numPr>
          <w:ilvl w:val="0"/>
          <w:numId w:val="20"/>
        </w:numPr>
      </w:pPr>
      <w:r w:rsidRPr="00F21278">
        <w:rPr>
          <w:b/>
          <w:bCs/>
        </w:rPr>
        <w:t>Hormone injection followed by artificial spawning</w:t>
      </w:r>
      <w:r w:rsidRPr="00930ADD">
        <w:t xml:space="preserve">.  Mature dusky flathead </w:t>
      </w:r>
      <w:proofErr w:type="gramStart"/>
      <w:r w:rsidR="00F672B9">
        <w:t>were</w:t>
      </w:r>
      <w:proofErr w:type="gramEnd"/>
      <w:r w:rsidRPr="00930ADD">
        <w:t xml:space="preserve"> induced to spawn using a single injection of LHRHa at a dose rate of 25-30 </w:t>
      </w:r>
      <w:r w:rsidRPr="00930ADD">
        <w:sym w:font="Symbol" w:char="F06D"/>
      </w:r>
      <w:r w:rsidRPr="00930ADD">
        <w:t>g/kg (</w:t>
      </w:r>
      <w:r w:rsidR="00F672B9" w:rsidRPr="00F672B9">
        <w:t xml:space="preserve">Palmer </w:t>
      </w:r>
      <w:r w:rsidR="00F672B9" w:rsidRPr="00F672B9">
        <w:rPr>
          <w:i/>
          <w:iCs/>
        </w:rPr>
        <w:t>et al</w:t>
      </w:r>
      <w:r w:rsidR="00F672B9" w:rsidRPr="00F672B9">
        <w:t>. 2000)</w:t>
      </w:r>
      <w:r w:rsidRPr="00930ADD">
        <w:t xml:space="preserve">.  </w:t>
      </w:r>
      <w:r w:rsidR="00264EF8">
        <w:br w:type="page"/>
      </w:r>
    </w:p>
    <w:p w14:paraId="6CADFA3E" w14:textId="77777777" w:rsidR="00264EF8" w:rsidRDefault="00264EF8" w:rsidP="00045E55">
      <w:pPr>
        <w:pStyle w:val="Body"/>
      </w:pPr>
    </w:p>
    <w:p w14:paraId="1384DFE9" w14:textId="621803F9" w:rsidR="006D5E60" w:rsidRPr="006D5E60" w:rsidRDefault="006D5E60" w:rsidP="00552858">
      <w:pPr>
        <w:pStyle w:val="Caption0"/>
      </w:pPr>
      <w:bookmarkStart w:id="46" w:name="_Ref92917623"/>
      <w:bookmarkStart w:id="47" w:name="_Toc143201249"/>
      <w:r w:rsidRPr="006D5E60">
        <w:t xml:space="preserve">Table </w:t>
      </w:r>
      <w:fldSimple w:instr=" SEQ Table \* ARABIC ">
        <w:r w:rsidR="004F57BE">
          <w:rPr>
            <w:noProof/>
          </w:rPr>
          <w:t>5</w:t>
        </w:r>
      </w:fldSimple>
      <w:bookmarkEnd w:id="46"/>
      <w:r w:rsidRPr="006D5E60">
        <w:t xml:space="preserve">.  Subjective </w:t>
      </w:r>
      <w:r w:rsidR="00136ABD">
        <w:t>assessment of f</w:t>
      </w:r>
      <w:r w:rsidR="00CB5EB3">
        <w:t xml:space="preserve">emale </w:t>
      </w:r>
      <w:r w:rsidRPr="006D5E60">
        <w:t>dusky flathead</w:t>
      </w:r>
      <w:r w:rsidR="00075B70">
        <w:t>.</w:t>
      </w:r>
      <w:bookmarkEnd w:id="47"/>
    </w:p>
    <w:tbl>
      <w:tblPr>
        <w:tblW w:w="9447" w:type="dxa"/>
        <w:tblLook w:val="01E0" w:firstRow="1" w:lastRow="1" w:firstColumn="1" w:lastColumn="1" w:noHBand="0" w:noVBand="0"/>
      </w:tblPr>
      <w:tblGrid>
        <w:gridCol w:w="1341"/>
        <w:gridCol w:w="2750"/>
        <w:gridCol w:w="2664"/>
        <w:gridCol w:w="2692"/>
      </w:tblGrid>
      <w:tr w:rsidR="00B73E4A" w:rsidRPr="006D5E60" w14:paraId="29FDF8E0" w14:textId="699CEE72" w:rsidTr="00C35E00">
        <w:tc>
          <w:tcPr>
            <w:tcW w:w="1341" w:type="dxa"/>
            <w:tcBorders>
              <w:top w:val="single" w:sz="4" w:space="0" w:color="00B0B9"/>
              <w:bottom w:val="single" w:sz="4" w:space="0" w:color="00B0B9"/>
            </w:tcBorders>
            <w:shd w:val="clear" w:color="auto" w:fill="8BD3D8"/>
          </w:tcPr>
          <w:p w14:paraId="6B8EB8A5" w14:textId="1D0EF82E" w:rsidR="002A4FAF" w:rsidRPr="006D5E60" w:rsidRDefault="00333A14" w:rsidP="006D5E60">
            <w:pPr>
              <w:pStyle w:val="Body"/>
              <w:rPr>
                <w:b/>
              </w:rPr>
            </w:pPr>
            <w:r>
              <w:rPr>
                <w:b/>
              </w:rPr>
              <w:t>Parameter</w:t>
            </w:r>
            <w:r w:rsidR="002A4FAF" w:rsidRPr="006D5E60">
              <w:rPr>
                <w:b/>
              </w:rPr>
              <w:t xml:space="preserve"> </w:t>
            </w:r>
          </w:p>
        </w:tc>
        <w:tc>
          <w:tcPr>
            <w:tcW w:w="2750" w:type="dxa"/>
            <w:tcBorders>
              <w:top w:val="single" w:sz="4" w:space="0" w:color="00B0B9"/>
              <w:bottom w:val="single" w:sz="4" w:space="0" w:color="00B0B9"/>
            </w:tcBorders>
            <w:shd w:val="clear" w:color="auto" w:fill="8BD3D8"/>
          </w:tcPr>
          <w:p w14:paraId="5D4E8B53" w14:textId="284E751F" w:rsidR="002A4FAF" w:rsidRPr="006D5E60" w:rsidRDefault="00984386" w:rsidP="006D5E60">
            <w:pPr>
              <w:pStyle w:val="Body"/>
              <w:rPr>
                <w:b/>
              </w:rPr>
            </w:pPr>
            <w:r>
              <w:rPr>
                <w:b/>
              </w:rPr>
              <w:t xml:space="preserve">Stage </w:t>
            </w:r>
            <w:r w:rsidR="002A4FAF">
              <w:rPr>
                <w:b/>
              </w:rPr>
              <w:t>1</w:t>
            </w:r>
          </w:p>
        </w:tc>
        <w:tc>
          <w:tcPr>
            <w:tcW w:w="2664" w:type="dxa"/>
            <w:tcBorders>
              <w:top w:val="single" w:sz="4" w:space="0" w:color="00B0B9"/>
              <w:bottom w:val="single" w:sz="4" w:space="0" w:color="00B0B9"/>
            </w:tcBorders>
            <w:shd w:val="clear" w:color="auto" w:fill="8BD3D8"/>
          </w:tcPr>
          <w:p w14:paraId="2943D2E2" w14:textId="0E08FEF8" w:rsidR="002A4FAF" w:rsidRPr="006D5E60" w:rsidRDefault="00984386" w:rsidP="006D5E60">
            <w:pPr>
              <w:pStyle w:val="Body"/>
              <w:rPr>
                <w:b/>
              </w:rPr>
            </w:pPr>
            <w:r>
              <w:rPr>
                <w:b/>
              </w:rPr>
              <w:t xml:space="preserve">Stage </w:t>
            </w:r>
            <w:r w:rsidR="002A4FAF">
              <w:rPr>
                <w:b/>
              </w:rPr>
              <w:t>2</w:t>
            </w:r>
          </w:p>
        </w:tc>
        <w:tc>
          <w:tcPr>
            <w:tcW w:w="2692" w:type="dxa"/>
            <w:tcBorders>
              <w:top w:val="single" w:sz="4" w:space="0" w:color="00B0B9"/>
              <w:bottom w:val="single" w:sz="4" w:space="0" w:color="00B0B9"/>
            </w:tcBorders>
            <w:shd w:val="clear" w:color="auto" w:fill="8BD3D8"/>
          </w:tcPr>
          <w:p w14:paraId="44746A80" w14:textId="4FC6C8BF" w:rsidR="002A4FAF" w:rsidRDefault="00984386" w:rsidP="006D5E60">
            <w:pPr>
              <w:pStyle w:val="Body"/>
              <w:rPr>
                <w:b/>
              </w:rPr>
            </w:pPr>
            <w:r>
              <w:rPr>
                <w:b/>
              </w:rPr>
              <w:t>Stage 3</w:t>
            </w:r>
          </w:p>
        </w:tc>
      </w:tr>
      <w:tr w:rsidR="00B73E4A" w:rsidRPr="006D5E60" w14:paraId="58C472C8" w14:textId="02FEEC11" w:rsidTr="00C35E00">
        <w:tc>
          <w:tcPr>
            <w:tcW w:w="1341" w:type="dxa"/>
            <w:tcBorders>
              <w:top w:val="single" w:sz="4" w:space="0" w:color="00B0B9"/>
              <w:bottom w:val="single" w:sz="4" w:space="0" w:color="00B0B9"/>
            </w:tcBorders>
          </w:tcPr>
          <w:p w14:paraId="11691D97" w14:textId="09B014F5" w:rsidR="002A4FAF" w:rsidRPr="006D5E60" w:rsidRDefault="00333A14" w:rsidP="008A5530">
            <w:pPr>
              <w:pStyle w:val="Body"/>
            </w:pPr>
            <w:r>
              <w:t>C</w:t>
            </w:r>
            <w:r w:rsidR="00B019A9">
              <w:t>onvexity of abdomen when fish held vertically by jaw</w:t>
            </w:r>
          </w:p>
        </w:tc>
        <w:tc>
          <w:tcPr>
            <w:tcW w:w="2750" w:type="dxa"/>
            <w:tcBorders>
              <w:top w:val="single" w:sz="4" w:space="0" w:color="00B0B9"/>
              <w:bottom w:val="single" w:sz="4" w:space="0" w:color="00B0B9"/>
            </w:tcBorders>
            <w:shd w:val="clear" w:color="auto" w:fill="C5E7E9"/>
          </w:tcPr>
          <w:p w14:paraId="70B759AB" w14:textId="77777777" w:rsidR="002A4FAF" w:rsidRDefault="000A2D67" w:rsidP="00B019A9">
            <w:pPr>
              <w:pStyle w:val="Body"/>
            </w:pPr>
            <w:r>
              <w:t>S</w:t>
            </w:r>
            <w:r w:rsidR="0001667D">
              <w:t xml:space="preserve">traight </w:t>
            </w:r>
            <w:r w:rsidR="003001B2">
              <w:t xml:space="preserve">or </w:t>
            </w:r>
            <w:r w:rsidR="007142CC">
              <w:t>concave</w:t>
            </w:r>
          </w:p>
          <w:p w14:paraId="29494DC1" w14:textId="044D6CBB" w:rsidR="007B3ADE" w:rsidRPr="006D5E60" w:rsidRDefault="00912DCE" w:rsidP="00B019A9">
            <w:pPr>
              <w:pStyle w:val="Body"/>
            </w:pPr>
            <w:r w:rsidRPr="00912DCE">
              <w:rPr>
                <w:noProof/>
              </w:rPr>
              <w:drawing>
                <wp:inline distT="0" distB="0" distL="0" distR="0" wp14:anchorId="7FAB640D" wp14:editId="250146BA">
                  <wp:extent cx="3459938" cy="1593574"/>
                  <wp:effectExtent l="0" t="318" r="7303" b="7302"/>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a:ext>
                            </a:extLst>
                          </a:blip>
                          <a:srcRect/>
                          <a:stretch/>
                        </pic:blipFill>
                        <pic:spPr bwMode="auto">
                          <a:xfrm rot="5400000">
                            <a:off x="0" y="0"/>
                            <a:ext cx="3482543" cy="16039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64" w:type="dxa"/>
            <w:tcBorders>
              <w:top w:val="single" w:sz="4" w:space="0" w:color="00B0B9"/>
              <w:bottom w:val="single" w:sz="4" w:space="0" w:color="00B0B9"/>
            </w:tcBorders>
          </w:tcPr>
          <w:p w14:paraId="549878E3" w14:textId="77777777" w:rsidR="002A4FAF" w:rsidRDefault="00397515" w:rsidP="006D5E60">
            <w:pPr>
              <w:pStyle w:val="Body"/>
            </w:pPr>
            <w:r>
              <w:t>Slight to moderate convexity</w:t>
            </w:r>
          </w:p>
          <w:p w14:paraId="253E0EA4" w14:textId="08AB2C32" w:rsidR="009F2C16" w:rsidRPr="006D5E60" w:rsidRDefault="009F2C16" w:rsidP="006D5E60">
            <w:pPr>
              <w:pStyle w:val="Body"/>
            </w:pPr>
            <w:r w:rsidRPr="009F2C16">
              <w:rPr>
                <w:noProof/>
              </w:rPr>
              <w:drawing>
                <wp:inline distT="0" distB="0" distL="0" distR="0" wp14:anchorId="6C538175" wp14:editId="3D032490">
                  <wp:extent cx="3450138" cy="1554480"/>
                  <wp:effectExtent l="0" t="4762"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cstate="print">
                            <a:extLst>
                              <a:ext uri="{28A0092B-C50C-407E-A947-70E740481C1C}">
                                <a14:useLocalDpi xmlns:a14="http://schemas.microsoft.com/office/drawing/2010/main"/>
                              </a:ext>
                            </a:extLst>
                          </a:blip>
                          <a:srcRect/>
                          <a:stretch/>
                        </pic:blipFill>
                        <pic:spPr bwMode="auto">
                          <a:xfrm rot="5400000">
                            <a:off x="0" y="0"/>
                            <a:ext cx="3452575" cy="155557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92" w:type="dxa"/>
            <w:tcBorders>
              <w:top w:val="single" w:sz="4" w:space="0" w:color="00B0B9"/>
              <w:bottom w:val="single" w:sz="4" w:space="0" w:color="00B0B9"/>
            </w:tcBorders>
            <w:shd w:val="clear" w:color="auto" w:fill="C5E7E9"/>
          </w:tcPr>
          <w:p w14:paraId="76A316F8" w14:textId="77777777" w:rsidR="002A4FAF" w:rsidRDefault="00397515" w:rsidP="006D5E60">
            <w:pPr>
              <w:pStyle w:val="Body"/>
            </w:pPr>
            <w:r>
              <w:t xml:space="preserve">Moderate to </w:t>
            </w:r>
            <w:r w:rsidR="00D71491">
              <w:t>strong</w:t>
            </w:r>
            <w:r w:rsidR="008A5530">
              <w:t xml:space="preserve"> convexity</w:t>
            </w:r>
          </w:p>
          <w:p w14:paraId="08B303BF" w14:textId="28F8E39C" w:rsidR="00D73D73" w:rsidRPr="006D5E60" w:rsidRDefault="002D564B" w:rsidP="006D5E60">
            <w:pPr>
              <w:pStyle w:val="Body"/>
            </w:pPr>
            <w:r w:rsidRPr="002D564B">
              <w:rPr>
                <w:noProof/>
              </w:rPr>
              <w:drawing>
                <wp:inline distT="0" distB="0" distL="0" distR="0" wp14:anchorId="6E212304" wp14:editId="3C9E7DBB">
                  <wp:extent cx="1447800" cy="3438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2" cstate="print">
                            <a:extLst>
                              <a:ext uri="{28A0092B-C50C-407E-A947-70E740481C1C}">
                                <a14:useLocalDpi xmlns:a14="http://schemas.microsoft.com/office/drawing/2010/main"/>
                              </a:ext>
                            </a:extLst>
                          </a:blip>
                          <a:srcRect/>
                          <a:stretch/>
                        </pic:blipFill>
                        <pic:spPr bwMode="auto">
                          <a:xfrm>
                            <a:off x="0" y="0"/>
                            <a:ext cx="1452521" cy="344973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73E4A" w:rsidRPr="006D5E60" w14:paraId="2790319A" w14:textId="77777777" w:rsidTr="00C35E00">
        <w:tc>
          <w:tcPr>
            <w:tcW w:w="1341" w:type="dxa"/>
            <w:tcBorders>
              <w:top w:val="single" w:sz="4" w:space="0" w:color="00B0B9"/>
              <w:bottom w:val="single" w:sz="4" w:space="0" w:color="00B0B9"/>
            </w:tcBorders>
          </w:tcPr>
          <w:p w14:paraId="3DF78888" w14:textId="2256AD69" w:rsidR="008A5530" w:rsidRDefault="005A4FD0" w:rsidP="008A5530">
            <w:pPr>
              <w:pStyle w:val="Body"/>
            </w:pPr>
            <w:r>
              <w:t>A</w:t>
            </w:r>
            <w:r w:rsidR="002520CF">
              <w:t>bdomen</w:t>
            </w:r>
            <w:r>
              <w:t xml:space="preserve"> </w:t>
            </w:r>
            <w:r w:rsidRPr="005A4FD0">
              <w:t>flaccidity</w:t>
            </w:r>
          </w:p>
        </w:tc>
        <w:tc>
          <w:tcPr>
            <w:tcW w:w="2750" w:type="dxa"/>
            <w:tcBorders>
              <w:top w:val="single" w:sz="4" w:space="0" w:color="00B0B9"/>
              <w:bottom w:val="single" w:sz="4" w:space="0" w:color="00B0B9"/>
            </w:tcBorders>
            <w:shd w:val="clear" w:color="auto" w:fill="C5E7E9"/>
          </w:tcPr>
          <w:p w14:paraId="5C3DA26B" w14:textId="73A6270E" w:rsidR="008A5530" w:rsidRDefault="002520CF" w:rsidP="00B019A9">
            <w:pPr>
              <w:pStyle w:val="Body"/>
            </w:pPr>
            <w:r>
              <w:t>Firm</w:t>
            </w:r>
          </w:p>
        </w:tc>
        <w:tc>
          <w:tcPr>
            <w:tcW w:w="2664" w:type="dxa"/>
            <w:tcBorders>
              <w:top w:val="single" w:sz="4" w:space="0" w:color="00B0B9"/>
              <w:bottom w:val="single" w:sz="4" w:space="0" w:color="00B0B9"/>
            </w:tcBorders>
          </w:tcPr>
          <w:p w14:paraId="438CDAFB" w14:textId="33FBCCCB" w:rsidR="008A5530" w:rsidRDefault="00F5152E" w:rsidP="006D5E60">
            <w:pPr>
              <w:pStyle w:val="Body"/>
            </w:pPr>
            <w:r>
              <w:t>Slight</w:t>
            </w:r>
            <w:r w:rsidR="00554206">
              <w:t>ly</w:t>
            </w:r>
            <w:r>
              <w:t xml:space="preserve"> to moderate</w:t>
            </w:r>
            <w:r w:rsidR="00554206">
              <w:t>ly</w:t>
            </w:r>
            <w:r>
              <w:t xml:space="preserve"> </w:t>
            </w:r>
            <w:r w:rsidR="00554206">
              <w:t>flaccid</w:t>
            </w:r>
          </w:p>
        </w:tc>
        <w:tc>
          <w:tcPr>
            <w:tcW w:w="2692" w:type="dxa"/>
            <w:tcBorders>
              <w:top w:val="single" w:sz="4" w:space="0" w:color="00B0B9"/>
              <w:bottom w:val="single" w:sz="4" w:space="0" w:color="00B0B9"/>
            </w:tcBorders>
            <w:shd w:val="clear" w:color="auto" w:fill="C5E7E9"/>
          </w:tcPr>
          <w:p w14:paraId="0DB9AF8B" w14:textId="29AD5583" w:rsidR="008A5530" w:rsidRDefault="00F5152E" w:rsidP="006D5E60">
            <w:pPr>
              <w:pStyle w:val="Body"/>
            </w:pPr>
            <w:r>
              <w:t xml:space="preserve">Moderate to very </w:t>
            </w:r>
            <w:r w:rsidR="00554206">
              <w:t>flaccid</w:t>
            </w:r>
            <w:r>
              <w:t xml:space="preserve"> </w:t>
            </w:r>
          </w:p>
        </w:tc>
      </w:tr>
      <w:tr w:rsidR="00B73E4A" w:rsidRPr="006D5E60" w14:paraId="2DEEF4D1" w14:textId="77777777" w:rsidTr="00C35E00">
        <w:tc>
          <w:tcPr>
            <w:tcW w:w="1341" w:type="dxa"/>
            <w:tcBorders>
              <w:top w:val="single" w:sz="4" w:space="0" w:color="00B0B9"/>
              <w:bottom w:val="single" w:sz="4" w:space="0" w:color="00B0B9"/>
            </w:tcBorders>
          </w:tcPr>
          <w:p w14:paraId="4CEFACAD" w14:textId="22349D0F" w:rsidR="00333A14" w:rsidRDefault="0097482D" w:rsidP="008A5530">
            <w:pPr>
              <w:pStyle w:val="Body"/>
            </w:pPr>
            <w:r>
              <w:t>Vent</w:t>
            </w:r>
            <w:r w:rsidR="00E3043F">
              <w:t xml:space="preserve"> appearance</w:t>
            </w:r>
          </w:p>
        </w:tc>
        <w:tc>
          <w:tcPr>
            <w:tcW w:w="2750" w:type="dxa"/>
            <w:tcBorders>
              <w:top w:val="single" w:sz="4" w:space="0" w:color="00B0B9"/>
              <w:bottom w:val="single" w:sz="4" w:space="0" w:color="00B0B9"/>
            </w:tcBorders>
            <w:shd w:val="clear" w:color="auto" w:fill="C5E7E9"/>
          </w:tcPr>
          <w:p w14:paraId="33FB346E" w14:textId="77777777" w:rsidR="00333A14" w:rsidRDefault="00842252" w:rsidP="00B019A9">
            <w:pPr>
              <w:pStyle w:val="Body"/>
            </w:pPr>
            <w:r>
              <w:t>n</w:t>
            </w:r>
            <w:r w:rsidR="006B05A0">
              <w:t>ot swollen, white to pale pink in colour</w:t>
            </w:r>
            <w:r w:rsidR="00F32668">
              <w:t xml:space="preserve"> </w:t>
            </w:r>
          </w:p>
          <w:p w14:paraId="21C04CF4" w14:textId="41DBF345" w:rsidR="007909FD" w:rsidRDefault="007909FD" w:rsidP="00B019A9">
            <w:pPr>
              <w:pStyle w:val="Body"/>
            </w:pPr>
            <w:r w:rsidRPr="007909FD">
              <w:rPr>
                <w:noProof/>
              </w:rPr>
              <w:drawing>
                <wp:inline distT="0" distB="0" distL="0" distR="0" wp14:anchorId="6EABF28A" wp14:editId="274A4B79">
                  <wp:extent cx="1609643" cy="18859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3" cstate="print">
                            <a:extLst>
                              <a:ext uri="{28A0092B-C50C-407E-A947-70E740481C1C}">
                                <a14:useLocalDpi xmlns:a14="http://schemas.microsoft.com/office/drawing/2010/main"/>
                              </a:ext>
                            </a:extLst>
                          </a:blip>
                          <a:srcRect/>
                          <a:stretch/>
                        </pic:blipFill>
                        <pic:spPr bwMode="auto">
                          <a:xfrm>
                            <a:off x="0" y="0"/>
                            <a:ext cx="1614980" cy="189220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64" w:type="dxa"/>
            <w:tcBorders>
              <w:top w:val="single" w:sz="4" w:space="0" w:color="00B0B9"/>
              <w:bottom w:val="single" w:sz="4" w:space="0" w:color="00B0B9"/>
            </w:tcBorders>
          </w:tcPr>
          <w:p w14:paraId="402832F0" w14:textId="77777777" w:rsidR="00333A14" w:rsidRDefault="00457D7C" w:rsidP="006D5E60">
            <w:pPr>
              <w:pStyle w:val="Body"/>
            </w:pPr>
            <w:r>
              <w:t>Slight</w:t>
            </w:r>
            <w:r w:rsidR="00B178E9">
              <w:t xml:space="preserve">ly swollen, </w:t>
            </w:r>
            <w:r w:rsidR="00F32668">
              <w:t xml:space="preserve">pale </w:t>
            </w:r>
            <w:r w:rsidR="00B178E9">
              <w:t xml:space="preserve">pink to </w:t>
            </w:r>
            <w:r w:rsidR="00F32668">
              <w:t>pink in colour</w:t>
            </w:r>
            <w:r w:rsidR="00B178E9">
              <w:t xml:space="preserve"> </w:t>
            </w:r>
          </w:p>
          <w:p w14:paraId="6954F9E4" w14:textId="483E1308" w:rsidR="00CD4722" w:rsidRDefault="00EA629C" w:rsidP="006D5E60">
            <w:pPr>
              <w:pStyle w:val="Body"/>
            </w:pPr>
            <w:r w:rsidRPr="00EA629C">
              <w:rPr>
                <w:noProof/>
              </w:rPr>
              <w:drawing>
                <wp:inline distT="0" distB="0" distL="0" distR="0" wp14:anchorId="7AA37A51" wp14:editId="683E20F2">
                  <wp:extent cx="1524000" cy="189547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4" cstate="print">
                            <a:extLst>
                              <a:ext uri="{28A0092B-C50C-407E-A947-70E740481C1C}">
                                <a14:useLocalDpi xmlns:a14="http://schemas.microsoft.com/office/drawing/2010/main"/>
                              </a:ext>
                            </a:extLst>
                          </a:blip>
                          <a:srcRect/>
                          <a:stretch/>
                        </pic:blipFill>
                        <pic:spPr bwMode="auto">
                          <a:xfrm>
                            <a:off x="0" y="0"/>
                            <a:ext cx="1535283" cy="190950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92" w:type="dxa"/>
            <w:tcBorders>
              <w:top w:val="single" w:sz="4" w:space="0" w:color="00B0B9"/>
              <w:bottom w:val="single" w:sz="4" w:space="0" w:color="00B0B9"/>
            </w:tcBorders>
            <w:shd w:val="clear" w:color="auto" w:fill="C5E7E9"/>
          </w:tcPr>
          <w:p w14:paraId="0F4E9A74" w14:textId="77777777" w:rsidR="00333A14" w:rsidRDefault="00457D7C" w:rsidP="006D5E60">
            <w:pPr>
              <w:pStyle w:val="Body"/>
            </w:pPr>
            <w:r>
              <w:t>Distended, s</w:t>
            </w:r>
            <w:r w:rsidR="00E3043F">
              <w:t>wollen and reddish</w:t>
            </w:r>
            <w:r w:rsidR="00F32668">
              <w:t xml:space="preserve"> in colour</w:t>
            </w:r>
          </w:p>
          <w:p w14:paraId="7C038414" w14:textId="3E03F391" w:rsidR="00335576" w:rsidRDefault="00335576" w:rsidP="006D5E60">
            <w:pPr>
              <w:pStyle w:val="Body"/>
            </w:pPr>
            <w:r w:rsidRPr="00335576">
              <w:rPr>
                <w:noProof/>
              </w:rPr>
              <w:drawing>
                <wp:inline distT="0" distB="0" distL="0" distR="0" wp14:anchorId="6E79E50C" wp14:editId="3282C266">
                  <wp:extent cx="1867851" cy="1572418"/>
                  <wp:effectExtent l="0" t="4762"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a:ext>
                            </a:extLst>
                          </a:blip>
                          <a:srcRect/>
                          <a:stretch/>
                        </pic:blipFill>
                        <pic:spPr bwMode="auto">
                          <a:xfrm rot="5400000">
                            <a:off x="0" y="0"/>
                            <a:ext cx="1870049" cy="1574269"/>
                          </a:xfrm>
                          <a:prstGeom prst="rect">
                            <a:avLst/>
                          </a:prstGeom>
                          <a:noFill/>
                          <a:ln>
                            <a:noFill/>
                          </a:ln>
                          <a:extLst>
                            <a:ext uri="{53640926-AAD7-44D8-BBD7-CCE9431645EC}">
                              <a14:shadowObscured xmlns:a14="http://schemas.microsoft.com/office/drawing/2010/main"/>
                            </a:ext>
                          </a:extLst>
                        </pic:spPr>
                      </pic:pic>
                    </a:graphicData>
                  </a:graphic>
                </wp:inline>
              </w:drawing>
            </w:r>
          </w:p>
        </w:tc>
      </w:tr>
      <w:bookmarkEnd w:id="40"/>
    </w:tbl>
    <w:p w14:paraId="64953FB0" w14:textId="728FCE4C" w:rsidR="001A3EFA" w:rsidRPr="00D7419E" w:rsidRDefault="001A3EFA" w:rsidP="00D7419E">
      <w:pPr>
        <w:pStyle w:val="bodycopy"/>
      </w:pPr>
    </w:p>
    <w:p w14:paraId="39F22CF2" w14:textId="63E19CF5" w:rsidR="00F655F2" w:rsidRDefault="00F655F2" w:rsidP="000062A9">
      <w:pPr>
        <w:pStyle w:val="bodycopy"/>
      </w:pPr>
    </w:p>
    <w:p w14:paraId="614F47A2" w14:textId="77777777" w:rsidR="001C4659" w:rsidRDefault="001C4659" w:rsidP="000062A9">
      <w:pPr>
        <w:pStyle w:val="bodycopy"/>
      </w:pPr>
    </w:p>
    <w:p w14:paraId="3BE22B59" w14:textId="4F961FC0" w:rsidR="00C30659" w:rsidRDefault="00C30659" w:rsidP="004171C3">
      <w:pPr>
        <w:pStyle w:val="HB"/>
      </w:pPr>
      <w:bookmarkStart w:id="48" w:name="_Toc143201229"/>
      <w:r>
        <w:lastRenderedPageBreak/>
        <w:t>Hormone induced spawning of wild-caught broodstock</w:t>
      </w:r>
      <w:bookmarkEnd w:id="48"/>
    </w:p>
    <w:bookmarkStart w:id="49" w:name="_Toc143201230"/>
    <w:p w14:paraId="0CE3C76C" w14:textId="27AE8208" w:rsidR="00CF3063" w:rsidRDefault="004176EF" w:rsidP="002C7C95">
      <w:pPr>
        <w:pStyle w:val="HC"/>
      </w:pPr>
      <w:r>
        <w:rPr>
          <w:noProof/>
        </w:rPr>
        <mc:AlternateContent>
          <mc:Choice Requires="wpg">
            <w:drawing>
              <wp:anchor distT="0" distB="0" distL="114300" distR="114300" simplePos="0" relativeHeight="251616256" behindDoc="0" locked="0" layoutInCell="1" allowOverlap="1" wp14:anchorId="2F620A78" wp14:editId="5D689EC4">
                <wp:simplePos x="0" y="0"/>
                <wp:positionH relativeFrom="margin">
                  <wp:posOffset>3609975</wp:posOffset>
                </wp:positionH>
                <wp:positionV relativeFrom="paragraph">
                  <wp:posOffset>220345</wp:posOffset>
                </wp:positionV>
                <wp:extent cx="2620645" cy="2745105"/>
                <wp:effectExtent l="0" t="0" r="8255" b="0"/>
                <wp:wrapSquare wrapText="bothSides"/>
                <wp:docPr id="7" name="Group 7"/>
                <wp:cNvGraphicFramePr/>
                <a:graphic xmlns:a="http://schemas.openxmlformats.org/drawingml/2006/main">
                  <a:graphicData uri="http://schemas.microsoft.com/office/word/2010/wordprocessingGroup">
                    <wpg:wgp>
                      <wpg:cNvGrpSpPr/>
                      <wpg:grpSpPr>
                        <a:xfrm>
                          <a:off x="0" y="0"/>
                          <a:ext cx="2620645" cy="2745105"/>
                          <a:chOff x="566095" y="120650"/>
                          <a:chExt cx="2621804" cy="2745504"/>
                        </a:xfrm>
                      </wpg:grpSpPr>
                      <pic:pic xmlns:pic="http://schemas.openxmlformats.org/drawingml/2006/picture">
                        <pic:nvPicPr>
                          <pic:cNvPr id="5" name="Picture 5"/>
                          <pic:cNvPicPr>
                            <a:picLocks noChangeAspect="1"/>
                          </pic:cNvPicPr>
                        </pic:nvPicPr>
                        <pic:blipFill rotWithShape="1">
                          <a:blip r:embed="rId66" cstate="print">
                            <a:extLst>
                              <a:ext uri="{28A0092B-C50C-407E-A947-70E740481C1C}">
                                <a14:useLocalDpi xmlns:a14="http://schemas.microsoft.com/office/drawing/2010/main"/>
                              </a:ext>
                            </a:extLst>
                          </a:blip>
                          <a:srcRect/>
                          <a:stretch/>
                        </pic:blipFill>
                        <pic:spPr bwMode="auto">
                          <a:xfrm rot="5400000">
                            <a:off x="662955" y="23790"/>
                            <a:ext cx="2344381" cy="2538102"/>
                          </a:xfrm>
                          <a:prstGeom prst="rect">
                            <a:avLst/>
                          </a:prstGeom>
                          <a:noFill/>
                          <a:ln>
                            <a:noFill/>
                          </a:ln>
                          <a:extLst>
                            <a:ext uri="{53640926-AAD7-44D8-BBD7-CCE9431645EC}">
                              <a14:shadowObscured xmlns:a14="http://schemas.microsoft.com/office/drawing/2010/main"/>
                            </a:ext>
                          </a:extLst>
                        </pic:spPr>
                      </pic:pic>
                      <wps:wsp>
                        <wps:cNvPr id="6" name="Text Box 6"/>
                        <wps:cNvSpPr txBox="1"/>
                        <wps:spPr>
                          <a:xfrm>
                            <a:off x="635129" y="2527064"/>
                            <a:ext cx="2552770" cy="339090"/>
                          </a:xfrm>
                          <a:prstGeom prst="rect">
                            <a:avLst/>
                          </a:prstGeom>
                          <a:solidFill>
                            <a:prstClr val="white"/>
                          </a:solidFill>
                          <a:ln>
                            <a:noFill/>
                          </a:ln>
                        </wps:spPr>
                        <wps:txbx>
                          <w:txbxContent>
                            <w:p w14:paraId="4D04C078" w14:textId="186F7CDF" w:rsidR="00635D9E" w:rsidRPr="007F0D59" w:rsidRDefault="00635D9E" w:rsidP="00635D9E">
                              <w:pPr>
                                <w:pStyle w:val="Caption0"/>
                                <w:rPr>
                                  <w:noProof/>
                                </w:rPr>
                              </w:pPr>
                              <w:bookmarkStart w:id="50" w:name="_Ref92912999"/>
                              <w:bookmarkStart w:id="51" w:name="_Toc143201253"/>
                              <w:r>
                                <w:t xml:space="preserve">Figure </w:t>
                              </w:r>
                              <w:fldSimple w:instr=" SEQ Figure \* ARABIC ">
                                <w:r w:rsidR="00470043">
                                  <w:rPr>
                                    <w:noProof/>
                                  </w:rPr>
                                  <w:t>3</w:t>
                                </w:r>
                              </w:fldSimple>
                              <w:bookmarkEnd w:id="50"/>
                              <w:r>
                                <w:t>.  Inject</w:t>
                              </w:r>
                              <w:r w:rsidR="00BB7EE0">
                                <w:t>ing flathead broodstock with</w:t>
                              </w:r>
                              <w:r w:rsidR="007B4EDD">
                                <w:br/>
                              </w:r>
                              <w:r w:rsidR="00BB7EE0">
                                <w:t xml:space="preserve"> HRHa to induce ovulation.</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F620A78" id="Group 7" o:spid="_x0000_s1036" style="position:absolute;margin-left:284.25pt;margin-top:17.35pt;width:206.35pt;height:216.15pt;z-index:251616256;mso-position-horizontal-relative:margin;mso-width-relative:margin;mso-height-relative:margin" coordorigin="5660,1206" coordsize="26218,274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">
                <v:shape id="Picture 5" o:spid="_x0000_s1037" type="#_x0000_t75" style="position:absolute;left:6629;top:237;width:23444;height:2538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">
                  <v:imagedata r:id="rId67" o:title=""/>
                </v:shape>
                <v:shape id="_x0000_s1038" type="#_x0000_t202" style="position:absolute;left:6351;top:25270;width:25527;height:3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4D04C078" w14:textId="186F7CDF" w:rsidR="00635D9E" w:rsidRPr="007F0D59" w:rsidRDefault="00635D9E" w:rsidP="00635D9E">
                        <w:pPr>
                          <w:pStyle w:val="Caption0"/>
                          <w:rPr>
                            <w:noProof/>
                          </w:rPr>
                        </w:pPr>
                        <w:bookmarkStart w:id="54" w:name="_Ref92912999"/>
                        <w:bookmarkStart w:id="55" w:name="_Toc143201253"/>
                        <w:r>
                          <w:t xml:space="preserve">Figure </w:t>
                        </w:r>
                        <w:fldSimple w:instr=" SEQ Figure \* ARABIC ">
                          <w:r w:rsidR="00470043">
                            <w:rPr>
                              <w:noProof/>
                            </w:rPr>
                            <w:t>3</w:t>
                          </w:r>
                        </w:fldSimple>
                        <w:bookmarkEnd w:id="54"/>
                        <w:r>
                          <w:t>.  Inject</w:t>
                        </w:r>
                        <w:r w:rsidR="00BB7EE0">
                          <w:t>ing flathead broodstock with</w:t>
                        </w:r>
                        <w:r w:rsidR="007B4EDD">
                          <w:br/>
                        </w:r>
                        <w:r w:rsidR="00BB7EE0">
                          <w:t xml:space="preserve"> HRHa to induce ovulation.</w:t>
                        </w:r>
                        <w:bookmarkEnd w:id="55"/>
                      </w:p>
                    </w:txbxContent>
                  </v:textbox>
                </v:shape>
                <w10:wrap type="square" anchorx="margin"/>
              </v:group>
            </w:pict>
          </mc:Fallback>
        </mc:AlternateContent>
      </w:r>
      <w:r w:rsidR="00CF3063">
        <w:t xml:space="preserve">Artificial spawning </w:t>
      </w:r>
      <w:r w:rsidR="002C7C95">
        <w:t>following</w:t>
      </w:r>
      <w:r w:rsidR="00CF3063">
        <w:t xml:space="preserve"> </w:t>
      </w:r>
      <w:r w:rsidR="002C7C95" w:rsidRPr="002C7C95">
        <w:t>hormone induction</w:t>
      </w:r>
      <w:bookmarkEnd w:id="49"/>
    </w:p>
    <w:p w14:paraId="3256C4E9" w14:textId="7CF6EB51" w:rsidR="00C17874" w:rsidRDefault="00C17874" w:rsidP="00EF5882">
      <w:pPr>
        <w:pStyle w:val="HD"/>
      </w:pPr>
      <w:r>
        <w:t>Hormone treatments</w:t>
      </w:r>
    </w:p>
    <w:p w14:paraId="58E8F865" w14:textId="279B70EF" w:rsidR="00676C81" w:rsidRPr="004E364C" w:rsidRDefault="00676C81" w:rsidP="00676C81">
      <w:pPr>
        <w:pStyle w:val="bodycopy"/>
      </w:pPr>
      <w:r w:rsidRPr="004E364C">
        <w:t xml:space="preserve">Fish </w:t>
      </w:r>
      <w:r w:rsidR="00F672B9">
        <w:t xml:space="preserve">at </w:t>
      </w:r>
      <w:r w:rsidR="00F672B9" w:rsidRPr="0094721C">
        <w:rPr>
          <w:i/>
          <w:iCs/>
        </w:rPr>
        <w:t>Narooma Aquaculture</w:t>
      </w:r>
      <w:r w:rsidR="00F672B9">
        <w:t xml:space="preserve"> </w:t>
      </w:r>
      <w:r w:rsidRPr="004E364C">
        <w:t xml:space="preserve">were injected </w:t>
      </w:r>
      <w:r w:rsidR="007F5860">
        <w:t>during</w:t>
      </w:r>
      <w:r w:rsidRPr="004E364C">
        <w:t xml:space="preserve"> </w:t>
      </w:r>
      <w:r w:rsidR="009117F6">
        <w:t>the evening</w:t>
      </w:r>
      <w:r w:rsidRPr="004E364C">
        <w:t xml:space="preserve"> so that stripping </w:t>
      </w:r>
      <w:r w:rsidR="009117F6">
        <w:t>can</w:t>
      </w:r>
      <w:r w:rsidRPr="004E364C">
        <w:t xml:space="preserve"> occur during day</w:t>
      </w:r>
      <w:r w:rsidR="007F5860">
        <w:t>light hours</w:t>
      </w:r>
      <w:r w:rsidRPr="004E364C">
        <w:t>.</w:t>
      </w:r>
    </w:p>
    <w:p w14:paraId="096B34F4" w14:textId="401D7CC1" w:rsidR="00F3029F" w:rsidRDefault="00091716" w:rsidP="007B299B">
      <w:pPr>
        <w:pStyle w:val="bodycopy"/>
      </w:pPr>
      <w:r w:rsidRPr="004E364C">
        <w:t>Both f</w:t>
      </w:r>
      <w:r w:rsidR="008F105E" w:rsidRPr="004E364C">
        <w:t>emale</w:t>
      </w:r>
      <w:r w:rsidRPr="004E364C">
        <w:t>s</w:t>
      </w:r>
      <w:r w:rsidR="008F105E" w:rsidRPr="004E364C">
        <w:t xml:space="preserve"> and males were injected </w:t>
      </w:r>
      <w:r w:rsidRPr="004E364C">
        <w:t xml:space="preserve">intraperitoneally </w:t>
      </w:r>
      <w:r w:rsidR="009117F6">
        <w:t xml:space="preserve">usually </w:t>
      </w:r>
      <w:r w:rsidR="008F105E" w:rsidRPr="004E364C">
        <w:t xml:space="preserve">with </w:t>
      </w:r>
      <w:r w:rsidRPr="004E364C">
        <w:t>a single dose of a</w:t>
      </w:r>
      <w:r w:rsidR="008F105E" w:rsidRPr="004E364C">
        <w:t xml:space="preserve"> </w:t>
      </w:r>
      <w:r w:rsidR="004829D2" w:rsidRPr="004E364C">
        <w:t xml:space="preserve">Luteinizing Hormone – Releasing Hormone analogue </w:t>
      </w:r>
      <w:r w:rsidR="008F105E" w:rsidRPr="004E364C">
        <w:t xml:space="preserve">(LHRHa) </w:t>
      </w:r>
      <w:r w:rsidR="004829D2" w:rsidRPr="004E364C">
        <w:t>(des-Gly10, [D-Ala6] LH-RH Ethylamide)</w:t>
      </w:r>
      <w:r w:rsidR="00367436" w:rsidRPr="004E364C">
        <w:t xml:space="preserve"> (Syndel, </w:t>
      </w:r>
      <w:r w:rsidR="004A0C9E" w:rsidRPr="004E364C">
        <w:t>Nanaimo, Canada)</w:t>
      </w:r>
      <w:r w:rsidR="00D14218">
        <w:t xml:space="preserve"> at </w:t>
      </w:r>
      <w:r w:rsidR="009117F6">
        <w:t>30-</w:t>
      </w:r>
      <w:r w:rsidR="00D14218">
        <w:t xml:space="preserve">40 </w:t>
      </w:r>
      <w:r w:rsidR="00D14218" w:rsidRPr="00D14218">
        <w:sym w:font="Symbol" w:char="F06D"/>
      </w:r>
      <w:r w:rsidR="00D14218" w:rsidRPr="00D14218">
        <w:t>g/kg</w:t>
      </w:r>
      <w:r w:rsidR="00D14218">
        <w:t xml:space="preserve"> (</w:t>
      </w:r>
      <w:fldSimple w:instr=" REF _Ref92912999 ">
        <w:r w:rsidR="004F57BE">
          <w:t xml:space="preserve">Figure </w:t>
        </w:r>
        <w:r w:rsidR="004F57BE">
          <w:rPr>
            <w:noProof/>
          </w:rPr>
          <w:t>3</w:t>
        </w:r>
      </w:fldSimple>
      <w:r w:rsidR="00D14218">
        <w:t>)</w:t>
      </w:r>
      <w:r w:rsidR="004A0C9E" w:rsidRPr="004E364C">
        <w:t>.</w:t>
      </w:r>
      <w:r w:rsidR="00585321" w:rsidRPr="004E364C">
        <w:t xml:space="preserve">  This </w:t>
      </w:r>
      <w:r w:rsidR="00285C57">
        <w:t xml:space="preserve">hormone </w:t>
      </w:r>
      <w:r w:rsidR="00C322AD">
        <w:t xml:space="preserve">dosage </w:t>
      </w:r>
      <w:r w:rsidR="00CE5257">
        <w:t>was though</w:t>
      </w:r>
      <w:r w:rsidR="00285C57">
        <w:t>t</w:t>
      </w:r>
      <w:r w:rsidR="00CE5257">
        <w:t xml:space="preserve"> to</w:t>
      </w:r>
      <w:r w:rsidR="00F3029F">
        <w:t>:</w:t>
      </w:r>
    </w:p>
    <w:p w14:paraId="42E73294" w14:textId="3ECBC62A" w:rsidR="00F3029F" w:rsidRDefault="00585321" w:rsidP="00470B31">
      <w:pPr>
        <w:pStyle w:val="bodycopy"/>
        <w:numPr>
          <w:ilvl w:val="0"/>
          <w:numId w:val="18"/>
        </w:numPr>
        <w:spacing w:after="0"/>
        <w:ind w:left="568" w:hanging="284"/>
      </w:pPr>
      <w:r w:rsidRPr="004E364C">
        <w:t xml:space="preserve">induce ovulation in females </w:t>
      </w:r>
      <w:r w:rsidR="00CE5257">
        <w:t>w</w:t>
      </w:r>
      <w:r w:rsidR="00FF1E98">
        <w:t xml:space="preserve">here oocytes </w:t>
      </w:r>
      <w:r w:rsidR="005F3C8C">
        <w:t>were</w:t>
      </w:r>
      <w:r w:rsidR="00FF1E98">
        <w:t xml:space="preserve"> &gt;0.3</w:t>
      </w:r>
      <w:r w:rsidR="00F672B9">
        <w:t> </w:t>
      </w:r>
      <w:r w:rsidR="00FF1E98">
        <w:t>mm dia</w:t>
      </w:r>
      <w:r w:rsidR="00285C57">
        <w:t>meter</w:t>
      </w:r>
    </w:p>
    <w:p w14:paraId="210DA96A" w14:textId="066854E7" w:rsidR="00333CFE" w:rsidRDefault="00F3029F" w:rsidP="00E84ED3">
      <w:pPr>
        <w:pStyle w:val="bodycopy"/>
        <w:numPr>
          <w:ilvl w:val="0"/>
          <w:numId w:val="18"/>
        </w:numPr>
        <w:ind w:left="567" w:hanging="283"/>
      </w:pPr>
      <w:r>
        <w:t>e</w:t>
      </w:r>
      <w:r w:rsidR="00216E3A">
        <w:t>n</w:t>
      </w:r>
      <w:r w:rsidR="00585321" w:rsidRPr="004E364C">
        <w:t xml:space="preserve">hance </w:t>
      </w:r>
      <w:r w:rsidR="00AE21D1" w:rsidRPr="004E364C">
        <w:t xml:space="preserve">spermiation in males.  </w:t>
      </w:r>
    </w:p>
    <w:p w14:paraId="1954927B" w14:textId="305DDE37" w:rsidR="00C17874" w:rsidRDefault="009E498D" w:rsidP="00291AB9">
      <w:pPr>
        <w:pStyle w:val="bodycopy"/>
      </w:pPr>
      <w:r w:rsidRPr="002B7530">
        <w:t xml:space="preserve">The </w:t>
      </w:r>
      <w:r w:rsidR="00736108" w:rsidRPr="002B7530">
        <w:t>effects</w:t>
      </w:r>
      <w:r w:rsidRPr="002B7530">
        <w:t xml:space="preserve"> of time between capture and </w:t>
      </w:r>
      <w:r w:rsidR="00736108" w:rsidRPr="002B7530">
        <w:t>spawning induction on spawning success is unknown, however, s</w:t>
      </w:r>
      <w:r w:rsidR="002B1EE4" w:rsidRPr="002B7530">
        <w:t xml:space="preserve">ome broodstock </w:t>
      </w:r>
      <w:r w:rsidR="00EA29F3" w:rsidRPr="002B7530">
        <w:t xml:space="preserve">that had been </w:t>
      </w:r>
      <w:r w:rsidR="002B1EE4" w:rsidRPr="002B7530">
        <w:t xml:space="preserve">held for up to 4 days after capture </w:t>
      </w:r>
      <w:r w:rsidR="00736108" w:rsidRPr="002B7530">
        <w:t>were successfully induced to spawn</w:t>
      </w:r>
      <w:r w:rsidR="00D03AF7" w:rsidRPr="002B7530">
        <w:t>.</w:t>
      </w:r>
    </w:p>
    <w:p w14:paraId="1C22C11E" w14:textId="2A844EF6" w:rsidR="009117F6" w:rsidRDefault="004176EF" w:rsidP="00291AB9">
      <w:pPr>
        <w:pStyle w:val="bodycopy"/>
      </w:pPr>
      <w:r>
        <w:rPr>
          <w:noProof/>
        </w:rPr>
        <mc:AlternateContent>
          <mc:Choice Requires="wpg">
            <w:drawing>
              <wp:anchor distT="0" distB="0" distL="114300" distR="114300" simplePos="0" relativeHeight="251676672" behindDoc="0" locked="0" layoutInCell="1" allowOverlap="1" wp14:anchorId="6D725889" wp14:editId="119FABA2">
                <wp:simplePos x="0" y="0"/>
                <wp:positionH relativeFrom="margin">
                  <wp:posOffset>3653790</wp:posOffset>
                </wp:positionH>
                <wp:positionV relativeFrom="paragraph">
                  <wp:posOffset>320040</wp:posOffset>
                </wp:positionV>
                <wp:extent cx="2566670" cy="2318385"/>
                <wp:effectExtent l="0" t="0" r="5080" b="5715"/>
                <wp:wrapSquare wrapText="bothSides"/>
                <wp:docPr id="37" name="Group 37"/>
                <wp:cNvGraphicFramePr/>
                <a:graphic xmlns:a="http://schemas.openxmlformats.org/drawingml/2006/main">
                  <a:graphicData uri="http://schemas.microsoft.com/office/word/2010/wordprocessingGroup">
                    <wpg:wgp>
                      <wpg:cNvGrpSpPr/>
                      <wpg:grpSpPr>
                        <a:xfrm>
                          <a:off x="0" y="0"/>
                          <a:ext cx="2566670" cy="2318385"/>
                          <a:chOff x="176999" y="60384"/>
                          <a:chExt cx="2567099" cy="2318388"/>
                        </a:xfrm>
                      </wpg:grpSpPr>
                      <pic:pic xmlns:pic="http://schemas.openxmlformats.org/drawingml/2006/picture">
                        <pic:nvPicPr>
                          <pic:cNvPr id="8" name="Picture 8"/>
                          <pic:cNvPicPr>
                            <a:picLocks noChangeAspect="1"/>
                          </pic:cNvPicPr>
                        </pic:nvPicPr>
                        <pic:blipFill>
                          <a:blip r:embed="rId68" cstate="print">
                            <a:extLst>
                              <a:ext uri="{28A0092B-C50C-407E-A947-70E740481C1C}">
                                <a14:useLocalDpi xmlns:a14="http://schemas.microsoft.com/office/drawing/2010/main"/>
                              </a:ext>
                            </a:extLst>
                          </a:blip>
                          <a:srcRect/>
                          <a:stretch>
                            <a:fillRect/>
                          </a:stretch>
                        </pic:blipFill>
                        <pic:spPr bwMode="auto">
                          <a:xfrm>
                            <a:off x="176999" y="60384"/>
                            <a:ext cx="2567099" cy="2053087"/>
                          </a:xfrm>
                          <a:prstGeom prst="rect">
                            <a:avLst/>
                          </a:prstGeom>
                          <a:noFill/>
                          <a:ln>
                            <a:noFill/>
                          </a:ln>
                        </pic:spPr>
                      </pic:pic>
                      <wps:wsp>
                        <wps:cNvPr id="36" name="Text Box 36"/>
                        <wps:cNvSpPr txBox="1"/>
                        <wps:spPr>
                          <a:xfrm>
                            <a:off x="362257" y="2171127"/>
                            <a:ext cx="2248190" cy="207645"/>
                          </a:xfrm>
                          <a:prstGeom prst="rect">
                            <a:avLst/>
                          </a:prstGeom>
                          <a:solidFill>
                            <a:prstClr val="white"/>
                          </a:solidFill>
                          <a:ln>
                            <a:noFill/>
                          </a:ln>
                        </wps:spPr>
                        <wps:txbx>
                          <w:txbxContent>
                            <w:p w14:paraId="15048595" w14:textId="683F7E3E" w:rsidR="006F4AEB" w:rsidRPr="0049210A" w:rsidRDefault="006F4AEB" w:rsidP="006F4AEB">
                              <w:pPr>
                                <w:pStyle w:val="Caption0"/>
                                <w:rPr>
                                  <w:noProof/>
                                  <w:szCs w:val="20"/>
                                </w:rPr>
                              </w:pPr>
                              <w:bookmarkStart w:id="52" w:name="_Ref93833927"/>
                              <w:bookmarkStart w:id="53" w:name="_Toc143201254"/>
                              <w:r>
                                <w:t xml:space="preserve">Figure </w:t>
                              </w:r>
                              <w:fldSimple w:instr=" SEQ Figure \* ARABIC ">
                                <w:r w:rsidR="00470043">
                                  <w:rPr>
                                    <w:noProof/>
                                  </w:rPr>
                                  <w:t>4</w:t>
                                </w:r>
                              </w:fldSimple>
                              <w:bookmarkEnd w:id="52"/>
                              <w:r>
                                <w:t>.  Ovulated dusky flathead eggs.</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D725889" id="Group 37" o:spid="_x0000_s1039" style="position:absolute;margin-left:287.7pt;margin-top:25.2pt;width:202.1pt;height:182.55pt;z-index:251676672;mso-position-horizontal-relative:margin;mso-width-relative:margin;mso-height-relative:margin" coordorigin="1769,603" coordsize="25670,231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">
                <v:shape id="Picture 8" o:spid="_x0000_s1040" type="#_x0000_t75" style="position:absolute;left:1769;top:603;width:25671;height:20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">
                  <v:imagedata r:id="rId69" o:title=""/>
                </v:shape>
                <v:shape id="Text Box 36" o:spid="_x0000_s1041" type="#_x0000_t202" style="position:absolute;left:3622;top:21711;width:22482;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14:paraId="15048595" w14:textId="683F7E3E" w:rsidR="006F4AEB" w:rsidRPr="0049210A" w:rsidRDefault="006F4AEB" w:rsidP="006F4AEB">
                        <w:pPr>
                          <w:pStyle w:val="Caption0"/>
                          <w:rPr>
                            <w:noProof/>
                            <w:szCs w:val="20"/>
                          </w:rPr>
                        </w:pPr>
                        <w:bookmarkStart w:id="58" w:name="_Ref93833927"/>
                        <w:bookmarkStart w:id="59" w:name="_Toc143201254"/>
                        <w:r>
                          <w:t xml:space="preserve">Figure </w:t>
                        </w:r>
                        <w:fldSimple w:instr=" SEQ Figure \* ARABIC ">
                          <w:r w:rsidR="00470043">
                            <w:rPr>
                              <w:noProof/>
                            </w:rPr>
                            <w:t>4</w:t>
                          </w:r>
                        </w:fldSimple>
                        <w:bookmarkEnd w:id="58"/>
                        <w:r>
                          <w:t>.  Ovulated dusky flathead eggs.</w:t>
                        </w:r>
                        <w:bookmarkEnd w:id="59"/>
                      </w:p>
                    </w:txbxContent>
                  </v:textbox>
                </v:shape>
                <w10:wrap type="square" anchorx="margin"/>
              </v:group>
            </w:pict>
          </mc:Fallback>
        </mc:AlternateContent>
      </w:r>
      <w:r w:rsidR="009117F6">
        <w:t xml:space="preserve">Some females that did not ovulate after </w:t>
      </w:r>
      <w:r w:rsidR="00F672B9">
        <w:t>an</w:t>
      </w:r>
      <w:r w:rsidR="009117F6">
        <w:t xml:space="preserve"> initial injection were subsequently induced to spawn after receiving a second injection of LHRHa at 30 </w:t>
      </w:r>
      <w:r w:rsidR="009117F6" w:rsidRPr="009117F6">
        <w:sym w:font="Symbol" w:char="F06D"/>
      </w:r>
      <w:r w:rsidR="009117F6" w:rsidRPr="009117F6">
        <w:t>g/kg</w:t>
      </w:r>
      <w:r w:rsidR="009117F6">
        <w:t>.</w:t>
      </w:r>
    </w:p>
    <w:p w14:paraId="7BB7E5A4" w14:textId="6464F98E" w:rsidR="006F4AEB" w:rsidRDefault="006F4AEB" w:rsidP="006F4AEB">
      <w:pPr>
        <w:pStyle w:val="HD"/>
      </w:pPr>
      <w:r>
        <w:t>Ovulated eggs</w:t>
      </w:r>
    </w:p>
    <w:p w14:paraId="698566C4" w14:textId="17FADBAD" w:rsidR="006F4AEB" w:rsidRDefault="006F4AEB" w:rsidP="006F4AEB">
      <w:pPr>
        <w:pStyle w:val="bodycopy"/>
        <w:rPr>
          <w:lang w:val="en-US"/>
        </w:rPr>
      </w:pPr>
      <w:r>
        <w:rPr>
          <w:lang w:val="en-US"/>
        </w:rPr>
        <w:t>Ovulated eggs stripped from dusky flathead were transparent</w:t>
      </w:r>
      <w:r w:rsidR="00F672B9">
        <w:rPr>
          <w:lang w:val="en-US"/>
        </w:rPr>
        <w:t>, 0.60</w:t>
      </w:r>
      <w:r w:rsidR="00F672B9">
        <w:rPr>
          <w:lang w:val="en-US"/>
        </w:rPr>
        <w:noBreakHyphen/>
        <w:t xml:space="preserve">0.98 mm in diameter and </w:t>
      </w:r>
      <w:r>
        <w:rPr>
          <w:lang w:val="en-US"/>
        </w:rPr>
        <w:t>with a single oil globule (</w:t>
      </w:r>
      <w:r>
        <w:rPr>
          <w:lang w:val="en-US"/>
        </w:rPr>
        <w:fldChar w:fldCharType="begin"/>
      </w:r>
      <w:r>
        <w:rPr>
          <w:lang w:val="en-US"/>
        </w:rPr>
        <w:instrText xml:space="preserve"> REF _Ref93833927 </w:instrText>
      </w:r>
      <w:r>
        <w:rPr>
          <w:lang w:val="en-US"/>
        </w:rPr>
        <w:fldChar w:fldCharType="separate"/>
      </w:r>
      <w:r w:rsidR="004F57BE">
        <w:t xml:space="preserve">Figure </w:t>
      </w:r>
      <w:r w:rsidR="004F57BE">
        <w:rPr>
          <w:noProof/>
        </w:rPr>
        <w:t>4</w:t>
      </w:r>
      <w:r>
        <w:rPr>
          <w:lang w:val="en-US"/>
        </w:rPr>
        <w:fldChar w:fldCharType="end"/>
      </w:r>
      <w:r>
        <w:rPr>
          <w:lang w:val="en-US"/>
        </w:rPr>
        <w:t xml:space="preserve">).  </w:t>
      </w:r>
    </w:p>
    <w:p w14:paraId="1912D541" w14:textId="5A9A9C64" w:rsidR="007C4C08" w:rsidRDefault="008D4FEA" w:rsidP="007B4EDD">
      <w:pPr>
        <w:pStyle w:val="HD"/>
        <w:rPr>
          <w:lang w:val="en-US"/>
        </w:rPr>
      </w:pPr>
      <w:r>
        <w:rPr>
          <w:lang w:val="en-US"/>
        </w:rPr>
        <w:t>Stripping and fertil</w:t>
      </w:r>
      <w:r w:rsidR="007C4C08">
        <w:rPr>
          <w:lang w:val="en-US"/>
        </w:rPr>
        <w:t>i</w:t>
      </w:r>
      <w:r>
        <w:rPr>
          <w:lang w:val="en-US"/>
        </w:rPr>
        <w:t>sing ovulated egg</w:t>
      </w:r>
      <w:r w:rsidR="007C4C08">
        <w:rPr>
          <w:lang w:val="en-US"/>
        </w:rPr>
        <w:t>s</w:t>
      </w:r>
    </w:p>
    <w:p w14:paraId="322121F7" w14:textId="46882D56" w:rsidR="00A3006B" w:rsidRDefault="00F672B9" w:rsidP="00D82729">
      <w:pPr>
        <w:pStyle w:val="Body"/>
        <w:rPr>
          <w:lang w:val="en-US"/>
        </w:rPr>
      </w:pPr>
      <w:r>
        <w:rPr>
          <w:lang w:val="en-US"/>
        </w:rPr>
        <w:t>E</w:t>
      </w:r>
      <w:r w:rsidR="008D4FEA" w:rsidRPr="0035759B">
        <w:rPr>
          <w:lang w:val="en-US"/>
        </w:rPr>
        <w:t xml:space="preserve">ggs from ovulated females were hand-stripped and fertilised with </w:t>
      </w:r>
      <w:r w:rsidR="00132896">
        <w:rPr>
          <w:lang w:val="en-US"/>
        </w:rPr>
        <w:t>milt</w:t>
      </w:r>
      <w:r w:rsidR="008D4FEA" w:rsidRPr="0035759B">
        <w:rPr>
          <w:lang w:val="en-US"/>
        </w:rPr>
        <w:t xml:space="preserve"> stripped from males.  </w:t>
      </w:r>
      <w:r w:rsidR="003036E3">
        <w:rPr>
          <w:lang w:val="en-US"/>
        </w:rPr>
        <w:t>A w</w:t>
      </w:r>
      <w:r w:rsidR="001C383B">
        <w:rPr>
          <w:lang w:val="en-US"/>
        </w:rPr>
        <w:t xml:space="preserve">et fertilisation method </w:t>
      </w:r>
      <w:r>
        <w:rPr>
          <w:lang w:val="en-US"/>
        </w:rPr>
        <w:t>was</w:t>
      </w:r>
      <w:r w:rsidR="00C17820">
        <w:rPr>
          <w:lang w:val="en-US"/>
        </w:rPr>
        <w:t xml:space="preserve"> </w:t>
      </w:r>
      <w:r w:rsidR="001C383B">
        <w:rPr>
          <w:lang w:val="en-US"/>
        </w:rPr>
        <w:t>used</w:t>
      </w:r>
      <w:r w:rsidR="00C17820">
        <w:rPr>
          <w:lang w:val="en-US"/>
        </w:rPr>
        <w:t xml:space="preserve"> (</w:t>
      </w:r>
      <w:r w:rsidR="00C17820">
        <w:rPr>
          <w:lang w:val="en-US"/>
        </w:rPr>
        <w:fldChar w:fldCharType="begin"/>
      </w:r>
      <w:r w:rsidR="00C17820">
        <w:rPr>
          <w:lang w:val="en-US"/>
        </w:rPr>
        <w:instrText xml:space="preserve"> REF _Ref93859004 </w:instrText>
      </w:r>
      <w:r w:rsidR="00C17820">
        <w:rPr>
          <w:lang w:val="en-US"/>
        </w:rPr>
        <w:fldChar w:fldCharType="separate"/>
      </w:r>
      <w:r w:rsidR="004F57BE">
        <w:t xml:space="preserve">Figure </w:t>
      </w:r>
      <w:r w:rsidR="004F57BE">
        <w:rPr>
          <w:noProof/>
        </w:rPr>
        <w:t>5</w:t>
      </w:r>
      <w:r w:rsidR="00C17820">
        <w:rPr>
          <w:lang w:val="en-US"/>
        </w:rPr>
        <w:fldChar w:fldCharType="end"/>
      </w:r>
      <w:r w:rsidR="00C17820">
        <w:rPr>
          <w:lang w:val="en-US"/>
        </w:rPr>
        <w:t xml:space="preserve">).  </w:t>
      </w:r>
      <w:r w:rsidR="000B15E0">
        <w:rPr>
          <w:lang w:val="en-US"/>
        </w:rPr>
        <w:t xml:space="preserve">Fish </w:t>
      </w:r>
      <w:r>
        <w:rPr>
          <w:lang w:val="en-US"/>
        </w:rPr>
        <w:t>were</w:t>
      </w:r>
      <w:r w:rsidR="000B15E0">
        <w:rPr>
          <w:lang w:val="en-US"/>
        </w:rPr>
        <w:t xml:space="preserve"> sedated in Aqui-S before stripping.  </w:t>
      </w:r>
      <w:r w:rsidR="00C17820">
        <w:rPr>
          <w:lang w:val="en-US"/>
        </w:rPr>
        <w:t>B</w:t>
      </w:r>
      <w:r w:rsidR="001C383B">
        <w:rPr>
          <w:lang w:val="en-US"/>
        </w:rPr>
        <w:t>oth eggs and milt</w:t>
      </w:r>
      <w:r w:rsidR="00C17820">
        <w:rPr>
          <w:lang w:val="en-US"/>
        </w:rPr>
        <w:t xml:space="preserve"> were</w:t>
      </w:r>
      <w:r w:rsidR="001C383B">
        <w:rPr>
          <w:lang w:val="en-US"/>
        </w:rPr>
        <w:t xml:space="preserve"> stripped </w:t>
      </w:r>
      <w:r w:rsidR="00C17820">
        <w:rPr>
          <w:lang w:val="en-US"/>
        </w:rPr>
        <w:t xml:space="preserve">simultaneously </w:t>
      </w:r>
      <w:r w:rsidR="001C383B">
        <w:rPr>
          <w:lang w:val="en-US"/>
        </w:rPr>
        <w:t xml:space="preserve">into a 10 </w:t>
      </w:r>
      <w:r>
        <w:rPr>
          <w:lang w:val="en-US"/>
        </w:rPr>
        <w:t>L</w:t>
      </w:r>
      <w:r w:rsidR="001C383B">
        <w:rPr>
          <w:lang w:val="en-US"/>
        </w:rPr>
        <w:t xml:space="preserve"> </w:t>
      </w:r>
      <w:r w:rsidR="00A01235">
        <w:rPr>
          <w:lang w:val="en-US"/>
        </w:rPr>
        <w:t>bucket</w:t>
      </w:r>
      <w:r w:rsidR="001C383B">
        <w:rPr>
          <w:lang w:val="en-US"/>
        </w:rPr>
        <w:t xml:space="preserve"> </w:t>
      </w:r>
      <w:r w:rsidR="00A01235">
        <w:rPr>
          <w:lang w:val="en-US"/>
        </w:rPr>
        <w:t>containing</w:t>
      </w:r>
      <w:r w:rsidR="001C383B">
        <w:rPr>
          <w:lang w:val="en-US"/>
        </w:rPr>
        <w:t xml:space="preserve"> about </w:t>
      </w:r>
      <w:r w:rsidR="00A3006B">
        <w:rPr>
          <w:lang w:val="en-US"/>
        </w:rPr>
        <w:t>3</w:t>
      </w:r>
      <w:r>
        <w:rPr>
          <w:lang w:val="en-US"/>
        </w:rPr>
        <w:noBreakHyphen/>
      </w:r>
      <w:r w:rsidR="00A3006B">
        <w:rPr>
          <w:lang w:val="en-US"/>
        </w:rPr>
        <w:t>5</w:t>
      </w:r>
      <w:r>
        <w:rPr>
          <w:lang w:val="en-US"/>
        </w:rPr>
        <w:t> </w:t>
      </w:r>
      <w:r w:rsidR="0044733A">
        <w:rPr>
          <w:lang w:val="en-US"/>
        </w:rPr>
        <w:t>L</w:t>
      </w:r>
      <w:r w:rsidR="00A3006B">
        <w:rPr>
          <w:lang w:val="en-US"/>
        </w:rPr>
        <w:t xml:space="preserve"> seawater that </w:t>
      </w:r>
      <w:r>
        <w:rPr>
          <w:lang w:val="en-US"/>
        </w:rPr>
        <w:t>was</w:t>
      </w:r>
      <w:r w:rsidR="00A3006B">
        <w:rPr>
          <w:lang w:val="en-US"/>
        </w:rPr>
        <w:t xml:space="preserve"> </w:t>
      </w:r>
      <w:r w:rsidR="0044733A">
        <w:rPr>
          <w:lang w:val="en-US"/>
        </w:rPr>
        <w:t xml:space="preserve">lightly </w:t>
      </w:r>
      <w:r w:rsidR="00A3006B">
        <w:rPr>
          <w:lang w:val="en-US"/>
        </w:rPr>
        <w:t xml:space="preserve">aerated.  </w:t>
      </w:r>
      <w:r w:rsidR="00F12583">
        <w:rPr>
          <w:lang w:val="en-US"/>
        </w:rPr>
        <w:t xml:space="preserve">Eggs </w:t>
      </w:r>
      <w:r>
        <w:rPr>
          <w:lang w:val="en-US"/>
        </w:rPr>
        <w:t>were</w:t>
      </w:r>
      <w:r w:rsidR="00F12583">
        <w:rPr>
          <w:lang w:val="en-US"/>
        </w:rPr>
        <w:t xml:space="preserve"> kep</w:t>
      </w:r>
      <w:r w:rsidR="00A01235">
        <w:rPr>
          <w:lang w:val="en-US"/>
        </w:rPr>
        <w:t>t</w:t>
      </w:r>
      <w:r w:rsidR="00F12583">
        <w:rPr>
          <w:lang w:val="en-US"/>
        </w:rPr>
        <w:t xml:space="preserve"> in the bucket and </w:t>
      </w:r>
      <w:r w:rsidR="00A01235">
        <w:rPr>
          <w:lang w:val="en-US"/>
        </w:rPr>
        <w:t>aerated</w:t>
      </w:r>
      <w:r w:rsidR="00F12583">
        <w:rPr>
          <w:lang w:val="en-US"/>
        </w:rPr>
        <w:t xml:space="preserve"> for up to 10 mins before </w:t>
      </w:r>
      <w:r w:rsidR="00A01235">
        <w:rPr>
          <w:lang w:val="en-US"/>
        </w:rPr>
        <w:t>being</w:t>
      </w:r>
      <w:r w:rsidR="00F12583">
        <w:rPr>
          <w:lang w:val="en-US"/>
        </w:rPr>
        <w:t xml:space="preserve"> transferred to </w:t>
      </w:r>
      <w:r w:rsidR="000B15E0">
        <w:rPr>
          <w:lang w:val="en-US"/>
        </w:rPr>
        <w:t>a</w:t>
      </w:r>
      <w:r w:rsidR="00A01235">
        <w:rPr>
          <w:lang w:val="en-US"/>
        </w:rPr>
        <w:t>n egg incubation</w:t>
      </w:r>
      <w:r w:rsidR="00F12583">
        <w:rPr>
          <w:lang w:val="en-US"/>
        </w:rPr>
        <w:t xml:space="preserve"> </w:t>
      </w:r>
      <w:r w:rsidR="00C22FCF">
        <w:rPr>
          <w:lang w:val="en-US"/>
        </w:rPr>
        <w:t xml:space="preserve">tank.  </w:t>
      </w:r>
      <w:r w:rsidR="00230B91">
        <w:rPr>
          <w:lang w:val="en-US"/>
        </w:rPr>
        <w:t>D</w:t>
      </w:r>
      <w:r w:rsidR="00A3006B">
        <w:rPr>
          <w:lang w:val="en-US"/>
        </w:rPr>
        <w:t xml:space="preserve">ry </w:t>
      </w:r>
      <w:r w:rsidR="00230B91">
        <w:rPr>
          <w:lang w:val="en-US"/>
        </w:rPr>
        <w:t xml:space="preserve">fertilisation </w:t>
      </w:r>
      <w:r w:rsidR="00A3006B">
        <w:rPr>
          <w:lang w:val="en-US"/>
        </w:rPr>
        <w:t xml:space="preserve">has been attempted but </w:t>
      </w:r>
      <w:r>
        <w:rPr>
          <w:lang w:val="en-US"/>
        </w:rPr>
        <w:t>was</w:t>
      </w:r>
      <w:r w:rsidR="00A3006B">
        <w:rPr>
          <w:lang w:val="en-US"/>
        </w:rPr>
        <w:t xml:space="preserve"> less effective.</w:t>
      </w:r>
    </w:p>
    <w:p w14:paraId="7BC6F13A" w14:textId="6693ABA1" w:rsidR="004E02BA" w:rsidRDefault="004E02BA" w:rsidP="00D82729">
      <w:pPr>
        <w:pStyle w:val="Body"/>
        <w:rPr>
          <w:lang w:val="en-US"/>
        </w:rPr>
      </w:pPr>
    </w:p>
    <w:p w14:paraId="0887135F" w14:textId="708BFF40" w:rsidR="004E02BA" w:rsidRDefault="004E02BA" w:rsidP="00D82729">
      <w:pPr>
        <w:pStyle w:val="Body"/>
        <w:rPr>
          <w:lang w:val="en-US"/>
        </w:rPr>
      </w:pPr>
    </w:p>
    <w:p w14:paraId="099EEFB3" w14:textId="45CC3D60" w:rsidR="004E02BA" w:rsidRDefault="00B05E04" w:rsidP="00D82729">
      <w:pPr>
        <w:pStyle w:val="Body"/>
        <w:rPr>
          <w:lang w:val="en-US"/>
        </w:rPr>
      </w:pPr>
      <w:r>
        <w:rPr>
          <w:noProof/>
          <w:lang w:val="en-US"/>
        </w:rPr>
        <mc:AlternateContent>
          <mc:Choice Requires="wpg">
            <w:drawing>
              <wp:anchor distT="0" distB="0" distL="114300" distR="114300" simplePos="0" relativeHeight="251674624" behindDoc="0" locked="0" layoutInCell="1" allowOverlap="1" wp14:anchorId="48D49EEF" wp14:editId="358824F1">
                <wp:simplePos x="0" y="0"/>
                <wp:positionH relativeFrom="margin">
                  <wp:posOffset>546735</wp:posOffset>
                </wp:positionH>
                <wp:positionV relativeFrom="paragraph">
                  <wp:posOffset>26670</wp:posOffset>
                </wp:positionV>
                <wp:extent cx="5166995" cy="3310890"/>
                <wp:effectExtent l="0" t="0" r="0" b="3810"/>
                <wp:wrapNone/>
                <wp:docPr id="53" name="Group 53"/>
                <wp:cNvGraphicFramePr/>
                <a:graphic xmlns:a="http://schemas.openxmlformats.org/drawingml/2006/main">
                  <a:graphicData uri="http://schemas.microsoft.com/office/word/2010/wordprocessingGroup">
                    <wpg:wgp>
                      <wpg:cNvGrpSpPr/>
                      <wpg:grpSpPr>
                        <a:xfrm>
                          <a:off x="0" y="0"/>
                          <a:ext cx="5166995" cy="3310890"/>
                          <a:chOff x="0" y="335158"/>
                          <a:chExt cx="5167630" cy="3311012"/>
                        </a:xfrm>
                      </wpg:grpSpPr>
                      <wpg:grpSp>
                        <wpg:cNvPr id="51" name="Group 51"/>
                        <wpg:cNvGrpSpPr/>
                        <wpg:grpSpPr>
                          <a:xfrm>
                            <a:off x="0" y="335158"/>
                            <a:ext cx="4896150" cy="3047022"/>
                            <a:chOff x="0" y="335158"/>
                            <a:chExt cx="4896150" cy="3047022"/>
                          </a:xfrm>
                        </wpg:grpSpPr>
                        <pic:pic xmlns:pic="http://schemas.openxmlformats.org/drawingml/2006/picture">
                          <pic:nvPicPr>
                            <pic:cNvPr id="49" name="Picture 49"/>
                            <pic:cNvPicPr>
                              <a:picLocks noChangeAspect="1"/>
                            </pic:cNvPicPr>
                          </pic:nvPicPr>
                          <pic:blipFill>
                            <a:blip r:embed="rId70" cstate="print">
                              <a:extLst>
                                <a:ext uri="{28A0092B-C50C-407E-A947-70E740481C1C}">
                                  <a14:useLocalDpi xmlns:a14="http://schemas.microsoft.com/office/drawing/2010/main"/>
                                </a:ext>
                              </a:extLst>
                            </a:blip>
                            <a:srcRect/>
                            <a:stretch>
                              <a:fillRect/>
                            </a:stretch>
                          </pic:blipFill>
                          <pic:spPr bwMode="auto">
                            <a:xfrm rot="5400000">
                              <a:off x="-379721" y="714879"/>
                              <a:ext cx="3036058" cy="2276615"/>
                            </a:xfrm>
                            <a:prstGeom prst="rect">
                              <a:avLst/>
                            </a:prstGeom>
                            <a:noFill/>
                            <a:ln>
                              <a:noFill/>
                            </a:ln>
                          </pic:spPr>
                        </pic:pic>
                        <pic:pic xmlns:pic="http://schemas.openxmlformats.org/drawingml/2006/picture">
                          <pic:nvPicPr>
                            <pic:cNvPr id="50" name="Picture 50"/>
                            <pic:cNvPicPr>
                              <a:picLocks noChangeAspect="1"/>
                            </pic:cNvPicPr>
                          </pic:nvPicPr>
                          <pic:blipFill>
                            <a:blip r:embed="rId71" cstate="print">
                              <a:extLst>
                                <a:ext uri="{28A0092B-C50C-407E-A947-70E740481C1C}">
                                  <a14:useLocalDpi xmlns:a14="http://schemas.microsoft.com/office/drawing/2010/main"/>
                                </a:ext>
                              </a:extLst>
                            </a:blip>
                            <a:srcRect/>
                            <a:stretch>
                              <a:fillRect/>
                            </a:stretch>
                          </pic:blipFill>
                          <pic:spPr bwMode="auto">
                            <a:xfrm rot="5400000">
                              <a:off x="2262128" y="748158"/>
                              <a:ext cx="3010747" cy="2257297"/>
                            </a:xfrm>
                            <a:prstGeom prst="rect">
                              <a:avLst/>
                            </a:prstGeom>
                            <a:noFill/>
                            <a:ln>
                              <a:noFill/>
                            </a:ln>
                          </pic:spPr>
                        </pic:pic>
                      </wpg:grpSp>
                      <wps:wsp>
                        <wps:cNvPr id="52" name="Text Box 52"/>
                        <wps:cNvSpPr txBox="1"/>
                        <wps:spPr>
                          <a:xfrm>
                            <a:off x="0" y="3438525"/>
                            <a:ext cx="5167630" cy="207645"/>
                          </a:xfrm>
                          <a:prstGeom prst="rect">
                            <a:avLst/>
                          </a:prstGeom>
                          <a:solidFill>
                            <a:prstClr val="white"/>
                          </a:solidFill>
                          <a:ln>
                            <a:noFill/>
                          </a:ln>
                        </wps:spPr>
                        <wps:txbx>
                          <w:txbxContent>
                            <w:p w14:paraId="56E2C8DE" w14:textId="69C98E46" w:rsidR="008C21C7" w:rsidRPr="008535A5" w:rsidRDefault="008C21C7" w:rsidP="00C17820">
                              <w:pPr>
                                <w:pStyle w:val="Caption0"/>
                                <w:jc w:val="center"/>
                                <w:rPr>
                                  <w:noProof/>
                                  <w:szCs w:val="24"/>
                                  <w:lang w:val="en-US"/>
                                </w:rPr>
                              </w:pPr>
                              <w:bookmarkStart w:id="54" w:name="_Ref93859004"/>
                              <w:bookmarkStart w:id="55" w:name="_Toc143201255"/>
                              <w:r>
                                <w:t xml:space="preserve">Figure </w:t>
                              </w:r>
                              <w:fldSimple w:instr=" SEQ Figure \* ARABIC ">
                                <w:r w:rsidR="00470043">
                                  <w:rPr>
                                    <w:noProof/>
                                  </w:rPr>
                                  <w:t>5</w:t>
                                </w:r>
                              </w:fldSimple>
                              <w:bookmarkEnd w:id="54"/>
                              <w:r>
                                <w:t>.  Stripping</w:t>
                              </w:r>
                              <w:r w:rsidR="00C17820">
                                <w:t xml:space="preserve"> eggs and milt from dusky flathead.</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8D49EEF" id="Group 53" o:spid="_x0000_s1042" style="position:absolute;margin-left:43.05pt;margin-top:2.1pt;width:406.85pt;height:260.7pt;z-index:251674624;mso-position-horizontal-relative:margin;mso-height-relative:margin" coordorigin=",3351" coordsize="51676,331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">
                <v:group id="Group 51" o:spid="_x0000_s1043" style="position:absolute;top:3351;width:48961;height:30470" coordorigin=",3351" coordsize="48961,30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icture 49" o:spid="_x0000_s1044" type="#_x0000_t75" style="position:absolute;left:-3798;top:7149;width:30361;height:2276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">
                    <v:imagedata r:id="rId72" o:title=""/>
                  </v:shape>
                  <v:shape id="Picture 50" o:spid="_x0000_s1045" type="#_x0000_t75" style="position:absolute;left:22621;top:7481;width:30107;height:2257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">
                    <v:imagedata r:id="rId73" o:title=""/>
                  </v:shape>
                </v:group>
                <v:shape id="Text Box 52" o:spid="_x0000_s1046" type="#_x0000_t202" style="position:absolute;top:34385;width:51676;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14:paraId="56E2C8DE" w14:textId="69C98E46" w:rsidR="008C21C7" w:rsidRPr="008535A5" w:rsidRDefault="008C21C7" w:rsidP="00C17820">
                        <w:pPr>
                          <w:pStyle w:val="Caption0"/>
                          <w:jc w:val="center"/>
                          <w:rPr>
                            <w:noProof/>
                            <w:szCs w:val="24"/>
                            <w:lang w:val="en-US"/>
                          </w:rPr>
                        </w:pPr>
                        <w:bookmarkStart w:id="62" w:name="_Ref93859004"/>
                        <w:bookmarkStart w:id="63" w:name="_Toc143201255"/>
                        <w:r>
                          <w:t xml:space="preserve">Figure </w:t>
                        </w:r>
                        <w:fldSimple w:instr=" SEQ Figure \* ARABIC ">
                          <w:r w:rsidR="00470043">
                            <w:rPr>
                              <w:noProof/>
                            </w:rPr>
                            <w:t>5</w:t>
                          </w:r>
                        </w:fldSimple>
                        <w:bookmarkEnd w:id="62"/>
                        <w:r>
                          <w:t>.  Stripping</w:t>
                        </w:r>
                        <w:r w:rsidR="00C17820">
                          <w:t xml:space="preserve"> eggs and milt from dusky flathead.</w:t>
                        </w:r>
                        <w:bookmarkEnd w:id="63"/>
                      </w:p>
                    </w:txbxContent>
                  </v:textbox>
                </v:shape>
                <w10:wrap anchorx="margin"/>
              </v:group>
            </w:pict>
          </mc:Fallback>
        </mc:AlternateContent>
      </w:r>
    </w:p>
    <w:p w14:paraId="0DAA83DF" w14:textId="4194A187" w:rsidR="004E02BA" w:rsidRDefault="004E02BA" w:rsidP="00D82729">
      <w:pPr>
        <w:pStyle w:val="Body"/>
        <w:rPr>
          <w:lang w:val="en-US"/>
        </w:rPr>
      </w:pPr>
    </w:p>
    <w:p w14:paraId="656A6DF4" w14:textId="4B8A314A" w:rsidR="003E0072" w:rsidRDefault="003E0072" w:rsidP="00D82729">
      <w:pPr>
        <w:pStyle w:val="Body"/>
      </w:pPr>
    </w:p>
    <w:p w14:paraId="2E1E8A97" w14:textId="0CD2EC35" w:rsidR="004E02BA" w:rsidRDefault="004E02BA" w:rsidP="00D82729">
      <w:pPr>
        <w:pStyle w:val="Body"/>
      </w:pPr>
    </w:p>
    <w:p w14:paraId="2BE17817" w14:textId="61E04678" w:rsidR="004E02BA" w:rsidRDefault="004E02BA" w:rsidP="00D82729">
      <w:pPr>
        <w:pStyle w:val="Body"/>
      </w:pPr>
    </w:p>
    <w:p w14:paraId="796F3BB5" w14:textId="3B5288AA" w:rsidR="004E02BA" w:rsidRDefault="004E02BA" w:rsidP="00D82729">
      <w:pPr>
        <w:pStyle w:val="Body"/>
      </w:pPr>
    </w:p>
    <w:p w14:paraId="6851A99D" w14:textId="1908E340" w:rsidR="004E02BA" w:rsidRDefault="004E02BA" w:rsidP="00D82729">
      <w:pPr>
        <w:pStyle w:val="Body"/>
      </w:pPr>
    </w:p>
    <w:p w14:paraId="27A4873F" w14:textId="6DE53CEC" w:rsidR="004E02BA" w:rsidRDefault="004E02BA" w:rsidP="00D82729">
      <w:pPr>
        <w:pStyle w:val="Body"/>
      </w:pPr>
    </w:p>
    <w:p w14:paraId="0E5F1D0D" w14:textId="71EA442D" w:rsidR="004E02BA" w:rsidRDefault="004E02BA" w:rsidP="00D82729">
      <w:pPr>
        <w:pStyle w:val="Body"/>
      </w:pPr>
    </w:p>
    <w:p w14:paraId="434664FD" w14:textId="12F29B24" w:rsidR="004E02BA" w:rsidRDefault="004E02BA" w:rsidP="00D82729">
      <w:pPr>
        <w:pStyle w:val="Body"/>
      </w:pPr>
    </w:p>
    <w:p w14:paraId="6B26781C" w14:textId="3DDABF96" w:rsidR="004E02BA" w:rsidRDefault="004E02BA" w:rsidP="00D82729">
      <w:pPr>
        <w:pStyle w:val="Body"/>
      </w:pPr>
    </w:p>
    <w:p w14:paraId="0BF4A940" w14:textId="440DA1DD" w:rsidR="004E02BA" w:rsidRDefault="004E02BA" w:rsidP="00D82729">
      <w:pPr>
        <w:pStyle w:val="Body"/>
      </w:pPr>
    </w:p>
    <w:p w14:paraId="5A077C2B" w14:textId="10FD0194" w:rsidR="004E02BA" w:rsidRDefault="004E02BA" w:rsidP="00D82729">
      <w:pPr>
        <w:pStyle w:val="Body"/>
      </w:pPr>
    </w:p>
    <w:p w14:paraId="7831D1E8" w14:textId="77777777" w:rsidR="004176EF" w:rsidRDefault="004176EF" w:rsidP="00D82729">
      <w:pPr>
        <w:pStyle w:val="Body"/>
      </w:pPr>
    </w:p>
    <w:p w14:paraId="07E304BA" w14:textId="2659356E" w:rsidR="00470B31" w:rsidRDefault="00470B31">
      <w:pPr>
        <w:rPr>
          <w:rFonts w:ascii="Arial" w:hAnsi="Arial" w:cs="Arial"/>
          <w:sz w:val="18"/>
        </w:rPr>
      </w:pPr>
      <w:r>
        <w:br w:type="page"/>
      </w:r>
    </w:p>
    <w:p w14:paraId="5EA0E4B8" w14:textId="4074C563" w:rsidR="000415AC" w:rsidRPr="000415AC" w:rsidRDefault="000415AC" w:rsidP="000415AC">
      <w:pPr>
        <w:pStyle w:val="Body"/>
        <w:rPr>
          <w:b/>
          <w:i/>
        </w:rPr>
      </w:pPr>
      <w:r w:rsidRPr="000415AC">
        <w:rPr>
          <w:b/>
          <w:i/>
        </w:rPr>
        <w:lastRenderedPageBreak/>
        <w:t>Latency period</w:t>
      </w:r>
      <w:r w:rsidR="004E307A">
        <w:rPr>
          <w:b/>
          <w:i/>
        </w:rPr>
        <w:t xml:space="preserve"> and fertilisation rate</w:t>
      </w:r>
    </w:p>
    <w:p w14:paraId="5D7353F0" w14:textId="77777777" w:rsidR="000415AC" w:rsidRPr="000415AC" w:rsidRDefault="000415AC" w:rsidP="000415AC">
      <w:pPr>
        <w:pStyle w:val="Body"/>
      </w:pPr>
      <w:r w:rsidRPr="000415AC">
        <w:t>The latency period is defined as the time between hormone injection and stripping of gametes.</w:t>
      </w:r>
    </w:p>
    <w:p w14:paraId="2C680A03" w14:textId="547FA82F" w:rsidR="000415AC" w:rsidRPr="000415AC" w:rsidRDefault="000415AC" w:rsidP="000415AC">
      <w:pPr>
        <w:pStyle w:val="Body"/>
      </w:pPr>
      <w:r w:rsidRPr="000415AC">
        <w:t xml:space="preserve">Following injection broodstock were placed into insulated circular tanks that were covered to reduce light and disturbance.  Tanks were aerated and provided with a </w:t>
      </w:r>
      <w:r w:rsidR="00F672B9">
        <w:t xml:space="preserve">submersible </w:t>
      </w:r>
      <w:r w:rsidRPr="000415AC">
        <w:t xml:space="preserve">pond pump to circulate water within the tanks.  There was no water exchange.  During the latency period water temperature and salinity ranged from </w:t>
      </w:r>
      <w:r w:rsidR="009117F6">
        <w:t>18</w:t>
      </w:r>
      <w:r w:rsidRPr="000415AC">
        <w:t>-23</w:t>
      </w:r>
      <w:r w:rsidRPr="000415AC">
        <w:rPr>
          <w:vertAlign w:val="superscript"/>
        </w:rPr>
        <w:t>o</w:t>
      </w:r>
      <w:r w:rsidRPr="000415AC">
        <w:t>C and 2</w:t>
      </w:r>
      <w:r w:rsidR="009117F6">
        <w:t>0</w:t>
      </w:r>
      <w:r w:rsidRPr="000415AC">
        <w:t>-33 ppt, respectively.</w:t>
      </w:r>
    </w:p>
    <w:p w14:paraId="500F0824" w14:textId="6C6C641E" w:rsidR="00B17DE6" w:rsidRDefault="00414C84" w:rsidP="00B17DE6">
      <w:pPr>
        <w:pStyle w:val="Body"/>
        <w:rPr>
          <w:lang w:val="en-US"/>
        </w:rPr>
      </w:pPr>
      <w:r>
        <w:rPr>
          <w:noProof/>
        </w:rPr>
        <mc:AlternateContent>
          <mc:Choice Requires="wpg">
            <w:drawing>
              <wp:anchor distT="0" distB="0" distL="114300" distR="114300" simplePos="0" relativeHeight="251692032" behindDoc="0" locked="0" layoutInCell="1" allowOverlap="1" wp14:anchorId="23211E01" wp14:editId="42FE0924">
                <wp:simplePos x="0" y="0"/>
                <wp:positionH relativeFrom="column">
                  <wp:posOffset>2445622</wp:posOffset>
                </wp:positionH>
                <wp:positionV relativeFrom="paragraph">
                  <wp:posOffset>495300</wp:posOffset>
                </wp:positionV>
                <wp:extent cx="3596640" cy="3044190"/>
                <wp:effectExtent l="0" t="0" r="3810" b="3810"/>
                <wp:wrapSquare wrapText="bothSides"/>
                <wp:docPr id="196" name="Group 196"/>
                <wp:cNvGraphicFramePr/>
                <a:graphic xmlns:a="http://schemas.openxmlformats.org/drawingml/2006/main">
                  <a:graphicData uri="http://schemas.microsoft.com/office/word/2010/wordprocessingGroup">
                    <wpg:wgp>
                      <wpg:cNvGrpSpPr/>
                      <wpg:grpSpPr>
                        <a:xfrm>
                          <a:off x="0" y="0"/>
                          <a:ext cx="3596640" cy="3044190"/>
                          <a:chOff x="0" y="0"/>
                          <a:chExt cx="3597275" cy="3044277"/>
                        </a:xfrm>
                      </wpg:grpSpPr>
                      <pic:pic xmlns:pic="http://schemas.openxmlformats.org/drawingml/2006/picture">
                        <pic:nvPicPr>
                          <pic:cNvPr id="195" name="Picture 195"/>
                          <pic:cNvPicPr>
                            <a:picLocks noChangeAspect="1"/>
                          </pic:cNvPicPr>
                        </pic:nvPicPr>
                        <pic:blipFill>
                          <a:blip r:embed="rId74" cstate="print">
                            <a:extLst>
                              <a:ext uri="{28A0092B-C50C-407E-A947-70E740481C1C}">
                                <a14:useLocalDpi xmlns:a14="http://schemas.microsoft.com/office/drawing/2010/main"/>
                              </a:ext>
                            </a:extLst>
                          </a:blip>
                          <a:srcRect/>
                          <a:stretch>
                            <a:fillRect/>
                          </a:stretch>
                        </pic:blipFill>
                        <pic:spPr bwMode="auto">
                          <a:xfrm>
                            <a:off x="0" y="0"/>
                            <a:ext cx="3597275" cy="2519045"/>
                          </a:xfrm>
                          <a:prstGeom prst="rect">
                            <a:avLst/>
                          </a:prstGeom>
                          <a:noFill/>
                          <a:ln>
                            <a:noFill/>
                          </a:ln>
                        </pic:spPr>
                      </pic:pic>
                      <wps:wsp>
                        <wps:cNvPr id="194" name="Text Box 194"/>
                        <wps:cNvSpPr txBox="1"/>
                        <wps:spPr>
                          <a:xfrm>
                            <a:off x="241540" y="2518497"/>
                            <a:ext cx="3278489" cy="525780"/>
                          </a:xfrm>
                          <a:prstGeom prst="rect">
                            <a:avLst/>
                          </a:prstGeom>
                          <a:solidFill>
                            <a:prstClr val="white"/>
                          </a:solidFill>
                          <a:ln>
                            <a:noFill/>
                          </a:ln>
                        </wps:spPr>
                        <wps:txbx>
                          <w:txbxContent>
                            <w:p w14:paraId="1238460D" w14:textId="7090EC5C" w:rsidR="00B23A5A" w:rsidRPr="007A2E16" w:rsidRDefault="00B23A5A" w:rsidP="00F2314C">
                              <w:pPr>
                                <w:pStyle w:val="Caption0"/>
                                <w:ind w:left="0" w:firstLine="0"/>
                                <w:jc w:val="center"/>
                                <w:rPr>
                                  <w:szCs w:val="24"/>
                                </w:rPr>
                              </w:pPr>
                              <w:bookmarkStart w:id="56" w:name="_Ref101297612"/>
                              <w:bookmarkStart w:id="57" w:name="_Toc143201256"/>
                              <w:r>
                                <w:t xml:space="preserve">Figure </w:t>
                              </w:r>
                              <w:fldSimple w:instr=" SEQ Figure \* ARABIC ">
                                <w:r w:rsidR="00470043">
                                  <w:rPr>
                                    <w:noProof/>
                                  </w:rPr>
                                  <w:t>6</w:t>
                                </w:r>
                              </w:fldSimple>
                              <w:bookmarkEnd w:id="56"/>
                              <w:r>
                                <w:t xml:space="preserve">. </w:t>
                              </w:r>
                              <w:r w:rsidR="00C4410C">
                                <w:t xml:space="preserve"> </w:t>
                              </w:r>
                              <w:r>
                                <w:t>R</w:t>
                              </w:r>
                              <w:r w:rsidR="00C4410C">
                                <w:t>e</w:t>
                              </w:r>
                              <w:r>
                                <w:t xml:space="preserve">lationship between </w:t>
                              </w:r>
                              <w:r w:rsidR="00C4410C">
                                <w:t xml:space="preserve">latency period </w:t>
                              </w:r>
                              <w:r w:rsidR="005C31CC">
                                <w:t xml:space="preserve">and </w:t>
                              </w:r>
                              <w:r w:rsidR="002E28A2">
                                <w:t>fertilisation</w:t>
                              </w:r>
                              <w:r w:rsidR="005C31CC">
                                <w:t xml:space="preserve"> rate for stripped dusky flathead </w:t>
                              </w:r>
                              <w:r w:rsidR="00B56192">
                                <w:br/>
                              </w:r>
                              <w:r w:rsidR="005C31CC">
                                <w:t xml:space="preserve">(red </w:t>
                              </w:r>
                              <w:r w:rsidR="002E28A2">
                                <w:t xml:space="preserve">line = </w:t>
                              </w:r>
                              <w:r w:rsidR="003650D8">
                                <w:t>second degree polynomial curv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3211E01" id="Group 196" o:spid="_x0000_s1047" style="position:absolute;margin-left:192.55pt;margin-top:39pt;width:283.2pt;height:239.7pt;z-index:251692032;mso-width-relative:margin" coordsize="35972,30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">
                <v:shape id="Picture 195" o:spid="_x0000_s1048" type="#_x0000_t75" style="position:absolute;width:35972;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">
                  <v:imagedata r:id="rId75" o:title=""/>
                </v:shape>
                <v:shape id="Text Box 194" o:spid="_x0000_s1049" type="#_x0000_t202" style="position:absolute;left:2415;top:25184;width:32785;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iWPwwAAANwAAAAPAAAAZHJzL2Rvd25yZXYueG1sRE9La8JA&#10;EL4X/A/LCL0U3TQU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5lYlj8MAAADcAAAADwAA&#10;AAAAAAAAAAAAAAAHAgAAZHJzL2Rvd25yZXYueG1sUEsFBgAAAAADAAMAtwAAAPcCAAAAAA==&#10;" stroked="f">
                  <v:textbox inset="0,0,0,0">
                    <w:txbxContent>
                      <w:p w14:paraId="1238460D" w14:textId="7090EC5C" w:rsidR="00B23A5A" w:rsidRPr="007A2E16" w:rsidRDefault="00B23A5A" w:rsidP="00F2314C">
                        <w:pPr>
                          <w:pStyle w:val="Caption0"/>
                          <w:ind w:left="0" w:firstLine="0"/>
                          <w:jc w:val="center"/>
                          <w:rPr>
                            <w:szCs w:val="24"/>
                          </w:rPr>
                        </w:pPr>
                        <w:bookmarkStart w:id="66" w:name="_Ref101297612"/>
                        <w:bookmarkStart w:id="67" w:name="_Toc143201256"/>
                        <w:r>
                          <w:t xml:space="preserve">Figure </w:t>
                        </w:r>
                        <w:fldSimple w:instr=" SEQ Figure \* ARABIC ">
                          <w:r w:rsidR="00470043">
                            <w:rPr>
                              <w:noProof/>
                            </w:rPr>
                            <w:t>6</w:t>
                          </w:r>
                        </w:fldSimple>
                        <w:bookmarkEnd w:id="66"/>
                        <w:r>
                          <w:t xml:space="preserve">. </w:t>
                        </w:r>
                        <w:r w:rsidR="00C4410C">
                          <w:t xml:space="preserve"> </w:t>
                        </w:r>
                        <w:r>
                          <w:t>R</w:t>
                        </w:r>
                        <w:r w:rsidR="00C4410C">
                          <w:t>e</w:t>
                        </w:r>
                        <w:r>
                          <w:t xml:space="preserve">lationship between </w:t>
                        </w:r>
                        <w:r w:rsidR="00C4410C">
                          <w:t xml:space="preserve">latency period </w:t>
                        </w:r>
                        <w:r w:rsidR="005C31CC">
                          <w:t xml:space="preserve">and </w:t>
                        </w:r>
                        <w:r w:rsidR="002E28A2">
                          <w:t>fertilisation</w:t>
                        </w:r>
                        <w:r w:rsidR="005C31CC">
                          <w:t xml:space="preserve"> rate for stripped dusky flathead </w:t>
                        </w:r>
                        <w:r w:rsidR="00B56192">
                          <w:br/>
                        </w:r>
                        <w:r w:rsidR="005C31CC">
                          <w:t xml:space="preserve">(red </w:t>
                        </w:r>
                        <w:r w:rsidR="002E28A2">
                          <w:t xml:space="preserve">line = </w:t>
                        </w:r>
                        <w:r w:rsidR="003650D8">
                          <w:t>second degree polynomial curve).</w:t>
                        </w:r>
                        <w:bookmarkEnd w:id="67"/>
                      </w:p>
                    </w:txbxContent>
                  </v:textbox>
                </v:shape>
                <w10:wrap type="square"/>
              </v:group>
            </w:pict>
          </mc:Fallback>
        </mc:AlternateContent>
      </w:r>
      <w:r w:rsidR="002E4975">
        <w:t xml:space="preserve">During </w:t>
      </w:r>
      <w:r w:rsidR="009D4D84">
        <w:t>2021</w:t>
      </w:r>
      <w:r w:rsidR="009117F6">
        <w:t>,</w:t>
      </w:r>
      <w:r w:rsidR="009D4D84">
        <w:t xml:space="preserve"> 2022 </w:t>
      </w:r>
      <w:r w:rsidR="009117F6">
        <w:t xml:space="preserve">and 2023 </w:t>
      </w:r>
      <w:r w:rsidR="006C05CE">
        <w:t>breeding trials f</w:t>
      </w:r>
      <w:r w:rsidR="000415AC" w:rsidRPr="000415AC">
        <w:t xml:space="preserve">ish were stripped </w:t>
      </w:r>
      <w:r w:rsidR="009117F6">
        <w:t>35</w:t>
      </w:r>
      <w:r w:rsidR="000415AC" w:rsidRPr="000415AC">
        <w:t xml:space="preserve"> - 46 hours after</w:t>
      </w:r>
      <w:r w:rsidR="009117F6">
        <w:t xml:space="preserve"> an initial</w:t>
      </w:r>
      <w:r w:rsidR="000415AC" w:rsidRPr="000415AC">
        <w:t xml:space="preserve"> injection</w:t>
      </w:r>
      <w:r w:rsidR="009117F6">
        <w:t xml:space="preserve">.  </w:t>
      </w:r>
      <w:r w:rsidR="00F672B9">
        <w:t>Egg f</w:t>
      </w:r>
      <w:r w:rsidR="000415AC" w:rsidRPr="000415AC">
        <w:t xml:space="preserve">ertilisation rate ranged from 2-98% (mean 68%) with </w:t>
      </w:r>
      <w:r w:rsidR="00F672B9">
        <w:t xml:space="preserve">the </w:t>
      </w:r>
      <w:r w:rsidR="000415AC" w:rsidRPr="000415AC">
        <w:t>highest values being recorded for fish stripped from 40-43 hours after injection (</w:t>
      </w:r>
      <w:fldSimple w:instr=" REF _Ref101297612 ">
        <w:r w:rsidR="004F57BE">
          <w:t xml:space="preserve">Figure </w:t>
        </w:r>
        <w:r w:rsidR="004F57BE">
          <w:rPr>
            <w:noProof/>
          </w:rPr>
          <w:t>6</w:t>
        </w:r>
      </w:fldSimple>
      <w:r w:rsidR="000415AC" w:rsidRPr="000415AC">
        <w:t xml:space="preserve">).  </w:t>
      </w:r>
      <w:r w:rsidR="009A710D">
        <w:t xml:space="preserve">In comparison, </w:t>
      </w:r>
      <w:r w:rsidR="00F672B9">
        <w:t>f</w:t>
      </w:r>
      <w:proofErr w:type="spellStart"/>
      <w:r w:rsidR="00B17DE6" w:rsidRPr="0035759B">
        <w:rPr>
          <w:lang w:val="en-US"/>
        </w:rPr>
        <w:t>ertilisation</w:t>
      </w:r>
      <w:proofErr w:type="spellEnd"/>
      <w:r w:rsidR="00B17DE6" w:rsidRPr="0035759B">
        <w:rPr>
          <w:lang w:val="en-US"/>
        </w:rPr>
        <w:t xml:space="preserve"> rates for dusky flathead eggs </w:t>
      </w:r>
      <w:r w:rsidR="006B3AF8">
        <w:rPr>
          <w:lang w:val="en-US"/>
        </w:rPr>
        <w:t xml:space="preserve">stripped at the </w:t>
      </w:r>
      <w:r w:rsidR="000D5D95">
        <w:rPr>
          <w:lang w:val="en-US"/>
        </w:rPr>
        <w:t>BIRC</w:t>
      </w:r>
      <w:r>
        <w:rPr>
          <w:lang w:val="en-US"/>
        </w:rPr>
        <w:t xml:space="preserve"> </w:t>
      </w:r>
      <w:r w:rsidR="00B17DE6" w:rsidRPr="0035759B">
        <w:rPr>
          <w:lang w:val="en-US"/>
        </w:rPr>
        <w:t xml:space="preserve">ranged from 50-95% (P. Palmer, </w:t>
      </w:r>
      <w:r w:rsidR="00B17DE6" w:rsidRPr="0035759B">
        <w:rPr>
          <w:i/>
          <w:lang w:val="en-US"/>
        </w:rPr>
        <w:t>pers comm</w:t>
      </w:r>
      <w:r w:rsidR="00B17DE6" w:rsidRPr="0035759B">
        <w:rPr>
          <w:lang w:val="en-US"/>
        </w:rPr>
        <w:t xml:space="preserve">.).  </w:t>
      </w:r>
    </w:p>
    <w:p w14:paraId="6647B521" w14:textId="7B7C00CF" w:rsidR="009117F6" w:rsidRPr="0035759B" w:rsidRDefault="009117F6" w:rsidP="00B17DE6">
      <w:pPr>
        <w:pStyle w:val="Body"/>
        <w:rPr>
          <w:lang w:val="en-US"/>
        </w:rPr>
      </w:pPr>
      <w:r w:rsidRPr="009117F6">
        <w:t xml:space="preserve">Fish that received a second injection of LHRHa were stripped 35-37 hours </w:t>
      </w:r>
      <w:proofErr w:type="gramStart"/>
      <w:r w:rsidRPr="009117F6">
        <w:t>later</w:t>
      </w:r>
      <w:r w:rsidR="00E5583E">
        <w:t>,</w:t>
      </w:r>
      <w:r w:rsidR="00577585">
        <w:t xml:space="preserve"> and</w:t>
      </w:r>
      <w:proofErr w:type="gramEnd"/>
      <w:r w:rsidR="00577585">
        <w:t xml:space="preserve"> had fair to good fertilisation rates (up to 80%).</w:t>
      </w:r>
    </w:p>
    <w:p w14:paraId="6160A0BC" w14:textId="5829830C" w:rsidR="002F47E8" w:rsidRPr="0048009E" w:rsidRDefault="002F47E8" w:rsidP="002F47E8">
      <w:pPr>
        <w:pStyle w:val="Body"/>
      </w:pPr>
      <w:r w:rsidRPr="00A13194">
        <w:t xml:space="preserve">Variation in </w:t>
      </w:r>
      <w:r w:rsidR="00E5583E">
        <w:t xml:space="preserve">the </w:t>
      </w:r>
      <w:r w:rsidRPr="00A13194">
        <w:t xml:space="preserve">latency period may be related to the maturity of fish, seasonality, water temperature and salinity at the location in the estuary where wild fish were caught (and proximity to spawning sights in estuaries).  </w:t>
      </w:r>
      <w:r w:rsidR="002C7DA7" w:rsidRPr="0048009E">
        <w:t>S</w:t>
      </w:r>
      <w:r w:rsidRPr="0048009E">
        <w:t xml:space="preserve">ustained rainfall </w:t>
      </w:r>
      <w:r w:rsidR="0049458A" w:rsidRPr="0048009E">
        <w:t xml:space="preserve">resulting in lower salinity </w:t>
      </w:r>
      <w:r w:rsidR="002C7DA7" w:rsidRPr="0048009E">
        <w:t xml:space="preserve">in </w:t>
      </w:r>
      <w:r w:rsidR="00A13194" w:rsidRPr="0048009E">
        <w:t>estuaries</w:t>
      </w:r>
      <w:r w:rsidR="00277B27" w:rsidRPr="0048009E">
        <w:t xml:space="preserve"> at the time broodstock were captured</w:t>
      </w:r>
      <w:r w:rsidRPr="0048009E">
        <w:t xml:space="preserve"> may have </w:t>
      </w:r>
      <w:r w:rsidR="00E36EDF" w:rsidRPr="0048009E">
        <w:t xml:space="preserve">either </w:t>
      </w:r>
      <w:r w:rsidR="00277B27" w:rsidRPr="0048009E">
        <w:t>delayed or impeded oocyte maturation</w:t>
      </w:r>
      <w:r w:rsidR="00E62894" w:rsidRPr="0048009E">
        <w:t xml:space="preserve"> leading to </w:t>
      </w:r>
      <w:r w:rsidR="00E36EDF" w:rsidRPr="0048009E">
        <w:t xml:space="preserve">reduced </w:t>
      </w:r>
      <w:r w:rsidR="00E62894" w:rsidRPr="0048009E">
        <w:t xml:space="preserve">spawning success and </w:t>
      </w:r>
      <w:r w:rsidR="0048009E" w:rsidRPr="0048009E">
        <w:t>fertilisation</w:t>
      </w:r>
      <w:r w:rsidR="00E62894" w:rsidRPr="0048009E">
        <w:t xml:space="preserve"> rates</w:t>
      </w:r>
      <w:r w:rsidR="0048009E" w:rsidRPr="0048009E">
        <w:t xml:space="preserve"> for some fish.</w:t>
      </w:r>
    </w:p>
    <w:p w14:paraId="14EC25F6" w14:textId="207BD4F3" w:rsidR="00CA7A9B" w:rsidRDefault="00C22FCF" w:rsidP="00D82729">
      <w:pPr>
        <w:pStyle w:val="Body"/>
      </w:pPr>
      <w:r w:rsidRPr="00E5171A">
        <w:t>Batch</w:t>
      </w:r>
      <w:r w:rsidR="00911472">
        <w:t>es</w:t>
      </w:r>
      <w:r w:rsidRPr="00E5171A">
        <w:t xml:space="preserve"> of </w:t>
      </w:r>
      <w:r w:rsidRPr="009117F6">
        <w:t xml:space="preserve">eggs with low </w:t>
      </w:r>
      <w:r w:rsidR="00971A22" w:rsidRPr="009117F6">
        <w:t>fertilisation</w:t>
      </w:r>
      <w:r w:rsidRPr="009117F6">
        <w:t xml:space="preserve"> rates</w:t>
      </w:r>
      <w:r w:rsidR="00971A22" w:rsidRPr="009117F6">
        <w:t xml:space="preserve"> (&lt;</w:t>
      </w:r>
      <w:r w:rsidR="00E5583E">
        <w:t> 10</w:t>
      </w:r>
      <w:r w:rsidR="00971A22" w:rsidRPr="009117F6">
        <w:t>%)</w:t>
      </w:r>
      <w:r w:rsidRPr="009117F6">
        <w:t xml:space="preserve"> </w:t>
      </w:r>
      <w:r w:rsidR="005F3C8C">
        <w:t>were</w:t>
      </w:r>
      <w:r w:rsidRPr="009117F6">
        <w:t xml:space="preserve"> </w:t>
      </w:r>
      <w:r w:rsidR="00DB6282" w:rsidRPr="009117F6">
        <w:t>di</w:t>
      </w:r>
      <w:r w:rsidR="00971A22" w:rsidRPr="009117F6">
        <w:t>scarded</w:t>
      </w:r>
      <w:r w:rsidRPr="009117F6">
        <w:t xml:space="preserve"> due to </w:t>
      </w:r>
      <w:r w:rsidR="00995A12" w:rsidRPr="009117F6">
        <w:t>difficulty in maintaining</w:t>
      </w:r>
      <w:r w:rsidR="00995A12" w:rsidRPr="003B4C7A">
        <w:t xml:space="preserve"> </w:t>
      </w:r>
      <w:r w:rsidRPr="003B4C7A">
        <w:t>hygien</w:t>
      </w:r>
      <w:r w:rsidR="003B4C7A" w:rsidRPr="003B4C7A">
        <w:t>ic conditions.</w:t>
      </w:r>
    </w:p>
    <w:p w14:paraId="49AB03FD" w14:textId="23842EE2" w:rsidR="00F757A5" w:rsidRPr="003B4C7A" w:rsidRDefault="00835881" w:rsidP="00D82729">
      <w:pPr>
        <w:pStyle w:val="Body"/>
      </w:pPr>
      <w:r w:rsidRPr="00835881">
        <w:rPr>
          <w:lang w:val="en-US"/>
        </w:rPr>
        <w:t>Fertilised eggs are positively buoyant, which helps to separate them from negatively buoyant non-fertile eggs</w:t>
      </w:r>
      <w:r w:rsidR="00C62F4F">
        <w:rPr>
          <w:lang w:val="en-US"/>
        </w:rPr>
        <w:t xml:space="preserve">, which is typical of </w:t>
      </w:r>
      <w:r w:rsidR="00170C08">
        <w:rPr>
          <w:lang w:val="en-US"/>
        </w:rPr>
        <w:t>marine species with buoyant eggs</w:t>
      </w:r>
      <w:r w:rsidR="000124E4">
        <w:rPr>
          <w:lang w:val="en-US"/>
        </w:rPr>
        <w:t xml:space="preserve"> (</w:t>
      </w:r>
      <w:proofErr w:type="gramStart"/>
      <w:r w:rsidR="000124E4">
        <w:rPr>
          <w:lang w:val="en-US"/>
        </w:rPr>
        <w:t>e.g.</w:t>
      </w:r>
      <w:proofErr w:type="gramEnd"/>
      <w:r w:rsidR="000124E4">
        <w:rPr>
          <w:lang w:val="en-US"/>
        </w:rPr>
        <w:t xml:space="preserve"> </w:t>
      </w:r>
      <w:r w:rsidR="00E5583E" w:rsidRPr="00E5583E">
        <w:rPr>
          <w:lang w:val="en-US"/>
        </w:rPr>
        <w:t xml:space="preserve">Partridge </w:t>
      </w:r>
      <w:r w:rsidR="00E5583E" w:rsidRPr="00E5583E">
        <w:rPr>
          <w:i/>
          <w:iCs/>
          <w:lang w:val="en-US"/>
        </w:rPr>
        <w:t>et al.</w:t>
      </w:r>
      <w:r w:rsidR="00E5583E" w:rsidRPr="00E5583E">
        <w:rPr>
          <w:lang w:val="en-US"/>
        </w:rPr>
        <w:t xml:space="preserve"> 2003, </w:t>
      </w:r>
      <w:proofErr w:type="spellStart"/>
      <w:r w:rsidR="00E5583E" w:rsidRPr="00E5583E">
        <w:rPr>
          <w:lang w:val="en-US"/>
        </w:rPr>
        <w:t>Sundby</w:t>
      </w:r>
      <w:proofErr w:type="spellEnd"/>
      <w:r w:rsidR="00E5583E" w:rsidRPr="00E5583E">
        <w:rPr>
          <w:lang w:val="en-US"/>
        </w:rPr>
        <w:t xml:space="preserve"> and Kristiansen 2015, Hutchison </w:t>
      </w:r>
      <w:r w:rsidR="00E5583E" w:rsidRPr="00E5583E">
        <w:rPr>
          <w:i/>
          <w:iCs/>
          <w:lang w:val="en-US"/>
        </w:rPr>
        <w:t>et al.</w:t>
      </w:r>
      <w:r w:rsidR="00E5583E" w:rsidRPr="00E5583E">
        <w:rPr>
          <w:lang w:val="en-US"/>
        </w:rPr>
        <w:t xml:space="preserve"> 2022).</w:t>
      </w:r>
      <w:r w:rsidRPr="00835881">
        <w:rPr>
          <w:lang w:val="en-US"/>
        </w:rPr>
        <w:t xml:space="preserve">  </w:t>
      </w:r>
      <w:r w:rsidR="00E5583E">
        <w:rPr>
          <w:lang w:val="en-US"/>
        </w:rPr>
        <w:t xml:space="preserve">At </w:t>
      </w:r>
      <w:r w:rsidR="00E5583E" w:rsidRPr="00E5583E">
        <w:rPr>
          <w:i/>
          <w:iCs/>
          <w:lang w:val="en-US"/>
        </w:rPr>
        <w:t>Narooma Aquaculture</w:t>
      </w:r>
      <w:r w:rsidR="00E5583E">
        <w:rPr>
          <w:lang w:val="en-US"/>
        </w:rPr>
        <w:t xml:space="preserve"> separation of viable (fertilised) and non-variable eggs was</w:t>
      </w:r>
      <w:r>
        <w:rPr>
          <w:lang w:val="en-US"/>
        </w:rPr>
        <w:t xml:space="preserve"> achieved by </w:t>
      </w:r>
      <w:r w:rsidR="00F757A5" w:rsidRPr="00F757A5">
        <w:t xml:space="preserve">briefly reducing aeration in tanks to allow non-fertile eggs to sink </w:t>
      </w:r>
      <w:r w:rsidR="00E5583E">
        <w:t>before</w:t>
      </w:r>
      <w:r w:rsidR="00F757A5" w:rsidRPr="00F757A5">
        <w:t xml:space="preserve"> be</w:t>
      </w:r>
      <w:r w:rsidR="00E5583E">
        <w:t>ing</w:t>
      </w:r>
      <w:r w:rsidR="00F757A5" w:rsidRPr="00F757A5">
        <w:t xml:space="preserve"> removed.   </w:t>
      </w:r>
    </w:p>
    <w:p w14:paraId="01AA44ED" w14:textId="77777777" w:rsidR="00451AC3" w:rsidRDefault="00451AC3" w:rsidP="00D82729">
      <w:pPr>
        <w:pStyle w:val="Body"/>
      </w:pPr>
    </w:p>
    <w:p w14:paraId="506578B8" w14:textId="1053B5C2" w:rsidR="00935811" w:rsidRDefault="00935811" w:rsidP="00935811">
      <w:pPr>
        <w:pStyle w:val="HC"/>
      </w:pPr>
      <w:bookmarkStart w:id="58" w:name="_Toc143201231"/>
      <w:r>
        <w:t>Natural spawning with and without use of hormones</w:t>
      </w:r>
      <w:bookmarkEnd w:id="58"/>
    </w:p>
    <w:p w14:paraId="5FD513E5" w14:textId="77777777" w:rsidR="00935811" w:rsidRDefault="00935811" w:rsidP="00935811">
      <w:pPr>
        <w:pStyle w:val="Body"/>
      </w:pPr>
      <w:r>
        <w:t>Natural spawning in wild-caught broodstock after capture</w:t>
      </w:r>
      <w:r w:rsidRPr="00D56B34">
        <w:t xml:space="preserve"> </w:t>
      </w:r>
      <w:r>
        <w:t>without the use of hormones has not been recorded.</w:t>
      </w:r>
    </w:p>
    <w:p w14:paraId="35A9314B" w14:textId="4F732F85" w:rsidR="00935811" w:rsidRDefault="00935811" w:rsidP="00935811">
      <w:pPr>
        <w:pStyle w:val="Body"/>
      </w:pPr>
      <w:r>
        <w:rPr>
          <w:lang w:val="en-US"/>
        </w:rPr>
        <w:t xml:space="preserve">During the spawning trials in January 2022, </w:t>
      </w:r>
      <w:r>
        <w:t>nine tanks were stocked with both female and male</w:t>
      </w:r>
      <w:r w:rsidR="00D650FE">
        <w:t xml:space="preserve"> dusky flathead</w:t>
      </w:r>
      <w:r>
        <w:t xml:space="preserve"> that were injected with a hormone (</w:t>
      </w:r>
      <w:r w:rsidR="00A835D6" w:rsidRPr="00A835D6">
        <w:t xml:space="preserve">40 </w:t>
      </w:r>
      <w:r w:rsidR="00A835D6" w:rsidRPr="00A835D6">
        <w:sym w:font="Symbol" w:char="F06D"/>
      </w:r>
      <w:r w:rsidR="00A835D6" w:rsidRPr="00A835D6">
        <w:t>g/kg</w:t>
      </w:r>
      <w:r w:rsidR="00A835D6">
        <w:t xml:space="preserve"> </w:t>
      </w:r>
      <w:r w:rsidR="001F49B5">
        <w:t>LHRHa</w:t>
      </w:r>
      <w:r w:rsidR="00A835D6">
        <w:t>)</w:t>
      </w:r>
      <w:r>
        <w:t xml:space="preserve"> to induce ovulation</w:t>
      </w:r>
      <w:r w:rsidR="00A835D6">
        <w:t xml:space="preserve">.  </w:t>
      </w:r>
      <w:r w:rsidR="00FD0F00">
        <w:t xml:space="preserve">Each tank contained </w:t>
      </w:r>
      <w:r w:rsidR="00406FBD">
        <w:t xml:space="preserve">3-6 females and 3-6 males.  </w:t>
      </w:r>
      <w:r w:rsidR="00725BC1">
        <w:t>Spawning occurred in eight tanks</w:t>
      </w:r>
      <w:r w:rsidR="00E650F6">
        <w:t xml:space="preserve"> sometime before </w:t>
      </w:r>
      <w:r w:rsidR="00996C32">
        <w:t xml:space="preserve">43 hours </w:t>
      </w:r>
      <w:r w:rsidR="00964793">
        <w:t>post</w:t>
      </w:r>
      <w:r w:rsidR="00AA4E07">
        <w:t xml:space="preserve"> injection</w:t>
      </w:r>
      <w:r w:rsidR="00964793">
        <w:t xml:space="preserve"> (at 22</w:t>
      </w:r>
      <w:r w:rsidR="00FE7B6A" w:rsidRPr="00FE7B6A">
        <w:rPr>
          <w:vertAlign w:val="superscript"/>
        </w:rPr>
        <w:t>o</w:t>
      </w:r>
      <w:r w:rsidR="00FE7B6A">
        <w:t xml:space="preserve">C).  </w:t>
      </w:r>
    </w:p>
    <w:p w14:paraId="20BBA466" w14:textId="48262B04" w:rsidR="00EE0A77" w:rsidRDefault="00E5583E" w:rsidP="00935811">
      <w:pPr>
        <w:pStyle w:val="Body"/>
        <w:rPr>
          <w:lang w:val="en-US"/>
        </w:rPr>
      </w:pPr>
      <w:r>
        <w:t>In tanks where natural spawning occurred after hormone injection f</w:t>
      </w:r>
      <w:r w:rsidR="00DD3CB9">
        <w:t>ertilisation</w:t>
      </w:r>
      <w:r w:rsidR="00EE0A77">
        <w:t xml:space="preserve"> rate</w:t>
      </w:r>
      <w:r w:rsidR="00720971">
        <w:t xml:space="preserve">s ranged from </w:t>
      </w:r>
      <w:r w:rsidR="00951BDD">
        <w:t>0</w:t>
      </w:r>
      <w:r w:rsidR="002539D2">
        <w:noBreakHyphen/>
        <w:t>60% (mean 1</w:t>
      </w:r>
      <w:r w:rsidR="00207DFE">
        <w:t>7</w:t>
      </w:r>
      <w:r w:rsidR="002539D2">
        <w:t>%)</w:t>
      </w:r>
      <w:r w:rsidR="00720971">
        <w:t>, which were generally lower than for stripped fish.</w:t>
      </w:r>
    </w:p>
    <w:p w14:paraId="36D4ED74" w14:textId="58F00524" w:rsidR="00935811" w:rsidRDefault="00935811" w:rsidP="00935811">
      <w:pPr>
        <w:pStyle w:val="Body"/>
      </w:pPr>
    </w:p>
    <w:p w14:paraId="3062E4B7" w14:textId="2096F5E7" w:rsidR="00045E55" w:rsidRDefault="00045E55" w:rsidP="00AA5723">
      <w:pPr>
        <w:pStyle w:val="HB"/>
      </w:pPr>
      <w:bookmarkStart w:id="59" w:name="_Toc143201232"/>
      <w:r>
        <w:t>Hormone induced spawning of captive-held broodstock</w:t>
      </w:r>
      <w:bookmarkEnd w:id="59"/>
    </w:p>
    <w:p w14:paraId="79186D24" w14:textId="2A49471B" w:rsidR="00781952" w:rsidRDefault="00613808" w:rsidP="00045E55">
      <w:pPr>
        <w:pStyle w:val="Body"/>
      </w:pPr>
      <w:r w:rsidRPr="00077D31">
        <w:t>Hormone in</w:t>
      </w:r>
      <w:r w:rsidR="007A59DF" w:rsidRPr="00077D31">
        <w:t>d</w:t>
      </w:r>
      <w:r w:rsidR="00D63A6F" w:rsidRPr="00077D31">
        <w:t>u</w:t>
      </w:r>
      <w:r w:rsidRPr="00077D31">
        <w:t xml:space="preserve">ced spawning of dusky flathead that have been </w:t>
      </w:r>
      <w:r w:rsidR="007A59DF" w:rsidRPr="00077D31">
        <w:t xml:space="preserve">held </w:t>
      </w:r>
      <w:r w:rsidR="00D63A6F" w:rsidRPr="00077D31">
        <w:t>overwinter in</w:t>
      </w:r>
      <w:r w:rsidR="007A59DF" w:rsidRPr="00077D31">
        <w:t xml:space="preserve"> captivity (</w:t>
      </w:r>
      <w:r w:rsidR="00077D31" w:rsidRPr="00077D31">
        <w:t xml:space="preserve">held for </w:t>
      </w:r>
      <w:r w:rsidR="007A59DF" w:rsidRPr="00077D31">
        <w:t xml:space="preserve">at least 6 months) </w:t>
      </w:r>
      <w:r w:rsidR="00873F4A">
        <w:t>h</w:t>
      </w:r>
      <w:r w:rsidR="007A59DF" w:rsidRPr="00077D31">
        <w:t>as y</w:t>
      </w:r>
      <w:r w:rsidR="00781952" w:rsidRPr="00077D31">
        <w:t>et to be attempted</w:t>
      </w:r>
      <w:r w:rsidR="007A59DF" w:rsidRPr="00077D31">
        <w:t>.</w:t>
      </w:r>
    </w:p>
    <w:p w14:paraId="22075194" w14:textId="6B15D507" w:rsidR="00C37500" w:rsidRDefault="00C37500">
      <w:pPr>
        <w:rPr>
          <w:rFonts w:ascii="Arial" w:hAnsi="Arial" w:cs="Arial"/>
          <w:sz w:val="18"/>
        </w:rPr>
      </w:pPr>
      <w:r>
        <w:br w:type="page"/>
      </w:r>
    </w:p>
    <w:p w14:paraId="5785C621" w14:textId="17DB90F8" w:rsidR="00435181" w:rsidRDefault="00435181" w:rsidP="00764655">
      <w:pPr>
        <w:pStyle w:val="HA"/>
      </w:pPr>
      <w:bookmarkStart w:id="60" w:name="_Toc143201233"/>
      <w:bookmarkStart w:id="61" w:name="_Toc533158721"/>
      <w:r w:rsidRPr="00435181">
        <w:lastRenderedPageBreak/>
        <w:t>Egg incubation</w:t>
      </w:r>
      <w:r w:rsidR="00C7735C">
        <w:t xml:space="preserve"> and hatching</w:t>
      </w:r>
      <w:bookmarkEnd w:id="60"/>
    </w:p>
    <w:p w14:paraId="459D9AC4" w14:textId="51FA2DD3" w:rsidR="00723ABE" w:rsidRPr="00723ABE" w:rsidRDefault="00723ABE" w:rsidP="00723ABE">
      <w:pPr>
        <w:pStyle w:val="bodycopy"/>
      </w:pPr>
      <w:r w:rsidRPr="00723ABE">
        <w:rPr>
          <w:lang w:val="en-US"/>
        </w:rPr>
        <w:t xml:space="preserve">Embryonic development was rapid.  By 3 </w:t>
      </w:r>
      <w:proofErr w:type="spellStart"/>
      <w:r w:rsidRPr="00723ABE">
        <w:rPr>
          <w:lang w:val="en-US"/>
        </w:rPr>
        <w:t>hrs</w:t>
      </w:r>
      <w:proofErr w:type="spellEnd"/>
      <w:r w:rsidRPr="00723ABE">
        <w:rPr>
          <w:lang w:val="en-US"/>
        </w:rPr>
        <w:t xml:space="preserve"> post-fertilisation tiers of blastomeres (making up the blastodisc) could be clearly seen sitting proud of the yolk cell and e</w:t>
      </w:r>
      <w:proofErr w:type="spellStart"/>
      <w:r w:rsidR="00F13924">
        <w:t>piboly</w:t>
      </w:r>
      <w:proofErr w:type="spellEnd"/>
      <w:r w:rsidR="00F13924">
        <w:t xml:space="preserve"> was complete by 8 hrs post-fertilisation (</w:t>
      </w:r>
      <w:fldSimple w:instr=" REF _Ref93857179 ">
        <w:r w:rsidR="004F57BE">
          <w:t xml:space="preserve">Figure </w:t>
        </w:r>
        <w:r w:rsidR="004F57BE">
          <w:rPr>
            <w:noProof/>
          </w:rPr>
          <w:t>7</w:t>
        </w:r>
      </w:fldSimple>
      <w:r w:rsidR="00F13924">
        <w:t xml:space="preserve">).  </w:t>
      </w:r>
      <w:r w:rsidR="005115A6">
        <w:t>At 24 hrs post-</w:t>
      </w:r>
      <w:r w:rsidR="002220D7">
        <w:t>fertilisation</w:t>
      </w:r>
      <w:r w:rsidR="00A11AA6">
        <w:t xml:space="preserve"> </w:t>
      </w:r>
      <w:r w:rsidR="009F6A27">
        <w:t xml:space="preserve">the body of the embryo </w:t>
      </w:r>
      <w:r w:rsidR="00066CCD">
        <w:t xml:space="preserve">was wrapped around the yolk ball and the </w:t>
      </w:r>
      <w:r w:rsidR="00A11AA6">
        <w:t xml:space="preserve">eye orbits and </w:t>
      </w:r>
      <w:r w:rsidR="00066CCD">
        <w:t xml:space="preserve">tail bud </w:t>
      </w:r>
      <w:r w:rsidR="00A11AA6">
        <w:t>were</w:t>
      </w:r>
      <w:r w:rsidR="00066CCD">
        <w:t xml:space="preserve"> visible</w:t>
      </w:r>
      <w:r w:rsidR="00B60CD0">
        <w:t xml:space="preserve">.  </w:t>
      </w:r>
      <w:r w:rsidR="00727215">
        <w:t>At this stage there were slight body movements.</w:t>
      </w:r>
      <w:r>
        <w:t xml:space="preserve"> </w:t>
      </w:r>
      <w:r w:rsidR="004A3ECB">
        <w:t xml:space="preserve"> By 26 hrs the tail was free of the </w:t>
      </w:r>
      <w:r>
        <w:t>yolk ball and h</w:t>
      </w:r>
      <w:r w:rsidRPr="00723ABE">
        <w:t>atching commenced 27 hours after fertilisation (at 22</w:t>
      </w:r>
      <w:r w:rsidRPr="00723ABE">
        <w:rPr>
          <w:vertAlign w:val="superscript"/>
        </w:rPr>
        <w:t>o</w:t>
      </w:r>
      <w:r w:rsidRPr="00723ABE">
        <w:t xml:space="preserve">C) </w:t>
      </w:r>
      <w:r>
        <w:t>(</w:t>
      </w:r>
      <w:fldSimple w:instr=" REF _Ref93857179 ">
        <w:r w:rsidR="004F57BE">
          <w:t xml:space="preserve">Figure </w:t>
        </w:r>
        <w:r w:rsidR="004F57BE">
          <w:rPr>
            <w:noProof/>
          </w:rPr>
          <w:t>7</w:t>
        </w:r>
      </w:fldSimple>
      <w:r>
        <w:t>).</w:t>
      </w:r>
    </w:p>
    <w:p w14:paraId="04F208BD" w14:textId="77777777" w:rsidR="00723ABE" w:rsidRDefault="00723ABE" w:rsidP="00723ABE">
      <w:pPr>
        <w:pStyle w:val="bodycopy"/>
      </w:pPr>
    </w:p>
    <w:p w14:paraId="014F0524" w14:textId="77777777" w:rsidR="00A33CC0" w:rsidRDefault="00A33CC0" w:rsidP="00723ABE">
      <w:pPr>
        <w:pStyle w:val="bodycopy"/>
      </w:pPr>
    </w:p>
    <w:p w14:paraId="05EF7DEA" w14:textId="72D417E8" w:rsidR="003E1A62" w:rsidRDefault="00D21C53" w:rsidP="00086EC5">
      <w:pPr>
        <w:pStyle w:val="bodycopy"/>
      </w:pPr>
      <w:r>
        <w:rPr>
          <w:noProof/>
        </w:rPr>
        <mc:AlternateContent>
          <mc:Choice Requires="wpg">
            <w:drawing>
              <wp:anchor distT="0" distB="0" distL="114300" distR="114300" simplePos="0" relativeHeight="251668480" behindDoc="0" locked="0" layoutInCell="1" allowOverlap="1" wp14:anchorId="4DA6063B" wp14:editId="26B190E2">
                <wp:simplePos x="0" y="0"/>
                <wp:positionH relativeFrom="column">
                  <wp:posOffset>51435</wp:posOffset>
                </wp:positionH>
                <wp:positionV relativeFrom="paragraph">
                  <wp:posOffset>5715</wp:posOffset>
                </wp:positionV>
                <wp:extent cx="5962650" cy="5593080"/>
                <wp:effectExtent l="0" t="0" r="0" b="7620"/>
                <wp:wrapNone/>
                <wp:docPr id="48" name="Group 48"/>
                <wp:cNvGraphicFramePr/>
                <a:graphic xmlns:a="http://schemas.openxmlformats.org/drawingml/2006/main">
                  <a:graphicData uri="http://schemas.microsoft.com/office/word/2010/wordprocessingGroup">
                    <wpg:wgp>
                      <wpg:cNvGrpSpPr/>
                      <wpg:grpSpPr>
                        <a:xfrm>
                          <a:off x="0" y="0"/>
                          <a:ext cx="5962650" cy="5593080"/>
                          <a:chOff x="0" y="0"/>
                          <a:chExt cx="5962650" cy="5593080"/>
                        </a:xfrm>
                      </wpg:grpSpPr>
                      <wpg:grpSp>
                        <wpg:cNvPr id="45" name="Group 45"/>
                        <wpg:cNvGrpSpPr/>
                        <wpg:grpSpPr>
                          <a:xfrm>
                            <a:off x="209550" y="0"/>
                            <a:ext cx="5408930" cy="4933315"/>
                            <a:chOff x="0" y="0"/>
                            <a:chExt cx="5408930" cy="4933315"/>
                          </a:xfrm>
                        </wpg:grpSpPr>
                        <wpg:grpSp>
                          <wpg:cNvPr id="44" name="Group 44"/>
                          <wpg:cNvGrpSpPr/>
                          <wpg:grpSpPr>
                            <a:xfrm>
                              <a:off x="0" y="0"/>
                              <a:ext cx="5408930" cy="4933315"/>
                              <a:chOff x="0" y="0"/>
                              <a:chExt cx="5408930" cy="4933315"/>
                            </a:xfrm>
                          </wpg:grpSpPr>
                          <pic:pic xmlns:pic="http://schemas.openxmlformats.org/drawingml/2006/picture">
                            <pic:nvPicPr>
                              <pic:cNvPr id="9" name="Picture 9"/>
                              <pic:cNvPicPr>
                                <a:picLocks noChangeAspect="1"/>
                              </pic:cNvPicPr>
                            </pic:nvPicPr>
                            <pic:blipFill rotWithShape="1">
                              <a:blip r:embed="rId76" cstate="print">
                                <a:extLst>
                                  <a:ext uri="{28A0092B-C50C-407E-A947-70E740481C1C}">
                                    <a14:useLocalDpi xmlns:a14="http://schemas.microsoft.com/office/drawing/2010/main"/>
                                  </a:ext>
                                </a:extLst>
                              </a:blip>
                              <a:srcRect/>
                              <a:stretch/>
                            </pic:blipFill>
                            <pic:spPr bwMode="auto">
                              <a:xfrm>
                                <a:off x="0" y="0"/>
                                <a:ext cx="1789430" cy="16192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77" cstate="print">
                                <a:extLst>
                                  <a:ext uri="{28A0092B-C50C-407E-A947-70E740481C1C}">
                                    <a14:useLocalDpi xmlns:a14="http://schemas.microsoft.com/office/drawing/2010/main"/>
                                  </a:ext>
                                </a:extLst>
                              </a:blip>
                              <a:srcRect/>
                              <a:stretch/>
                            </pic:blipFill>
                            <pic:spPr bwMode="auto">
                              <a:xfrm>
                                <a:off x="1828800" y="0"/>
                                <a:ext cx="1770380" cy="16097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78" cstate="print">
                                <a:extLst>
                                  <a:ext uri="{28A0092B-C50C-407E-A947-70E740481C1C}">
                                    <a14:useLocalDpi xmlns:a14="http://schemas.microsoft.com/office/drawing/2010/main"/>
                                  </a:ext>
                                </a:extLst>
                              </a:blip>
                              <a:srcRect/>
                              <a:stretch/>
                            </pic:blipFill>
                            <pic:spPr bwMode="auto">
                              <a:xfrm>
                                <a:off x="3648075" y="0"/>
                                <a:ext cx="1760855" cy="16097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79" cstate="print">
                                <a:extLst>
                                  <a:ext uri="{28A0092B-C50C-407E-A947-70E740481C1C}">
                                    <a14:useLocalDpi xmlns:a14="http://schemas.microsoft.com/office/drawing/2010/main"/>
                                  </a:ext>
                                </a:extLst>
                              </a:blip>
                              <a:srcRect/>
                              <a:stretch/>
                            </pic:blipFill>
                            <pic:spPr bwMode="auto">
                              <a:xfrm>
                                <a:off x="19050" y="1666875"/>
                                <a:ext cx="1760855" cy="16097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Picture 14"/>
                              <pic:cNvPicPr>
                                <a:picLocks noChangeAspect="1"/>
                              </pic:cNvPicPr>
                            </pic:nvPicPr>
                            <pic:blipFill rotWithShape="1">
                              <a:blip r:embed="rId80" cstate="print">
                                <a:extLst>
                                  <a:ext uri="{28A0092B-C50C-407E-A947-70E740481C1C}">
                                    <a14:useLocalDpi xmlns:a14="http://schemas.microsoft.com/office/drawing/2010/main"/>
                                  </a:ext>
                                </a:extLst>
                              </a:blip>
                              <a:srcRect/>
                              <a:stretch/>
                            </pic:blipFill>
                            <pic:spPr bwMode="auto">
                              <a:xfrm>
                                <a:off x="1838325" y="1657350"/>
                                <a:ext cx="1760855" cy="16154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 name="Picture 17"/>
                              <pic:cNvPicPr>
                                <a:picLocks noChangeAspect="1"/>
                              </pic:cNvPicPr>
                            </pic:nvPicPr>
                            <pic:blipFill rotWithShape="1">
                              <a:blip r:embed="rId81" cstate="print">
                                <a:extLst>
                                  <a:ext uri="{28A0092B-C50C-407E-A947-70E740481C1C}">
                                    <a14:useLocalDpi xmlns:a14="http://schemas.microsoft.com/office/drawing/2010/main"/>
                                  </a:ext>
                                </a:extLst>
                              </a:blip>
                              <a:srcRect/>
                              <a:stretch/>
                            </pic:blipFill>
                            <pic:spPr bwMode="auto">
                              <a:xfrm>
                                <a:off x="3648075" y="1657350"/>
                                <a:ext cx="1760855" cy="16192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 name="Picture 19"/>
                              <pic:cNvPicPr>
                                <a:picLocks noChangeAspect="1"/>
                              </pic:cNvPicPr>
                            </pic:nvPicPr>
                            <pic:blipFill rotWithShape="1">
                              <a:blip r:embed="rId82" cstate="print">
                                <a:extLst>
                                  <a:ext uri="{28A0092B-C50C-407E-A947-70E740481C1C}">
                                    <a14:useLocalDpi xmlns:a14="http://schemas.microsoft.com/office/drawing/2010/main"/>
                                  </a:ext>
                                </a:extLst>
                              </a:blip>
                              <a:srcRect/>
                              <a:stretch/>
                            </pic:blipFill>
                            <pic:spPr bwMode="auto">
                              <a:xfrm>
                                <a:off x="38100" y="3314700"/>
                                <a:ext cx="1751330" cy="16090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 name="Picture 20"/>
                              <pic:cNvPicPr>
                                <a:picLocks noChangeAspect="1"/>
                              </pic:cNvPicPr>
                            </pic:nvPicPr>
                            <pic:blipFill rotWithShape="1">
                              <a:blip r:embed="rId83" cstate="print">
                                <a:alphaModFix/>
                                <a:extLst>
                                  <a:ext uri="{28A0092B-C50C-407E-A947-70E740481C1C}">
                                    <a14:useLocalDpi xmlns:a14="http://schemas.microsoft.com/office/drawing/2010/main"/>
                                  </a:ext>
                                </a:extLst>
                              </a:blip>
                              <a:srcRect/>
                              <a:stretch/>
                            </pic:blipFill>
                            <pic:spPr bwMode="auto">
                              <a:xfrm>
                                <a:off x="1847850" y="3324225"/>
                                <a:ext cx="1770380" cy="1609090"/>
                              </a:xfrm>
                              <a:prstGeom prst="rect">
                                <a:avLst/>
                              </a:prstGeom>
                              <a:noFill/>
                              <a:ln>
                                <a:noFill/>
                              </a:ln>
                              <a:extLst>
                                <a:ext uri="{53640926-AAD7-44D8-BBD7-CCE9431645EC}">
                                  <a14:shadowObscured xmlns:a14="http://schemas.microsoft.com/office/drawing/2010/main"/>
                                </a:ext>
                              </a:extLst>
                            </pic:spPr>
                          </pic:pic>
                          <wpg:grpSp>
                            <wpg:cNvPr id="43" name="Group 43"/>
                            <wpg:cNvGrpSpPr/>
                            <wpg:grpSpPr>
                              <a:xfrm>
                                <a:off x="3743325" y="3400425"/>
                                <a:ext cx="733425" cy="238125"/>
                                <a:chOff x="0" y="0"/>
                                <a:chExt cx="733425" cy="238125"/>
                              </a:xfrm>
                            </wpg:grpSpPr>
                            <wps:wsp>
                              <wps:cNvPr id="41" name="Straight Connector 41"/>
                              <wps:cNvCnPr/>
                              <wps:spPr>
                                <a:xfrm>
                                  <a:off x="0" y="0"/>
                                  <a:ext cx="7334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 name="Text Box 2"/>
                              <wps:cNvSpPr txBox="1">
                                <a:spLocks noChangeArrowheads="1"/>
                              </wps:cNvSpPr>
                              <wps:spPr bwMode="auto">
                                <a:xfrm>
                                  <a:off x="57150" y="19050"/>
                                  <a:ext cx="619125" cy="219075"/>
                                </a:xfrm>
                                <a:prstGeom prst="rect">
                                  <a:avLst/>
                                </a:prstGeom>
                                <a:noFill/>
                                <a:ln w="9525">
                                  <a:noFill/>
                                  <a:miter lim="800000"/>
                                  <a:headEnd/>
                                  <a:tailEnd/>
                                </a:ln>
                              </wps:spPr>
                              <wps:txbx>
                                <w:txbxContent>
                                  <w:p w14:paraId="70AB7631" w14:textId="3ABE8BD6" w:rsidR="008D70B7" w:rsidRPr="0042548D" w:rsidRDefault="008D70B7" w:rsidP="0042548D">
                                    <w:pPr>
                                      <w:jc w:val="center"/>
                                      <w:rPr>
                                        <w:rFonts w:ascii="Arial Narrow" w:hAnsi="Arial Narrow" w:cstheme="minorHAnsi"/>
                                        <w:b/>
                                        <w:bCs/>
                                        <w:sz w:val="20"/>
                                        <w:szCs w:val="20"/>
                                      </w:rPr>
                                    </w:pPr>
                                    <w:r w:rsidRPr="0042548D">
                                      <w:rPr>
                                        <w:rFonts w:ascii="Arial Narrow" w:hAnsi="Arial Narrow" w:cstheme="minorHAnsi"/>
                                        <w:b/>
                                        <w:bCs/>
                                        <w:sz w:val="20"/>
                                        <w:szCs w:val="20"/>
                                      </w:rPr>
                                      <w:t>0.5 mm</w:t>
                                    </w:r>
                                  </w:p>
                                </w:txbxContent>
                              </wps:txbx>
                              <wps:bodyPr rot="0" vert="horz" wrap="square" lIns="18000" tIns="10800" rIns="18000" bIns="10800" anchor="t" anchorCtr="0">
                                <a:noAutofit/>
                              </wps:bodyPr>
                            </wps:wsp>
                          </wpg:grpSp>
                        </wpg:grpSp>
                        <wps:wsp>
                          <wps:cNvPr id="217" name="Text Box 2"/>
                          <wps:cNvSpPr txBox="1">
                            <a:spLocks noChangeArrowheads="1"/>
                          </wps:cNvSpPr>
                          <wps:spPr bwMode="auto">
                            <a:xfrm>
                              <a:off x="66675" y="9525"/>
                              <a:ext cx="4048125" cy="3714750"/>
                            </a:xfrm>
                            <a:prstGeom prst="rect">
                              <a:avLst/>
                            </a:prstGeom>
                            <a:noFill/>
                            <a:ln w="9525">
                              <a:noFill/>
                              <a:miter lim="800000"/>
                              <a:headEnd/>
                              <a:tailEnd/>
                            </a:ln>
                          </wps:spPr>
                          <wps:txbx>
                            <w:txbxContent>
                              <w:p w14:paraId="1142B2A5" w14:textId="5CFA7D7D" w:rsidR="007D14B8" w:rsidRDefault="00F946C4" w:rsidP="00F946C4">
                                <w:pPr>
                                  <w:pStyle w:val="ListParagraph"/>
                                  <w:ind w:left="0"/>
                                  <w:rPr>
                                    <w:rFonts w:ascii="Arial Nova" w:hAnsi="Arial Nova"/>
                                    <w:b/>
                                    <w:bCs/>
                                    <w:color w:val="FFFFFF" w:themeColor="background1"/>
                                  </w:rPr>
                                </w:pPr>
                                <w:r>
                                  <w:rPr>
                                    <w:rFonts w:ascii="Arial Nova" w:hAnsi="Arial Nova"/>
                                    <w:b/>
                                    <w:bCs/>
                                    <w:color w:val="FFFFFF" w:themeColor="background1"/>
                                  </w:rPr>
                                  <w:t xml:space="preserve">(a)                                        </w:t>
                                </w:r>
                                <w:proofErr w:type="gramStart"/>
                                <w:r>
                                  <w:rPr>
                                    <w:rFonts w:ascii="Arial Nova" w:hAnsi="Arial Nova"/>
                                    <w:b/>
                                    <w:bCs/>
                                    <w:color w:val="FFFFFF" w:themeColor="background1"/>
                                  </w:rPr>
                                  <w:t xml:space="preserve">   (</w:t>
                                </w:r>
                                <w:proofErr w:type="gramEnd"/>
                                <w:r>
                                  <w:rPr>
                                    <w:rFonts w:ascii="Arial Nova" w:hAnsi="Arial Nova"/>
                                    <w:b/>
                                    <w:bCs/>
                                    <w:color w:val="FFFFFF" w:themeColor="background1"/>
                                  </w:rPr>
                                  <w:t>b)                                          (c)</w:t>
                                </w:r>
                              </w:p>
                              <w:p w14:paraId="10AD1CAC" w14:textId="5C31BA6A" w:rsidR="00F946C4" w:rsidRDefault="00F946C4" w:rsidP="00F946C4">
                                <w:pPr>
                                  <w:pStyle w:val="ListParagraph"/>
                                  <w:ind w:left="0"/>
                                  <w:rPr>
                                    <w:rFonts w:ascii="Arial Nova" w:hAnsi="Arial Nova"/>
                                    <w:b/>
                                    <w:bCs/>
                                    <w:color w:val="FFFFFF" w:themeColor="background1"/>
                                  </w:rPr>
                                </w:pPr>
                              </w:p>
                              <w:p w14:paraId="7AC95CBB" w14:textId="19F7652D" w:rsidR="00F946C4" w:rsidRDefault="00F946C4" w:rsidP="00F946C4">
                                <w:pPr>
                                  <w:pStyle w:val="ListParagraph"/>
                                  <w:ind w:left="0"/>
                                  <w:rPr>
                                    <w:rFonts w:ascii="Arial Nova" w:hAnsi="Arial Nova"/>
                                    <w:b/>
                                    <w:bCs/>
                                    <w:color w:val="FFFFFF" w:themeColor="background1"/>
                                  </w:rPr>
                                </w:pPr>
                              </w:p>
                              <w:p w14:paraId="42F130E9" w14:textId="39EE3203" w:rsidR="00F946C4" w:rsidRDefault="00F946C4" w:rsidP="00F946C4">
                                <w:pPr>
                                  <w:pStyle w:val="ListParagraph"/>
                                  <w:ind w:left="0"/>
                                  <w:rPr>
                                    <w:rFonts w:ascii="Arial Nova" w:hAnsi="Arial Nova"/>
                                    <w:b/>
                                    <w:bCs/>
                                    <w:color w:val="FFFFFF" w:themeColor="background1"/>
                                  </w:rPr>
                                </w:pPr>
                              </w:p>
                              <w:p w14:paraId="02016EFE" w14:textId="0C0BA7D8" w:rsidR="00F946C4" w:rsidRDefault="00F946C4" w:rsidP="00F946C4">
                                <w:pPr>
                                  <w:pStyle w:val="ListParagraph"/>
                                  <w:ind w:left="0"/>
                                  <w:rPr>
                                    <w:rFonts w:ascii="Arial Nova" w:hAnsi="Arial Nova"/>
                                    <w:b/>
                                    <w:bCs/>
                                    <w:color w:val="FFFFFF" w:themeColor="background1"/>
                                  </w:rPr>
                                </w:pPr>
                              </w:p>
                              <w:p w14:paraId="3632CB56" w14:textId="55AF5FBF" w:rsidR="00F946C4" w:rsidRDefault="00F946C4" w:rsidP="00F946C4">
                                <w:pPr>
                                  <w:pStyle w:val="ListParagraph"/>
                                  <w:ind w:left="0"/>
                                  <w:rPr>
                                    <w:rFonts w:ascii="Arial Nova" w:hAnsi="Arial Nova"/>
                                    <w:b/>
                                    <w:bCs/>
                                    <w:color w:val="FFFFFF" w:themeColor="background1"/>
                                  </w:rPr>
                                </w:pPr>
                              </w:p>
                              <w:p w14:paraId="43F9182D" w14:textId="46213E81" w:rsidR="00F946C4" w:rsidRDefault="00F946C4" w:rsidP="00F946C4">
                                <w:pPr>
                                  <w:pStyle w:val="ListParagraph"/>
                                  <w:ind w:left="0"/>
                                  <w:rPr>
                                    <w:rFonts w:ascii="Arial Nova" w:hAnsi="Arial Nova"/>
                                    <w:b/>
                                    <w:bCs/>
                                    <w:color w:val="FFFFFF" w:themeColor="background1"/>
                                  </w:rPr>
                                </w:pPr>
                              </w:p>
                              <w:p w14:paraId="0467B1A2" w14:textId="1916545E" w:rsidR="00F946C4" w:rsidRDefault="00F946C4" w:rsidP="00F946C4">
                                <w:pPr>
                                  <w:pStyle w:val="ListParagraph"/>
                                  <w:ind w:left="0"/>
                                  <w:rPr>
                                    <w:rFonts w:ascii="Arial Nova" w:hAnsi="Arial Nova"/>
                                    <w:b/>
                                    <w:bCs/>
                                    <w:color w:val="FFFFFF" w:themeColor="background1"/>
                                  </w:rPr>
                                </w:pPr>
                              </w:p>
                              <w:p w14:paraId="08AF5CB0" w14:textId="4A838ACD" w:rsidR="00F946C4" w:rsidRDefault="00F946C4" w:rsidP="00F946C4">
                                <w:pPr>
                                  <w:pStyle w:val="ListParagraph"/>
                                  <w:ind w:left="0"/>
                                  <w:rPr>
                                    <w:rFonts w:ascii="Arial Nova" w:hAnsi="Arial Nova"/>
                                    <w:b/>
                                    <w:bCs/>
                                    <w:color w:val="FFFFFF" w:themeColor="background1"/>
                                  </w:rPr>
                                </w:pPr>
                              </w:p>
                              <w:p w14:paraId="3370C386" w14:textId="31D7DCB0" w:rsidR="00F946C4" w:rsidRDefault="00F946C4" w:rsidP="00F946C4">
                                <w:pPr>
                                  <w:pStyle w:val="ListParagraph"/>
                                  <w:ind w:left="0"/>
                                  <w:rPr>
                                    <w:rFonts w:ascii="Arial Nova" w:hAnsi="Arial Nova"/>
                                    <w:b/>
                                    <w:bCs/>
                                    <w:color w:val="FFFFFF" w:themeColor="background1"/>
                                  </w:rPr>
                                </w:pPr>
                                <w:r>
                                  <w:rPr>
                                    <w:rFonts w:ascii="Arial Nova" w:hAnsi="Arial Nova"/>
                                    <w:b/>
                                    <w:bCs/>
                                    <w:color w:val="FFFFFF" w:themeColor="background1"/>
                                  </w:rPr>
                                  <w:t xml:space="preserve">(d)                                        </w:t>
                                </w:r>
                                <w:proofErr w:type="gramStart"/>
                                <w:r>
                                  <w:rPr>
                                    <w:rFonts w:ascii="Arial Nova" w:hAnsi="Arial Nova"/>
                                    <w:b/>
                                    <w:bCs/>
                                    <w:color w:val="FFFFFF" w:themeColor="background1"/>
                                  </w:rPr>
                                  <w:t xml:space="preserve">   (</w:t>
                                </w:r>
                                <w:proofErr w:type="gramEnd"/>
                                <w:r>
                                  <w:rPr>
                                    <w:rFonts w:ascii="Arial Nova" w:hAnsi="Arial Nova"/>
                                    <w:b/>
                                    <w:bCs/>
                                    <w:color w:val="FFFFFF" w:themeColor="background1"/>
                                  </w:rPr>
                                  <w:t>e)                                           (f)</w:t>
                                </w:r>
                              </w:p>
                              <w:p w14:paraId="413A076E" w14:textId="6A3BE957" w:rsidR="00F946C4" w:rsidRDefault="00F946C4" w:rsidP="00F946C4">
                                <w:pPr>
                                  <w:pStyle w:val="ListParagraph"/>
                                  <w:ind w:left="0"/>
                                  <w:rPr>
                                    <w:rFonts w:ascii="Arial Nova" w:hAnsi="Arial Nova"/>
                                    <w:b/>
                                    <w:bCs/>
                                    <w:color w:val="FFFFFF" w:themeColor="background1"/>
                                  </w:rPr>
                                </w:pPr>
                              </w:p>
                              <w:p w14:paraId="17739B67" w14:textId="491D8E5E" w:rsidR="00F946C4" w:rsidRDefault="00F946C4" w:rsidP="00F946C4">
                                <w:pPr>
                                  <w:pStyle w:val="ListParagraph"/>
                                  <w:ind w:left="0"/>
                                  <w:rPr>
                                    <w:rFonts w:ascii="Arial Nova" w:hAnsi="Arial Nova"/>
                                    <w:b/>
                                    <w:bCs/>
                                    <w:color w:val="FFFFFF" w:themeColor="background1"/>
                                  </w:rPr>
                                </w:pPr>
                              </w:p>
                              <w:p w14:paraId="0DEB7EB9" w14:textId="1E693921" w:rsidR="00F946C4" w:rsidRDefault="00F946C4" w:rsidP="00F946C4">
                                <w:pPr>
                                  <w:pStyle w:val="ListParagraph"/>
                                  <w:ind w:left="0"/>
                                  <w:rPr>
                                    <w:rFonts w:ascii="Arial Nova" w:hAnsi="Arial Nova"/>
                                    <w:b/>
                                    <w:bCs/>
                                    <w:color w:val="FFFFFF" w:themeColor="background1"/>
                                  </w:rPr>
                                </w:pPr>
                              </w:p>
                              <w:p w14:paraId="45C16A20" w14:textId="28111DE0" w:rsidR="00F946C4" w:rsidRDefault="00F946C4" w:rsidP="00F946C4">
                                <w:pPr>
                                  <w:pStyle w:val="ListParagraph"/>
                                  <w:ind w:left="0"/>
                                  <w:rPr>
                                    <w:rFonts w:ascii="Arial Nova" w:hAnsi="Arial Nova"/>
                                    <w:b/>
                                    <w:bCs/>
                                    <w:color w:val="FFFFFF" w:themeColor="background1"/>
                                  </w:rPr>
                                </w:pPr>
                              </w:p>
                              <w:p w14:paraId="33B3E275" w14:textId="1703724E" w:rsidR="00F946C4" w:rsidRDefault="00F946C4" w:rsidP="00F946C4">
                                <w:pPr>
                                  <w:pStyle w:val="ListParagraph"/>
                                  <w:ind w:left="0"/>
                                  <w:rPr>
                                    <w:rFonts w:ascii="Arial Nova" w:hAnsi="Arial Nova"/>
                                    <w:b/>
                                    <w:bCs/>
                                    <w:color w:val="FFFFFF" w:themeColor="background1"/>
                                  </w:rPr>
                                </w:pPr>
                              </w:p>
                              <w:p w14:paraId="7A44DEF8" w14:textId="3F2AB89E" w:rsidR="00F946C4" w:rsidRDefault="00F946C4" w:rsidP="00F946C4">
                                <w:pPr>
                                  <w:pStyle w:val="ListParagraph"/>
                                  <w:ind w:left="0"/>
                                  <w:rPr>
                                    <w:rFonts w:ascii="Arial Nova" w:hAnsi="Arial Nova"/>
                                    <w:b/>
                                    <w:bCs/>
                                    <w:color w:val="FFFFFF" w:themeColor="background1"/>
                                  </w:rPr>
                                </w:pPr>
                              </w:p>
                              <w:p w14:paraId="64F96E39" w14:textId="50065EF7" w:rsidR="00F946C4" w:rsidRDefault="00F946C4" w:rsidP="00F946C4">
                                <w:pPr>
                                  <w:pStyle w:val="ListParagraph"/>
                                  <w:ind w:left="0"/>
                                  <w:rPr>
                                    <w:rFonts w:ascii="Arial Nova" w:hAnsi="Arial Nova"/>
                                    <w:b/>
                                    <w:bCs/>
                                    <w:color w:val="FFFFFF" w:themeColor="background1"/>
                                  </w:rPr>
                                </w:pPr>
                              </w:p>
                              <w:p w14:paraId="1F7616E7" w14:textId="10596859" w:rsidR="00F946C4" w:rsidRDefault="00F946C4" w:rsidP="00F946C4">
                                <w:pPr>
                                  <w:pStyle w:val="ListParagraph"/>
                                  <w:ind w:left="0"/>
                                  <w:rPr>
                                    <w:rFonts w:ascii="Arial Nova" w:hAnsi="Arial Nova"/>
                                    <w:b/>
                                    <w:bCs/>
                                    <w:color w:val="FFFFFF" w:themeColor="background1"/>
                                  </w:rPr>
                                </w:pPr>
                              </w:p>
                              <w:p w14:paraId="5104DC4C" w14:textId="2441D42B" w:rsidR="00F946C4" w:rsidRPr="00F946C4" w:rsidRDefault="00F946C4" w:rsidP="00F946C4">
                                <w:pPr>
                                  <w:pStyle w:val="ListParagraph"/>
                                  <w:ind w:left="0"/>
                                  <w:rPr>
                                    <w:rFonts w:ascii="Arial Nova" w:hAnsi="Arial Nova"/>
                                    <w:b/>
                                    <w:bCs/>
                                    <w:color w:val="FFFFFF" w:themeColor="background1"/>
                                  </w:rPr>
                                </w:pPr>
                                <w:r>
                                  <w:rPr>
                                    <w:rFonts w:ascii="Arial Nova" w:hAnsi="Arial Nova"/>
                                    <w:b/>
                                    <w:bCs/>
                                    <w:color w:val="FFFFFF" w:themeColor="background1"/>
                                  </w:rPr>
                                  <w:t xml:space="preserve">(g)                                        </w:t>
                                </w:r>
                                <w:proofErr w:type="gramStart"/>
                                <w:r>
                                  <w:rPr>
                                    <w:rFonts w:ascii="Arial Nova" w:hAnsi="Arial Nova"/>
                                    <w:b/>
                                    <w:bCs/>
                                    <w:color w:val="FFFFFF" w:themeColor="background1"/>
                                  </w:rPr>
                                  <w:t xml:space="preserve">   (</w:t>
                                </w:r>
                                <w:proofErr w:type="gramEnd"/>
                                <w:r>
                                  <w:rPr>
                                    <w:rFonts w:ascii="Arial Nova" w:hAnsi="Arial Nova"/>
                                    <w:b/>
                                    <w:bCs/>
                                    <w:color w:val="FFFFFF" w:themeColor="background1"/>
                                  </w:rPr>
                                  <w:t>h)</w:t>
                                </w:r>
                              </w:p>
                            </w:txbxContent>
                          </wps:txbx>
                          <wps:bodyPr rot="0" vert="horz" wrap="square" lIns="18000" tIns="10800" rIns="18000" bIns="10800" anchor="t" anchorCtr="0">
                            <a:noAutofit/>
                          </wps:bodyPr>
                        </wps:wsp>
                      </wpg:grpSp>
                      <wps:wsp>
                        <wps:cNvPr id="46" name="Text Box 46"/>
                        <wps:cNvSpPr txBox="1"/>
                        <wps:spPr>
                          <a:xfrm>
                            <a:off x="0" y="4991100"/>
                            <a:ext cx="5962650" cy="601980"/>
                          </a:xfrm>
                          <a:prstGeom prst="rect">
                            <a:avLst/>
                          </a:prstGeom>
                          <a:solidFill>
                            <a:prstClr val="white"/>
                          </a:solidFill>
                          <a:ln>
                            <a:noFill/>
                          </a:ln>
                        </wps:spPr>
                        <wps:txbx>
                          <w:txbxContent>
                            <w:p w14:paraId="5907222F" w14:textId="0200672F" w:rsidR="000006B8" w:rsidRPr="001B1233" w:rsidRDefault="000006B8" w:rsidP="000006B8">
                              <w:pPr>
                                <w:pStyle w:val="Caption0"/>
                                <w:rPr>
                                  <w:noProof/>
                                  <w:szCs w:val="20"/>
                                </w:rPr>
                              </w:pPr>
                              <w:bookmarkStart w:id="62" w:name="_Ref93857179"/>
                              <w:bookmarkStart w:id="63" w:name="_Toc143201257"/>
                              <w:r>
                                <w:t xml:space="preserve">Figure </w:t>
                              </w:r>
                              <w:fldSimple w:instr=" SEQ Figure \* ARABIC ">
                                <w:r w:rsidR="00470043">
                                  <w:rPr>
                                    <w:noProof/>
                                  </w:rPr>
                                  <w:t>7</w:t>
                                </w:r>
                              </w:fldSimple>
                              <w:bookmarkEnd w:id="62"/>
                              <w:r>
                                <w:t xml:space="preserve">.  Embryonic development of </w:t>
                              </w:r>
                              <w:r w:rsidR="006B0D79">
                                <w:t xml:space="preserve">dusky </w:t>
                              </w:r>
                              <w:r w:rsidR="006B0D79" w:rsidRPr="00AC1C89">
                                <w:t>flathead</w:t>
                              </w:r>
                              <w:r w:rsidR="006D5DE8" w:rsidRPr="00AC1C89">
                                <w:t xml:space="preserve">.  </w:t>
                              </w:r>
                              <w:r w:rsidR="00B13E45" w:rsidRPr="00AC1C89">
                                <w:t xml:space="preserve">(a) </w:t>
                              </w:r>
                              <w:r w:rsidR="00C022B4" w:rsidRPr="00AC1C89">
                                <w:t>Fertilsied egg</w:t>
                              </w:r>
                              <w:r w:rsidR="00B13E45" w:rsidRPr="00AC1C89">
                                <w:t xml:space="preserve">.  (b) </w:t>
                              </w:r>
                              <w:r w:rsidR="00AC1C89" w:rsidRPr="00AC1C89">
                                <w:t>1</w:t>
                              </w:r>
                              <w:r w:rsidR="00E83E5D" w:rsidRPr="00AC1C89">
                                <w:t xml:space="preserve"> hr PF showing 2 cell cleavage</w:t>
                              </w:r>
                              <w:r w:rsidR="00B13E45" w:rsidRPr="00AC1C89">
                                <w:t xml:space="preserve">.  (c) </w:t>
                              </w:r>
                              <w:r w:rsidR="00AC1C89" w:rsidRPr="00AC1C89">
                                <w:t>1.5</w:t>
                              </w:r>
                              <w:r w:rsidR="001A54B5" w:rsidRPr="00AC1C89">
                                <w:t xml:space="preserve"> hrs PF showing 4-cell cleavage</w:t>
                              </w:r>
                              <w:r w:rsidR="00B13E45" w:rsidRPr="00AC1C89">
                                <w:t xml:space="preserve">.  (d) </w:t>
                              </w:r>
                              <w:r w:rsidR="009269E5" w:rsidRPr="00AC1C89">
                                <w:t>2.</w:t>
                              </w:r>
                              <w:r w:rsidR="00AC1C89" w:rsidRPr="00AC1C89">
                                <w:t>1</w:t>
                              </w:r>
                              <w:r w:rsidR="009269E5" w:rsidRPr="00AC1C89">
                                <w:t xml:space="preserve"> hrs PF showing </w:t>
                              </w:r>
                              <w:r w:rsidR="0021549F" w:rsidRPr="00AC1C89">
                                <w:t>8</w:t>
                              </w:r>
                              <w:r w:rsidR="009269E5" w:rsidRPr="00AC1C89">
                                <w:t>-cell cleavage</w:t>
                              </w:r>
                              <w:r w:rsidR="00B13E45" w:rsidRPr="00AC1C89">
                                <w:t>.  (e)</w:t>
                              </w:r>
                              <w:r w:rsidR="00581345" w:rsidRPr="00AC1C89">
                                <w:t xml:space="preserve"> </w:t>
                              </w:r>
                              <w:r w:rsidR="000C7FB8" w:rsidRPr="00AC1C89">
                                <w:t>2.</w:t>
                              </w:r>
                              <w:r w:rsidR="00DA43E2" w:rsidRPr="00AC1C89">
                                <w:t>9</w:t>
                              </w:r>
                              <w:r w:rsidR="009D19B4" w:rsidRPr="00AC1C89">
                                <w:t xml:space="preserve"> hrs PF, late cleavage period</w:t>
                              </w:r>
                              <w:r w:rsidR="00E32681" w:rsidRPr="00AC1C89">
                                <w:t xml:space="preserve">, </w:t>
                              </w:r>
                              <w:r w:rsidR="00C46C1B" w:rsidRPr="00AC1C89">
                                <w:t xml:space="preserve">blastodisc </w:t>
                              </w:r>
                              <w:r w:rsidR="00222C7E" w:rsidRPr="00AC1C89">
                                <w:t>is apparent</w:t>
                              </w:r>
                              <w:r w:rsidR="00581345" w:rsidRPr="00AC1C89">
                                <w:t xml:space="preserve">.  (f) </w:t>
                              </w:r>
                              <w:r w:rsidR="00A92D9A" w:rsidRPr="00AC1C89">
                                <w:t>7.4</w:t>
                              </w:r>
                              <w:r w:rsidR="00F54B6B" w:rsidRPr="00AC1C89">
                                <w:t xml:space="preserve"> hrs PF, epiboly</w:t>
                              </w:r>
                              <w:r w:rsidR="0064797D" w:rsidRPr="00AC1C89">
                                <w:t xml:space="preserve"> completed</w:t>
                              </w:r>
                              <w:r w:rsidR="00F54B6B" w:rsidRPr="00AC1C89">
                                <w:t>.</w:t>
                              </w:r>
                              <w:r w:rsidR="00581345" w:rsidRPr="00AC1C89">
                                <w:t xml:space="preserve">  (g) </w:t>
                              </w:r>
                              <w:r w:rsidR="00241964" w:rsidRPr="00AC1C89">
                                <w:t>24</w:t>
                              </w:r>
                              <w:r w:rsidR="005A240B" w:rsidRPr="00AC1C89">
                                <w:t xml:space="preserve"> hrs PF</w:t>
                              </w:r>
                              <w:r w:rsidR="00581345" w:rsidRPr="00AC1C89">
                                <w:t>.  (h)</w:t>
                              </w:r>
                              <w:r w:rsidR="008E4AC7" w:rsidRPr="00AC1C89">
                                <w:t xml:space="preserve"> </w:t>
                              </w:r>
                              <w:r w:rsidR="00F53E3B" w:rsidRPr="00AC1C89">
                                <w:t>26</w:t>
                              </w:r>
                              <w:r w:rsidR="005A240B" w:rsidRPr="005A240B">
                                <w:t xml:space="preserve"> hrs PF</w:t>
                              </w:r>
                              <w:r w:rsidR="008E4AC7">
                                <w:t>.  (PF = post-fertilsation).</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A6063B" id="Group 48" o:spid="_x0000_s1050" style="position:absolute;margin-left:4.05pt;margin-top:.45pt;width:469.5pt;height:440.4pt;z-index:251668480" coordsize="59626,559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">
                <v:group id="Group 45" o:spid="_x0000_s1051" style="position:absolute;left:2095;width:54089;height:49333" coordsize="54089,49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44" o:spid="_x0000_s1052" style="position:absolute;width:54089;height:49333" coordsize="54089,49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Picture 9" o:spid="_x0000_s1053" type="#_x0000_t75" style="position:absolute;width:17894;height:1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">
                      <v:imagedata r:id="rId84" o:title=""/>
                    </v:shape>
                    <v:shape id="Picture 10" o:spid="_x0000_s1054" type="#_x0000_t75" style="position:absolute;left:18288;width:17703;height:16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">
                      <v:imagedata r:id="rId85" o:title=""/>
                    </v:shape>
                    <v:shape id="Picture 11" o:spid="_x0000_s1055" type="#_x0000_t75" style="position:absolute;left:36480;width:17609;height:16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">
                      <v:imagedata r:id="rId86" o:title=""/>
                    </v:shape>
                    <v:shape id="Picture 12" o:spid="_x0000_s1056" type="#_x0000_t75" style="position:absolute;left:190;top:16668;width:17609;height:16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">
                      <v:imagedata r:id="rId87" o:title=""/>
                    </v:shape>
                    <v:shape id="Picture 14" o:spid="_x0000_s1057" type="#_x0000_t75" style="position:absolute;left:18383;top:16573;width:17608;height:16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">
                      <v:imagedata r:id="rId88" o:title=""/>
                    </v:shape>
                    <v:shape id="Picture 17" o:spid="_x0000_s1058" type="#_x0000_t75" style="position:absolute;left:36480;top:16573;width:17609;height:16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">
                      <v:imagedata r:id="rId89" o:title=""/>
                    </v:shape>
                    <v:shape id="Picture 19" o:spid="_x0000_s1059" type="#_x0000_t75" style="position:absolute;left:381;top:33147;width:17513;height:16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">
                      <v:imagedata r:id="rId90" o:title=""/>
                    </v:shape>
                    <v:shape id="Picture 20" o:spid="_x0000_s1060" type="#_x0000_t75" style="position:absolute;left:18478;top:33242;width:17704;height:16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">
                      <v:imagedata r:id="rId91" o:title=""/>
                    </v:shape>
                    <v:group id="Group 43" o:spid="_x0000_s1061" style="position:absolute;left:37433;top:34004;width:7334;height:2381" coordsize="7334,2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line id="Straight Connector 41" o:spid="_x0000_s1062" style="position:absolute;visibility:visible;mso-wrap-style:square" from="0,0" to="73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" strokecolor="black [3213]" strokeweight="2.25pt">
                        <v:stroke joinstyle="miter"/>
                      </v:line>
                      <v:shape id="_x0000_s1063" type="#_x0000_t202" style="position:absolute;left:571;top:190;width:6191;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" filled="f" stroked="f">
                        <v:textbox inset=".5mm,.3mm,.5mm,.3mm">
                          <w:txbxContent>
                            <w:p w14:paraId="70AB7631" w14:textId="3ABE8BD6" w:rsidR="008D70B7" w:rsidRPr="0042548D" w:rsidRDefault="008D70B7" w:rsidP="0042548D">
                              <w:pPr>
                                <w:jc w:val="center"/>
                                <w:rPr>
                                  <w:rFonts w:ascii="Arial Narrow" w:hAnsi="Arial Narrow" w:cstheme="minorHAnsi"/>
                                  <w:b/>
                                  <w:bCs/>
                                  <w:sz w:val="20"/>
                                  <w:szCs w:val="20"/>
                                </w:rPr>
                              </w:pPr>
                              <w:r w:rsidRPr="0042548D">
                                <w:rPr>
                                  <w:rFonts w:ascii="Arial Narrow" w:hAnsi="Arial Narrow" w:cstheme="minorHAnsi"/>
                                  <w:b/>
                                  <w:bCs/>
                                  <w:sz w:val="20"/>
                                  <w:szCs w:val="20"/>
                                </w:rPr>
                                <w:t>0.5 mm</w:t>
                              </w:r>
                            </w:p>
                          </w:txbxContent>
                        </v:textbox>
                      </v:shape>
                    </v:group>
                  </v:group>
                  <v:shape id="_x0000_s1064" type="#_x0000_t202" style="position:absolute;left:666;top:95;width:40482;height:37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" filled="f" stroked="f">
                    <v:textbox inset=".5mm,.3mm,.5mm,.3mm">
                      <w:txbxContent>
                        <w:p w14:paraId="1142B2A5" w14:textId="5CFA7D7D" w:rsidR="007D14B8" w:rsidRDefault="00F946C4" w:rsidP="00F946C4">
                          <w:pPr>
                            <w:pStyle w:val="ListParagraph"/>
                            <w:ind w:left="0"/>
                            <w:rPr>
                              <w:rFonts w:ascii="Arial Nova" w:hAnsi="Arial Nova"/>
                              <w:b/>
                              <w:bCs/>
                              <w:color w:val="FFFFFF" w:themeColor="background1"/>
                            </w:rPr>
                          </w:pPr>
                          <w:r>
                            <w:rPr>
                              <w:rFonts w:ascii="Arial Nova" w:hAnsi="Arial Nova"/>
                              <w:b/>
                              <w:bCs/>
                              <w:color w:val="FFFFFF" w:themeColor="background1"/>
                            </w:rPr>
                            <w:t xml:space="preserve">(a)                                        </w:t>
                          </w:r>
                          <w:proofErr w:type="gramStart"/>
                          <w:r>
                            <w:rPr>
                              <w:rFonts w:ascii="Arial Nova" w:hAnsi="Arial Nova"/>
                              <w:b/>
                              <w:bCs/>
                              <w:color w:val="FFFFFF" w:themeColor="background1"/>
                            </w:rPr>
                            <w:t xml:space="preserve">   (</w:t>
                          </w:r>
                          <w:proofErr w:type="gramEnd"/>
                          <w:r>
                            <w:rPr>
                              <w:rFonts w:ascii="Arial Nova" w:hAnsi="Arial Nova"/>
                              <w:b/>
                              <w:bCs/>
                              <w:color w:val="FFFFFF" w:themeColor="background1"/>
                            </w:rPr>
                            <w:t>b)                                          (c)</w:t>
                          </w:r>
                        </w:p>
                        <w:p w14:paraId="10AD1CAC" w14:textId="5C31BA6A" w:rsidR="00F946C4" w:rsidRDefault="00F946C4" w:rsidP="00F946C4">
                          <w:pPr>
                            <w:pStyle w:val="ListParagraph"/>
                            <w:ind w:left="0"/>
                            <w:rPr>
                              <w:rFonts w:ascii="Arial Nova" w:hAnsi="Arial Nova"/>
                              <w:b/>
                              <w:bCs/>
                              <w:color w:val="FFFFFF" w:themeColor="background1"/>
                            </w:rPr>
                          </w:pPr>
                        </w:p>
                        <w:p w14:paraId="7AC95CBB" w14:textId="19F7652D" w:rsidR="00F946C4" w:rsidRDefault="00F946C4" w:rsidP="00F946C4">
                          <w:pPr>
                            <w:pStyle w:val="ListParagraph"/>
                            <w:ind w:left="0"/>
                            <w:rPr>
                              <w:rFonts w:ascii="Arial Nova" w:hAnsi="Arial Nova"/>
                              <w:b/>
                              <w:bCs/>
                              <w:color w:val="FFFFFF" w:themeColor="background1"/>
                            </w:rPr>
                          </w:pPr>
                        </w:p>
                        <w:p w14:paraId="42F130E9" w14:textId="39EE3203" w:rsidR="00F946C4" w:rsidRDefault="00F946C4" w:rsidP="00F946C4">
                          <w:pPr>
                            <w:pStyle w:val="ListParagraph"/>
                            <w:ind w:left="0"/>
                            <w:rPr>
                              <w:rFonts w:ascii="Arial Nova" w:hAnsi="Arial Nova"/>
                              <w:b/>
                              <w:bCs/>
                              <w:color w:val="FFFFFF" w:themeColor="background1"/>
                            </w:rPr>
                          </w:pPr>
                        </w:p>
                        <w:p w14:paraId="02016EFE" w14:textId="0C0BA7D8" w:rsidR="00F946C4" w:rsidRDefault="00F946C4" w:rsidP="00F946C4">
                          <w:pPr>
                            <w:pStyle w:val="ListParagraph"/>
                            <w:ind w:left="0"/>
                            <w:rPr>
                              <w:rFonts w:ascii="Arial Nova" w:hAnsi="Arial Nova"/>
                              <w:b/>
                              <w:bCs/>
                              <w:color w:val="FFFFFF" w:themeColor="background1"/>
                            </w:rPr>
                          </w:pPr>
                        </w:p>
                        <w:p w14:paraId="3632CB56" w14:textId="55AF5FBF" w:rsidR="00F946C4" w:rsidRDefault="00F946C4" w:rsidP="00F946C4">
                          <w:pPr>
                            <w:pStyle w:val="ListParagraph"/>
                            <w:ind w:left="0"/>
                            <w:rPr>
                              <w:rFonts w:ascii="Arial Nova" w:hAnsi="Arial Nova"/>
                              <w:b/>
                              <w:bCs/>
                              <w:color w:val="FFFFFF" w:themeColor="background1"/>
                            </w:rPr>
                          </w:pPr>
                        </w:p>
                        <w:p w14:paraId="43F9182D" w14:textId="46213E81" w:rsidR="00F946C4" w:rsidRDefault="00F946C4" w:rsidP="00F946C4">
                          <w:pPr>
                            <w:pStyle w:val="ListParagraph"/>
                            <w:ind w:left="0"/>
                            <w:rPr>
                              <w:rFonts w:ascii="Arial Nova" w:hAnsi="Arial Nova"/>
                              <w:b/>
                              <w:bCs/>
                              <w:color w:val="FFFFFF" w:themeColor="background1"/>
                            </w:rPr>
                          </w:pPr>
                        </w:p>
                        <w:p w14:paraId="0467B1A2" w14:textId="1916545E" w:rsidR="00F946C4" w:rsidRDefault="00F946C4" w:rsidP="00F946C4">
                          <w:pPr>
                            <w:pStyle w:val="ListParagraph"/>
                            <w:ind w:left="0"/>
                            <w:rPr>
                              <w:rFonts w:ascii="Arial Nova" w:hAnsi="Arial Nova"/>
                              <w:b/>
                              <w:bCs/>
                              <w:color w:val="FFFFFF" w:themeColor="background1"/>
                            </w:rPr>
                          </w:pPr>
                        </w:p>
                        <w:p w14:paraId="08AF5CB0" w14:textId="4A838ACD" w:rsidR="00F946C4" w:rsidRDefault="00F946C4" w:rsidP="00F946C4">
                          <w:pPr>
                            <w:pStyle w:val="ListParagraph"/>
                            <w:ind w:left="0"/>
                            <w:rPr>
                              <w:rFonts w:ascii="Arial Nova" w:hAnsi="Arial Nova"/>
                              <w:b/>
                              <w:bCs/>
                              <w:color w:val="FFFFFF" w:themeColor="background1"/>
                            </w:rPr>
                          </w:pPr>
                        </w:p>
                        <w:p w14:paraId="3370C386" w14:textId="31D7DCB0" w:rsidR="00F946C4" w:rsidRDefault="00F946C4" w:rsidP="00F946C4">
                          <w:pPr>
                            <w:pStyle w:val="ListParagraph"/>
                            <w:ind w:left="0"/>
                            <w:rPr>
                              <w:rFonts w:ascii="Arial Nova" w:hAnsi="Arial Nova"/>
                              <w:b/>
                              <w:bCs/>
                              <w:color w:val="FFFFFF" w:themeColor="background1"/>
                            </w:rPr>
                          </w:pPr>
                          <w:r>
                            <w:rPr>
                              <w:rFonts w:ascii="Arial Nova" w:hAnsi="Arial Nova"/>
                              <w:b/>
                              <w:bCs/>
                              <w:color w:val="FFFFFF" w:themeColor="background1"/>
                            </w:rPr>
                            <w:t xml:space="preserve">(d)                                        </w:t>
                          </w:r>
                          <w:proofErr w:type="gramStart"/>
                          <w:r>
                            <w:rPr>
                              <w:rFonts w:ascii="Arial Nova" w:hAnsi="Arial Nova"/>
                              <w:b/>
                              <w:bCs/>
                              <w:color w:val="FFFFFF" w:themeColor="background1"/>
                            </w:rPr>
                            <w:t xml:space="preserve">   (</w:t>
                          </w:r>
                          <w:proofErr w:type="gramEnd"/>
                          <w:r>
                            <w:rPr>
                              <w:rFonts w:ascii="Arial Nova" w:hAnsi="Arial Nova"/>
                              <w:b/>
                              <w:bCs/>
                              <w:color w:val="FFFFFF" w:themeColor="background1"/>
                            </w:rPr>
                            <w:t>e)                                           (f)</w:t>
                          </w:r>
                        </w:p>
                        <w:p w14:paraId="413A076E" w14:textId="6A3BE957" w:rsidR="00F946C4" w:rsidRDefault="00F946C4" w:rsidP="00F946C4">
                          <w:pPr>
                            <w:pStyle w:val="ListParagraph"/>
                            <w:ind w:left="0"/>
                            <w:rPr>
                              <w:rFonts w:ascii="Arial Nova" w:hAnsi="Arial Nova"/>
                              <w:b/>
                              <w:bCs/>
                              <w:color w:val="FFFFFF" w:themeColor="background1"/>
                            </w:rPr>
                          </w:pPr>
                        </w:p>
                        <w:p w14:paraId="17739B67" w14:textId="491D8E5E" w:rsidR="00F946C4" w:rsidRDefault="00F946C4" w:rsidP="00F946C4">
                          <w:pPr>
                            <w:pStyle w:val="ListParagraph"/>
                            <w:ind w:left="0"/>
                            <w:rPr>
                              <w:rFonts w:ascii="Arial Nova" w:hAnsi="Arial Nova"/>
                              <w:b/>
                              <w:bCs/>
                              <w:color w:val="FFFFFF" w:themeColor="background1"/>
                            </w:rPr>
                          </w:pPr>
                        </w:p>
                        <w:p w14:paraId="0DEB7EB9" w14:textId="1E693921" w:rsidR="00F946C4" w:rsidRDefault="00F946C4" w:rsidP="00F946C4">
                          <w:pPr>
                            <w:pStyle w:val="ListParagraph"/>
                            <w:ind w:left="0"/>
                            <w:rPr>
                              <w:rFonts w:ascii="Arial Nova" w:hAnsi="Arial Nova"/>
                              <w:b/>
                              <w:bCs/>
                              <w:color w:val="FFFFFF" w:themeColor="background1"/>
                            </w:rPr>
                          </w:pPr>
                        </w:p>
                        <w:p w14:paraId="45C16A20" w14:textId="28111DE0" w:rsidR="00F946C4" w:rsidRDefault="00F946C4" w:rsidP="00F946C4">
                          <w:pPr>
                            <w:pStyle w:val="ListParagraph"/>
                            <w:ind w:left="0"/>
                            <w:rPr>
                              <w:rFonts w:ascii="Arial Nova" w:hAnsi="Arial Nova"/>
                              <w:b/>
                              <w:bCs/>
                              <w:color w:val="FFFFFF" w:themeColor="background1"/>
                            </w:rPr>
                          </w:pPr>
                        </w:p>
                        <w:p w14:paraId="33B3E275" w14:textId="1703724E" w:rsidR="00F946C4" w:rsidRDefault="00F946C4" w:rsidP="00F946C4">
                          <w:pPr>
                            <w:pStyle w:val="ListParagraph"/>
                            <w:ind w:left="0"/>
                            <w:rPr>
                              <w:rFonts w:ascii="Arial Nova" w:hAnsi="Arial Nova"/>
                              <w:b/>
                              <w:bCs/>
                              <w:color w:val="FFFFFF" w:themeColor="background1"/>
                            </w:rPr>
                          </w:pPr>
                        </w:p>
                        <w:p w14:paraId="7A44DEF8" w14:textId="3F2AB89E" w:rsidR="00F946C4" w:rsidRDefault="00F946C4" w:rsidP="00F946C4">
                          <w:pPr>
                            <w:pStyle w:val="ListParagraph"/>
                            <w:ind w:left="0"/>
                            <w:rPr>
                              <w:rFonts w:ascii="Arial Nova" w:hAnsi="Arial Nova"/>
                              <w:b/>
                              <w:bCs/>
                              <w:color w:val="FFFFFF" w:themeColor="background1"/>
                            </w:rPr>
                          </w:pPr>
                        </w:p>
                        <w:p w14:paraId="64F96E39" w14:textId="50065EF7" w:rsidR="00F946C4" w:rsidRDefault="00F946C4" w:rsidP="00F946C4">
                          <w:pPr>
                            <w:pStyle w:val="ListParagraph"/>
                            <w:ind w:left="0"/>
                            <w:rPr>
                              <w:rFonts w:ascii="Arial Nova" w:hAnsi="Arial Nova"/>
                              <w:b/>
                              <w:bCs/>
                              <w:color w:val="FFFFFF" w:themeColor="background1"/>
                            </w:rPr>
                          </w:pPr>
                        </w:p>
                        <w:p w14:paraId="1F7616E7" w14:textId="10596859" w:rsidR="00F946C4" w:rsidRDefault="00F946C4" w:rsidP="00F946C4">
                          <w:pPr>
                            <w:pStyle w:val="ListParagraph"/>
                            <w:ind w:left="0"/>
                            <w:rPr>
                              <w:rFonts w:ascii="Arial Nova" w:hAnsi="Arial Nova"/>
                              <w:b/>
                              <w:bCs/>
                              <w:color w:val="FFFFFF" w:themeColor="background1"/>
                            </w:rPr>
                          </w:pPr>
                        </w:p>
                        <w:p w14:paraId="5104DC4C" w14:textId="2441D42B" w:rsidR="00F946C4" w:rsidRPr="00F946C4" w:rsidRDefault="00F946C4" w:rsidP="00F946C4">
                          <w:pPr>
                            <w:pStyle w:val="ListParagraph"/>
                            <w:ind w:left="0"/>
                            <w:rPr>
                              <w:rFonts w:ascii="Arial Nova" w:hAnsi="Arial Nova"/>
                              <w:b/>
                              <w:bCs/>
                              <w:color w:val="FFFFFF" w:themeColor="background1"/>
                            </w:rPr>
                          </w:pPr>
                          <w:r>
                            <w:rPr>
                              <w:rFonts w:ascii="Arial Nova" w:hAnsi="Arial Nova"/>
                              <w:b/>
                              <w:bCs/>
                              <w:color w:val="FFFFFF" w:themeColor="background1"/>
                            </w:rPr>
                            <w:t xml:space="preserve">(g)                                        </w:t>
                          </w:r>
                          <w:proofErr w:type="gramStart"/>
                          <w:r>
                            <w:rPr>
                              <w:rFonts w:ascii="Arial Nova" w:hAnsi="Arial Nova"/>
                              <w:b/>
                              <w:bCs/>
                              <w:color w:val="FFFFFF" w:themeColor="background1"/>
                            </w:rPr>
                            <w:t xml:space="preserve">   (</w:t>
                          </w:r>
                          <w:proofErr w:type="gramEnd"/>
                          <w:r>
                            <w:rPr>
                              <w:rFonts w:ascii="Arial Nova" w:hAnsi="Arial Nova"/>
                              <w:b/>
                              <w:bCs/>
                              <w:color w:val="FFFFFF" w:themeColor="background1"/>
                            </w:rPr>
                            <w:t>h)</w:t>
                          </w:r>
                        </w:p>
                      </w:txbxContent>
                    </v:textbox>
                  </v:shape>
                </v:group>
                <v:shape id="Text Box 46" o:spid="_x0000_s1065" type="#_x0000_t202" style="position:absolute;top:49911;width:59626;height:6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5907222F" w14:textId="0200672F" w:rsidR="000006B8" w:rsidRPr="001B1233" w:rsidRDefault="000006B8" w:rsidP="000006B8">
                        <w:pPr>
                          <w:pStyle w:val="Caption0"/>
                          <w:rPr>
                            <w:noProof/>
                            <w:szCs w:val="20"/>
                          </w:rPr>
                        </w:pPr>
                        <w:bookmarkStart w:id="74" w:name="_Ref93857179"/>
                        <w:bookmarkStart w:id="75" w:name="_Toc143201257"/>
                        <w:r>
                          <w:t xml:space="preserve">Figure </w:t>
                        </w:r>
                        <w:fldSimple w:instr=" SEQ Figure \* ARABIC ">
                          <w:r w:rsidR="00470043">
                            <w:rPr>
                              <w:noProof/>
                            </w:rPr>
                            <w:t>7</w:t>
                          </w:r>
                        </w:fldSimple>
                        <w:bookmarkEnd w:id="74"/>
                        <w:r>
                          <w:t xml:space="preserve">.  Embryonic development of </w:t>
                        </w:r>
                        <w:r w:rsidR="006B0D79">
                          <w:t xml:space="preserve">dusky </w:t>
                        </w:r>
                        <w:r w:rsidR="006B0D79" w:rsidRPr="00AC1C89">
                          <w:t>flathead</w:t>
                        </w:r>
                        <w:r w:rsidR="006D5DE8" w:rsidRPr="00AC1C89">
                          <w:t xml:space="preserve">.  </w:t>
                        </w:r>
                        <w:r w:rsidR="00B13E45" w:rsidRPr="00AC1C89">
                          <w:t xml:space="preserve">(a) </w:t>
                        </w:r>
                        <w:r w:rsidR="00C022B4" w:rsidRPr="00AC1C89">
                          <w:t>Fertilsied egg</w:t>
                        </w:r>
                        <w:r w:rsidR="00B13E45" w:rsidRPr="00AC1C89">
                          <w:t xml:space="preserve">.  (b) </w:t>
                        </w:r>
                        <w:r w:rsidR="00AC1C89" w:rsidRPr="00AC1C89">
                          <w:t>1</w:t>
                        </w:r>
                        <w:r w:rsidR="00E83E5D" w:rsidRPr="00AC1C89">
                          <w:t xml:space="preserve"> hr PF showing 2 cell cleavage</w:t>
                        </w:r>
                        <w:r w:rsidR="00B13E45" w:rsidRPr="00AC1C89">
                          <w:t xml:space="preserve">.  (c) </w:t>
                        </w:r>
                        <w:r w:rsidR="00AC1C89" w:rsidRPr="00AC1C89">
                          <w:t>1.5</w:t>
                        </w:r>
                        <w:r w:rsidR="001A54B5" w:rsidRPr="00AC1C89">
                          <w:t xml:space="preserve"> hrs PF showing 4-cell cleavage</w:t>
                        </w:r>
                        <w:r w:rsidR="00B13E45" w:rsidRPr="00AC1C89">
                          <w:t xml:space="preserve">.  (d) </w:t>
                        </w:r>
                        <w:r w:rsidR="009269E5" w:rsidRPr="00AC1C89">
                          <w:t>2.</w:t>
                        </w:r>
                        <w:r w:rsidR="00AC1C89" w:rsidRPr="00AC1C89">
                          <w:t>1</w:t>
                        </w:r>
                        <w:r w:rsidR="009269E5" w:rsidRPr="00AC1C89">
                          <w:t xml:space="preserve"> hrs PF showing </w:t>
                        </w:r>
                        <w:r w:rsidR="0021549F" w:rsidRPr="00AC1C89">
                          <w:t>8</w:t>
                        </w:r>
                        <w:r w:rsidR="009269E5" w:rsidRPr="00AC1C89">
                          <w:t>-cell cleavage</w:t>
                        </w:r>
                        <w:r w:rsidR="00B13E45" w:rsidRPr="00AC1C89">
                          <w:t>.  (e)</w:t>
                        </w:r>
                        <w:r w:rsidR="00581345" w:rsidRPr="00AC1C89">
                          <w:t xml:space="preserve"> </w:t>
                        </w:r>
                        <w:r w:rsidR="000C7FB8" w:rsidRPr="00AC1C89">
                          <w:t>2.</w:t>
                        </w:r>
                        <w:r w:rsidR="00DA43E2" w:rsidRPr="00AC1C89">
                          <w:t>9</w:t>
                        </w:r>
                        <w:r w:rsidR="009D19B4" w:rsidRPr="00AC1C89">
                          <w:t xml:space="preserve"> hrs PF, late cleavage period</w:t>
                        </w:r>
                        <w:r w:rsidR="00E32681" w:rsidRPr="00AC1C89">
                          <w:t xml:space="preserve">, </w:t>
                        </w:r>
                        <w:r w:rsidR="00C46C1B" w:rsidRPr="00AC1C89">
                          <w:t xml:space="preserve">blastodisc </w:t>
                        </w:r>
                        <w:r w:rsidR="00222C7E" w:rsidRPr="00AC1C89">
                          <w:t>is apparent</w:t>
                        </w:r>
                        <w:r w:rsidR="00581345" w:rsidRPr="00AC1C89">
                          <w:t xml:space="preserve">.  (f) </w:t>
                        </w:r>
                        <w:r w:rsidR="00A92D9A" w:rsidRPr="00AC1C89">
                          <w:t>7.4</w:t>
                        </w:r>
                        <w:r w:rsidR="00F54B6B" w:rsidRPr="00AC1C89">
                          <w:t xml:space="preserve"> hrs PF, epiboly</w:t>
                        </w:r>
                        <w:r w:rsidR="0064797D" w:rsidRPr="00AC1C89">
                          <w:t xml:space="preserve"> completed</w:t>
                        </w:r>
                        <w:r w:rsidR="00F54B6B" w:rsidRPr="00AC1C89">
                          <w:t>.</w:t>
                        </w:r>
                        <w:r w:rsidR="00581345" w:rsidRPr="00AC1C89">
                          <w:t xml:space="preserve">  (g) </w:t>
                        </w:r>
                        <w:r w:rsidR="00241964" w:rsidRPr="00AC1C89">
                          <w:t>24</w:t>
                        </w:r>
                        <w:r w:rsidR="005A240B" w:rsidRPr="00AC1C89">
                          <w:t xml:space="preserve"> hrs PF</w:t>
                        </w:r>
                        <w:r w:rsidR="00581345" w:rsidRPr="00AC1C89">
                          <w:t>.  (h)</w:t>
                        </w:r>
                        <w:r w:rsidR="008E4AC7" w:rsidRPr="00AC1C89">
                          <w:t xml:space="preserve"> </w:t>
                        </w:r>
                        <w:r w:rsidR="00F53E3B" w:rsidRPr="00AC1C89">
                          <w:t>26</w:t>
                        </w:r>
                        <w:r w:rsidR="005A240B" w:rsidRPr="005A240B">
                          <w:t xml:space="preserve"> hrs PF</w:t>
                        </w:r>
                        <w:r w:rsidR="008E4AC7">
                          <w:t>.  (PF = post-fertilsation).</w:t>
                        </w:r>
                        <w:bookmarkEnd w:id="75"/>
                      </w:p>
                    </w:txbxContent>
                  </v:textbox>
                </v:shape>
              </v:group>
            </w:pict>
          </mc:Fallback>
        </mc:AlternateContent>
      </w:r>
    </w:p>
    <w:p w14:paraId="4F4B0F8D" w14:textId="3A104E81" w:rsidR="003E1A62" w:rsidRDefault="003E1A62" w:rsidP="00086EC5">
      <w:pPr>
        <w:pStyle w:val="bodycopy"/>
      </w:pPr>
    </w:p>
    <w:p w14:paraId="61E4285E" w14:textId="73F14B70" w:rsidR="003E1A62" w:rsidRDefault="003E1A62" w:rsidP="00086EC5">
      <w:pPr>
        <w:pStyle w:val="bodycopy"/>
      </w:pPr>
    </w:p>
    <w:p w14:paraId="1A09CC1C" w14:textId="54738559" w:rsidR="003E1A62" w:rsidRDefault="003E1A62" w:rsidP="00086EC5">
      <w:pPr>
        <w:pStyle w:val="bodycopy"/>
      </w:pPr>
    </w:p>
    <w:p w14:paraId="553A9BF7" w14:textId="6EF77486" w:rsidR="003E1A62" w:rsidRDefault="003E1A62" w:rsidP="00086EC5">
      <w:pPr>
        <w:pStyle w:val="bodycopy"/>
      </w:pPr>
    </w:p>
    <w:p w14:paraId="38A301A6" w14:textId="6E6C5ED8" w:rsidR="003E1A62" w:rsidRDefault="003E1A62" w:rsidP="00086EC5">
      <w:pPr>
        <w:pStyle w:val="bodycopy"/>
      </w:pPr>
    </w:p>
    <w:p w14:paraId="20E7CEEF" w14:textId="2C32A131" w:rsidR="003E1A62" w:rsidRDefault="003E1A62" w:rsidP="00086EC5">
      <w:pPr>
        <w:pStyle w:val="bodycopy"/>
      </w:pPr>
    </w:p>
    <w:p w14:paraId="5C7AD5B8" w14:textId="6A3CDAA0" w:rsidR="003E1A62" w:rsidRDefault="003E1A62" w:rsidP="00086EC5">
      <w:pPr>
        <w:pStyle w:val="bodycopy"/>
      </w:pPr>
    </w:p>
    <w:p w14:paraId="303CFC7D" w14:textId="72A345AE" w:rsidR="003E1A62" w:rsidRDefault="003E1A62" w:rsidP="00086EC5">
      <w:pPr>
        <w:pStyle w:val="bodycopy"/>
      </w:pPr>
    </w:p>
    <w:p w14:paraId="0D0083EE" w14:textId="54AF444E" w:rsidR="003E1A62" w:rsidRDefault="003E1A62" w:rsidP="00086EC5">
      <w:pPr>
        <w:pStyle w:val="bodycopy"/>
      </w:pPr>
    </w:p>
    <w:p w14:paraId="7C2A32CE" w14:textId="0B0B75A5" w:rsidR="003E1A62" w:rsidRDefault="003E1A62" w:rsidP="00086EC5">
      <w:pPr>
        <w:pStyle w:val="bodycopy"/>
      </w:pPr>
    </w:p>
    <w:p w14:paraId="6EBC1B08" w14:textId="1D2917C7" w:rsidR="003E1A62" w:rsidRDefault="003E1A62" w:rsidP="00086EC5">
      <w:pPr>
        <w:pStyle w:val="bodycopy"/>
      </w:pPr>
    </w:p>
    <w:p w14:paraId="01A53B56" w14:textId="6751EA7B" w:rsidR="003E1A62" w:rsidRDefault="003E1A62" w:rsidP="00086EC5">
      <w:pPr>
        <w:pStyle w:val="bodycopy"/>
      </w:pPr>
    </w:p>
    <w:p w14:paraId="0C21D419" w14:textId="78D776FE" w:rsidR="003E1A62" w:rsidRDefault="003E1A62" w:rsidP="00086EC5">
      <w:pPr>
        <w:pStyle w:val="bodycopy"/>
      </w:pPr>
    </w:p>
    <w:p w14:paraId="76CE0179" w14:textId="436E2020" w:rsidR="00C517B5" w:rsidRDefault="00C517B5" w:rsidP="00086EC5">
      <w:pPr>
        <w:pStyle w:val="bodycopy"/>
      </w:pPr>
    </w:p>
    <w:p w14:paraId="3206D859" w14:textId="400C4C91" w:rsidR="00C517B5" w:rsidRDefault="00C517B5" w:rsidP="00086EC5">
      <w:pPr>
        <w:pStyle w:val="bodycopy"/>
      </w:pPr>
    </w:p>
    <w:p w14:paraId="541B4B51" w14:textId="4DB2CC43" w:rsidR="00C517B5" w:rsidRDefault="00C517B5" w:rsidP="00086EC5">
      <w:pPr>
        <w:pStyle w:val="bodycopy"/>
      </w:pPr>
    </w:p>
    <w:p w14:paraId="51B03E65" w14:textId="4F84D493" w:rsidR="00C517B5" w:rsidRDefault="00C517B5" w:rsidP="00086EC5">
      <w:pPr>
        <w:pStyle w:val="bodycopy"/>
      </w:pPr>
    </w:p>
    <w:p w14:paraId="35DBE279" w14:textId="4F8BFD72" w:rsidR="006D5DE8" w:rsidRDefault="006D5DE8" w:rsidP="00086EC5">
      <w:pPr>
        <w:pStyle w:val="bodycopy"/>
      </w:pPr>
    </w:p>
    <w:p w14:paraId="4886CED0" w14:textId="76B8D794" w:rsidR="006D5DE8" w:rsidRDefault="006D5DE8" w:rsidP="00086EC5">
      <w:pPr>
        <w:pStyle w:val="bodycopy"/>
      </w:pPr>
    </w:p>
    <w:p w14:paraId="2C3336B0" w14:textId="07097173" w:rsidR="006D5DE8" w:rsidRDefault="006D5DE8" w:rsidP="00086EC5">
      <w:pPr>
        <w:pStyle w:val="bodycopy"/>
      </w:pPr>
    </w:p>
    <w:p w14:paraId="14E5E225" w14:textId="0D5C9FB6" w:rsidR="006D5DE8" w:rsidRDefault="006D5DE8" w:rsidP="00086EC5">
      <w:pPr>
        <w:pStyle w:val="bodycopy"/>
      </w:pPr>
    </w:p>
    <w:p w14:paraId="658DB355" w14:textId="3CEE7E70" w:rsidR="006D5DE8" w:rsidRDefault="006D5DE8" w:rsidP="00086EC5">
      <w:pPr>
        <w:pStyle w:val="bodycopy"/>
      </w:pPr>
    </w:p>
    <w:p w14:paraId="2995C5AF" w14:textId="00908A6E" w:rsidR="006D5DE8" w:rsidRDefault="006D5DE8" w:rsidP="00086EC5">
      <w:pPr>
        <w:pStyle w:val="bodycopy"/>
      </w:pPr>
    </w:p>
    <w:p w14:paraId="78998EA5" w14:textId="3792FFBB" w:rsidR="006D5DE8" w:rsidRDefault="006D5DE8" w:rsidP="00086EC5">
      <w:pPr>
        <w:pStyle w:val="bodycopy"/>
      </w:pPr>
    </w:p>
    <w:p w14:paraId="0E1A979C" w14:textId="2D36FEA9" w:rsidR="006D5DE8" w:rsidRDefault="006D5DE8" w:rsidP="00086EC5">
      <w:pPr>
        <w:pStyle w:val="bodycopy"/>
      </w:pPr>
    </w:p>
    <w:p w14:paraId="31D45BB5" w14:textId="77777777" w:rsidR="006D5DE8" w:rsidRDefault="006D5DE8" w:rsidP="00086EC5">
      <w:pPr>
        <w:pStyle w:val="bodycopy"/>
      </w:pPr>
    </w:p>
    <w:p w14:paraId="1FA0C428" w14:textId="08DCCA1C" w:rsidR="00723ABE" w:rsidRDefault="00723ABE">
      <w:pPr>
        <w:rPr>
          <w:rFonts w:ascii="Arial" w:hAnsi="Arial" w:cs="Arial"/>
          <w:sz w:val="18"/>
          <w:szCs w:val="20"/>
          <w:lang w:eastAsia="en-AU"/>
        </w:rPr>
      </w:pPr>
      <w:r>
        <w:br w:type="page"/>
      </w:r>
    </w:p>
    <w:p w14:paraId="2EDF3620" w14:textId="177D7E0D" w:rsidR="00175A08" w:rsidRPr="00435181" w:rsidRDefault="00175A08" w:rsidP="00175A08">
      <w:pPr>
        <w:pStyle w:val="HA"/>
      </w:pPr>
      <w:bookmarkStart w:id="64" w:name="_Toc143201234"/>
      <w:r>
        <w:lastRenderedPageBreak/>
        <w:t xml:space="preserve">Larvae and </w:t>
      </w:r>
      <w:proofErr w:type="spellStart"/>
      <w:r>
        <w:t>larviculture</w:t>
      </w:r>
      <w:bookmarkEnd w:id="64"/>
      <w:proofErr w:type="spellEnd"/>
    </w:p>
    <w:p w14:paraId="349BBE4B" w14:textId="76EC1C92" w:rsidR="00746C8D" w:rsidRDefault="00175A08" w:rsidP="00086EC5">
      <w:pPr>
        <w:pStyle w:val="bodycopy"/>
        <w:rPr>
          <w:lang w:val="en-US"/>
        </w:rPr>
      </w:pPr>
      <w:r w:rsidRPr="004A7AD9">
        <w:rPr>
          <w:lang w:val="en-US"/>
        </w:rPr>
        <w:t xml:space="preserve">At hatching larvae of dusky flathead </w:t>
      </w:r>
      <w:r>
        <w:rPr>
          <w:lang w:val="en-US"/>
        </w:rPr>
        <w:t>were</w:t>
      </w:r>
      <w:r w:rsidRPr="004A7AD9">
        <w:rPr>
          <w:lang w:val="en-US"/>
        </w:rPr>
        <w:t xml:space="preserve"> small</w:t>
      </w:r>
      <w:r w:rsidR="00AD0236">
        <w:rPr>
          <w:lang w:val="en-US"/>
        </w:rPr>
        <w:t xml:space="preserve">, </w:t>
      </w:r>
      <w:r w:rsidR="00047A6C">
        <w:rPr>
          <w:lang w:val="en-US"/>
        </w:rPr>
        <w:t>1.75</w:t>
      </w:r>
      <w:r w:rsidR="007C01A0">
        <w:rPr>
          <w:lang w:val="en-US"/>
        </w:rPr>
        <w:noBreakHyphen/>
      </w:r>
      <w:r w:rsidR="00047A6C">
        <w:rPr>
          <w:lang w:val="en-US"/>
        </w:rPr>
        <w:t>1.89</w:t>
      </w:r>
      <w:r w:rsidR="007C01A0">
        <w:rPr>
          <w:lang w:val="en-US"/>
        </w:rPr>
        <w:t> </w:t>
      </w:r>
      <w:r w:rsidR="00047A6C">
        <w:rPr>
          <w:lang w:val="en-US"/>
        </w:rPr>
        <w:t xml:space="preserve">mm </w:t>
      </w:r>
      <w:r>
        <w:rPr>
          <w:lang w:val="en-US"/>
        </w:rPr>
        <w:t>in length</w:t>
      </w:r>
      <w:r w:rsidR="00047A6C">
        <w:rPr>
          <w:lang w:val="en-US"/>
        </w:rPr>
        <w:t xml:space="preserve">, poorly developed and </w:t>
      </w:r>
      <w:r w:rsidR="00B57421">
        <w:rPr>
          <w:lang w:val="en-US"/>
        </w:rPr>
        <w:t>positively buoyant</w:t>
      </w:r>
      <w:r w:rsidR="006569A2">
        <w:rPr>
          <w:lang w:val="en-US"/>
        </w:rPr>
        <w:t xml:space="preserve"> (</w:t>
      </w:r>
      <w:r w:rsidR="006569A2">
        <w:rPr>
          <w:lang w:val="en-US"/>
        </w:rPr>
        <w:fldChar w:fldCharType="begin"/>
      </w:r>
      <w:r w:rsidR="006569A2">
        <w:rPr>
          <w:lang w:val="en-US"/>
        </w:rPr>
        <w:instrText xml:space="preserve"> REF _Ref93830827 </w:instrText>
      </w:r>
      <w:r w:rsidR="006569A2">
        <w:rPr>
          <w:lang w:val="en-US"/>
        </w:rPr>
        <w:fldChar w:fldCharType="separate"/>
      </w:r>
      <w:r w:rsidR="004F57BE">
        <w:t xml:space="preserve">Figure </w:t>
      </w:r>
      <w:r w:rsidR="004F57BE">
        <w:rPr>
          <w:noProof/>
        </w:rPr>
        <w:t>8</w:t>
      </w:r>
      <w:r w:rsidR="006569A2">
        <w:rPr>
          <w:lang w:val="en-US"/>
        </w:rPr>
        <w:fldChar w:fldCharType="end"/>
      </w:r>
      <w:r w:rsidR="006569A2">
        <w:rPr>
          <w:lang w:val="en-US"/>
        </w:rPr>
        <w:t xml:space="preserve">).  </w:t>
      </w:r>
      <w:r w:rsidR="00A37DA2">
        <w:rPr>
          <w:lang w:val="en-US"/>
        </w:rPr>
        <w:t xml:space="preserve">The eye orbit, </w:t>
      </w:r>
      <w:proofErr w:type="spellStart"/>
      <w:r w:rsidR="00A37DA2">
        <w:rPr>
          <w:lang w:val="en-US"/>
        </w:rPr>
        <w:t>ot</w:t>
      </w:r>
      <w:r w:rsidR="00C820F5">
        <w:rPr>
          <w:lang w:val="en-US"/>
        </w:rPr>
        <w:t>ic</w:t>
      </w:r>
      <w:proofErr w:type="spellEnd"/>
      <w:r w:rsidR="00A37DA2">
        <w:rPr>
          <w:lang w:val="en-US"/>
        </w:rPr>
        <w:t xml:space="preserve"> capsule and beatin</w:t>
      </w:r>
      <w:r w:rsidR="009B7C86">
        <w:rPr>
          <w:lang w:val="en-US"/>
        </w:rPr>
        <w:t>g</w:t>
      </w:r>
      <w:r w:rsidR="00A37DA2">
        <w:rPr>
          <w:lang w:val="en-US"/>
        </w:rPr>
        <w:t xml:space="preserve"> heart were visible</w:t>
      </w:r>
      <w:r w:rsidR="009B7C86">
        <w:rPr>
          <w:lang w:val="en-US"/>
        </w:rPr>
        <w:t xml:space="preserve"> but </w:t>
      </w:r>
      <w:r w:rsidR="00526DB6">
        <w:rPr>
          <w:lang w:val="en-US"/>
        </w:rPr>
        <w:t xml:space="preserve">blood </w:t>
      </w:r>
      <w:r w:rsidR="00773D24">
        <w:rPr>
          <w:lang w:val="en-US"/>
        </w:rPr>
        <w:t xml:space="preserve">cells were not </w:t>
      </w:r>
      <w:r w:rsidR="009B7C86">
        <w:rPr>
          <w:lang w:val="en-US"/>
        </w:rPr>
        <w:t>pigment</w:t>
      </w:r>
      <w:r w:rsidR="00773D24">
        <w:rPr>
          <w:lang w:val="en-US"/>
        </w:rPr>
        <w:t>ed</w:t>
      </w:r>
      <w:r w:rsidR="009B7C86">
        <w:rPr>
          <w:lang w:val="en-US"/>
        </w:rPr>
        <w:t xml:space="preserve">.  </w:t>
      </w:r>
      <w:r w:rsidR="0023293D">
        <w:rPr>
          <w:lang w:val="en-US"/>
        </w:rPr>
        <w:t>The b</w:t>
      </w:r>
      <w:r w:rsidR="00526DB6">
        <w:rPr>
          <w:lang w:val="en-US"/>
        </w:rPr>
        <w:t xml:space="preserve">ody </w:t>
      </w:r>
      <w:r w:rsidR="0023293D">
        <w:rPr>
          <w:lang w:val="en-US"/>
        </w:rPr>
        <w:t>of the embryo was</w:t>
      </w:r>
      <w:r w:rsidR="00526DB6">
        <w:rPr>
          <w:lang w:val="en-US"/>
        </w:rPr>
        <w:t xml:space="preserve"> covered with brownish melanophores.  </w:t>
      </w:r>
      <w:r w:rsidR="00E14027">
        <w:rPr>
          <w:lang w:val="en-US"/>
        </w:rPr>
        <w:t xml:space="preserve">The </w:t>
      </w:r>
      <w:r w:rsidR="00582FB5">
        <w:rPr>
          <w:lang w:val="en-US"/>
        </w:rPr>
        <w:t>yolk sac was cylindrical</w:t>
      </w:r>
      <w:r w:rsidR="00A9498E">
        <w:rPr>
          <w:lang w:val="en-US"/>
        </w:rPr>
        <w:t xml:space="preserve">, just over half </w:t>
      </w:r>
      <w:r w:rsidR="007F7980" w:rsidRPr="007F7980">
        <w:rPr>
          <w:lang w:val="en-US"/>
        </w:rPr>
        <w:t>the length of the body and contained a single small oil globule at the posterior end.  The mouth and pectoral fin buds were not apparent.</w:t>
      </w:r>
      <w:r w:rsidR="00746C8D">
        <w:rPr>
          <w:lang w:val="en-US"/>
        </w:rPr>
        <w:t xml:space="preserve">  </w:t>
      </w:r>
    </w:p>
    <w:p w14:paraId="5CEC506B" w14:textId="6A25B422" w:rsidR="00BC180F" w:rsidRDefault="00723ABE" w:rsidP="00086EC5">
      <w:pPr>
        <w:pStyle w:val="bodycopy"/>
      </w:pPr>
      <w:r>
        <w:t xml:space="preserve">At </w:t>
      </w:r>
      <w:r w:rsidRPr="00773D24">
        <w:rPr>
          <w:i/>
          <w:iCs/>
        </w:rPr>
        <w:t>Narooma</w:t>
      </w:r>
      <w:r w:rsidR="00773D24" w:rsidRPr="00773D24">
        <w:rPr>
          <w:i/>
          <w:iCs/>
        </w:rPr>
        <w:t xml:space="preserve"> Aquaculture</w:t>
      </w:r>
      <w:r>
        <w:t xml:space="preserve">, </w:t>
      </w:r>
      <w:r w:rsidR="005970A5">
        <w:t>after hatch</w:t>
      </w:r>
      <w:r w:rsidR="004D5AC2">
        <w:t xml:space="preserve">ing </w:t>
      </w:r>
      <w:r w:rsidR="00773D24">
        <w:t>was</w:t>
      </w:r>
      <w:r w:rsidR="004D5AC2">
        <w:t xml:space="preserve"> completed,</w:t>
      </w:r>
      <w:r w:rsidR="005970A5">
        <w:t xml:space="preserve"> </w:t>
      </w:r>
      <w:r w:rsidR="00B17781">
        <w:t xml:space="preserve">the aeration was reduced to allow </w:t>
      </w:r>
      <w:r w:rsidR="00773D24">
        <w:t xml:space="preserve">any unhatched </w:t>
      </w:r>
      <w:r w:rsidR="00316DF2">
        <w:t xml:space="preserve">(dead) eggs to </w:t>
      </w:r>
      <w:r w:rsidR="00773D24">
        <w:t>sink</w:t>
      </w:r>
      <w:r w:rsidR="00316DF2">
        <w:t xml:space="preserve"> to the bottom </w:t>
      </w:r>
      <w:r w:rsidR="0072172C">
        <w:t>of the tank</w:t>
      </w:r>
      <w:r w:rsidR="0055310E">
        <w:t xml:space="preserve"> and be </w:t>
      </w:r>
      <w:r w:rsidR="00316DF2">
        <w:t>re</w:t>
      </w:r>
      <w:r w:rsidR="0055310E">
        <w:t>m</w:t>
      </w:r>
      <w:r w:rsidR="00316DF2">
        <w:t xml:space="preserve">oved by </w:t>
      </w:r>
      <w:r w:rsidR="00270537">
        <w:t>siphoning.  After this</w:t>
      </w:r>
      <w:r w:rsidR="00773D24">
        <w:t>,</w:t>
      </w:r>
      <w:r w:rsidR="00961AFC" w:rsidRPr="00961AFC">
        <w:t xml:space="preserve"> </w:t>
      </w:r>
      <w:r w:rsidR="005C426C">
        <w:t>h</w:t>
      </w:r>
      <w:r w:rsidR="00961AFC">
        <w:t>ydrogen peroxide</w:t>
      </w:r>
      <w:r w:rsidR="005C426C">
        <w:t xml:space="preserve"> </w:t>
      </w:r>
      <w:r w:rsidR="00B17781">
        <w:t xml:space="preserve">was </w:t>
      </w:r>
      <w:r w:rsidR="005C426C">
        <w:t>added</w:t>
      </w:r>
      <w:r w:rsidR="00B17781">
        <w:t xml:space="preserve"> to reduce bacterial </w:t>
      </w:r>
      <w:r w:rsidR="005C426C">
        <w:t>loading.</w:t>
      </w:r>
      <w:r w:rsidR="00B17781">
        <w:t xml:space="preserve"> </w:t>
      </w:r>
      <w:r w:rsidR="005C426C">
        <w:t xml:space="preserve"> Larvae </w:t>
      </w:r>
      <w:r w:rsidR="00773D24">
        <w:t>were</w:t>
      </w:r>
      <w:r w:rsidR="005C426C">
        <w:t xml:space="preserve"> not fed in the hatchery</w:t>
      </w:r>
      <w:r w:rsidR="00FC5F79">
        <w:t xml:space="preserve"> but stocke</w:t>
      </w:r>
      <w:r w:rsidR="005D0F80">
        <w:t>d</w:t>
      </w:r>
      <w:r w:rsidR="00FC5F79">
        <w:t xml:space="preserve"> into fertilised earthen </w:t>
      </w:r>
      <w:r w:rsidR="00BC180F">
        <w:t xml:space="preserve">fry ponds </w:t>
      </w:r>
      <w:r w:rsidR="00DB492B">
        <w:t>at the onset of exogenous feeding</w:t>
      </w:r>
      <w:r w:rsidR="005D0F80">
        <w:t>,</w:t>
      </w:r>
      <w:r w:rsidR="00DB492B">
        <w:t xml:space="preserve"> </w:t>
      </w:r>
      <w:r w:rsidR="00773D24">
        <w:t xml:space="preserve">which occurred </w:t>
      </w:r>
      <w:r w:rsidR="00DB492B">
        <w:t>by the end of day 2 post-hatch</w:t>
      </w:r>
      <w:r w:rsidR="00C12ECB">
        <w:t xml:space="preserve">. </w:t>
      </w:r>
    </w:p>
    <w:bookmarkEnd w:id="61"/>
    <w:p w14:paraId="22816D8D" w14:textId="4182F2DE" w:rsidR="00185D4B" w:rsidRDefault="00FB2A25" w:rsidP="00435181">
      <w:pPr>
        <w:pStyle w:val="Body"/>
      </w:pPr>
      <w:r>
        <w:rPr>
          <w:noProof/>
        </w:rPr>
        <mc:AlternateContent>
          <mc:Choice Requires="wpg">
            <w:drawing>
              <wp:anchor distT="0" distB="0" distL="114300" distR="114300" simplePos="0" relativeHeight="251651072" behindDoc="0" locked="0" layoutInCell="1" allowOverlap="1" wp14:anchorId="282D2DB7" wp14:editId="050FE9AC">
                <wp:simplePos x="0" y="0"/>
                <wp:positionH relativeFrom="column">
                  <wp:posOffset>1623060</wp:posOffset>
                </wp:positionH>
                <wp:positionV relativeFrom="paragraph">
                  <wp:posOffset>165735</wp:posOffset>
                </wp:positionV>
                <wp:extent cx="2562225" cy="2444115"/>
                <wp:effectExtent l="0" t="0" r="9525" b="0"/>
                <wp:wrapSquare wrapText="bothSides"/>
                <wp:docPr id="35" name="Group 35"/>
                <wp:cNvGraphicFramePr/>
                <a:graphic xmlns:a="http://schemas.openxmlformats.org/drawingml/2006/main">
                  <a:graphicData uri="http://schemas.microsoft.com/office/word/2010/wordprocessingGroup">
                    <wpg:wgp>
                      <wpg:cNvGrpSpPr/>
                      <wpg:grpSpPr>
                        <a:xfrm>
                          <a:off x="0" y="0"/>
                          <a:ext cx="2562225" cy="2444115"/>
                          <a:chOff x="0" y="0"/>
                          <a:chExt cx="2562225" cy="2444115"/>
                        </a:xfrm>
                      </wpg:grpSpPr>
                      <pic:pic xmlns:pic="http://schemas.openxmlformats.org/drawingml/2006/picture">
                        <pic:nvPicPr>
                          <pic:cNvPr id="30" name="Picture 30"/>
                          <pic:cNvPicPr>
                            <a:picLocks noChangeAspect="1"/>
                          </pic:cNvPicPr>
                        </pic:nvPicPr>
                        <pic:blipFill>
                          <a:blip r:embed="rId92" cstate="print">
                            <a:extLst>
                              <a:ext uri="{28A0092B-C50C-407E-A947-70E740481C1C}">
                                <a14:useLocalDpi xmlns:a14="http://schemas.microsoft.com/office/drawing/2010/main"/>
                              </a:ext>
                            </a:extLst>
                          </a:blip>
                          <a:srcRect/>
                          <a:stretch>
                            <a:fillRect/>
                          </a:stretch>
                        </pic:blipFill>
                        <pic:spPr bwMode="auto">
                          <a:xfrm>
                            <a:off x="0" y="0"/>
                            <a:ext cx="2562225" cy="2045970"/>
                          </a:xfrm>
                          <a:prstGeom prst="rect">
                            <a:avLst/>
                          </a:prstGeom>
                          <a:noFill/>
                          <a:ln>
                            <a:noFill/>
                          </a:ln>
                        </pic:spPr>
                      </pic:pic>
                      <wps:wsp>
                        <wps:cNvPr id="34" name="Text Box 34"/>
                        <wps:cNvSpPr txBox="1"/>
                        <wps:spPr>
                          <a:xfrm>
                            <a:off x="0" y="2105025"/>
                            <a:ext cx="2562225" cy="339090"/>
                          </a:xfrm>
                          <a:prstGeom prst="rect">
                            <a:avLst/>
                          </a:prstGeom>
                          <a:solidFill>
                            <a:prstClr val="white"/>
                          </a:solidFill>
                          <a:ln>
                            <a:noFill/>
                          </a:ln>
                        </wps:spPr>
                        <wps:txbx>
                          <w:txbxContent>
                            <w:p w14:paraId="200C2A00" w14:textId="1FC4EAE1" w:rsidR="00175A08" w:rsidRPr="00BC6A89" w:rsidRDefault="00175A08" w:rsidP="00175A08">
                              <w:pPr>
                                <w:pStyle w:val="Caption0"/>
                                <w:rPr>
                                  <w:noProof/>
                                  <w:szCs w:val="20"/>
                                </w:rPr>
                              </w:pPr>
                              <w:bookmarkStart w:id="65" w:name="_Ref93830827"/>
                              <w:bookmarkStart w:id="66" w:name="_Toc143201258"/>
                              <w:r>
                                <w:t xml:space="preserve">Figure </w:t>
                              </w:r>
                              <w:fldSimple w:instr=" SEQ Figure \* ARABIC ">
                                <w:r w:rsidR="00470043">
                                  <w:rPr>
                                    <w:noProof/>
                                  </w:rPr>
                                  <w:t>8</w:t>
                                </w:r>
                              </w:fldSimple>
                              <w:bookmarkEnd w:id="65"/>
                              <w:r>
                                <w:t>.  New hatched dusky flathead larva</w:t>
                              </w:r>
                              <w:r w:rsidR="002A3311">
                                <w:t xml:space="preserve"> (27 hours post-fertilisation)</w:t>
                              </w:r>
                              <w:r>
                                <w:t>.</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2D2DB7" id="Group 35" o:spid="_x0000_s1066" style="position:absolute;margin-left:127.8pt;margin-top:13.05pt;width:201.75pt;height:192.45pt;z-index:251651072" coordsize="25622,244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">
                <v:shape id="Picture 30" o:spid="_x0000_s1067" type="#_x0000_t75" style="position:absolute;width:25622;height:20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">
                  <v:imagedata r:id="rId93" o:title=""/>
                </v:shape>
                <v:shape id="Text Box 34" o:spid="_x0000_s1068" type="#_x0000_t202" style="position:absolute;top:21050;width:25622;height:3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200C2A00" w14:textId="1FC4EAE1" w:rsidR="00175A08" w:rsidRPr="00BC6A89" w:rsidRDefault="00175A08" w:rsidP="00175A08">
                        <w:pPr>
                          <w:pStyle w:val="Caption0"/>
                          <w:rPr>
                            <w:noProof/>
                            <w:szCs w:val="20"/>
                          </w:rPr>
                        </w:pPr>
                        <w:bookmarkStart w:id="79" w:name="_Ref93830827"/>
                        <w:bookmarkStart w:id="80" w:name="_Toc143201258"/>
                        <w:r>
                          <w:t xml:space="preserve">Figure </w:t>
                        </w:r>
                        <w:fldSimple w:instr=" SEQ Figure \* ARABIC ">
                          <w:r w:rsidR="00470043">
                            <w:rPr>
                              <w:noProof/>
                            </w:rPr>
                            <w:t>8</w:t>
                          </w:r>
                        </w:fldSimple>
                        <w:bookmarkEnd w:id="79"/>
                        <w:r>
                          <w:t>.  New hatched dusky flathead larva</w:t>
                        </w:r>
                        <w:r w:rsidR="002A3311">
                          <w:t xml:space="preserve"> (27 hours post-fertilisation)</w:t>
                        </w:r>
                        <w:r>
                          <w:t>.</w:t>
                        </w:r>
                        <w:bookmarkEnd w:id="80"/>
                      </w:p>
                    </w:txbxContent>
                  </v:textbox>
                </v:shape>
                <w10:wrap type="square"/>
              </v:group>
            </w:pict>
          </mc:Fallback>
        </mc:AlternateContent>
      </w:r>
    </w:p>
    <w:p w14:paraId="588CCEEB" w14:textId="24573B19" w:rsidR="00185D4B" w:rsidRDefault="00185D4B" w:rsidP="00435181">
      <w:pPr>
        <w:pStyle w:val="Body"/>
      </w:pPr>
    </w:p>
    <w:p w14:paraId="4ADFF259" w14:textId="5B1B0065" w:rsidR="00185D4B" w:rsidRDefault="00185D4B" w:rsidP="00435181">
      <w:pPr>
        <w:pStyle w:val="Body"/>
      </w:pPr>
    </w:p>
    <w:p w14:paraId="0660A2B3" w14:textId="3750EDA2" w:rsidR="00185D4B" w:rsidRDefault="00185D4B" w:rsidP="00435181">
      <w:pPr>
        <w:pStyle w:val="Body"/>
      </w:pPr>
    </w:p>
    <w:p w14:paraId="0F519599" w14:textId="5DF28965" w:rsidR="00185D4B" w:rsidRDefault="00185D4B" w:rsidP="00435181">
      <w:pPr>
        <w:pStyle w:val="Body"/>
      </w:pPr>
    </w:p>
    <w:p w14:paraId="2D79F0AF" w14:textId="70FFE698" w:rsidR="00185D4B" w:rsidRDefault="00185D4B" w:rsidP="00435181">
      <w:pPr>
        <w:pStyle w:val="Body"/>
      </w:pPr>
    </w:p>
    <w:p w14:paraId="0DCC452D" w14:textId="7A36BC4D" w:rsidR="00185D4B" w:rsidRDefault="00185D4B" w:rsidP="00435181">
      <w:pPr>
        <w:pStyle w:val="Body"/>
      </w:pPr>
    </w:p>
    <w:p w14:paraId="76AB63E9" w14:textId="116CAE74" w:rsidR="00185D4B" w:rsidRDefault="00185D4B" w:rsidP="00435181">
      <w:pPr>
        <w:pStyle w:val="Body"/>
      </w:pPr>
    </w:p>
    <w:p w14:paraId="2A778DE4" w14:textId="2D7034DB" w:rsidR="00185D4B" w:rsidRDefault="00185D4B" w:rsidP="00435181">
      <w:pPr>
        <w:pStyle w:val="Body"/>
      </w:pPr>
    </w:p>
    <w:p w14:paraId="44A8819C" w14:textId="1C0C715B" w:rsidR="002558EC" w:rsidRDefault="002558EC" w:rsidP="00435181">
      <w:pPr>
        <w:pStyle w:val="Body"/>
      </w:pPr>
    </w:p>
    <w:p w14:paraId="68895613" w14:textId="1A9C6FEB" w:rsidR="002558EC" w:rsidRDefault="002558EC" w:rsidP="00435181">
      <w:pPr>
        <w:pStyle w:val="Body"/>
      </w:pPr>
    </w:p>
    <w:p w14:paraId="6BC89F13" w14:textId="0E0ABE9E" w:rsidR="002558EC" w:rsidRDefault="002558EC" w:rsidP="00435181">
      <w:pPr>
        <w:pStyle w:val="Body"/>
      </w:pPr>
    </w:p>
    <w:p w14:paraId="4D3F6AEB" w14:textId="77777777" w:rsidR="00FB2A25" w:rsidRPr="00435181" w:rsidRDefault="00FB2A25" w:rsidP="00435181">
      <w:pPr>
        <w:pStyle w:val="Body"/>
      </w:pPr>
    </w:p>
    <w:p w14:paraId="4CAB4592" w14:textId="53C8A601" w:rsidR="00A4399A" w:rsidRDefault="00FB2A25" w:rsidP="00A4399A">
      <w:pPr>
        <w:pStyle w:val="Body"/>
      </w:pPr>
      <w:r>
        <w:rPr>
          <w:lang w:val="en-US"/>
        </w:rPr>
        <w:t>At</w:t>
      </w:r>
      <w:r w:rsidR="00A4399A" w:rsidRPr="00435181">
        <w:rPr>
          <w:lang w:val="en-US"/>
        </w:rPr>
        <w:t xml:space="preserve"> the BIRC, </w:t>
      </w:r>
      <w:r w:rsidR="00A4399A">
        <w:rPr>
          <w:lang w:val="en-US"/>
        </w:rPr>
        <w:t xml:space="preserve">dusky flathead </w:t>
      </w:r>
      <w:r w:rsidR="00A4399A" w:rsidRPr="00435181">
        <w:t xml:space="preserve">larvae and fry of dusky flathead were reared using methods </w:t>
      </w:r>
      <w:proofErr w:type="gramStart"/>
      <w:r w:rsidR="00A4399A" w:rsidRPr="00435181">
        <w:t>similar to</w:t>
      </w:r>
      <w:proofErr w:type="gramEnd"/>
      <w:r w:rsidR="00A4399A" w:rsidRPr="00435181">
        <w:t xml:space="preserve"> those for barramundi </w:t>
      </w:r>
      <w:r w:rsidR="00773D24" w:rsidRPr="00773D24">
        <w:t xml:space="preserve">(Palmer </w:t>
      </w:r>
      <w:r w:rsidR="00773D24" w:rsidRPr="00773D24">
        <w:rPr>
          <w:i/>
          <w:iCs/>
        </w:rPr>
        <w:t>et al</w:t>
      </w:r>
      <w:r w:rsidR="00773D24" w:rsidRPr="00773D24">
        <w:t xml:space="preserve">. 1992, Palmer </w:t>
      </w:r>
      <w:r w:rsidR="00773D24" w:rsidRPr="00773D24">
        <w:rPr>
          <w:i/>
          <w:iCs/>
        </w:rPr>
        <w:t>et al</w:t>
      </w:r>
      <w:r w:rsidR="00773D24" w:rsidRPr="00773D24">
        <w:t xml:space="preserve">. 2007).  </w:t>
      </w:r>
      <w:r w:rsidR="00A4399A" w:rsidRPr="00435181">
        <w:rPr>
          <w:lang w:val="en-US"/>
        </w:rPr>
        <w:t>Initial</w:t>
      </w:r>
      <w:r w:rsidR="00A4399A">
        <w:rPr>
          <w:lang w:val="en-US"/>
        </w:rPr>
        <w:t xml:space="preserve">ly </w:t>
      </w:r>
      <w:r w:rsidR="00A4399A" w:rsidRPr="00435181">
        <w:rPr>
          <w:lang w:val="en-US"/>
        </w:rPr>
        <w:t xml:space="preserve">larvae </w:t>
      </w:r>
      <w:r w:rsidR="00A4399A">
        <w:rPr>
          <w:lang w:val="en-US"/>
        </w:rPr>
        <w:t xml:space="preserve">were reared in </w:t>
      </w:r>
      <w:r w:rsidR="00A4399A" w:rsidRPr="00435181">
        <w:rPr>
          <w:lang w:val="en-US"/>
        </w:rPr>
        <w:t xml:space="preserve">5,000 L outdoor flat-bottomed tanks using controlled low-water exchange </w:t>
      </w:r>
      <w:proofErr w:type="spellStart"/>
      <w:r w:rsidR="00A4399A" w:rsidRPr="00435181">
        <w:rPr>
          <w:lang w:val="en-US"/>
        </w:rPr>
        <w:t>greenwater</w:t>
      </w:r>
      <w:proofErr w:type="spellEnd"/>
      <w:r w:rsidR="00A4399A" w:rsidRPr="00435181">
        <w:rPr>
          <w:lang w:val="en-US"/>
        </w:rPr>
        <w:t xml:space="preserve"> culture (GWC) methods (</w:t>
      </w:r>
      <w:r w:rsidR="00773D24" w:rsidRPr="00773D24">
        <w:rPr>
          <w:lang w:val="en-US"/>
        </w:rPr>
        <w:t xml:space="preserve">Palmer </w:t>
      </w:r>
      <w:r w:rsidR="00773D24" w:rsidRPr="00773D24">
        <w:rPr>
          <w:i/>
          <w:iCs/>
          <w:lang w:val="en-US"/>
        </w:rPr>
        <w:t>et al.</w:t>
      </w:r>
      <w:r w:rsidR="00773D24" w:rsidRPr="00773D24">
        <w:rPr>
          <w:lang w:val="en-US"/>
        </w:rPr>
        <w:t xml:space="preserve"> 2007)</w:t>
      </w:r>
      <w:r w:rsidR="00A4399A" w:rsidRPr="00435181">
        <w:rPr>
          <w:lang w:val="en-US"/>
        </w:rPr>
        <w:t>.  Tanks, which had smooth light grey or light blue walls, were stocked with microalgae (</w:t>
      </w:r>
      <w:proofErr w:type="spellStart"/>
      <w:r w:rsidR="00A4399A" w:rsidRPr="00435181">
        <w:rPr>
          <w:i/>
          <w:lang w:val="en-US"/>
        </w:rPr>
        <w:t>Nanochloropsis</w:t>
      </w:r>
      <w:proofErr w:type="spellEnd"/>
      <w:r w:rsidR="00A4399A" w:rsidRPr="00435181">
        <w:rPr>
          <w:i/>
          <w:lang w:val="en-US"/>
        </w:rPr>
        <w:t xml:space="preserve"> </w:t>
      </w:r>
      <w:proofErr w:type="spellStart"/>
      <w:r w:rsidR="00A4399A" w:rsidRPr="00435181">
        <w:rPr>
          <w:i/>
          <w:lang w:val="en-US"/>
        </w:rPr>
        <w:t>ocilata</w:t>
      </w:r>
      <w:proofErr w:type="spellEnd"/>
      <w:r w:rsidR="00A4399A" w:rsidRPr="00435181">
        <w:rPr>
          <w:lang w:val="en-US"/>
        </w:rPr>
        <w:t>), continuously aerated and covered with shade cloth to provide for low natural lighting.  Larvae were transferred to the tanks prior to onset of feeding.  Tanks were stocked with rotifers (</w:t>
      </w:r>
      <w:proofErr w:type="spellStart"/>
      <w:r w:rsidR="00A4399A" w:rsidRPr="00435181">
        <w:rPr>
          <w:i/>
          <w:lang w:val="en-US"/>
        </w:rPr>
        <w:t>Brachionus</w:t>
      </w:r>
      <w:proofErr w:type="spellEnd"/>
      <w:r w:rsidR="00A4399A" w:rsidRPr="00435181">
        <w:rPr>
          <w:i/>
          <w:lang w:val="en-US"/>
        </w:rPr>
        <w:t xml:space="preserve"> </w:t>
      </w:r>
      <w:proofErr w:type="spellStart"/>
      <w:r w:rsidR="00A4399A" w:rsidRPr="00435181">
        <w:rPr>
          <w:i/>
          <w:lang w:val="en-US"/>
        </w:rPr>
        <w:t>plicatilis</w:t>
      </w:r>
      <w:proofErr w:type="spellEnd"/>
      <w:r w:rsidR="00A4399A" w:rsidRPr="00435181">
        <w:rPr>
          <w:lang w:val="en-US"/>
        </w:rPr>
        <w:t>), newly hatched brine shrimp (</w:t>
      </w:r>
      <w:r w:rsidR="00A4399A" w:rsidRPr="00435181">
        <w:rPr>
          <w:i/>
          <w:lang w:val="en-US"/>
        </w:rPr>
        <w:t>Artemia</w:t>
      </w:r>
      <w:r w:rsidR="00A4399A" w:rsidRPr="00435181">
        <w:rPr>
          <w:lang w:val="en-US"/>
        </w:rPr>
        <w:t>) nauplii and later nutritionally boosted brine shrimp nauplii as food for the larvae</w:t>
      </w:r>
      <w:r w:rsidR="00A4399A" w:rsidRPr="00435181">
        <w:t xml:space="preserve"> (</w:t>
      </w:r>
      <w:r w:rsidR="00773D24" w:rsidRPr="00773D24">
        <w:t xml:space="preserve">Palmer </w:t>
      </w:r>
      <w:r w:rsidR="00773D24" w:rsidRPr="00773D24">
        <w:rPr>
          <w:i/>
          <w:iCs/>
        </w:rPr>
        <w:t>et al.</w:t>
      </w:r>
      <w:r w:rsidR="00773D24" w:rsidRPr="00773D24">
        <w:t xml:space="preserve"> 2000, Butcher </w:t>
      </w:r>
      <w:r w:rsidR="00773D24" w:rsidRPr="00773D24">
        <w:rPr>
          <w:i/>
          <w:iCs/>
        </w:rPr>
        <w:t>et al.</w:t>
      </w:r>
      <w:r w:rsidR="00773D24" w:rsidRPr="00773D24">
        <w:t xml:space="preserve"> 2003).  Tan</w:t>
      </w:r>
      <w:proofErr w:type="spellStart"/>
      <w:r w:rsidR="00A4399A" w:rsidRPr="00435181">
        <w:rPr>
          <w:lang w:val="en-US"/>
        </w:rPr>
        <w:t>ks</w:t>
      </w:r>
      <w:proofErr w:type="spellEnd"/>
      <w:r w:rsidR="00A4399A" w:rsidRPr="00435181">
        <w:rPr>
          <w:lang w:val="en-US"/>
        </w:rPr>
        <w:t xml:space="preserve"> were maintained at around 23</w:t>
      </w:r>
      <w:r w:rsidR="00A4399A" w:rsidRPr="00435181">
        <w:rPr>
          <w:vertAlign w:val="superscript"/>
          <w:lang w:val="en-US"/>
        </w:rPr>
        <w:t>o</w:t>
      </w:r>
      <w:r w:rsidR="00A4399A" w:rsidRPr="00435181">
        <w:rPr>
          <w:lang w:val="en-US"/>
        </w:rPr>
        <w:t>C (using immersion heaters), salinity 30 ppt, pH 7.8-8.4 and total ammonia &lt;1 ppm.</w:t>
      </w:r>
      <w:r w:rsidR="00A4399A" w:rsidRPr="00435181">
        <w:t xml:space="preserve">  Survival rates to </w:t>
      </w:r>
      <w:r w:rsidR="00A4399A" w:rsidRPr="00435181">
        <w:rPr>
          <w:lang w:val="en-US"/>
        </w:rPr>
        <w:t xml:space="preserve">metamorphosis </w:t>
      </w:r>
      <w:r w:rsidR="00A4399A" w:rsidRPr="00435181">
        <w:t xml:space="preserve">during this stage, although difficult to estimate due to </w:t>
      </w:r>
      <w:r w:rsidR="00773D24">
        <w:t xml:space="preserve">the </w:t>
      </w:r>
      <w:r w:rsidR="00A4399A" w:rsidRPr="00435181">
        <w:t xml:space="preserve">small size and fragility of larvae, were generally high (&gt;90%) </w:t>
      </w:r>
      <w:r w:rsidR="00A4399A" w:rsidRPr="00435181">
        <w:rPr>
          <w:lang w:val="en-US"/>
        </w:rPr>
        <w:t>(P.</w:t>
      </w:r>
      <w:r w:rsidR="00773D24">
        <w:rPr>
          <w:lang w:val="en-US"/>
        </w:rPr>
        <w:t> </w:t>
      </w:r>
      <w:r w:rsidR="00A4399A" w:rsidRPr="00435181">
        <w:rPr>
          <w:lang w:val="en-US"/>
        </w:rPr>
        <w:t xml:space="preserve">Palmer, </w:t>
      </w:r>
      <w:r w:rsidR="00A4399A" w:rsidRPr="00435181">
        <w:rPr>
          <w:i/>
          <w:lang w:val="en-US"/>
        </w:rPr>
        <w:t>pers comm</w:t>
      </w:r>
      <w:r w:rsidR="00A4399A" w:rsidRPr="00435181">
        <w:rPr>
          <w:lang w:val="en-US"/>
        </w:rPr>
        <w:t xml:space="preserve">.).  After 15-19 days (18-22 days old), when larvae had metamorphosed to fry (approximately </w:t>
      </w:r>
      <w:r w:rsidR="00A4399A" w:rsidRPr="00435181">
        <w:t>11-15 mm in length), they were transferred to pre-fertilised nursery ponds (24-26.5</w:t>
      </w:r>
      <w:r w:rsidR="00A4399A" w:rsidRPr="00435181">
        <w:rPr>
          <w:vertAlign w:val="superscript"/>
        </w:rPr>
        <w:t>o</w:t>
      </w:r>
      <w:r w:rsidR="00A4399A" w:rsidRPr="00435181">
        <w:t xml:space="preserve">C) for </w:t>
      </w:r>
      <w:proofErr w:type="gramStart"/>
      <w:r w:rsidR="00A4399A" w:rsidRPr="00435181">
        <w:t>on-growing</w:t>
      </w:r>
      <w:proofErr w:type="gramEnd"/>
      <w:r w:rsidR="00A4399A" w:rsidRPr="00435181">
        <w:t xml:space="preserve"> using natural plankton blooms.</w:t>
      </w:r>
    </w:p>
    <w:p w14:paraId="0B9866E7" w14:textId="764839FC" w:rsidR="00601775" w:rsidRPr="00435181" w:rsidRDefault="00601775" w:rsidP="00435181">
      <w:pPr>
        <w:pStyle w:val="Body"/>
        <w:rPr>
          <w:lang w:val="en-US"/>
        </w:rPr>
      </w:pPr>
    </w:p>
    <w:p w14:paraId="0B7C0946" w14:textId="658C8366" w:rsidR="00FB70E7" w:rsidRDefault="00FB70E7">
      <w:pPr>
        <w:rPr>
          <w:rFonts w:ascii="Arial" w:hAnsi="Arial" w:cs="Arial"/>
          <w:sz w:val="18"/>
          <w:lang w:val="en-US"/>
        </w:rPr>
      </w:pPr>
      <w:r>
        <w:rPr>
          <w:lang w:val="en-US"/>
        </w:rPr>
        <w:br w:type="page"/>
      </w:r>
    </w:p>
    <w:p w14:paraId="29CF70E8" w14:textId="4E89CF51" w:rsidR="00435181" w:rsidRDefault="00435181" w:rsidP="00764655">
      <w:pPr>
        <w:pStyle w:val="HA"/>
      </w:pPr>
      <w:bookmarkStart w:id="67" w:name="_Toc533158722"/>
      <w:bookmarkStart w:id="68" w:name="_Toc143201235"/>
      <w:r w:rsidRPr="00435181">
        <w:lastRenderedPageBreak/>
        <w:t>Fry rearing (nursery culture)</w:t>
      </w:r>
      <w:bookmarkEnd w:id="67"/>
      <w:bookmarkEnd w:id="68"/>
    </w:p>
    <w:p w14:paraId="60052D48" w14:textId="77777777" w:rsidR="00802F7D" w:rsidRPr="00802F7D" w:rsidRDefault="00802F7D" w:rsidP="00AA5723">
      <w:pPr>
        <w:pStyle w:val="HB"/>
      </w:pPr>
      <w:bookmarkStart w:id="69" w:name="_Toc143201236"/>
      <w:r w:rsidRPr="00802F7D">
        <w:t>Rearing in fertilised earthen ponds</w:t>
      </w:r>
      <w:bookmarkEnd w:id="69"/>
    </w:p>
    <w:p w14:paraId="0DF7B1A8" w14:textId="180A0A80" w:rsidR="00463BA4" w:rsidRDefault="00DD7B2A" w:rsidP="00623CF9">
      <w:pPr>
        <w:pStyle w:val="Body"/>
        <w:rPr>
          <w:lang w:val="en-US"/>
        </w:rPr>
      </w:pPr>
      <w:r>
        <w:rPr>
          <w:lang w:val="en-US"/>
        </w:rPr>
        <w:t>Rearing of dusky flathead finger</w:t>
      </w:r>
      <w:r w:rsidR="00D03EF7">
        <w:rPr>
          <w:lang w:val="en-US"/>
        </w:rPr>
        <w:t>l</w:t>
      </w:r>
      <w:r>
        <w:rPr>
          <w:lang w:val="en-US"/>
        </w:rPr>
        <w:t xml:space="preserve">ings at </w:t>
      </w:r>
      <w:r w:rsidR="00805AAC" w:rsidRPr="00D03EF7">
        <w:rPr>
          <w:i/>
          <w:iCs/>
        </w:rPr>
        <w:t>Narooma Aquaculture</w:t>
      </w:r>
      <w:r w:rsidR="00805AAC">
        <w:t xml:space="preserve"> </w:t>
      </w:r>
      <w:r w:rsidR="001860EA" w:rsidRPr="007A655E">
        <w:t>occur</w:t>
      </w:r>
      <w:r w:rsidR="001860EA">
        <w:t>red</w:t>
      </w:r>
      <w:r w:rsidR="00805AAC" w:rsidRPr="007A655E">
        <w:t xml:space="preserve"> in </w:t>
      </w:r>
      <w:r w:rsidR="001A216E" w:rsidRPr="007A655E">
        <w:t>0.06</w:t>
      </w:r>
      <w:r w:rsidR="00837BA1" w:rsidRPr="007A655E">
        <w:t>-0.07 ha earthen</w:t>
      </w:r>
      <w:r w:rsidR="00837BA1">
        <w:t xml:space="preserve"> ponds that ha</w:t>
      </w:r>
      <w:r w:rsidR="00D03EF7">
        <w:t>d</w:t>
      </w:r>
      <w:r w:rsidR="00837BA1">
        <w:t xml:space="preserve"> been fertilised to encourage growth of plankton.  </w:t>
      </w:r>
      <w:r w:rsidR="003A0CB3">
        <w:t xml:space="preserve">Ponds </w:t>
      </w:r>
      <w:r w:rsidR="00D03EF7">
        <w:t>were</w:t>
      </w:r>
      <w:r w:rsidR="003A0CB3">
        <w:t xml:space="preserve"> filled </w:t>
      </w:r>
      <w:r w:rsidR="007E3536">
        <w:t xml:space="preserve">with brackish water (15-30 ppt) </w:t>
      </w:r>
      <w:r w:rsidR="003A0CB3" w:rsidRPr="0042461E">
        <w:t xml:space="preserve">about </w:t>
      </w:r>
      <w:r w:rsidR="00F51126" w:rsidRPr="0042461E">
        <w:t>6</w:t>
      </w:r>
      <w:r w:rsidR="008566E9" w:rsidRPr="0042461E">
        <w:t xml:space="preserve"> - </w:t>
      </w:r>
      <w:r w:rsidR="00F51126" w:rsidRPr="0042461E">
        <w:t>1</w:t>
      </w:r>
      <w:r w:rsidR="0042461E">
        <w:t>4</w:t>
      </w:r>
      <w:r w:rsidR="003A0CB3" w:rsidRPr="0042461E">
        <w:t xml:space="preserve"> days</w:t>
      </w:r>
      <w:r w:rsidR="003A0CB3">
        <w:t xml:space="preserve"> before </w:t>
      </w:r>
      <w:r w:rsidR="00463BA4">
        <w:t>the planned stocking to allow time for the plankton blooms</w:t>
      </w:r>
      <w:r w:rsidR="008A6E08">
        <w:t xml:space="preserve"> (especially rotifers)</w:t>
      </w:r>
      <w:r w:rsidR="00463BA4">
        <w:t xml:space="preserve"> to </w:t>
      </w:r>
      <w:r w:rsidR="00463BA4" w:rsidRPr="0042461E">
        <w:t xml:space="preserve">develop.  </w:t>
      </w:r>
      <w:r w:rsidR="00577585" w:rsidRPr="0042461E">
        <w:t>Before stocking</w:t>
      </w:r>
      <w:r w:rsidR="00D03EF7">
        <w:t>,</w:t>
      </w:r>
      <w:r w:rsidR="00577585" w:rsidRPr="0042461E">
        <w:t xml:space="preserve"> p</w:t>
      </w:r>
      <w:r w:rsidR="00463BA4" w:rsidRPr="0042461E">
        <w:t xml:space="preserve">onds </w:t>
      </w:r>
      <w:r w:rsidR="00D03EF7">
        <w:t>were</w:t>
      </w:r>
      <w:r w:rsidR="00463BA4" w:rsidRPr="0042461E">
        <w:t xml:space="preserve"> fertilised with </w:t>
      </w:r>
      <w:r w:rsidR="00E01E16" w:rsidRPr="0042461E">
        <w:t>superphosphate</w:t>
      </w:r>
      <w:r w:rsidR="0042461E" w:rsidRPr="0042461E">
        <w:t xml:space="preserve"> (30-70 kg/ha), </w:t>
      </w:r>
      <w:r w:rsidR="00E01E16" w:rsidRPr="0042461E">
        <w:t>ammonium sulphate</w:t>
      </w:r>
      <w:r w:rsidR="0042461E" w:rsidRPr="0042461E">
        <w:t xml:space="preserve"> (20-60 kg/ha) and muriate of potash (3-6 kg/ha), </w:t>
      </w:r>
      <w:r w:rsidR="00214EE4">
        <w:t>along with</w:t>
      </w:r>
      <w:r w:rsidR="0042461E" w:rsidRPr="0042461E">
        <w:t xml:space="preserve"> either lucerne or chaff</w:t>
      </w:r>
      <w:r w:rsidR="00214EE4">
        <w:t>, were</w:t>
      </w:r>
      <w:r w:rsidR="0042461E" w:rsidRPr="0042461E">
        <w:t xml:space="preserve"> added </w:t>
      </w:r>
      <w:r w:rsidR="00577585" w:rsidRPr="0042461E">
        <w:t>to encourage plankton blooms to develop.</w:t>
      </w:r>
    </w:p>
    <w:p w14:paraId="07BBCD6A" w14:textId="7DE2AFF3" w:rsidR="004D26A9" w:rsidRPr="004D26A9" w:rsidRDefault="004D26A9" w:rsidP="004D26A9">
      <w:pPr>
        <w:pStyle w:val="Body"/>
      </w:pPr>
      <w:r w:rsidRPr="00837E43">
        <w:t xml:space="preserve">Prior to stocking, </w:t>
      </w:r>
      <w:r w:rsidR="00E25831" w:rsidRPr="00837E43">
        <w:t>larvae</w:t>
      </w:r>
      <w:r w:rsidRPr="00837E43">
        <w:t xml:space="preserve"> </w:t>
      </w:r>
      <w:r w:rsidR="00D03EF7">
        <w:t>were</w:t>
      </w:r>
      <w:r w:rsidRPr="00837E43">
        <w:t xml:space="preserve"> </w:t>
      </w:r>
      <w:r w:rsidR="00E25831" w:rsidRPr="00837E43">
        <w:t>acclimated</w:t>
      </w:r>
      <w:r w:rsidRPr="00837E43">
        <w:t xml:space="preserve"> to pond water conditions (</w:t>
      </w:r>
      <w:proofErr w:type="gramStart"/>
      <w:r w:rsidRPr="00837E43">
        <w:t>i.e.</w:t>
      </w:r>
      <w:proofErr w:type="gramEnd"/>
      <w:r w:rsidRPr="00837E43">
        <w:t xml:space="preserve"> salinity levels) by adjusting </w:t>
      </w:r>
      <w:r w:rsidR="00E25831" w:rsidRPr="00837E43">
        <w:t>hatchery</w:t>
      </w:r>
      <w:r w:rsidRPr="00837E43">
        <w:t xml:space="preserve"> water to match the pond water conditions.</w:t>
      </w:r>
      <w:r w:rsidR="00185D4B" w:rsidRPr="00185D4B">
        <w:rPr>
          <w:noProof/>
        </w:rPr>
        <w:t xml:space="preserve"> </w:t>
      </w:r>
      <w:r w:rsidR="007C1CB1">
        <w:rPr>
          <w:noProof/>
        </w:rPr>
        <w:t xml:space="preserve"> Ponds </w:t>
      </w:r>
      <w:r w:rsidR="00D03EF7">
        <w:rPr>
          <w:noProof/>
        </w:rPr>
        <w:t>were</w:t>
      </w:r>
      <w:r w:rsidR="007C1CB1">
        <w:rPr>
          <w:noProof/>
        </w:rPr>
        <w:t xml:space="preserve"> stocked </w:t>
      </w:r>
      <w:r w:rsidR="001A0FCB">
        <w:rPr>
          <w:noProof/>
        </w:rPr>
        <w:t xml:space="preserve">with larvae at </w:t>
      </w:r>
      <w:r w:rsidR="002012FD">
        <w:rPr>
          <w:noProof/>
        </w:rPr>
        <w:t xml:space="preserve">an estimated </w:t>
      </w:r>
      <w:r w:rsidR="00D03EF7">
        <w:rPr>
          <w:noProof/>
        </w:rPr>
        <w:t>density</w:t>
      </w:r>
      <w:r w:rsidR="002012FD" w:rsidRPr="007465CD">
        <w:rPr>
          <w:noProof/>
        </w:rPr>
        <w:t xml:space="preserve"> </w:t>
      </w:r>
      <w:r w:rsidR="001A0FCB" w:rsidRPr="007465CD">
        <w:rPr>
          <w:noProof/>
        </w:rPr>
        <w:t>of 25-</w:t>
      </w:r>
      <w:r w:rsidR="00D7439D" w:rsidRPr="007465CD">
        <w:rPr>
          <w:noProof/>
        </w:rPr>
        <w:t>50 larvae/m</w:t>
      </w:r>
      <w:r w:rsidR="00D7439D" w:rsidRPr="007465CD">
        <w:rPr>
          <w:noProof/>
          <w:vertAlign w:val="superscript"/>
        </w:rPr>
        <w:t>2</w:t>
      </w:r>
      <w:r w:rsidR="00D7439D" w:rsidRPr="007465CD">
        <w:rPr>
          <w:noProof/>
        </w:rPr>
        <w:t>.</w:t>
      </w:r>
    </w:p>
    <w:p w14:paraId="2C763894" w14:textId="7C84E8F2" w:rsidR="00504586" w:rsidRDefault="00504586" w:rsidP="00504586">
      <w:pPr>
        <w:pStyle w:val="Body"/>
      </w:pPr>
      <w:r>
        <w:t>Pond tem</w:t>
      </w:r>
      <w:r w:rsidR="00230375">
        <w:t>p</w:t>
      </w:r>
      <w:r>
        <w:t>eratures typically range</w:t>
      </w:r>
      <w:r w:rsidR="00D03EF7">
        <w:t>d</w:t>
      </w:r>
      <w:r>
        <w:t xml:space="preserve"> from 20-25</w:t>
      </w:r>
      <w:r w:rsidRPr="00504586">
        <w:rPr>
          <w:vertAlign w:val="superscript"/>
        </w:rPr>
        <w:t>o</w:t>
      </w:r>
      <w:r>
        <w:t>C (up to 28</w:t>
      </w:r>
      <w:r w:rsidRPr="00504586">
        <w:rPr>
          <w:vertAlign w:val="superscript"/>
        </w:rPr>
        <w:t>o</w:t>
      </w:r>
      <w:r>
        <w:t>C on hotter days).</w:t>
      </w:r>
    </w:p>
    <w:p w14:paraId="763DD589" w14:textId="25719B6E" w:rsidR="00230375" w:rsidRDefault="00230375" w:rsidP="00504586">
      <w:pPr>
        <w:pStyle w:val="Body"/>
        <w:rPr>
          <w:lang w:val="en-US"/>
        </w:rPr>
      </w:pPr>
      <w:r w:rsidRPr="00230375">
        <w:rPr>
          <w:lang w:val="en-US"/>
        </w:rPr>
        <w:t>Rearing the fry of dusky flathead at the BIRC was undertaken in outdoor fertilised nursey ponds (0.04 ha) using an extensive pond culture (“</w:t>
      </w:r>
      <w:proofErr w:type="spellStart"/>
      <w:r w:rsidRPr="00230375">
        <w:rPr>
          <w:lang w:val="en-US"/>
        </w:rPr>
        <w:t>greenwater</w:t>
      </w:r>
      <w:proofErr w:type="spellEnd"/>
      <w:r w:rsidRPr="00230375">
        <w:rPr>
          <w:lang w:val="en-US"/>
        </w:rPr>
        <w:t xml:space="preserve"> culture”) technique </w:t>
      </w:r>
      <w:r w:rsidR="00D03EF7" w:rsidRPr="00D03EF7">
        <w:rPr>
          <w:lang w:val="en-US"/>
        </w:rPr>
        <w:t xml:space="preserve">described by </w:t>
      </w:r>
      <w:proofErr w:type="spellStart"/>
      <w:r w:rsidR="00D03EF7" w:rsidRPr="00D03EF7">
        <w:rPr>
          <w:lang w:val="en-US"/>
        </w:rPr>
        <w:t>McGuren</w:t>
      </w:r>
      <w:proofErr w:type="spellEnd"/>
      <w:r w:rsidR="00D03EF7" w:rsidRPr="00D03EF7">
        <w:rPr>
          <w:lang w:val="en-US"/>
        </w:rPr>
        <w:t xml:space="preserve"> and Palmer (1997).  </w:t>
      </w:r>
      <w:r w:rsidRPr="00230375">
        <w:rPr>
          <w:lang w:val="en-US"/>
        </w:rPr>
        <w:t xml:space="preserve">In these ponds, fertilizers were added to encourage the growth of phytoplankton and, in turn, zooplankton (predominantly crustacean copepods), which </w:t>
      </w:r>
      <w:r w:rsidR="00D03EF7">
        <w:rPr>
          <w:lang w:val="en-US"/>
        </w:rPr>
        <w:t>was</w:t>
      </w:r>
      <w:r w:rsidRPr="00230375">
        <w:rPr>
          <w:lang w:val="en-US"/>
        </w:rPr>
        <w:t xml:space="preserve"> food for the fry.  </w:t>
      </w:r>
      <w:r w:rsidRPr="00435181">
        <w:rPr>
          <w:lang w:val="en-US"/>
        </w:rPr>
        <w:t xml:space="preserve">Nursery pond temperatures were </w:t>
      </w:r>
      <w:r w:rsidRPr="00435181">
        <w:t>24-26.5</w:t>
      </w:r>
      <w:r w:rsidRPr="00435181">
        <w:rPr>
          <w:vertAlign w:val="superscript"/>
        </w:rPr>
        <w:t>o</w:t>
      </w:r>
      <w:r w:rsidRPr="00435181">
        <w:t>C</w:t>
      </w:r>
      <w:r>
        <w:t xml:space="preserve">. </w:t>
      </w:r>
      <w:r w:rsidRPr="00230375">
        <w:rPr>
          <w:lang w:val="en-US"/>
        </w:rPr>
        <w:t xml:space="preserve"> Fry were stocked at densities up to 80,000 </w:t>
      </w:r>
      <w:proofErr w:type="gramStart"/>
      <w:r w:rsidRPr="00230375">
        <w:rPr>
          <w:lang w:val="en-US"/>
        </w:rPr>
        <w:t>fry</w:t>
      </w:r>
      <w:proofErr w:type="gramEnd"/>
      <w:r w:rsidRPr="00230375">
        <w:rPr>
          <w:lang w:val="en-US"/>
        </w:rPr>
        <w:t xml:space="preserve"> per 0.04 ha pond (up to 200 fry/m</w:t>
      </w:r>
      <w:r w:rsidRPr="00230375">
        <w:rPr>
          <w:vertAlign w:val="superscript"/>
          <w:lang w:val="en-US"/>
        </w:rPr>
        <w:t>2</w:t>
      </w:r>
      <w:r w:rsidRPr="00230375">
        <w:rPr>
          <w:lang w:val="en-US"/>
        </w:rPr>
        <w:t>), although lower stocking rates may have improved survival rates (</w:t>
      </w:r>
      <w:r w:rsidR="00D03EF7" w:rsidRPr="00D03EF7">
        <w:rPr>
          <w:lang w:val="en-US"/>
        </w:rPr>
        <w:t xml:space="preserve">Palmer </w:t>
      </w:r>
      <w:r w:rsidR="00D03EF7" w:rsidRPr="00D03EF7">
        <w:rPr>
          <w:i/>
          <w:iCs/>
          <w:lang w:val="en-US"/>
        </w:rPr>
        <w:t>et al.</w:t>
      </w:r>
      <w:r w:rsidR="00D03EF7" w:rsidRPr="00D03EF7">
        <w:rPr>
          <w:lang w:val="en-US"/>
        </w:rPr>
        <w:t xml:space="preserve"> 2000)</w:t>
      </w:r>
      <w:r w:rsidRPr="00230375">
        <w:rPr>
          <w:lang w:val="en-US"/>
        </w:rPr>
        <w:t xml:space="preserve">.  </w:t>
      </w:r>
    </w:p>
    <w:p w14:paraId="34769292" w14:textId="4F736A72" w:rsidR="003F0B92" w:rsidRDefault="003F0B92" w:rsidP="003F0B92">
      <w:pPr>
        <w:pStyle w:val="HC"/>
      </w:pPr>
      <w:bookmarkStart w:id="70" w:name="_Toc143201237"/>
      <w:r>
        <w:t>Growth</w:t>
      </w:r>
      <w:bookmarkEnd w:id="70"/>
    </w:p>
    <w:p w14:paraId="5814FD50" w14:textId="455DF19D" w:rsidR="002558EC" w:rsidRDefault="008D2441" w:rsidP="002558EC">
      <w:pPr>
        <w:pStyle w:val="Body"/>
      </w:pPr>
      <w:r>
        <w:rPr>
          <w:noProof/>
        </w:rPr>
        <mc:AlternateContent>
          <mc:Choice Requires="wpg">
            <w:drawing>
              <wp:anchor distT="0" distB="0" distL="114300" distR="114300" simplePos="0" relativeHeight="251712512" behindDoc="0" locked="0" layoutInCell="1" allowOverlap="1" wp14:anchorId="0D26DA47" wp14:editId="7C96F017">
                <wp:simplePos x="0" y="0"/>
                <wp:positionH relativeFrom="column">
                  <wp:posOffset>4377055</wp:posOffset>
                </wp:positionH>
                <wp:positionV relativeFrom="paragraph">
                  <wp:posOffset>26670</wp:posOffset>
                </wp:positionV>
                <wp:extent cx="1590675" cy="2063115"/>
                <wp:effectExtent l="0" t="0" r="9525" b="0"/>
                <wp:wrapSquare wrapText="bothSides"/>
                <wp:docPr id="200" name="Group 200"/>
                <wp:cNvGraphicFramePr/>
                <a:graphic xmlns:a="http://schemas.openxmlformats.org/drawingml/2006/main">
                  <a:graphicData uri="http://schemas.microsoft.com/office/word/2010/wordprocessingGroup">
                    <wpg:wgp>
                      <wpg:cNvGrpSpPr/>
                      <wpg:grpSpPr>
                        <a:xfrm>
                          <a:off x="0" y="0"/>
                          <a:ext cx="1590675" cy="2063115"/>
                          <a:chOff x="0" y="0"/>
                          <a:chExt cx="1590675" cy="2063115"/>
                        </a:xfrm>
                      </wpg:grpSpPr>
                      <pic:pic xmlns:pic="http://schemas.openxmlformats.org/drawingml/2006/picture">
                        <pic:nvPicPr>
                          <pic:cNvPr id="61" name="Picture 61"/>
                          <pic:cNvPicPr>
                            <a:picLocks noChangeAspect="1"/>
                          </pic:cNvPicPr>
                        </pic:nvPicPr>
                        <pic:blipFill rotWithShape="1">
                          <a:blip r:embed="rId94" cstate="print">
                            <a:extLst>
                              <a:ext uri="{28A0092B-C50C-407E-A947-70E740481C1C}">
                                <a14:useLocalDpi xmlns:a14="http://schemas.microsoft.com/office/drawing/2010/main"/>
                              </a:ext>
                            </a:extLst>
                          </a:blip>
                          <a:srcRect/>
                          <a:stretch/>
                        </pic:blipFill>
                        <pic:spPr bwMode="auto">
                          <a:xfrm>
                            <a:off x="66675" y="0"/>
                            <a:ext cx="1458595" cy="1687195"/>
                          </a:xfrm>
                          <a:prstGeom prst="rect">
                            <a:avLst/>
                          </a:prstGeom>
                          <a:ln>
                            <a:noFill/>
                          </a:ln>
                          <a:extLst>
                            <a:ext uri="{53640926-AAD7-44D8-BBD7-CCE9431645EC}">
                              <a14:shadowObscured xmlns:a14="http://schemas.microsoft.com/office/drawing/2010/main"/>
                            </a:ext>
                          </a:extLst>
                        </pic:spPr>
                      </pic:pic>
                      <wps:wsp>
                        <wps:cNvPr id="198" name="Text Box 198"/>
                        <wps:cNvSpPr txBox="1"/>
                        <wps:spPr>
                          <a:xfrm>
                            <a:off x="0" y="1724025"/>
                            <a:ext cx="1590675" cy="339090"/>
                          </a:xfrm>
                          <a:prstGeom prst="rect">
                            <a:avLst/>
                          </a:prstGeom>
                          <a:solidFill>
                            <a:prstClr val="white"/>
                          </a:solidFill>
                          <a:ln>
                            <a:noFill/>
                          </a:ln>
                        </wps:spPr>
                        <wps:txbx>
                          <w:txbxContent>
                            <w:p w14:paraId="5FF9DACF" w14:textId="68155B68" w:rsidR="0056366B" w:rsidRPr="00344814" w:rsidRDefault="0056366B" w:rsidP="0056366B">
                              <w:pPr>
                                <w:pStyle w:val="Caption0"/>
                                <w:ind w:left="0" w:firstLine="0"/>
                                <w:rPr>
                                  <w:noProof/>
                                  <w:szCs w:val="24"/>
                                </w:rPr>
                              </w:pPr>
                              <w:bookmarkStart w:id="71" w:name="_Ref103603383"/>
                              <w:bookmarkStart w:id="72" w:name="_Toc143201259"/>
                              <w:r>
                                <w:t xml:space="preserve">Figure </w:t>
                              </w:r>
                              <w:fldSimple w:instr=" SEQ Figure \* ARABIC ">
                                <w:r w:rsidR="00470043">
                                  <w:rPr>
                                    <w:noProof/>
                                  </w:rPr>
                                  <w:t>9</w:t>
                                </w:r>
                              </w:fldSimple>
                              <w:bookmarkEnd w:id="71"/>
                              <w:r>
                                <w:t>.  Dusky flathead fry prior to metamorphosis</w:t>
                              </w:r>
                              <w:r w:rsidR="00005E06">
                                <w: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26DA47" id="Group 200" o:spid="_x0000_s1069" style="position:absolute;margin-left:344.65pt;margin-top:2.1pt;width:125.25pt;height:162.45pt;z-index:251712512" coordsize="15906,206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">
                <v:shape id="Picture 61" o:spid="_x0000_s1070" type="#_x0000_t75" style="position:absolute;left:666;width:14586;height:16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">
                  <v:imagedata r:id="rId95" o:title=""/>
                </v:shape>
                <v:shape id="Text Box 198" o:spid="_x0000_s1071" type="#_x0000_t202" style="position:absolute;top:17240;width:15906;height:3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" stroked="f">
                  <v:textbox style="mso-fit-shape-to-text:t" inset="0,0,0,0">
                    <w:txbxContent>
                      <w:p w14:paraId="5FF9DACF" w14:textId="68155B68" w:rsidR="0056366B" w:rsidRPr="00344814" w:rsidRDefault="0056366B" w:rsidP="0056366B">
                        <w:pPr>
                          <w:pStyle w:val="Caption0"/>
                          <w:ind w:left="0" w:firstLine="0"/>
                          <w:rPr>
                            <w:noProof/>
                            <w:szCs w:val="24"/>
                          </w:rPr>
                        </w:pPr>
                        <w:bookmarkStart w:id="87" w:name="_Ref103603383"/>
                        <w:bookmarkStart w:id="88" w:name="_Toc143201259"/>
                        <w:r>
                          <w:t xml:space="preserve">Figure </w:t>
                        </w:r>
                        <w:fldSimple w:instr=" SEQ Figure \* ARABIC ">
                          <w:r w:rsidR="00470043">
                            <w:rPr>
                              <w:noProof/>
                            </w:rPr>
                            <w:t>9</w:t>
                          </w:r>
                        </w:fldSimple>
                        <w:bookmarkEnd w:id="87"/>
                        <w:r>
                          <w:t>.  Dusky flathead fry prior to metamorphosis</w:t>
                        </w:r>
                        <w:r w:rsidR="00005E06">
                          <w:t>.</w:t>
                        </w:r>
                        <w:bookmarkEnd w:id="88"/>
                      </w:p>
                    </w:txbxContent>
                  </v:textbox>
                </v:shape>
                <w10:wrap type="square"/>
              </v:group>
            </w:pict>
          </mc:Fallback>
        </mc:AlternateContent>
      </w:r>
      <w:r w:rsidR="00BC2980">
        <w:t>Prior to metamorphosis and becom</w:t>
      </w:r>
      <w:r w:rsidR="0040644A">
        <w:t xml:space="preserve">ing </w:t>
      </w:r>
      <w:r w:rsidR="00D757A2">
        <w:t>demersal</w:t>
      </w:r>
      <w:r w:rsidR="00EB0CCF">
        <w:t xml:space="preserve">, fry </w:t>
      </w:r>
      <w:r w:rsidR="00D03EF7">
        <w:t>could</w:t>
      </w:r>
      <w:r w:rsidR="00EB0CCF">
        <w:t xml:space="preserve"> be seen swimming in the water</w:t>
      </w:r>
      <w:r w:rsidR="00D03EF7">
        <w:t xml:space="preserve"> column</w:t>
      </w:r>
      <w:r w:rsidR="00EB0CCF">
        <w:t xml:space="preserve"> </w:t>
      </w:r>
      <w:r w:rsidR="00736B74">
        <w:t>(</w:t>
      </w:r>
      <w:fldSimple w:instr=" REF _Ref103603383 ">
        <w:r w:rsidR="004F57BE">
          <w:t xml:space="preserve">Figure </w:t>
        </w:r>
        <w:r w:rsidR="004F57BE">
          <w:rPr>
            <w:noProof/>
          </w:rPr>
          <w:t>9</w:t>
        </w:r>
      </w:fldSimple>
      <w:r w:rsidR="00736B74">
        <w:t xml:space="preserve">). </w:t>
      </w:r>
      <w:r w:rsidR="00BC2980">
        <w:t xml:space="preserve"> </w:t>
      </w:r>
      <w:r w:rsidR="009F2C92">
        <w:t xml:space="preserve">Growth rates </w:t>
      </w:r>
      <w:r w:rsidR="00B807B3">
        <w:t xml:space="preserve">of </w:t>
      </w:r>
      <w:r w:rsidR="00005E06">
        <w:t xml:space="preserve">dusky flathead </w:t>
      </w:r>
      <w:r w:rsidR="009F2C92">
        <w:t xml:space="preserve">in fry rearing ponds at </w:t>
      </w:r>
      <w:r w:rsidR="009F2C92" w:rsidRPr="00D03EF7">
        <w:rPr>
          <w:i/>
          <w:iCs/>
        </w:rPr>
        <w:t>Narooma Aquaculture</w:t>
      </w:r>
      <w:r w:rsidR="009F2C92">
        <w:t xml:space="preserve"> </w:t>
      </w:r>
      <w:r w:rsidR="00D03EF7">
        <w:t>was</w:t>
      </w:r>
      <w:r w:rsidR="00005E06">
        <w:t xml:space="preserve"> </w:t>
      </w:r>
      <w:r w:rsidR="009F2C92">
        <w:t>highly variable</w:t>
      </w:r>
      <w:r w:rsidR="007657BA">
        <w:t xml:space="preserve">, with fish of the same age reaching </w:t>
      </w:r>
      <w:r w:rsidR="008939C6">
        <w:t xml:space="preserve">27 to 85 mm after </w:t>
      </w:r>
      <w:r w:rsidR="00B62750">
        <w:t>9 weeks</w:t>
      </w:r>
      <w:r w:rsidR="00A65F96">
        <w:t xml:space="preserve">, </w:t>
      </w:r>
      <w:r w:rsidR="00D03EF7">
        <w:t xml:space="preserve">which </w:t>
      </w:r>
      <w:r w:rsidR="00A65F96">
        <w:t>represents a growth rate of 0.38 – 1.25 mm/day (mean 0.62 mm/day)</w:t>
      </w:r>
      <w:r w:rsidR="00593716">
        <w:t xml:space="preserve"> (</w:t>
      </w:r>
      <w:fldSimple w:instr=" REF _Ref92962464 ">
        <w:r w:rsidR="004F57BE">
          <w:t xml:space="preserve">Figure </w:t>
        </w:r>
        <w:r w:rsidR="004F57BE">
          <w:rPr>
            <w:noProof/>
          </w:rPr>
          <w:t>10</w:t>
        </w:r>
      </w:fldSimple>
      <w:r w:rsidR="00593716">
        <w:t>)</w:t>
      </w:r>
      <w:r w:rsidR="00A65F96">
        <w:t xml:space="preserve">.  </w:t>
      </w:r>
      <w:r w:rsidR="002558EC" w:rsidRPr="002558EC">
        <w:t xml:space="preserve">The length-weight relationship for pond reared dusky flathead is best described by </w:t>
      </w:r>
      <w:r w:rsidR="006223D5">
        <w:t xml:space="preserve">a </w:t>
      </w:r>
      <w:r w:rsidR="002558EC" w:rsidRPr="002558EC">
        <w:t>2</w:t>
      </w:r>
      <w:r w:rsidR="002558EC" w:rsidRPr="002558EC">
        <w:rPr>
          <w:vertAlign w:val="superscript"/>
        </w:rPr>
        <w:t>nd</w:t>
      </w:r>
      <w:r w:rsidR="002558EC" w:rsidRPr="002558EC">
        <w:t xml:space="preserve"> degree polynomial </w:t>
      </w:r>
      <w:r w:rsidR="007D3957">
        <w:t>e</w:t>
      </w:r>
      <w:r w:rsidR="006223D5">
        <w:t xml:space="preserve">quation </w:t>
      </w:r>
      <w:r w:rsidR="002558EC" w:rsidRPr="002558EC">
        <w:t>(</w:t>
      </w:r>
      <w:fldSimple w:instr=" REF _Ref103010265 ">
        <w:r w:rsidR="004F57BE">
          <w:t xml:space="preserve">Figure </w:t>
        </w:r>
        <w:r w:rsidR="004F57BE">
          <w:rPr>
            <w:noProof/>
          </w:rPr>
          <w:t>11</w:t>
        </w:r>
      </w:fldSimple>
      <w:r w:rsidR="002558EC" w:rsidRPr="002558EC">
        <w:t>)</w:t>
      </w:r>
      <w:r w:rsidR="006223D5">
        <w:t>.</w:t>
      </w:r>
      <w:r w:rsidR="00B807B3">
        <w:t xml:space="preserve">  </w:t>
      </w:r>
    </w:p>
    <w:p w14:paraId="28ED9F02" w14:textId="469E638D" w:rsidR="009C5E3C" w:rsidRDefault="009C5E3C" w:rsidP="002558EC">
      <w:pPr>
        <w:pStyle w:val="Body"/>
      </w:pPr>
    </w:p>
    <w:p w14:paraId="54BF293C" w14:textId="77777777" w:rsidR="008D2441" w:rsidRDefault="008D2441" w:rsidP="002558EC">
      <w:pPr>
        <w:pStyle w:val="Body"/>
      </w:pPr>
    </w:p>
    <w:p w14:paraId="1D961431" w14:textId="3E72C36B" w:rsidR="009C5E3C" w:rsidRDefault="009C5E3C" w:rsidP="002558EC">
      <w:pPr>
        <w:pStyle w:val="Body"/>
      </w:pPr>
    </w:p>
    <w:p w14:paraId="53BFB237" w14:textId="62E7FB7F" w:rsidR="009C5E3C" w:rsidRDefault="009C5E3C" w:rsidP="002558EC">
      <w:pPr>
        <w:pStyle w:val="Body"/>
      </w:pPr>
    </w:p>
    <w:p w14:paraId="2E81E542" w14:textId="51E7EC39" w:rsidR="009C5E3C" w:rsidRDefault="009C5E3C" w:rsidP="002558EC">
      <w:pPr>
        <w:pStyle w:val="Body"/>
      </w:pPr>
    </w:p>
    <w:p w14:paraId="19D2ED7E" w14:textId="137310A9" w:rsidR="00C83B4A" w:rsidRDefault="00C83B4A" w:rsidP="002558EC">
      <w:pPr>
        <w:pStyle w:val="Body"/>
      </w:pPr>
    </w:p>
    <w:p w14:paraId="21C8DA14" w14:textId="36F0490F" w:rsidR="00C83B4A" w:rsidRDefault="00C83B4A" w:rsidP="002558EC">
      <w:pPr>
        <w:pStyle w:val="Body"/>
      </w:pPr>
      <w:r w:rsidRPr="00BF0B36">
        <w:rPr>
          <w:noProof/>
        </w:rPr>
        <mc:AlternateContent>
          <mc:Choice Requires="wpg">
            <w:drawing>
              <wp:anchor distT="0" distB="0" distL="114300" distR="114300" simplePos="0" relativeHeight="251623424" behindDoc="0" locked="0" layoutInCell="1" allowOverlap="1" wp14:anchorId="36A28586" wp14:editId="3FF79A45">
                <wp:simplePos x="0" y="0"/>
                <wp:positionH relativeFrom="margin">
                  <wp:align>left</wp:align>
                </wp:positionH>
                <wp:positionV relativeFrom="paragraph">
                  <wp:posOffset>22225</wp:posOffset>
                </wp:positionV>
                <wp:extent cx="5909310" cy="2607945"/>
                <wp:effectExtent l="0" t="0" r="0" b="1905"/>
                <wp:wrapNone/>
                <wp:docPr id="29" name="Group 29"/>
                <wp:cNvGraphicFramePr/>
                <a:graphic xmlns:a="http://schemas.openxmlformats.org/drawingml/2006/main">
                  <a:graphicData uri="http://schemas.microsoft.com/office/word/2010/wordprocessingGroup">
                    <wpg:wgp>
                      <wpg:cNvGrpSpPr/>
                      <wpg:grpSpPr>
                        <a:xfrm>
                          <a:off x="0" y="0"/>
                          <a:ext cx="5909310" cy="2607945"/>
                          <a:chOff x="0" y="0"/>
                          <a:chExt cx="5909310" cy="2607945"/>
                        </a:xfrm>
                      </wpg:grpSpPr>
                      <wpg:grpSp>
                        <wpg:cNvPr id="27" name="Group 27"/>
                        <wpg:cNvGrpSpPr/>
                        <wpg:grpSpPr>
                          <a:xfrm>
                            <a:off x="0" y="0"/>
                            <a:ext cx="5909310" cy="2341880"/>
                            <a:chOff x="0" y="0"/>
                            <a:chExt cx="5909310" cy="2341880"/>
                          </a:xfrm>
                        </wpg:grpSpPr>
                        <pic:pic xmlns:pic="http://schemas.openxmlformats.org/drawingml/2006/picture">
                          <pic:nvPicPr>
                            <pic:cNvPr id="26" name="Picture 26"/>
                            <pic:cNvPicPr>
                              <a:picLocks noChangeAspect="1"/>
                            </pic:cNvPicPr>
                          </pic:nvPicPr>
                          <pic:blipFill>
                            <a:blip r:embed="rId96" cstate="print">
                              <a:extLst>
                                <a:ext uri="{28A0092B-C50C-407E-A947-70E740481C1C}">
                                  <a14:useLocalDpi xmlns:a14="http://schemas.microsoft.com/office/drawing/2010/main"/>
                                </a:ext>
                              </a:extLst>
                            </a:blip>
                            <a:srcRect/>
                            <a:stretch>
                              <a:fillRect/>
                            </a:stretch>
                          </pic:blipFill>
                          <pic:spPr bwMode="auto">
                            <a:xfrm>
                              <a:off x="0" y="0"/>
                              <a:ext cx="2921635" cy="2337435"/>
                            </a:xfrm>
                            <a:prstGeom prst="rect">
                              <a:avLst/>
                            </a:prstGeom>
                            <a:noFill/>
                            <a:ln>
                              <a:noFill/>
                            </a:ln>
                          </pic:spPr>
                        </pic:pic>
                        <pic:pic xmlns:pic="http://schemas.openxmlformats.org/drawingml/2006/picture">
                          <pic:nvPicPr>
                            <pic:cNvPr id="25" name="Picture 25"/>
                            <pic:cNvPicPr>
                              <a:picLocks noChangeAspect="1"/>
                            </pic:cNvPicPr>
                          </pic:nvPicPr>
                          <pic:blipFill>
                            <a:blip r:embed="rId97" cstate="print">
                              <a:extLst>
                                <a:ext uri="{28A0092B-C50C-407E-A947-70E740481C1C}">
                                  <a14:useLocalDpi xmlns:a14="http://schemas.microsoft.com/office/drawing/2010/main"/>
                                </a:ext>
                              </a:extLst>
                            </a:blip>
                            <a:srcRect/>
                            <a:stretch>
                              <a:fillRect/>
                            </a:stretch>
                          </pic:blipFill>
                          <pic:spPr bwMode="auto">
                            <a:xfrm>
                              <a:off x="2990850" y="254000"/>
                              <a:ext cx="2918460" cy="2087880"/>
                            </a:xfrm>
                            <a:prstGeom prst="rect">
                              <a:avLst/>
                            </a:prstGeom>
                            <a:noFill/>
                            <a:ln>
                              <a:noFill/>
                            </a:ln>
                          </pic:spPr>
                        </pic:pic>
                      </wpg:grpSp>
                      <wps:wsp>
                        <wps:cNvPr id="28" name="Text Box 28"/>
                        <wps:cNvSpPr txBox="1"/>
                        <wps:spPr>
                          <a:xfrm>
                            <a:off x="0" y="2400300"/>
                            <a:ext cx="5909310" cy="207645"/>
                          </a:xfrm>
                          <a:prstGeom prst="rect">
                            <a:avLst/>
                          </a:prstGeom>
                          <a:solidFill>
                            <a:prstClr val="white"/>
                          </a:solidFill>
                          <a:ln>
                            <a:noFill/>
                          </a:ln>
                        </wps:spPr>
                        <wps:txbx>
                          <w:txbxContent>
                            <w:p w14:paraId="3742BFFC" w14:textId="03226CBF" w:rsidR="00BF0B36" w:rsidRPr="00B84E80" w:rsidRDefault="00BF0B36" w:rsidP="00BF0B36">
                              <w:pPr>
                                <w:pStyle w:val="Caption0"/>
                                <w:jc w:val="center"/>
                                <w:rPr>
                                  <w:noProof/>
                                  <w:szCs w:val="24"/>
                                </w:rPr>
                              </w:pPr>
                              <w:bookmarkStart w:id="73" w:name="_Ref92962464"/>
                              <w:bookmarkStart w:id="74" w:name="_Toc143201260"/>
                              <w:r>
                                <w:t xml:space="preserve">Figure </w:t>
                              </w:r>
                              <w:fldSimple w:instr=" SEQ Figure \* ARABIC ">
                                <w:r w:rsidR="00470043">
                                  <w:rPr>
                                    <w:noProof/>
                                  </w:rPr>
                                  <w:t>10</w:t>
                                </w:r>
                              </w:fldSimple>
                              <w:bookmarkEnd w:id="73"/>
                              <w:r>
                                <w:t xml:space="preserve">.  Appearance and size variation in dusky flathead fingerlings harvested from </w:t>
                              </w:r>
                              <w:r w:rsidR="004C7E78">
                                <w:t>a fry rearing pond</w:t>
                              </w:r>
                              <w:r>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6A28586" id="Group 29" o:spid="_x0000_s1072" style="position:absolute;margin-left:0;margin-top:1.75pt;width:465.3pt;height:205.35pt;z-index:251623424;mso-position-horizontal:left;mso-position-horizontal-relative:margin" coordsize="59093,260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">
                <v:group id="Group 27" o:spid="_x0000_s1073" style="position:absolute;width:59093;height:23418" coordsize="59093,23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6" o:spid="_x0000_s1074" type="#_x0000_t75" style="position:absolute;width:29216;height:23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">
                    <v:imagedata r:id="rId98" o:title=""/>
                  </v:shape>
                  <v:shape id="Picture 25" o:spid="_x0000_s1075" type="#_x0000_t75" style="position:absolute;left:29908;top:2540;width:29185;height:20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">
                    <v:imagedata r:id="rId99" o:title=""/>
                  </v:shape>
                </v:group>
                <v:shape id="Text Box 28" o:spid="_x0000_s1076" type="#_x0000_t202" style="position:absolute;top:24003;width:59093;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3742BFFC" w14:textId="03226CBF" w:rsidR="00BF0B36" w:rsidRPr="00B84E80" w:rsidRDefault="00BF0B36" w:rsidP="00BF0B36">
                        <w:pPr>
                          <w:pStyle w:val="Caption0"/>
                          <w:jc w:val="center"/>
                          <w:rPr>
                            <w:noProof/>
                            <w:szCs w:val="24"/>
                          </w:rPr>
                        </w:pPr>
                        <w:bookmarkStart w:id="91" w:name="_Ref92962464"/>
                        <w:bookmarkStart w:id="92" w:name="_Toc143201260"/>
                        <w:r>
                          <w:t xml:space="preserve">Figure </w:t>
                        </w:r>
                        <w:fldSimple w:instr=" SEQ Figure \* ARABIC ">
                          <w:r w:rsidR="00470043">
                            <w:rPr>
                              <w:noProof/>
                            </w:rPr>
                            <w:t>10</w:t>
                          </w:r>
                        </w:fldSimple>
                        <w:bookmarkEnd w:id="91"/>
                        <w:r>
                          <w:t xml:space="preserve">.  Appearance and size variation in dusky flathead fingerlings harvested from </w:t>
                        </w:r>
                        <w:r w:rsidR="004C7E78">
                          <w:t>a fry rearing pond</w:t>
                        </w:r>
                        <w:r>
                          <w:t>.</w:t>
                        </w:r>
                        <w:bookmarkEnd w:id="92"/>
                      </w:p>
                    </w:txbxContent>
                  </v:textbox>
                </v:shape>
                <w10:wrap anchorx="margin"/>
              </v:group>
            </w:pict>
          </mc:Fallback>
        </mc:AlternateContent>
      </w:r>
    </w:p>
    <w:p w14:paraId="147DCB1D" w14:textId="4524C1AE" w:rsidR="00C83B4A" w:rsidRDefault="00C83B4A" w:rsidP="002558EC">
      <w:pPr>
        <w:pStyle w:val="Body"/>
      </w:pPr>
    </w:p>
    <w:p w14:paraId="2E270EB2" w14:textId="6DFD026C" w:rsidR="00C83B4A" w:rsidRDefault="00C83B4A" w:rsidP="002558EC">
      <w:pPr>
        <w:pStyle w:val="Body"/>
      </w:pPr>
    </w:p>
    <w:p w14:paraId="1E52E731" w14:textId="66D04E98" w:rsidR="00C83B4A" w:rsidRDefault="00C83B4A" w:rsidP="002558EC">
      <w:pPr>
        <w:pStyle w:val="Body"/>
      </w:pPr>
    </w:p>
    <w:p w14:paraId="60640644" w14:textId="4405600E" w:rsidR="00C83B4A" w:rsidRDefault="00C83B4A" w:rsidP="002558EC">
      <w:pPr>
        <w:pStyle w:val="Body"/>
      </w:pPr>
    </w:p>
    <w:p w14:paraId="1D42D2DA" w14:textId="0F4F3208" w:rsidR="00C83B4A" w:rsidRDefault="00C83B4A" w:rsidP="002558EC">
      <w:pPr>
        <w:pStyle w:val="Body"/>
      </w:pPr>
    </w:p>
    <w:p w14:paraId="6C3F05D1" w14:textId="7FF5D0CB" w:rsidR="00C83B4A" w:rsidRDefault="00C83B4A" w:rsidP="002558EC">
      <w:pPr>
        <w:pStyle w:val="Body"/>
      </w:pPr>
    </w:p>
    <w:p w14:paraId="1457E792" w14:textId="73353215" w:rsidR="00C83B4A" w:rsidRDefault="00C83B4A" w:rsidP="002558EC">
      <w:pPr>
        <w:pStyle w:val="Body"/>
      </w:pPr>
    </w:p>
    <w:p w14:paraId="5ACF40EB" w14:textId="4AD4DA69" w:rsidR="00C83B4A" w:rsidRDefault="00C83B4A" w:rsidP="002558EC">
      <w:pPr>
        <w:pStyle w:val="Body"/>
      </w:pPr>
    </w:p>
    <w:p w14:paraId="62CBC429" w14:textId="74E5092E" w:rsidR="00C83B4A" w:rsidRDefault="00C83B4A" w:rsidP="002558EC">
      <w:pPr>
        <w:pStyle w:val="Body"/>
      </w:pPr>
    </w:p>
    <w:p w14:paraId="119E0F9E" w14:textId="3D3EE626" w:rsidR="00C83B4A" w:rsidRDefault="00C83B4A" w:rsidP="002558EC">
      <w:pPr>
        <w:pStyle w:val="Body"/>
      </w:pPr>
    </w:p>
    <w:p w14:paraId="311021F6" w14:textId="2C9C6A55" w:rsidR="00C83B4A" w:rsidRDefault="00C83B4A" w:rsidP="002558EC">
      <w:pPr>
        <w:pStyle w:val="Body"/>
      </w:pPr>
    </w:p>
    <w:p w14:paraId="07A8035E" w14:textId="23782D68" w:rsidR="00C83B4A" w:rsidRDefault="00C83B4A" w:rsidP="002558EC">
      <w:pPr>
        <w:pStyle w:val="Body"/>
      </w:pPr>
    </w:p>
    <w:p w14:paraId="5472C0C0" w14:textId="1DE7796B" w:rsidR="00C83B4A" w:rsidRDefault="00C83B4A" w:rsidP="002558EC">
      <w:pPr>
        <w:pStyle w:val="Body"/>
      </w:pPr>
    </w:p>
    <w:p w14:paraId="5429BBD6" w14:textId="19CB38EC" w:rsidR="004176EF" w:rsidRDefault="004176EF">
      <w:pPr>
        <w:rPr>
          <w:rFonts w:ascii="Arial" w:hAnsi="Arial" w:cs="Arial"/>
          <w:sz w:val="18"/>
        </w:rPr>
      </w:pPr>
      <w:r>
        <w:br w:type="page"/>
      </w:r>
    </w:p>
    <w:p w14:paraId="2831E4E0" w14:textId="622F98FF" w:rsidR="00C83B4A" w:rsidRDefault="00736B33" w:rsidP="002558EC">
      <w:pPr>
        <w:pStyle w:val="Body"/>
      </w:pPr>
      <w:r>
        <w:rPr>
          <w:noProof/>
        </w:rPr>
        <w:lastRenderedPageBreak/>
        <mc:AlternateContent>
          <mc:Choice Requires="wpg">
            <w:drawing>
              <wp:anchor distT="0" distB="0" distL="114300" distR="114300" simplePos="0" relativeHeight="251726848" behindDoc="0" locked="0" layoutInCell="1" allowOverlap="1" wp14:anchorId="007A0CF4" wp14:editId="18E61964">
                <wp:simplePos x="0" y="0"/>
                <wp:positionH relativeFrom="column">
                  <wp:posOffset>575310</wp:posOffset>
                </wp:positionH>
                <wp:positionV relativeFrom="paragraph">
                  <wp:posOffset>84455</wp:posOffset>
                </wp:positionV>
                <wp:extent cx="4724400" cy="2838450"/>
                <wp:effectExtent l="0" t="0" r="0" b="0"/>
                <wp:wrapNone/>
                <wp:docPr id="201" name="Group 201"/>
                <wp:cNvGraphicFramePr/>
                <a:graphic xmlns:a="http://schemas.openxmlformats.org/drawingml/2006/main">
                  <a:graphicData uri="http://schemas.microsoft.com/office/word/2010/wordprocessingGroup">
                    <wpg:wgp>
                      <wpg:cNvGrpSpPr/>
                      <wpg:grpSpPr>
                        <a:xfrm>
                          <a:off x="0" y="0"/>
                          <a:ext cx="4724400" cy="2838450"/>
                          <a:chOff x="0" y="0"/>
                          <a:chExt cx="4724400" cy="2838450"/>
                        </a:xfrm>
                      </wpg:grpSpPr>
                      <pic:pic xmlns:pic="http://schemas.openxmlformats.org/drawingml/2006/picture">
                        <pic:nvPicPr>
                          <pic:cNvPr id="199" name="Picture 199"/>
                          <pic:cNvPicPr>
                            <a:picLocks noChangeAspect="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676775" cy="2514600"/>
                          </a:xfrm>
                          <a:prstGeom prst="rect">
                            <a:avLst/>
                          </a:prstGeom>
                          <a:noFill/>
                          <a:ln>
                            <a:noFill/>
                          </a:ln>
                        </pic:spPr>
                      </pic:pic>
                      <wps:wsp>
                        <wps:cNvPr id="54" name="Text Box 2"/>
                        <wps:cNvSpPr txBox="1">
                          <a:spLocks noChangeArrowheads="1"/>
                        </wps:cNvSpPr>
                        <wps:spPr bwMode="auto">
                          <a:xfrm>
                            <a:off x="542925" y="95250"/>
                            <a:ext cx="2858134" cy="363854"/>
                          </a:xfrm>
                          <a:prstGeom prst="rect">
                            <a:avLst/>
                          </a:prstGeom>
                          <a:solidFill>
                            <a:srgbClr val="FFFFFF"/>
                          </a:solidFill>
                          <a:ln w="9525">
                            <a:solidFill>
                              <a:srgbClr val="000000"/>
                            </a:solidFill>
                            <a:miter lim="800000"/>
                            <a:headEnd/>
                            <a:tailEnd/>
                          </a:ln>
                        </wps:spPr>
                        <wps:txbx>
                          <w:txbxContent>
                            <w:p w14:paraId="038306AD" w14:textId="4DE091DC" w:rsidR="009F2B1E" w:rsidRPr="00E140E2" w:rsidRDefault="009F2B1E">
                              <w:pPr>
                                <w:rPr>
                                  <w:rFonts w:ascii="Arial" w:hAnsi="Arial" w:cs="Arial"/>
                                  <w:sz w:val="18"/>
                                  <w:szCs w:val="18"/>
                                </w:rPr>
                              </w:pPr>
                              <w:r w:rsidRPr="00E140E2">
                                <w:rPr>
                                  <w:rFonts w:ascii="Arial" w:hAnsi="Arial" w:cs="Arial"/>
                                  <w:i/>
                                  <w:iCs/>
                                  <w:sz w:val="18"/>
                                  <w:szCs w:val="18"/>
                                </w:rPr>
                                <w:t>Weight</w:t>
                              </w:r>
                              <w:r w:rsidRPr="00E140E2">
                                <w:rPr>
                                  <w:rFonts w:ascii="Arial" w:hAnsi="Arial" w:cs="Arial"/>
                                  <w:sz w:val="18"/>
                                  <w:szCs w:val="18"/>
                                </w:rPr>
                                <w:t xml:space="preserve"> = 0.001</w:t>
                              </w:r>
                              <w:r w:rsidR="00E96C07">
                                <w:rPr>
                                  <w:rFonts w:ascii="Arial" w:hAnsi="Arial" w:cs="Arial"/>
                                  <w:sz w:val="18"/>
                                  <w:szCs w:val="18"/>
                                </w:rPr>
                                <w:t>2</w:t>
                              </w:r>
                              <w:r w:rsidR="00D45303" w:rsidRPr="00E140E2">
                                <w:rPr>
                                  <w:rFonts w:ascii="Arial" w:hAnsi="Arial" w:cs="Arial"/>
                                  <w:sz w:val="18"/>
                                  <w:szCs w:val="18"/>
                                </w:rPr>
                                <w:t>·</w:t>
                              </w:r>
                              <w:r w:rsidR="00BB04D5" w:rsidRPr="00E140E2">
                                <w:rPr>
                                  <w:rFonts w:ascii="Arial" w:hAnsi="Arial" w:cs="Arial"/>
                                  <w:i/>
                                  <w:iCs/>
                                  <w:sz w:val="18"/>
                                  <w:szCs w:val="18"/>
                                </w:rPr>
                                <w:t>L</w:t>
                              </w:r>
                              <w:r w:rsidR="00D45303" w:rsidRPr="00E140E2">
                                <w:rPr>
                                  <w:rFonts w:ascii="Arial" w:hAnsi="Arial" w:cs="Arial"/>
                                  <w:i/>
                                  <w:iCs/>
                                  <w:sz w:val="18"/>
                                  <w:szCs w:val="18"/>
                                </w:rPr>
                                <w:t>ength</w:t>
                              </w:r>
                              <w:r w:rsidR="0094636A" w:rsidRPr="00E140E2">
                                <w:rPr>
                                  <w:rFonts w:ascii="Arial" w:hAnsi="Arial" w:cs="Arial"/>
                                  <w:sz w:val="18"/>
                                  <w:szCs w:val="18"/>
                                  <w:vertAlign w:val="superscript"/>
                                </w:rPr>
                                <w:t>2</w:t>
                              </w:r>
                              <w:r w:rsidR="0094636A" w:rsidRPr="00E140E2">
                                <w:rPr>
                                  <w:rFonts w:ascii="Arial" w:hAnsi="Arial" w:cs="Arial"/>
                                  <w:sz w:val="18"/>
                                  <w:szCs w:val="18"/>
                                </w:rPr>
                                <w:t xml:space="preserve"> </w:t>
                              </w:r>
                              <w:r w:rsidR="00BB04D5" w:rsidRPr="00E140E2">
                                <w:rPr>
                                  <w:rFonts w:ascii="Arial" w:hAnsi="Arial" w:cs="Arial"/>
                                  <w:sz w:val="18"/>
                                  <w:szCs w:val="18"/>
                                </w:rPr>
                                <w:t>–</w:t>
                              </w:r>
                              <w:r w:rsidR="0094636A" w:rsidRPr="00E140E2">
                                <w:rPr>
                                  <w:rFonts w:ascii="Arial" w:hAnsi="Arial" w:cs="Arial"/>
                                  <w:sz w:val="18"/>
                                  <w:szCs w:val="18"/>
                                </w:rPr>
                                <w:t xml:space="preserve"> </w:t>
                              </w:r>
                              <w:r w:rsidR="00BB04D5" w:rsidRPr="00E140E2">
                                <w:rPr>
                                  <w:rFonts w:ascii="Arial" w:hAnsi="Arial" w:cs="Arial"/>
                                  <w:sz w:val="18"/>
                                  <w:szCs w:val="18"/>
                                </w:rPr>
                                <w:t>0.</w:t>
                              </w:r>
                              <w:r w:rsidR="00E96C07">
                                <w:rPr>
                                  <w:rFonts w:ascii="Arial" w:hAnsi="Arial" w:cs="Arial"/>
                                  <w:sz w:val="18"/>
                                  <w:szCs w:val="18"/>
                                </w:rPr>
                                <w:t>0654</w:t>
                              </w:r>
                              <w:r w:rsidR="00BB04D5" w:rsidRPr="00E140E2">
                                <w:rPr>
                                  <w:rFonts w:ascii="Arial" w:hAnsi="Arial" w:cs="Arial"/>
                                  <w:sz w:val="18"/>
                                  <w:szCs w:val="18"/>
                                </w:rPr>
                                <w:t>·</w:t>
                              </w:r>
                              <w:r w:rsidR="00BB04D5" w:rsidRPr="00E140E2">
                                <w:rPr>
                                  <w:rFonts w:ascii="Arial" w:hAnsi="Arial" w:cs="Arial"/>
                                  <w:i/>
                                  <w:iCs/>
                                  <w:sz w:val="18"/>
                                  <w:szCs w:val="18"/>
                                </w:rPr>
                                <w:t>Length</w:t>
                              </w:r>
                              <w:r w:rsidR="00BB04D5" w:rsidRPr="00E140E2">
                                <w:rPr>
                                  <w:rFonts w:ascii="Arial" w:hAnsi="Arial" w:cs="Arial"/>
                                  <w:sz w:val="18"/>
                                  <w:szCs w:val="18"/>
                                </w:rPr>
                                <w:t xml:space="preserve"> + </w:t>
                              </w:r>
                              <w:r w:rsidR="00E96C07">
                                <w:rPr>
                                  <w:rFonts w:ascii="Arial" w:hAnsi="Arial" w:cs="Arial"/>
                                  <w:sz w:val="18"/>
                                  <w:szCs w:val="18"/>
                                </w:rPr>
                                <w:t>1.104</w:t>
                              </w:r>
                              <w:r w:rsidR="00BB04D5" w:rsidRPr="00E140E2">
                                <w:rPr>
                                  <w:rFonts w:ascii="Arial" w:hAnsi="Arial" w:cs="Arial"/>
                                  <w:sz w:val="18"/>
                                  <w:szCs w:val="18"/>
                                </w:rPr>
                                <w:br/>
                                <w:t>(R</w:t>
                              </w:r>
                              <w:r w:rsidR="00BB04D5" w:rsidRPr="00E140E2">
                                <w:rPr>
                                  <w:rFonts w:ascii="Arial" w:hAnsi="Arial" w:cs="Arial"/>
                                  <w:sz w:val="18"/>
                                  <w:szCs w:val="18"/>
                                  <w:vertAlign w:val="superscript"/>
                                </w:rPr>
                                <w:t>2</w:t>
                              </w:r>
                              <w:r w:rsidR="00BB04D5" w:rsidRPr="00E140E2">
                                <w:rPr>
                                  <w:rFonts w:ascii="Arial" w:hAnsi="Arial" w:cs="Arial"/>
                                  <w:sz w:val="18"/>
                                  <w:szCs w:val="18"/>
                                </w:rPr>
                                <w:t xml:space="preserve"> = </w:t>
                              </w:r>
                              <w:r w:rsidR="00E140E2" w:rsidRPr="00E140E2">
                                <w:rPr>
                                  <w:rFonts w:ascii="Arial" w:hAnsi="Arial" w:cs="Arial"/>
                                  <w:sz w:val="18"/>
                                  <w:szCs w:val="18"/>
                                </w:rPr>
                                <w:t>0.9</w:t>
                              </w:r>
                              <w:r w:rsidR="00E96C07">
                                <w:rPr>
                                  <w:rFonts w:ascii="Arial" w:hAnsi="Arial" w:cs="Arial"/>
                                  <w:sz w:val="18"/>
                                  <w:szCs w:val="18"/>
                                </w:rPr>
                                <w:t>8</w:t>
                              </w:r>
                              <w:r w:rsidR="00E140E2" w:rsidRPr="00E140E2">
                                <w:rPr>
                                  <w:rFonts w:ascii="Arial" w:hAnsi="Arial" w:cs="Arial"/>
                                  <w:sz w:val="18"/>
                                  <w:szCs w:val="18"/>
                                </w:rPr>
                                <w:t>)</w:t>
                              </w:r>
                            </w:p>
                          </w:txbxContent>
                        </wps:txbx>
                        <wps:bodyPr rot="0" vert="horz" wrap="square" lIns="91440" tIns="45720" rIns="91440" bIns="45720" anchor="t" anchorCtr="0">
                          <a:spAutoFit/>
                        </wps:bodyPr>
                      </wps:wsp>
                      <wps:wsp>
                        <wps:cNvPr id="63" name="Text Box 63"/>
                        <wps:cNvSpPr txBox="1"/>
                        <wps:spPr>
                          <a:xfrm>
                            <a:off x="123825" y="2609850"/>
                            <a:ext cx="4600575" cy="228600"/>
                          </a:xfrm>
                          <a:prstGeom prst="rect">
                            <a:avLst/>
                          </a:prstGeom>
                          <a:solidFill>
                            <a:prstClr val="white"/>
                          </a:solidFill>
                          <a:ln>
                            <a:noFill/>
                          </a:ln>
                        </wps:spPr>
                        <wps:txbx>
                          <w:txbxContent>
                            <w:p w14:paraId="4CF5ABC9" w14:textId="148CD399" w:rsidR="007B16B2" w:rsidRPr="00E63990" w:rsidRDefault="007B16B2" w:rsidP="007B16B2">
                              <w:pPr>
                                <w:pStyle w:val="Caption0"/>
                                <w:rPr>
                                  <w:noProof/>
                                  <w:szCs w:val="24"/>
                                </w:rPr>
                              </w:pPr>
                              <w:bookmarkStart w:id="75" w:name="_Ref103010265"/>
                              <w:bookmarkStart w:id="76" w:name="_Toc143201261"/>
                              <w:r>
                                <w:t xml:space="preserve">Figure </w:t>
                              </w:r>
                              <w:fldSimple w:instr=" SEQ Figure \* ARABIC ">
                                <w:r w:rsidR="00470043">
                                  <w:rPr>
                                    <w:noProof/>
                                  </w:rPr>
                                  <w:t>11</w:t>
                                </w:r>
                              </w:fldSimple>
                              <w:bookmarkEnd w:id="75"/>
                              <w:r>
                                <w:t xml:space="preserve">.  Length-weight relationship for </w:t>
                              </w:r>
                              <w:r w:rsidR="006309D3">
                                <w:t>pond-reared dusky flathead fingerlings.</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07A0CF4" id="Group 201" o:spid="_x0000_s1077" style="position:absolute;margin-left:45.3pt;margin-top:6.65pt;width:372pt;height:223.5pt;z-index:251726848" coordsize="47244,28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">
                <v:shape id="Picture 199" o:spid="_x0000_s1078" type="#_x0000_t75" style="position:absolute;width:46767;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">
                  <v:imagedata r:id="rId101" o:title=""/>
                </v:shape>
                <v:shape id="_x0000_s1079" type="#_x0000_t202" style="position:absolute;left:5429;top:952;width:28581;height:3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">
                  <v:textbox style="mso-fit-shape-to-text:t">
                    <w:txbxContent>
                      <w:p w14:paraId="038306AD" w14:textId="4DE091DC" w:rsidR="009F2B1E" w:rsidRPr="00E140E2" w:rsidRDefault="009F2B1E">
                        <w:pPr>
                          <w:rPr>
                            <w:rFonts w:ascii="Arial" w:hAnsi="Arial" w:cs="Arial"/>
                            <w:sz w:val="18"/>
                            <w:szCs w:val="18"/>
                          </w:rPr>
                        </w:pPr>
                        <w:r w:rsidRPr="00E140E2">
                          <w:rPr>
                            <w:rFonts w:ascii="Arial" w:hAnsi="Arial" w:cs="Arial"/>
                            <w:i/>
                            <w:iCs/>
                            <w:sz w:val="18"/>
                            <w:szCs w:val="18"/>
                          </w:rPr>
                          <w:t>Weight</w:t>
                        </w:r>
                        <w:r w:rsidRPr="00E140E2">
                          <w:rPr>
                            <w:rFonts w:ascii="Arial" w:hAnsi="Arial" w:cs="Arial"/>
                            <w:sz w:val="18"/>
                            <w:szCs w:val="18"/>
                          </w:rPr>
                          <w:t xml:space="preserve"> = 0.001</w:t>
                        </w:r>
                        <w:r w:rsidR="00E96C07">
                          <w:rPr>
                            <w:rFonts w:ascii="Arial" w:hAnsi="Arial" w:cs="Arial"/>
                            <w:sz w:val="18"/>
                            <w:szCs w:val="18"/>
                          </w:rPr>
                          <w:t>2</w:t>
                        </w:r>
                        <w:r w:rsidR="00D45303" w:rsidRPr="00E140E2">
                          <w:rPr>
                            <w:rFonts w:ascii="Arial" w:hAnsi="Arial" w:cs="Arial"/>
                            <w:sz w:val="18"/>
                            <w:szCs w:val="18"/>
                          </w:rPr>
                          <w:t>·</w:t>
                        </w:r>
                        <w:r w:rsidR="00BB04D5" w:rsidRPr="00E140E2">
                          <w:rPr>
                            <w:rFonts w:ascii="Arial" w:hAnsi="Arial" w:cs="Arial"/>
                            <w:i/>
                            <w:iCs/>
                            <w:sz w:val="18"/>
                            <w:szCs w:val="18"/>
                          </w:rPr>
                          <w:t>L</w:t>
                        </w:r>
                        <w:r w:rsidR="00D45303" w:rsidRPr="00E140E2">
                          <w:rPr>
                            <w:rFonts w:ascii="Arial" w:hAnsi="Arial" w:cs="Arial"/>
                            <w:i/>
                            <w:iCs/>
                            <w:sz w:val="18"/>
                            <w:szCs w:val="18"/>
                          </w:rPr>
                          <w:t>ength</w:t>
                        </w:r>
                        <w:r w:rsidR="0094636A" w:rsidRPr="00E140E2">
                          <w:rPr>
                            <w:rFonts w:ascii="Arial" w:hAnsi="Arial" w:cs="Arial"/>
                            <w:sz w:val="18"/>
                            <w:szCs w:val="18"/>
                            <w:vertAlign w:val="superscript"/>
                          </w:rPr>
                          <w:t>2</w:t>
                        </w:r>
                        <w:r w:rsidR="0094636A" w:rsidRPr="00E140E2">
                          <w:rPr>
                            <w:rFonts w:ascii="Arial" w:hAnsi="Arial" w:cs="Arial"/>
                            <w:sz w:val="18"/>
                            <w:szCs w:val="18"/>
                          </w:rPr>
                          <w:t xml:space="preserve"> </w:t>
                        </w:r>
                        <w:r w:rsidR="00BB04D5" w:rsidRPr="00E140E2">
                          <w:rPr>
                            <w:rFonts w:ascii="Arial" w:hAnsi="Arial" w:cs="Arial"/>
                            <w:sz w:val="18"/>
                            <w:szCs w:val="18"/>
                          </w:rPr>
                          <w:t>–</w:t>
                        </w:r>
                        <w:r w:rsidR="0094636A" w:rsidRPr="00E140E2">
                          <w:rPr>
                            <w:rFonts w:ascii="Arial" w:hAnsi="Arial" w:cs="Arial"/>
                            <w:sz w:val="18"/>
                            <w:szCs w:val="18"/>
                          </w:rPr>
                          <w:t xml:space="preserve"> </w:t>
                        </w:r>
                        <w:r w:rsidR="00BB04D5" w:rsidRPr="00E140E2">
                          <w:rPr>
                            <w:rFonts w:ascii="Arial" w:hAnsi="Arial" w:cs="Arial"/>
                            <w:sz w:val="18"/>
                            <w:szCs w:val="18"/>
                          </w:rPr>
                          <w:t>0.</w:t>
                        </w:r>
                        <w:r w:rsidR="00E96C07">
                          <w:rPr>
                            <w:rFonts w:ascii="Arial" w:hAnsi="Arial" w:cs="Arial"/>
                            <w:sz w:val="18"/>
                            <w:szCs w:val="18"/>
                          </w:rPr>
                          <w:t>0654</w:t>
                        </w:r>
                        <w:r w:rsidR="00BB04D5" w:rsidRPr="00E140E2">
                          <w:rPr>
                            <w:rFonts w:ascii="Arial" w:hAnsi="Arial" w:cs="Arial"/>
                            <w:sz w:val="18"/>
                            <w:szCs w:val="18"/>
                          </w:rPr>
                          <w:t>·</w:t>
                        </w:r>
                        <w:r w:rsidR="00BB04D5" w:rsidRPr="00E140E2">
                          <w:rPr>
                            <w:rFonts w:ascii="Arial" w:hAnsi="Arial" w:cs="Arial"/>
                            <w:i/>
                            <w:iCs/>
                            <w:sz w:val="18"/>
                            <w:szCs w:val="18"/>
                          </w:rPr>
                          <w:t>Length</w:t>
                        </w:r>
                        <w:r w:rsidR="00BB04D5" w:rsidRPr="00E140E2">
                          <w:rPr>
                            <w:rFonts w:ascii="Arial" w:hAnsi="Arial" w:cs="Arial"/>
                            <w:sz w:val="18"/>
                            <w:szCs w:val="18"/>
                          </w:rPr>
                          <w:t xml:space="preserve"> + </w:t>
                        </w:r>
                        <w:r w:rsidR="00E96C07">
                          <w:rPr>
                            <w:rFonts w:ascii="Arial" w:hAnsi="Arial" w:cs="Arial"/>
                            <w:sz w:val="18"/>
                            <w:szCs w:val="18"/>
                          </w:rPr>
                          <w:t>1.104</w:t>
                        </w:r>
                        <w:r w:rsidR="00BB04D5" w:rsidRPr="00E140E2">
                          <w:rPr>
                            <w:rFonts w:ascii="Arial" w:hAnsi="Arial" w:cs="Arial"/>
                            <w:sz w:val="18"/>
                            <w:szCs w:val="18"/>
                          </w:rPr>
                          <w:br/>
                          <w:t>(R</w:t>
                        </w:r>
                        <w:r w:rsidR="00BB04D5" w:rsidRPr="00E140E2">
                          <w:rPr>
                            <w:rFonts w:ascii="Arial" w:hAnsi="Arial" w:cs="Arial"/>
                            <w:sz w:val="18"/>
                            <w:szCs w:val="18"/>
                            <w:vertAlign w:val="superscript"/>
                          </w:rPr>
                          <w:t>2</w:t>
                        </w:r>
                        <w:r w:rsidR="00BB04D5" w:rsidRPr="00E140E2">
                          <w:rPr>
                            <w:rFonts w:ascii="Arial" w:hAnsi="Arial" w:cs="Arial"/>
                            <w:sz w:val="18"/>
                            <w:szCs w:val="18"/>
                          </w:rPr>
                          <w:t xml:space="preserve"> = </w:t>
                        </w:r>
                        <w:r w:rsidR="00E140E2" w:rsidRPr="00E140E2">
                          <w:rPr>
                            <w:rFonts w:ascii="Arial" w:hAnsi="Arial" w:cs="Arial"/>
                            <w:sz w:val="18"/>
                            <w:szCs w:val="18"/>
                          </w:rPr>
                          <w:t>0.9</w:t>
                        </w:r>
                        <w:r w:rsidR="00E96C07">
                          <w:rPr>
                            <w:rFonts w:ascii="Arial" w:hAnsi="Arial" w:cs="Arial"/>
                            <w:sz w:val="18"/>
                            <w:szCs w:val="18"/>
                          </w:rPr>
                          <w:t>8</w:t>
                        </w:r>
                        <w:r w:rsidR="00E140E2" w:rsidRPr="00E140E2">
                          <w:rPr>
                            <w:rFonts w:ascii="Arial" w:hAnsi="Arial" w:cs="Arial"/>
                            <w:sz w:val="18"/>
                            <w:szCs w:val="18"/>
                          </w:rPr>
                          <w:t>)</w:t>
                        </w:r>
                      </w:p>
                    </w:txbxContent>
                  </v:textbox>
                </v:shape>
                <v:shape id="Text Box 63" o:spid="_x0000_s1080" type="#_x0000_t202" style="position:absolute;left:1238;top:26098;width:4600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" stroked="f">
                  <v:textbox inset="0,0,0,0">
                    <w:txbxContent>
                      <w:p w14:paraId="4CF5ABC9" w14:textId="148CD399" w:rsidR="007B16B2" w:rsidRPr="00E63990" w:rsidRDefault="007B16B2" w:rsidP="007B16B2">
                        <w:pPr>
                          <w:pStyle w:val="Caption0"/>
                          <w:rPr>
                            <w:noProof/>
                            <w:szCs w:val="24"/>
                          </w:rPr>
                        </w:pPr>
                        <w:bookmarkStart w:id="95" w:name="_Ref103010265"/>
                        <w:bookmarkStart w:id="96" w:name="_Toc143201261"/>
                        <w:r>
                          <w:t xml:space="preserve">Figure </w:t>
                        </w:r>
                        <w:fldSimple w:instr=" SEQ Figure \* ARABIC ">
                          <w:r w:rsidR="00470043">
                            <w:rPr>
                              <w:noProof/>
                            </w:rPr>
                            <w:t>11</w:t>
                          </w:r>
                        </w:fldSimple>
                        <w:bookmarkEnd w:id="95"/>
                        <w:r>
                          <w:t xml:space="preserve">.  Length-weight relationship for </w:t>
                        </w:r>
                        <w:r w:rsidR="006309D3">
                          <w:t>pond-reared dusky flathead fingerlings.</w:t>
                        </w:r>
                        <w:bookmarkEnd w:id="96"/>
                      </w:p>
                    </w:txbxContent>
                  </v:textbox>
                </v:shape>
              </v:group>
            </w:pict>
          </mc:Fallback>
        </mc:AlternateContent>
      </w:r>
    </w:p>
    <w:p w14:paraId="3E52AC69" w14:textId="082138ED" w:rsidR="00C83B4A" w:rsidRDefault="00C83B4A" w:rsidP="002558EC">
      <w:pPr>
        <w:pStyle w:val="Body"/>
      </w:pPr>
    </w:p>
    <w:p w14:paraId="1B442A3A" w14:textId="0865202B" w:rsidR="00C83B4A" w:rsidRDefault="00C83B4A" w:rsidP="002558EC">
      <w:pPr>
        <w:pStyle w:val="Body"/>
      </w:pPr>
    </w:p>
    <w:p w14:paraId="4B06C549" w14:textId="0A14408A" w:rsidR="00C83B4A" w:rsidRDefault="00C83B4A" w:rsidP="002558EC">
      <w:pPr>
        <w:pStyle w:val="Body"/>
      </w:pPr>
    </w:p>
    <w:p w14:paraId="505719F3" w14:textId="6DD7D9CA" w:rsidR="00C83B4A" w:rsidRDefault="00C83B4A" w:rsidP="002558EC">
      <w:pPr>
        <w:pStyle w:val="Body"/>
      </w:pPr>
    </w:p>
    <w:p w14:paraId="0FDCE791" w14:textId="32968FBB" w:rsidR="00C83B4A" w:rsidRDefault="00C83B4A" w:rsidP="002558EC">
      <w:pPr>
        <w:pStyle w:val="Body"/>
      </w:pPr>
    </w:p>
    <w:p w14:paraId="02615790" w14:textId="78E3F14B" w:rsidR="00C83B4A" w:rsidRDefault="00C83B4A" w:rsidP="002558EC">
      <w:pPr>
        <w:pStyle w:val="Body"/>
      </w:pPr>
    </w:p>
    <w:p w14:paraId="5BACD3D0" w14:textId="5845B20F" w:rsidR="00C83B4A" w:rsidRDefault="00C83B4A" w:rsidP="002558EC">
      <w:pPr>
        <w:pStyle w:val="Body"/>
      </w:pPr>
    </w:p>
    <w:p w14:paraId="0A4304B6" w14:textId="7CBDB539" w:rsidR="00C83B4A" w:rsidRDefault="00C83B4A" w:rsidP="002558EC">
      <w:pPr>
        <w:pStyle w:val="Body"/>
      </w:pPr>
    </w:p>
    <w:p w14:paraId="14DE538E" w14:textId="032A0236" w:rsidR="00C83B4A" w:rsidRDefault="00C83B4A" w:rsidP="002558EC">
      <w:pPr>
        <w:pStyle w:val="Body"/>
      </w:pPr>
    </w:p>
    <w:p w14:paraId="0B5D26D7" w14:textId="7B199B96" w:rsidR="00C83B4A" w:rsidRDefault="00C83B4A" w:rsidP="002558EC">
      <w:pPr>
        <w:pStyle w:val="Body"/>
      </w:pPr>
    </w:p>
    <w:p w14:paraId="14FD3F8B" w14:textId="178D0B27" w:rsidR="00C83B4A" w:rsidRDefault="00C83B4A" w:rsidP="002558EC">
      <w:pPr>
        <w:pStyle w:val="Body"/>
      </w:pPr>
    </w:p>
    <w:p w14:paraId="33138703" w14:textId="4693D479" w:rsidR="00C83B4A" w:rsidRDefault="00C83B4A" w:rsidP="002558EC">
      <w:pPr>
        <w:pStyle w:val="Body"/>
      </w:pPr>
    </w:p>
    <w:p w14:paraId="304B0F15" w14:textId="77777777" w:rsidR="00736B33" w:rsidRDefault="00736B33" w:rsidP="002558EC">
      <w:pPr>
        <w:pStyle w:val="Body"/>
      </w:pPr>
    </w:p>
    <w:p w14:paraId="07945506" w14:textId="57A3E8F6" w:rsidR="00736B74" w:rsidRDefault="00736B74" w:rsidP="00736B74">
      <w:pPr>
        <w:pStyle w:val="HC"/>
      </w:pPr>
      <w:bookmarkStart w:id="77" w:name="_Toc143201238"/>
      <w:r>
        <w:t>Survival to harvest</w:t>
      </w:r>
      <w:bookmarkEnd w:id="77"/>
    </w:p>
    <w:p w14:paraId="62CC617C" w14:textId="4AE11A6E" w:rsidR="00C8235D" w:rsidRDefault="000049A3" w:rsidP="00736B74">
      <w:pPr>
        <w:pStyle w:val="Body"/>
        <w:rPr>
          <w:lang w:val="en-US"/>
        </w:rPr>
      </w:pPr>
      <w:r>
        <w:rPr>
          <w:lang w:val="en-US"/>
        </w:rPr>
        <w:t xml:space="preserve">Survival of dusky flathead to harvest of fry ponds </w:t>
      </w:r>
      <w:r w:rsidR="00D03EF7">
        <w:rPr>
          <w:lang w:val="en-US"/>
        </w:rPr>
        <w:t xml:space="preserve">at </w:t>
      </w:r>
      <w:r w:rsidR="00D03EF7" w:rsidRPr="00D03EF7">
        <w:rPr>
          <w:i/>
          <w:iCs/>
          <w:lang w:val="en-US"/>
        </w:rPr>
        <w:t>Narooma Aquaculture</w:t>
      </w:r>
      <w:r w:rsidR="00D03EF7">
        <w:rPr>
          <w:lang w:val="en-US"/>
        </w:rPr>
        <w:t xml:space="preserve"> was</w:t>
      </w:r>
      <w:r>
        <w:rPr>
          <w:lang w:val="en-US"/>
        </w:rPr>
        <w:t xml:space="preserve"> highly variable, ranging from </w:t>
      </w:r>
      <w:r w:rsidR="00A87141">
        <w:rPr>
          <w:lang w:val="en-US"/>
        </w:rPr>
        <w:t>0 – 50%</w:t>
      </w:r>
      <w:r w:rsidR="007C20A0">
        <w:rPr>
          <w:lang w:val="en-US"/>
        </w:rPr>
        <w:t xml:space="preserve"> </w:t>
      </w:r>
      <w:r w:rsidR="006C650F">
        <w:rPr>
          <w:lang w:val="en-US"/>
        </w:rPr>
        <w:t xml:space="preserve">after </w:t>
      </w:r>
      <w:r w:rsidR="00145160">
        <w:rPr>
          <w:lang w:val="en-US"/>
        </w:rPr>
        <w:t>8-9 weeks.</w:t>
      </w:r>
      <w:r w:rsidR="007C20A0">
        <w:rPr>
          <w:lang w:val="en-US"/>
        </w:rPr>
        <w:t xml:space="preserve"> </w:t>
      </w:r>
      <w:r w:rsidR="00145160">
        <w:rPr>
          <w:lang w:val="en-US"/>
        </w:rPr>
        <w:t xml:space="preserve"> </w:t>
      </w:r>
    </w:p>
    <w:p w14:paraId="4529CBF4" w14:textId="751946CD" w:rsidR="00736B74" w:rsidRPr="00435181" w:rsidRDefault="00736B74" w:rsidP="00736B74">
      <w:pPr>
        <w:pStyle w:val="Body"/>
      </w:pPr>
      <w:r w:rsidRPr="00435181">
        <w:rPr>
          <w:lang w:val="en-US"/>
        </w:rPr>
        <w:t>Rearing dusky flathead</w:t>
      </w:r>
      <w:r w:rsidR="00C04AB2">
        <w:rPr>
          <w:lang w:val="en-US"/>
        </w:rPr>
        <w:t xml:space="preserve"> fry</w:t>
      </w:r>
      <w:r w:rsidRPr="00435181">
        <w:rPr>
          <w:lang w:val="en-US"/>
        </w:rPr>
        <w:t xml:space="preserve"> at the BIRC</w:t>
      </w:r>
      <w:r w:rsidR="00C8235D">
        <w:rPr>
          <w:lang w:val="en-US"/>
        </w:rPr>
        <w:t xml:space="preserve"> was undertaken through t</w:t>
      </w:r>
      <w:r w:rsidRPr="00435181">
        <w:t xml:space="preserve">wo sequential nursery pond phases, each lasting around 3 weeks, </w:t>
      </w:r>
      <w:r w:rsidR="00D03EF7">
        <w:t>which was</w:t>
      </w:r>
      <w:r w:rsidRPr="00435181">
        <w:t xml:space="preserve"> often necessary to grow fish to a larger fingerling size</w:t>
      </w:r>
      <w:r>
        <w:t xml:space="preserve"> </w:t>
      </w:r>
      <w:r w:rsidRPr="00435181">
        <w:t>(40-50</w:t>
      </w:r>
      <w:r w:rsidR="00D03EF7">
        <w:t> </w:t>
      </w:r>
      <w:r w:rsidRPr="00435181">
        <w:t>mm</w:t>
      </w:r>
      <w:r w:rsidRPr="00435181">
        <w:rPr>
          <w:lang w:val="en-US"/>
        </w:rPr>
        <w:t>).</w:t>
      </w:r>
      <w:r w:rsidRPr="00435181">
        <w:t xml:space="preserve">  </w:t>
      </w:r>
      <w:r w:rsidRPr="00715A19">
        <w:t xml:space="preserve">Survival rates </w:t>
      </w:r>
      <w:r w:rsidR="008F1B43">
        <w:t>dur</w:t>
      </w:r>
      <w:r w:rsidRPr="00715A19">
        <w:t xml:space="preserve">ing </w:t>
      </w:r>
      <w:r w:rsidR="008F1B43">
        <w:t>these</w:t>
      </w:r>
      <w:r w:rsidRPr="00715A19">
        <w:t xml:space="preserve"> two nursery pond phases </w:t>
      </w:r>
      <w:r w:rsidR="00D03EF7">
        <w:t>was</w:t>
      </w:r>
      <w:r w:rsidRPr="00715A19">
        <w:t xml:space="preserve"> highly variable</w:t>
      </w:r>
      <w:r w:rsidR="007C20A0">
        <w:t xml:space="preserve"> </w:t>
      </w:r>
      <w:r w:rsidRPr="00715A19">
        <w:t>(12-100% for phase 1 and 20-68 % for phase 2)</w:t>
      </w:r>
      <w:r w:rsidR="008F1B43">
        <w:t xml:space="preserve"> </w:t>
      </w:r>
      <w:r w:rsidR="00D03EF7" w:rsidRPr="00D03EF7">
        <w:t xml:space="preserve">(Palmer </w:t>
      </w:r>
      <w:r w:rsidR="00D03EF7" w:rsidRPr="00D03EF7">
        <w:rPr>
          <w:i/>
          <w:iCs/>
        </w:rPr>
        <w:t>et al.</w:t>
      </w:r>
      <w:r w:rsidR="00D03EF7" w:rsidRPr="00D03EF7">
        <w:t xml:space="preserve"> 2000).  </w:t>
      </w:r>
      <w:r w:rsidRPr="00435181">
        <w:rPr>
          <w:lang w:val="en-US"/>
        </w:rPr>
        <w:t xml:space="preserve">In comparison to dusky flathead, </w:t>
      </w:r>
      <w:proofErr w:type="spellStart"/>
      <w:r w:rsidRPr="00435181">
        <w:rPr>
          <w:lang w:val="en-US"/>
        </w:rPr>
        <w:t>bartail</w:t>
      </w:r>
      <w:proofErr w:type="spellEnd"/>
      <w:r w:rsidRPr="00435181">
        <w:rPr>
          <w:lang w:val="en-US"/>
        </w:rPr>
        <w:t xml:space="preserve"> flathead larvae reach a size of 31-40 mm TL with a survival rate of 11-27% by 50 days after hatching (</w:t>
      </w:r>
      <w:r w:rsidRPr="00435181">
        <w:rPr>
          <w:lang w:val="en-US"/>
        </w:rPr>
        <w:fldChar w:fldCharType="begin"/>
      </w:r>
      <w:r>
        <w:rPr>
          <w:lang w:val="en-US"/>
        </w:rPr>
        <w:instrText xml:space="preserve"> ADDIN EN.CITE &lt;EndNote&gt;&lt;Cite&gt;&lt;Author&gt;Hotta&lt;/Author&gt;&lt;Year&gt;2000&lt;/Year&gt;&lt;RecNum&gt;10739&lt;/RecNum&gt;&lt;DisplayText&gt;Hotta 2000&lt;/DisplayText&gt;&lt;record&gt;&lt;rec-number&gt;10739&lt;/rec-number&gt;&lt;foreign-keys&gt;&lt;key app="EN" db-id="tdt50dzen52rf8evavlvts57x5rzs2z95r2x" timestamp="1618878965"&gt;10739&lt;/key&gt;&lt;/foreign-keys&gt;&lt;ref-type name="Journal Article"&gt;17&lt;/ref-type&gt;&lt;contributors&gt;&lt;authors&gt;&lt;author&gt;Hotta, K&lt;/author&gt;&lt;/authors&gt;&lt;/contributors&gt;&lt;titles&gt;&lt;title&gt;&lt;style face="normal" font="default" size="100%"&gt;Seed production of a marine teleost, &lt;/style&gt;&lt;style face="italic" font="default" size="100%"&gt;Platycephalus &lt;/style&gt;&lt;style face="normal" font="default" size="100%"&gt;sp&lt;/style&gt;&lt;/title&gt;&lt;secondary-title&gt;Bulletin of Toyama Prefectural Fisheries Research Institute (Japan)&lt;/secondary-title&gt;&lt;/titles&gt;&lt;periodical&gt;&lt;full-title&gt;Bulletin of Toyama Prefectural Fisheries Research Institute (Japan)&lt;/full-title&gt;&lt;/periodical&gt;&lt;dates&gt;&lt;year&gt;2000&lt;/year&gt;&lt;/dates&gt;&lt;isbn&gt;0915-6542&lt;/isbn&gt;&lt;urls&gt;&lt;/urls&gt;&lt;/record&gt;&lt;/Cite&gt;&lt;/EndNote&gt;</w:instrText>
      </w:r>
      <w:r w:rsidRPr="00435181">
        <w:rPr>
          <w:lang w:val="en-US"/>
        </w:rPr>
        <w:fldChar w:fldCharType="separate"/>
      </w:r>
      <w:r w:rsidRPr="00435181">
        <w:rPr>
          <w:noProof/>
          <w:lang w:val="en-US"/>
        </w:rPr>
        <w:t>Hotta 2000</w:t>
      </w:r>
      <w:r w:rsidRPr="00435181">
        <w:fldChar w:fldCharType="end"/>
      </w:r>
      <w:r w:rsidRPr="00435181">
        <w:rPr>
          <w:lang w:val="en-US"/>
        </w:rPr>
        <w:t>).</w:t>
      </w:r>
    </w:p>
    <w:p w14:paraId="4A65483B" w14:textId="24BFA87C" w:rsidR="00145160" w:rsidRPr="005C4025" w:rsidRDefault="00F9679F" w:rsidP="009C5E3C">
      <w:pPr>
        <w:pStyle w:val="Body"/>
      </w:pPr>
      <w:r w:rsidRPr="005C4025">
        <w:t>H</w:t>
      </w:r>
      <w:r w:rsidR="00145160" w:rsidRPr="005C4025">
        <w:t xml:space="preserve">igh variability in survival </w:t>
      </w:r>
      <w:r w:rsidR="00013993" w:rsidRPr="005C4025">
        <w:t xml:space="preserve">of pond-reared flathead fry </w:t>
      </w:r>
      <w:r w:rsidR="00D03EF7">
        <w:t>has</w:t>
      </w:r>
      <w:r w:rsidRPr="005C4025">
        <w:t xml:space="preserve"> been attributed to:</w:t>
      </w:r>
    </w:p>
    <w:p w14:paraId="5E48E1DC" w14:textId="1BAE54B5" w:rsidR="00F9679F" w:rsidRPr="00435181" w:rsidRDefault="00F9679F" w:rsidP="00F9679F">
      <w:pPr>
        <w:pStyle w:val="Body"/>
        <w:numPr>
          <w:ilvl w:val="0"/>
          <w:numId w:val="17"/>
        </w:numPr>
      </w:pPr>
      <w:r w:rsidRPr="00435181">
        <w:t>Irregular (and unpredictable) development of zooplankton blooms in the ponds</w:t>
      </w:r>
      <w:r>
        <w:t xml:space="preserve"> (</w:t>
      </w:r>
      <w:bookmarkStart w:id="78" w:name="_Hlk143081862"/>
      <w:r w:rsidR="00D03EF7" w:rsidRPr="00D03EF7">
        <w:t xml:space="preserve">Palmer </w:t>
      </w:r>
      <w:r w:rsidR="00D03EF7" w:rsidRPr="00D03EF7">
        <w:rPr>
          <w:i/>
          <w:iCs/>
        </w:rPr>
        <w:t>et al</w:t>
      </w:r>
      <w:r w:rsidR="00D03EF7" w:rsidRPr="00D03EF7">
        <w:t>. 2000)</w:t>
      </w:r>
      <w:r w:rsidR="00930420">
        <w:t>.  This</w:t>
      </w:r>
      <w:r w:rsidR="0026154A">
        <w:t xml:space="preserve"> can be a feature of </w:t>
      </w:r>
      <w:proofErr w:type="spellStart"/>
      <w:r w:rsidR="0026154A">
        <w:t>greenwater</w:t>
      </w:r>
      <w:proofErr w:type="spellEnd"/>
      <w:r w:rsidR="0026154A">
        <w:t xml:space="preserve"> pond culture </w:t>
      </w:r>
      <w:r w:rsidR="003466B9">
        <w:t>affecting growth and survival of fry (</w:t>
      </w:r>
      <w:r w:rsidR="00F2690A" w:rsidRPr="00F2690A">
        <w:t xml:space="preserve">Anderson and </w:t>
      </w:r>
      <w:proofErr w:type="spellStart"/>
      <w:r w:rsidR="00F2690A" w:rsidRPr="00F2690A">
        <w:t>Tave</w:t>
      </w:r>
      <w:proofErr w:type="spellEnd"/>
      <w:r w:rsidR="00F2690A" w:rsidRPr="00F2690A">
        <w:t xml:space="preserve"> 1993, Culver and Geddes 1993</w:t>
      </w:r>
      <w:r w:rsidR="003466B9">
        <w:t>)</w:t>
      </w:r>
      <w:r w:rsidR="00883D55">
        <w:t>.</w:t>
      </w:r>
      <w:r w:rsidR="0082119F">
        <w:t xml:space="preserve">  </w:t>
      </w:r>
    </w:p>
    <w:bookmarkEnd w:id="78"/>
    <w:p w14:paraId="2D0DA5B1" w14:textId="290E6572" w:rsidR="00F9679F" w:rsidRPr="00AC6F43" w:rsidRDefault="00F9679F" w:rsidP="00F9679F">
      <w:pPr>
        <w:pStyle w:val="Body"/>
        <w:numPr>
          <w:ilvl w:val="0"/>
          <w:numId w:val="17"/>
        </w:numPr>
      </w:pPr>
      <w:r w:rsidRPr="00AC6F43">
        <w:t xml:space="preserve">Entanglement </w:t>
      </w:r>
      <w:r w:rsidR="00AC6F43" w:rsidRPr="00AC6F43">
        <w:t xml:space="preserve">and entrapment </w:t>
      </w:r>
      <w:r w:rsidRPr="00AC6F43">
        <w:t>of fingerlings in mats of filamentous algae during harvest</w:t>
      </w:r>
      <w:r w:rsidR="008E29D8">
        <w:t xml:space="preserve"> </w:t>
      </w:r>
      <w:r w:rsidR="00883D55" w:rsidRPr="00AC6F43">
        <w:t>(</w:t>
      </w:r>
      <w:r w:rsidR="00F2690A" w:rsidRPr="00F2690A">
        <w:t xml:space="preserve">Palmer </w:t>
      </w:r>
      <w:r w:rsidR="00F2690A" w:rsidRPr="00F2690A">
        <w:rPr>
          <w:i/>
          <w:iCs/>
        </w:rPr>
        <w:t>et al.</w:t>
      </w:r>
      <w:r w:rsidR="00F2690A" w:rsidRPr="00F2690A">
        <w:t xml:space="preserve"> 2000</w:t>
      </w:r>
      <w:r w:rsidR="00883D55" w:rsidRPr="00AC6F43">
        <w:t>)</w:t>
      </w:r>
      <w:r w:rsidRPr="00AC6F43">
        <w:t xml:space="preserve">. </w:t>
      </w:r>
      <w:r w:rsidRPr="00AC6F43">
        <w:rPr>
          <w:lang w:val="en-US"/>
        </w:rPr>
        <w:t xml:space="preserve"> </w:t>
      </w:r>
      <w:r w:rsidR="00F2155F" w:rsidRPr="00AC6F43">
        <w:rPr>
          <w:lang w:val="en-US"/>
        </w:rPr>
        <w:t xml:space="preserve">This problem has been experienced in some ponds at </w:t>
      </w:r>
      <w:r w:rsidR="00F2155F" w:rsidRPr="00F2690A">
        <w:rPr>
          <w:i/>
          <w:iCs/>
          <w:lang w:val="en-US"/>
        </w:rPr>
        <w:t>Narooma Aquaculture</w:t>
      </w:r>
      <w:r w:rsidR="00911141">
        <w:rPr>
          <w:lang w:val="en-US"/>
        </w:rPr>
        <w:t xml:space="preserve"> during 2021</w:t>
      </w:r>
      <w:r w:rsidR="00AC6F43" w:rsidRPr="00AC6F43">
        <w:rPr>
          <w:lang w:val="en-US"/>
        </w:rPr>
        <w:t>.</w:t>
      </w:r>
    </w:p>
    <w:p w14:paraId="7F9A38EF" w14:textId="09070C64" w:rsidR="00F9679F" w:rsidRDefault="00F9679F" w:rsidP="00F9679F">
      <w:pPr>
        <w:pStyle w:val="Body"/>
        <w:numPr>
          <w:ilvl w:val="0"/>
          <w:numId w:val="17"/>
        </w:numPr>
        <w:rPr>
          <w:lang w:val="en-US"/>
        </w:rPr>
      </w:pPr>
      <w:r w:rsidRPr="00435181">
        <w:t xml:space="preserve">Cannibalism, which </w:t>
      </w:r>
      <w:r w:rsidRPr="00435181">
        <w:rPr>
          <w:lang w:val="en-US"/>
        </w:rPr>
        <w:t xml:space="preserve">is also a problem in the culture of juvenile </w:t>
      </w:r>
      <w:proofErr w:type="spellStart"/>
      <w:r w:rsidRPr="00435181">
        <w:rPr>
          <w:lang w:val="en-US"/>
        </w:rPr>
        <w:t>bartail</w:t>
      </w:r>
      <w:proofErr w:type="spellEnd"/>
      <w:r w:rsidRPr="00435181">
        <w:rPr>
          <w:lang w:val="en-US"/>
        </w:rPr>
        <w:t xml:space="preserve"> </w:t>
      </w:r>
      <w:r w:rsidR="00F2690A" w:rsidRPr="00F2690A">
        <w:rPr>
          <w:lang w:val="en-US"/>
        </w:rPr>
        <w:t>flathead (</w:t>
      </w:r>
      <w:proofErr w:type="spellStart"/>
      <w:r w:rsidR="00F2690A" w:rsidRPr="00F2690A">
        <w:rPr>
          <w:lang w:val="en-US"/>
        </w:rPr>
        <w:t>Hotta</w:t>
      </w:r>
      <w:proofErr w:type="spellEnd"/>
      <w:r w:rsidR="00F2690A" w:rsidRPr="00F2690A">
        <w:rPr>
          <w:lang w:val="en-US"/>
        </w:rPr>
        <w:t xml:space="preserve"> 2000).  </w:t>
      </w:r>
      <w:r w:rsidR="006C5008">
        <w:rPr>
          <w:lang w:val="en-US"/>
        </w:rPr>
        <w:t xml:space="preserve">This may be exacerbated by </w:t>
      </w:r>
      <w:r w:rsidR="008B4BF4">
        <w:rPr>
          <w:lang w:val="en-US"/>
        </w:rPr>
        <w:t xml:space="preserve">the </w:t>
      </w:r>
      <w:r w:rsidR="006C5008">
        <w:rPr>
          <w:lang w:val="en-US"/>
        </w:rPr>
        <w:t xml:space="preserve">highly variable growth of fish and </w:t>
      </w:r>
      <w:r w:rsidR="00B819BA">
        <w:rPr>
          <w:lang w:val="en-US"/>
        </w:rPr>
        <w:t xml:space="preserve">when </w:t>
      </w:r>
      <w:r w:rsidR="00643455">
        <w:rPr>
          <w:lang w:val="en-US"/>
        </w:rPr>
        <w:t>food (</w:t>
      </w:r>
      <w:r w:rsidR="00B819BA">
        <w:rPr>
          <w:lang w:val="en-US"/>
        </w:rPr>
        <w:t>prey</w:t>
      </w:r>
      <w:r w:rsidR="00643455">
        <w:rPr>
          <w:lang w:val="en-US"/>
        </w:rPr>
        <w:t>)</w:t>
      </w:r>
      <w:r w:rsidR="00B819BA">
        <w:rPr>
          <w:lang w:val="en-US"/>
        </w:rPr>
        <w:t xml:space="preserve"> is </w:t>
      </w:r>
      <w:r w:rsidR="00F2690A" w:rsidRPr="00F2690A">
        <w:rPr>
          <w:lang w:val="en-US"/>
        </w:rPr>
        <w:t>limited (</w:t>
      </w:r>
      <w:proofErr w:type="spellStart"/>
      <w:r w:rsidR="00F2690A" w:rsidRPr="00F2690A">
        <w:rPr>
          <w:lang w:val="en-US"/>
        </w:rPr>
        <w:t>Baras</w:t>
      </w:r>
      <w:proofErr w:type="spellEnd"/>
      <w:r w:rsidR="00F2690A" w:rsidRPr="00F2690A">
        <w:rPr>
          <w:lang w:val="en-US"/>
        </w:rPr>
        <w:t xml:space="preserve"> and Jobling 2002</w:t>
      </w:r>
      <w:r w:rsidR="00FC6A17">
        <w:rPr>
          <w:lang w:val="en-US"/>
        </w:rPr>
        <w:t>).</w:t>
      </w:r>
    </w:p>
    <w:p w14:paraId="62B01669" w14:textId="5B052C87" w:rsidR="00A36C6F" w:rsidRDefault="00A36C6F" w:rsidP="00F9679F">
      <w:pPr>
        <w:pStyle w:val="Body"/>
        <w:numPr>
          <w:ilvl w:val="0"/>
          <w:numId w:val="17"/>
        </w:numPr>
        <w:rPr>
          <w:lang w:val="en-US"/>
        </w:rPr>
      </w:pPr>
      <w:r>
        <w:rPr>
          <w:lang w:val="en-US"/>
        </w:rPr>
        <w:t xml:space="preserve">Fish </w:t>
      </w:r>
      <w:r w:rsidR="008B4BF4">
        <w:rPr>
          <w:lang w:val="en-US"/>
        </w:rPr>
        <w:t>stranding</w:t>
      </w:r>
      <w:r>
        <w:rPr>
          <w:lang w:val="en-US"/>
        </w:rPr>
        <w:t xml:space="preserve"> during harvest.  </w:t>
      </w:r>
      <w:r w:rsidR="00372232">
        <w:rPr>
          <w:lang w:val="en-US"/>
        </w:rPr>
        <w:t>Dusky flathead fingerlings tend to sit on the pond bottom</w:t>
      </w:r>
      <w:r w:rsidR="00DF79DA">
        <w:rPr>
          <w:lang w:val="en-US"/>
        </w:rPr>
        <w:t xml:space="preserve">, even </w:t>
      </w:r>
      <w:r w:rsidR="00E93F50">
        <w:rPr>
          <w:lang w:val="en-US"/>
        </w:rPr>
        <w:t>in very shallow water</w:t>
      </w:r>
      <w:r w:rsidR="00372232">
        <w:rPr>
          <w:lang w:val="en-US"/>
        </w:rPr>
        <w:t xml:space="preserve"> and </w:t>
      </w:r>
      <w:r w:rsidR="00DF79DA">
        <w:rPr>
          <w:lang w:val="en-US"/>
        </w:rPr>
        <w:t xml:space="preserve">if </w:t>
      </w:r>
      <w:r w:rsidR="00E93F50">
        <w:rPr>
          <w:lang w:val="en-US"/>
        </w:rPr>
        <w:t xml:space="preserve">the </w:t>
      </w:r>
      <w:r w:rsidR="00DF79DA">
        <w:rPr>
          <w:lang w:val="en-US"/>
        </w:rPr>
        <w:t xml:space="preserve">pond </w:t>
      </w:r>
      <w:r w:rsidR="00214EE4">
        <w:rPr>
          <w:lang w:val="en-US"/>
        </w:rPr>
        <w:t>was</w:t>
      </w:r>
      <w:r w:rsidR="00E93F50">
        <w:rPr>
          <w:lang w:val="en-US"/>
        </w:rPr>
        <w:t xml:space="preserve"> drained too quickly fish bec</w:t>
      </w:r>
      <w:r w:rsidR="00214EE4">
        <w:rPr>
          <w:lang w:val="en-US"/>
        </w:rPr>
        <w:t>a</w:t>
      </w:r>
      <w:r w:rsidR="00E93F50">
        <w:rPr>
          <w:lang w:val="en-US"/>
        </w:rPr>
        <w:t xml:space="preserve">me stranded </w:t>
      </w:r>
      <w:r w:rsidR="005C4025">
        <w:rPr>
          <w:lang w:val="en-US"/>
        </w:rPr>
        <w:t>out of water.</w:t>
      </w:r>
    </w:p>
    <w:p w14:paraId="4A864EF5" w14:textId="2054C532" w:rsidR="00D959E7" w:rsidRPr="007A655E" w:rsidRDefault="00B14C9D" w:rsidP="00D959E7">
      <w:pPr>
        <w:pStyle w:val="Body"/>
        <w:numPr>
          <w:ilvl w:val="0"/>
          <w:numId w:val="17"/>
        </w:numPr>
      </w:pPr>
      <w:r>
        <w:rPr>
          <w:lang w:val="en-US"/>
        </w:rPr>
        <w:t>Low salinity</w:t>
      </w:r>
      <w:r w:rsidR="003255CB">
        <w:rPr>
          <w:lang w:val="en-US"/>
        </w:rPr>
        <w:t xml:space="preserve"> at the time of stocking and during the culture period.  </w:t>
      </w:r>
      <w:r w:rsidR="00D959E7" w:rsidRPr="0053684D">
        <w:t xml:space="preserve">In 2022, the failure to </w:t>
      </w:r>
      <w:r w:rsidR="00D959E7">
        <w:t xml:space="preserve">recover </w:t>
      </w:r>
      <w:r w:rsidR="00D959E7" w:rsidRPr="0053684D">
        <w:t xml:space="preserve">fish from </w:t>
      </w:r>
      <w:r w:rsidR="001C15A9">
        <w:t xml:space="preserve">two </w:t>
      </w:r>
      <w:r w:rsidR="00D959E7" w:rsidRPr="0053684D">
        <w:t xml:space="preserve">ponds </w:t>
      </w:r>
      <w:r w:rsidR="00F2690A">
        <w:t xml:space="preserve">at </w:t>
      </w:r>
      <w:r w:rsidR="00F2690A" w:rsidRPr="00F2690A">
        <w:rPr>
          <w:i/>
          <w:iCs/>
        </w:rPr>
        <w:t>Narooma Aquaculture</w:t>
      </w:r>
      <w:r w:rsidR="00F2690A">
        <w:t xml:space="preserve"> </w:t>
      </w:r>
      <w:r w:rsidR="00D959E7" w:rsidRPr="0053684D">
        <w:t xml:space="preserve">was </w:t>
      </w:r>
      <w:r w:rsidR="001C15A9" w:rsidRPr="007A655E">
        <w:t>attr</w:t>
      </w:r>
      <w:r w:rsidR="00E2318D" w:rsidRPr="007A655E">
        <w:t>ibuted</w:t>
      </w:r>
      <w:r w:rsidR="00D959E7" w:rsidRPr="007A655E">
        <w:t xml:space="preserve"> </w:t>
      </w:r>
      <w:r w:rsidR="00155EDF" w:rsidRPr="007A655E">
        <w:t xml:space="preserve">to </w:t>
      </w:r>
      <w:r w:rsidR="00D959E7" w:rsidRPr="007A655E">
        <w:t xml:space="preserve">very low salinity </w:t>
      </w:r>
      <w:r w:rsidR="00155EDF" w:rsidRPr="007A655E">
        <w:t>(</w:t>
      </w:r>
      <w:r w:rsidR="00E16E7F" w:rsidRPr="007A655E">
        <w:t xml:space="preserve">down to </w:t>
      </w:r>
      <w:r w:rsidR="00155EDF" w:rsidRPr="007A655E">
        <w:t xml:space="preserve">5 ppt) </w:t>
      </w:r>
      <w:r w:rsidR="00ED3702" w:rsidRPr="007A655E">
        <w:t>in ponds during filling</w:t>
      </w:r>
      <w:r w:rsidR="00911141" w:rsidRPr="007A655E">
        <w:t xml:space="preserve"> (typically ponds have a salinity </w:t>
      </w:r>
      <w:r w:rsidR="002F5795" w:rsidRPr="007A655E">
        <w:t xml:space="preserve">&gt; </w:t>
      </w:r>
      <w:r w:rsidR="00577585" w:rsidRPr="007A655E">
        <w:t>15</w:t>
      </w:r>
      <w:r w:rsidR="002F5795" w:rsidRPr="007A655E">
        <w:t xml:space="preserve"> ppt)</w:t>
      </w:r>
      <w:r w:rsidR="00ED3702" w:rsidRPr="007A655E">
        <w:t>.</w:t>
      </w:r>
      <w:r w:rsidR="00D959E7" w:rsidRPr="007A655E">
        <w:t xml:space="preserve"> </w:t>
      </w:r>
      <w:r w:rsidR="001F7ED2" w:rsidRPr="007A655E">
        <w:t xml:space="preserve"> </w:t>
      </w:r>
    </w:p>
    <w:p w14:paraId="4967C7D4" w14:textId="671CF606" w:rsidR="00977666" w:rsidRDefault="00977666" w:rsidP="00E363FC">
      <w:pPr>
        <w:pStyle w:val="Body"/>
        <w:numPr>
          <w:ilvl w:val="1"/>
          <w:numId w:val="17"/>
        </w:numPr>
        <w:rPr>
          <w:lang w:val="en-US"/>
        </w:rPr>
      </w:pPr>
      <w:r>
        <w:rPr>
          <w:lang w:val="en-US"/>
        </w:rPr>
        <w:t>Low salinity may stress</w:t>
      </w:r>
      <w:r w:rsidR="002E3F51">
        <w:rPr>
          <w:lang w:val="en-US"/>
        </w:rPr>
        <w:t xml:space="preserve"> or even kill </w:t>
      </w:r>
      <w:r>
        <w:rPr>
          <w:lang w:val="en-US"/>
        </w:rPr>
        <w:t xml:space="preserve">dusk flathead </w:t>
      </w:r>
      <w:r w:rsidR="00E363FC">
        <w:rPr>
          <w:lang w:val="en-US"/>
        </w:rPr>
        <w:t>larvae;</w:t>
      </w:r>
      <w:r w:rsidR="00383F1F">
        <w:rPr>
          <w:lang w:val="en-US"/>
        </w:rPr>
        <w:t xml:space="preserve"> however, their salinity tolerance is unknown.</w:t>
      </w:r>
      <w:r w:rsidR="00D24AEA">
        <w:rPr>
          <w:lang w:val="en-US"/>
        </w:rPr>
        <w:t xml:space="preserve">  Reducing </w:t>
      </w:r>
      <w:r w:rsidR="00A34C76">
        <w:rPr>
          <w:lang w:val="en-US"/>
        </w:rPr>
        <w:t>salinities</w:t>
      </w:r>
      <w:r w:rsidR="00D24AEA">
        <w:rPr>
          <w:lang w:val="en-US"/>
        </w:rPr>
        <w:t xml:space="preserve"> </w:t>
      </w:r>
      <w:r w:rsidR="005D2627">
        <w:rPr>
          <w:lang w:val="en-US"/>
        </w:rPr>
        <w:t xml:space="preserve">to 5 ppt during marking of </w:t>
      </w:r>
      <w:r w:rsidR="00E16AD6">
        <w:rPr>
          <w:lang w:val="en-US"/>
        </w:rPr>
        <w:t xml:space="preserve">dusky flathead fingerlings with </w:t>
      </w:r>
      <w:r w:rsidR="001C15A9">
        <w:rPr>
          <w:lang w:val="en-US"/>
        </w:rPr>
        <w:t>oxytetracycline</w:t>
      </w:r>
      <w:r w:rsidR="00E16AD6">
        <w:rPr>
          <w:lang w:val="en-US"/>
        </w:rPr>
        <w:t xml:space="preserve"> caused </w:t>
      </w:r>
      <w:r w:rsidR="00E363FC">
        <w:rPr>
          <w:lang w:val="en-US"/>
        </w:rPr>
        <w:t>increased</w:t>
      </w:r>
      <w:r w:rsidR="00E16AD6">
        <w:rPr>
          <w:lang w:val="en-US"/>
        </w:rPr>
        <w:t xml:space="preserve"> </w:t>
      </w:r>
      <w:r w:rsidR="00F2690A" w:rsidRPr="00F2690A">
        <w:rPr>
          <w:lang w:val="en-US"/>
        </w:rPr>
        <w:t>mortalities (Butcher et al. 2003</w:t>
      </w:r>
      <w:r w:rsidR="00E363FC">
        <w:rPr>
          <w:lang w:val="en-US"/>
        </w:rPr>
        <w:t>).</w:t>
      </w:r>
      <w:r w:rsidR="008572D3">
        <w:rPr>
          <w:lang w:val="en-US"/>
        </w:rPr>
        <w:t xml:space="preserve">  </w:t>
      </w:r>
    </w:p>
    <w:p w14:paraId="0C4953ED" w14:textId="5ACAFD7D" w:rsidR="009427E8" w:rsidRDefault="009427E8" w:rsidP="00E363FC">
      <w:pPr>
        <w:pStyle w:val="Body"/>
        <w:numPr>
          <w:ilvl w:val="1"/>
          <w:numId w:val="17"/>
        </w:numPr>
        <w:rPr>
          <w:lang w:val="en-US"/>
        </w:rPr>
      </w:pPr>
      <w:r>
        <w:rPr>
          <w:lang w:val="en-US"/>
        </w:rPr>
        <w:t xml:space="preserve">Since dusky flathead </w:t>
      </w:r>
      <w:r w:rsidR="005259ED">
        <w:rPr>
          <w:lang w:val="en-US"/>
        </w:rPr>
        <w:t>lack</w:t>
      </w:r>
      <w:r w:rsidR="005D1B96">
        <w:rPr>
          <w:lang w:val="en-US"/>
        </w:rPr>
        <w:t xml:space="preserve"> a swim bladder,</w:t>
      </w:r>
      <w:r w:rsidR="00D076B8">
        <w:rPr>
          <w:lang w:val="en-US"/>
        </w:rPr>
        <w:t xml:space="preserve"> high salinity </w:t>
      </w:r>
      <w:r w:rsidR="00096C81">
        <w:rPr>
          <w:lang w:val="en-US"/>
        </w:rPr>
        <w:t xml:space="preserve">may </w:t>
      </w:r>
      <w:r w:rsidR="00D076B8">
        <w:rPr>
          <w:lang w:val="en-US"/>
        </w:rPr>
        <w:t xml:space="preserve">help </w:t>
      </w:r>
      <w:r w:rsidR="001E6C97">
        <w:rPr>
          <w:lang w:val="en-US"/>
        </w:rPr>
        <w:t xml:space="preserve">to keep larvae </w:t>
      </w:r>
      <w:r w:rsidR="000E5949">
        <w:rPr>
          <w:lang w:val="en-US"/>
        </w:rPr>
        <w:t xml:space="preserve">buoyant. </w:t>
      </w:r>
      <w:r w:rsidR="00096C81">
        <w:rPr>
          <w:lang w:val="en-US"/>
        </w:rPr>
        <w:t xml:space="preserve"> However, at </w:t>
      </w:r>
      <w:r w:rsidR="000E5949">
        <w:rPr>
          <w:lang w:val="en-US"/>
        </w:rPr>
        <w:t xml:space="preserve">low salinities larvae may need to </w:t>
      </w:r>
      <w:r w:rsidR="0010734C">
        <w:rPr>
          <w:lang w:val="en-US"/>
        </w:rPr>
        <w:t>consume</w:t>
      </w:r>
      <w:r w:rsidR="000E5949">
        <w:rPr>
          <w:lang w:val="en-US"/>
        </w:rPr>
        <w:t xml:space="preserve"> more energy to </w:t>
      </w:r>
      <w:r w:rsidR="0010734C">
        <w:rPr>
          <w:lang w:val="en-US"/>
        </w:rPr>
        <w:t>stay</w:t>
      </w:r>
      <w:r w:rsidR="000E5949">
        <w:rPr>
          <w:lang w:val="en-US"/>
        </w:rPr>
        <w:t xml:space="preserve"> in th</w:t>
      </w:r>
      <w:r w:rsidR="0010734C">
        <w:rPr>
          <w:lang w:val="en-US"/>
        </w:rPr>
        <w:t>e</w:t>
      </w:r>
      <w:r w:rsidR="000E5949">
        <w:rPr>
          <w:lang w:val="en-US"/>
        </w:rPr>
        <w:t xml:space="preserve"> water column and </w:t>
      </w:r>
      <w:r w:rsidR="0010734C">
        <w:rPr>
          <w:lang w:val="en-US"/>
        </w:rPr>
        <w:t xml:space="preserve">amongst prey (plankton). </w:t>
      </w:r>
    </w:p>
    <w:p w14:paraId="254214C7" w14:textId="0937B79E" w:rsidR="00286498" w:rsidRPr="0053684D" w:rsidRDefault="00286498" w:rsidP="00286498">
      <w:pPr>
        <w:pStyle w:val="Body"/>
        <w:numPr>
          <w:ilvl w:val="1"/>
          <w:numId w:val="17"/>
        </w:numPr>
      </w:pPr>
      <w:r w:rsidRPr="0053684D">
        <w:t xml:space="preserve">Reduced salinity </w:t>
      </w:r>
      <w:r>
        <w:t>may affect productivity of marine and brackish water plankton species (</w:t>
      </w:r>
      <w:r w:rsidR="00F2690A" w:rsidRPr="00F2690A">
        <w:t xml:space="preserve">Brand 1984, </w:t>
      </w:r>
      <w:proofErr w:type="spellStart"/>
      <w:r w:rsidR="00F2690A" w:rsidRPr="00F2690A">
        <w:t>Paturej</w:t>
      </w:r>
      <w:proofErr w:type="spellEnd"/>
      <w:r w:rsidR="00F2690A" w:rsidRPr="00F2690A">
        <w:t xml:space="preserve"> and </w:t>
      </w:r>
      <w:proofErr w:type="spellStart"/>
      <w:r w:rsidR="00F2690A" w:rsidRPr="00F2690A">
        <w:t>Gutkowska</w:t>
      </w:r>
      <w:proofErr w:type="spellEnd"/>
      <w:r w:rsidR="00F2690A" w:rsidRPr="00F2690A">
        <w:t xml:space="preserve"> 2015</w:t>
      </w:r>
      <w:r>
        <w:t>), thereby reducing food</w:t>
      </w:r>
      <w:r w:rsidR="00977666">
        <w:t xml:space="preserve"> (prey)</w:t>
      </w:r>
      <w:r>
        <w:t xml:space="preserve"> availability.</w:t>
      </w:r>
    </w:p>
    <w:p w14:paraId="31B1BBD7" w14:textId="2E769E9E" w:rsidR="00252A17" w:rsidRDefault="00930420" w:rsidP="00F9679F">
      <w:pPr>
        <w:pStyle w:val="Body"/>
        <w:numPr>
          <w:ilvl w:val="0"/>
          <w:numId w:val="17"/>
        </w:numPr>
        <w:rPr>
          <w:lang w:val="en-US"/>
        </w:rPr>
      </w:pPr>
      <w:r>
        <w:rPr>
          <w:lang w:val="en-US"/>
        </w:rPr>
        <w:t xml:space="preserve">Rainfall.  </w:t>
      </w:r>
      <w:r w:rsidR="00252A17">
        <w:rPr>
          <w:lang w:val="en-US"/>
        </w:rPr>
        <w:t xml:space="preserve">High </w:t>
      </w:r>
      <w:r w:rsidR="00286498">
        <w:rPr>
          <w:lang w:val="en-US"/>
        </w:rPr>
        <w:t>rainfall</w:t>
      </w:r>
      <w:r w:rsidR="00252A17">
        <w:rPr>
          <w:lang w:val="en-US"/>
        </w:rPr>
        <w:t xml:space="preserve"> </w:t>
      </w:r>
      <w:r w:rsidR="0097093E">
        <w:rPr>
          <w:lang w:val="en-US"/>
        </w:rPr>
        <w:t xml:space="preserve">and run-off of freshwater from land </w:t>
      </w:r>
      <w:r w:rsidR="003438AC">
        <w:rPr>
          <w:lang w:val="en-US"/>
        </w:rPr>
        <w:t>surrendering</w:t>
      </w:r>
      <w:r w:rsidR="0097093E">
        <w:rPr>
          <w:lang w:val="en-US"/>
        </w:rPr>
        <w:t xml:space="preserve"> the </w:t>
      </w:r>
      <w:r w:rsidR="003438AC">
        <w:rPr>
          <w:lang w:val="en-US"/>
        </w:rPr>
        <w:t>ponds</w:t>
      </w:r>
      <w:r w:rsidR="0097093E">
        <w:rPr>
          <w:lang w:val="en-US"/>
        </w:rPr>
        <w:t xml:space="preserve"> </w:t>
      </w:r>
      <w:r w:rsidR="00C941D0">
        <w:rPr>
          <w:lang w:val="en-US"/>
        </w:rPr>
        <w:t xml:space="preserve">may not only reduce </w:t>
      </w:r>
      <w:r w:rsidR="00072950">
        <w:rPr>
          <w:lang w:val="en-US"/>
        </w:rPr>
        <w:t xml:space="preserve">pond salinity but also </w:t>
      </w:r>
      <w:r w:rsidR="00A02FA4">
        <w:rPr>
          <w:lang w:val="en-US"/>
        </w:rPr>
        <w:t xml:space="preserve">cause </w:t>
      </w:r>
      <w:r w:rsidR="00387F0C">
        <w:rPr>
          <w:lang w:val="en-US"/>
        </w:rPr>
        <w:t xml:space="preserve">loss of </w:t>
      </w:r>
      <w:r w:rsidR="00A02FA4">
        <w:rPr>
          <w:lang w:val="en-US"/>
        </w:rPr>
        <w:t xml:space="preserve">food </w:t>
      </w:r>
      <w:r w:rsidR="00BB1547">
        <w:rPr>
          <w:lang w:val="en-US"/>
        </w:rPr>
        <w:t>(</w:t>
      </w:r>
      <w:r w:rsidR="00A02FA4">
        <w:rPr>
          <w:lang w:val="en-US"/>
        </w:rPr>
        <w:t xml:space="preserve">prey) </w:t>
      </w:r>
      <w:r w:rsidR="00387F0C">
        <w:rPr>
          <w:lang w:val="en-US"/>
        </w:rPr>
        <w:t>with overflow of pondwater.</w:t>
      </w:r>
      <w:r w:rsidR="00060B79">
        <w:rPr>
          <w:lang w:val="en-US"/>
        </w:rPr>
        <w:t xml:space="preserve">  An extended period of </w:t>
      </w:r>
      <w:r w:rsidR="009578AA">
        <w:rPr>
          <w:lang w:val="en-US"/>
        </w:rPr>
        <w:t xml:space="preserve">overcast in rainy days in 2020 may also have </w:t>
      </w:r>
      <w:r w:rsidR="009F6E4F">
        <w:rPr>
          <w:lang w:val="en-US"/>
        </w:rPr>
        <w:t>limited</w:t>
      </w:r>
      <w:r w:rsidR="009578AA">
        <w:rPr>
          <w:lang w:val="en-US"/>
        </w:rPr>
        <w:t xml:space="preserve"> </w:t>
      </w:r>
      <w:r w:rsidR="000E32CE" w:rsidRPr="000E32CE">
        <w:rPr>
          <w:lang w:val="en-US"/>
        </w:rPr>
        <w:t xml:space="preserve">photosynthetic </w:t>
      </w:r>
      <w:r w:rsidR="009578AA">
        <w:rPr>
          <w:lang w:val="en-US"/>
        </w:rPr>
        <w:t>product</w:t>
      </w:r>
      <w:r w:rsidR="009F6E4F">
        <w:rPr>
          <w:lang w:val="en-US"/>
        </w:rPr>
        <w:t xml:space="preserve">ivity </w:t>
      </w:r>
    </w:p>
    <w:p w14:paraId="588068CF" w14:textId="1577B40D" w:rsidR="00C83B4A" w:rsidRDefault="00C83B4A">
      <w:pPr>
        <w:rPr>
          <w:rFonts w:ascii="Arial" w:hAnsi="Arial" w:cs="Arial"/>
          <w:sz w:val="18"/>
        </w:rPr>
      </w:pPr>
      <w:r>
        <w:br w:type="page"/>
      </w:r>
    </w:p>
    <w:p w14:paraId="2BF73CAA" w14:textId="5136CD77" w:rsidR="00927525" w:rsidRDefault="00927525" w:rsidP="007B5ADD">
      <w:pPr>
        <w:pStyle w:val="HA"/>
      </w:pPr>
      <w:bookmarkStart w:id="79" w:name="_Toc143201239"/>
      <w:r>
        <w:lastRenderedPageBreak/>
        <w:t>Nutritional requirement and feeding</w:t>
      </w:r>
      <w:bookmarkEnd w:id="79"/>
    </w:p>
    <w:p w14:paraId="7581C825" w14:textId="1E11763F" w:rsidR="00927525" w:rsidRPr="00435181" w:rsidRDefault="00927525" w:rsidP="004C6197">
      <w:pPr>
        <w:pStyle w:val="bodycopy"/>
        <w:rPr>
          <w:lang w:val="en-US"/>
        </w:rPr>
      </w:pPr>
      <w:r w:rsidRPr="00435181">
        <w:rPr>
          <w:lang w:val="en-US"/>
        </w:rPr>
        <w:t xml:space="preserve">There is no published information on the nutritional requirements of flathead in captivity.  Experiences at the BIRC indicated that both </w:t>
      </w:r>
      <w:r w:rsidR="00CA7076">
        <w:rPr>
          <w:lang w:val="en-US"/>
        </w:rPr>
        <w:t xml:space="preserve">captive-held </w:t>
      </w:r>
      <w:r w:rsidRPr="00435181">
        <w:rPr>
          <w:lang w:val="en-US"/>
        </w:rPr>
        <w:t xml:space="preserve">broodstock and juveniles harvested from ponds were very difficult to wean onto artificial diets (pellets), but with persistence this was achieved for at least </w:t>
      </w:r>
      <w:r w:rsidR="00873FB5">
        <w:rPr>
          <w:lang w:val="en-US"/>
        </w:rPr>
        <w:t xml:space="preserve">with </w:t>
      </w:r>
      <w:r w:rsidRPr="00435181">
        <w:rPr>
          <w:lang w:val="en-US"/>
        </w:rPr>
        <w:t xml:space="preserve">one group of larger fingerlings (P. Palmer, </w:t>
      </w:r>
      <w:r w:rsidRPr="00435181">
        <w:rPr>
          <w:i/>
          <w:lang w:val="en-US"/>
        </w:rPr>
        <w:t>pers comm</w:t>
      </w:r>
      <w:r w:rsidRPr="00435181">
        <w:rPr>
          <w:lang w:val="en-US"/>
        </w:rPr>
        <w:t xml:space="preserve">.).  </w:t>
      </w:r>
      <w:r w:rsidR="00F62824">
        <w:rPr>
          <w:lang w:val="en-US"/>
        </w:rPr>
        <w:t>W</w:t>
      </w:r>
      <w:r w:rsidRPr="00435181">
        <w:rPr>
          <w:lang w:val="en-US"/>
        </w:rPr>
        <w:t xml:space="preserve">eaning difficulty has also been observed in </w:t>
      </w:r>
      <w:proofErr w:type="spellStart"/>
      <w:r w:rsidRPr="00435181">
        <w:rPr>
          <w:lang w:val="en-US"/>
        </w:rPr>
        <w:t>bartail</w:t>
      </w:r>
      <w:proofErr w:type="spellEnd"/>
      <w:r w:rsidRPr="00435181">
        <w:rPr>
          <w:lang w:val="en-US"/>
        </w:rPr>
        <w:t xml:space="preserve"> flathead (</w:t>
      </w:r>
      <w:r w:rsidRPr="00435181">
        <w:rPr>
          <w:i/>
          <w:lang w:val="en-US"/>
        </w:rPr>
        <w:t>P. indicus</w:t>
      </w:r>
      <w:r w:rsidRPr="00435181">
        <w:rPr>
          <w:lang w:val="en-US"/>
        </w:rPr>
        <w:t xml:space="preserve">) </w:t>
      </w:r>
      <w:r w:rsidR="00F2690A" w:rsidRPr="00F2690A">
        <w:rPr>
          <w:lang w:val="en-US"/>
        </w:rPr>
        <w:t>(</w:t>
      </w:r>
      <w:proofErr w:type="spellStart"/>
      <w:r w:rsidR="00F2690A" w:rsidRPr="00F2690A">
        <w:rPr>
          <w:lang w:val="en-US"/>
        </w:rPr>
        <w:t>Hotta</w:t>
      </w:r>
      <w:proofErr w:type="spellEnd"/>
      <w:r w:rsidR="00F2690A" w:rsidRPr="00F2690A">
        <w:rPr>
          <w:lang w:val="en-US"/>
        </w:rPr>
        <w:t xml:space="preserve"> 2000</w:t>
      </w:r>
      <w:r w:rsidRPr="00435181">
        <w:rPr>
          <w:lang w:val="en-US"/>
        </w:rPr>
        <w:t>).  Instead</w:t>
      </w:r>
      <w:r w:rsidR="00F62824">
        <w:rPr>
          <w:lang w:val="en-US"/>
        </w:rPr>
        <w:t>,</w:t>
      </w:r>
      <w:r w:rsidRPr="00435181">
        <w:rPr>
          <w:lang w:val="en-US"/>
        </w:rPr>
        <w:t xml:space="preserve"> fish have been fed on either live food (</w:t>
      </w:r>
      <w:proofErr w:type="gramStart"/>
      <w:r w:rsidRPr="00435181">
        <w:rPr>
          <w:lang w:val="en-US"/>
        </w:rPr>
        <w:t>e.g.</w:t>
      </w:r>
      <w:proofErr w:type="gramEnd"/>
      <w:r w:rsidRPr="00435181">
        <w:rPr>
          <w:lang w:val="en-US"/>
        </w:rPr>
        <w:t xml:space="preserve"> brine shrimp</w:t>
      </w:r>
      <w:r w:rsidR="003B3E50">
        <w:rPr>
          <w:lang w:val="en-US"/>
        </w:rPr>
        <w:t xml:space="preserve"> for juveniles</w:t>
      </w:r>
      <w:r w:rsidRPr="00435181">
        <w:rPr>
          <w:lang w:val="en-US"/>
        </w:rPr>
        <w:t xml:space="preserve">), or fresh </w:t>
      </w:r>
      <w:r w:rsidR="003B3E50">
        <w:rPr>
          <w:lang w:val="en-US"/>
        </w:rPr>
        <w:t>and</w:t>
      </w:r>
      <w:r w:rsidRPr="00435181">
        <w:rPr>
          <w:lang w:val="en-US"/>
        </w:rPr>
        <w:t xml:space="preserve"> thawed food (e.g. pilchards).</w:t>
      </w:r>
    </w:p>
    <w:p w14:paraId="16347372" w14:textId="77777777" w:rsidR="00CE138E" w:rsidRDefault="00CE138E" w:rsidP="003B3E50">
      <w:pPr>
        <w:pStyle w:val="bodycopy"/>
      </w:pPr>
    </w:p>
    <w:p w14:paraId="1A6197A6" w14:textId="6892ACF4" w:rsidR="00435181" w:rsidRPr="00435181" w:rsidRDefault="00CB04AA" w:rsidP="007B5ADD">
      <w:pPr>
        <w:pStyle w:val="HA"/>
      </w:pPr>
      <w:bookmarkStart w:id="80" w:name="_Toc533158723"/>
      <w:bookmarkStart w:id="81" w:name="_Toc143201240"/>
      <w:r>
        <w:t>D</w:t>
      </w:r>
      <w:r w:rsidR="00435181" w:rsidRPr="00435181">
        <w:t>iseases and health management</w:t>
      </w:r>
      <w:bookmarkEnd w:id="80"/>
      <w:bookmarkEnd w:id="81"/>
    </w:p>
    <w:p w14:paraId="2D03876F" w14:textId="2CC45F83" w:rsidR="00435181" w:rsidRDefault="00C22463" w:rsidP="004C6197">
      <w:pPr>
        <w:pStyle w:val="bodycopy"/>
        <w:rPr>
          <w:lang w:val="en-US"/>
        </w:rPr>
      </w:pPr>
      <w:r>
        <w:rPr>
          <w:noProof/>
          <w:lang w:val="en-US"/>
        </w:rPr>
        <mc:AlternateContent>
          <mc:Choice Requires="wpg">
            <w:drawing>
              <wp:anchor distT="0" distB="0" distL="114300" distR="114300" simplePos="0" relativeHeight="251679744" behindDoc="0" locked="0" layoutInCell="1" allowOverlap="1" wp14:anchorId="12208754" wp14:editId="4E68E060">
                <wp:simplePos x="0" y="0"/>
                <wp:positionH relativeFrom="margin">
                  <wp:align>right</wp:align>
                </wp:positionH>
                <wp:positionV relativeFrom="paragraph">
                  <wp:posOffset>66040</wp:posOffset>
                </wp:positionV>
                <wp:extent cx="2276475" cy="3147060"/>
                <wp:effectExtent l="0" t="0" r="9525" b="0"/>
                <wp:wrapSquare wrapText="bothSides"/>
                <wp:docPr id="60" name="Group 60"/>
                <wp:cNvGraphicFramePr/>
                <a:graphic xmlns:a="http://schemas.openxmlformats.org/drawingml/2006/main">
                  <a:graphicData uri="http://schemas.microsoft.com/office/word/2010/wordprocessingGroup">
                    <wpg:wgp>
                      <wpg:cNvGrpSpPr/>
                      <wpg:grpSpPr>
                        <a:xfrm>
                          <a:off x="0" y="0"/>
                          <a:ext cx="2276475" cy="3147060"/>
                          <a:chOff x="-114300" y="0"/>
                          <a:chExt cx="2276475" cy="3147060"/>
                        </a:xfrm>
                      </wpg:grpSpPr>
                      <pic:pic xmlns:pic="http://schemas.openxmlformats.org/drawingml/2006/picture">
                        <pic:nvPicPr>
                          <pic:cNvPr id="16" name="Picture 16"/>
                          <pic:cNvPicPr>
                            <a:picLocks noChangeAspect="1"/>
                          </pic:cNvPicPr>
                        </pic:nvPicPr>
                        <pic:blipFill>
                          <a:blip r:embed="rId102">
                            <a:extLst>
                              <a:ext uri="{28A0092B-C50C-407E-A947-70E740481C1C}">
                                <a14:useLocalDpi xmlns:a14="http://schemas.microsoft.com/office/drawing/2010/main"/>
                              </a:ext>
                            </a:extLst>
                          </a:blip>
                          <a:srcRect/>
                          <a:stretch>
                            <a:fillRect/>
                          </a:stretch>
                        </pic:blipFill>
                        <pic:spPr bwMode="auto">
                          <a:xfrm>
                            <a:off x="0" y="0"/>
                            <a:ext cx="2054225" cy="2653665"/>
                          </a:xfrm>
                          <a:prstGeom prst="rect">
                            <a:avLst/>
                          </a:prstGeom>
                          <a:noFill/>
                          <a:ln>
                            <a:noFill/>
                          </a:ln>
                        </pic:spPr>
                      </pic:pic>
                      <wps:wsp>
                        <wps:cNvPr id="57" name="Text Box 57"/>
                        <wps:cNvSpPr txBox="1"/>
                        <wps:spPr>
                          <a:xfrm>
                            <a:off x="-114300" y="2676525"/>
                            <a:ext cx="2276475" cy="470535"/>
                          </a:xfrm>
                          <a:prstGeom prst="rect">
                            <a:avLst/>
                          </a:prstGeom>
                          <a:solidFill>
                            <a:prstClr val="white"/>
                          </a:solidFill>
                          <a:ln>
                            <a:noFill/>
                          </a:ln>
                        </wps:spPr>
                        <wps:txbx>
                          <w:txbxContent>
                            <w:p w14:paraId="780AE5B3" w14:textId="64DBC99B" w:rsidR="00692DD7" w:rsidRPr="0081741F" w:rsidRDefault="00692DD7" w:rsidP="00692DD7">
                              <w:pPr>
                                <w:pStyle w:val="Caption0"/>
                                <w:rPr>
                                  <w:noProof/>
                                  <w:szCs w:val="20"/>
                                </w:rPr>
                              </w:pPr>
                              <w:bookmarkStart w:id="82" w:name="_Ref94778208"/>
                              <w:bookmarkStart w:id="83" w:name="_Toc143201262"/>
                              <w:r>
                                <w:t xml:space="preserve">Figure </w:t>
                              </w:r>
                              <w:fldSimple w:instr=" SEQ Figure \* ARABIC ">
                                <w:r w:rsidR="00470043">
                                  <w:rPr>
                                    <w:noProof/>
                                  </w:rPr>
                                  <w:t>12</w:t>
                                </w:r>
                              </w:fldSimple>
                              <w:bookmarkEnd w:id="82"/>
                              <w:r>
                                <w:t xml:space="preserve">.  </w:t>
                              </w:r>
                              <w:r w:rsidR="00FA32A2">
                                <w:t xml:space="preserve">Nematode (c.f. </w:t>
                              </w:r>
                              <w:r w:rsidR="00FA32A2" w:rsidRPr="00FA32A2">
                                <w:rPr>
                                  <w:i/>
                                  <w:iCs/>
                                </w:rPr>
                                <w:t>Philametra</w:t>
                              </w:r>
                              <w:r w:rsidR="00FA32A2">
                                <w:t xml:space="preserve"> sp.) from the gonads of dusky flathead.</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2208754" id="Group 60" o:spid="_x0000_s1081" style="position:absolute;margin-left:128.05pt;margin-top:5.2pt;width:179.25pt;height:247.8pt;z-index:251679744;mso-position-horizontal:right;mso-position-horizontal-relative:margin;mso-width-relative:margin" coordorigin="-1143" coordsize="22764,314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">
                <v:shape id="Picture 16" o:spid="_x0000_s1082" type="#_x0000_t75" style="position:absolute;width:20542;height:2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">
                  <v:imagedata r:id="rId103" o:title=""/>
                </v:shape>
                <v:shape id="Text Box 57" o:spid="_x0000_s1083" type="#_x0000_t202" style="position:absolute;left:-1143;top:26765;width:22764;height:4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14:paraId="780AE5B3" w14:textId="64DBC99B" w:rsidR="00692DD7" w:rsidRPr="0081741F" w:rsidRDefault="00692DD7" w:rsidP="00692DD7">
                        <w:pPr>
                          <w:pStyle w:val="Caption0"/>
                          <w:rPr>
                            <w:noProof/>
                            <w:szCs w:val="20"/>
                          </w:rPr>
                        </w:pPr>
                        <w:bookmarkStart w:id="104" w:name="_Ref94778208"/>
                        <w:bookmarkStart w:id="105" w:name="_Toc143201262"/>
                        <w:r>
                          <w:t xml:space="preserve">Figure </w:t>
                        </w:r>
                        <w:fldSimple w:instr=" SEQ Figure \* ARABIC ">
                          <w:r w:rsidR="00470043">
                            <w:rPr>
                              <w:noProof/>
                            </w:rPr>
                            <w:t>12</w:t>
                          </w:r>
                        </w:fldSimple>
                        <w:bookmarkEnd w:id="104"/>
                        <w:r>
                          <w:t xml:space="preserve">.  </w:t>
                        </w:r>
                        <w:r w:rsidR="00FA32A2">
                          <w:t xml:space="preserve">Nematode (c.f. </w:t>
                        </w:r>
                        <w:r w:rsidR="00FA32A2" w:rsidRPr="00FA32A2">
                          <w:rPr>
                            <w:i/>
                            <w:iCs/>
                          </w:rPr>
                          <w:t>Philametra</w:t>
                        </w:r>
                        <w:r w:rsidR="00FA32A2">
                          <w:t xml:space="preserve"> sp.) from the gonads of dusky flathead.</w:t>
                        </w:r>
                        <w:bookmarkEnd w:id="105"/>
                      </w:p>
                    </w:txbxContent>
                  </v:textbox>
                </v:shape>
                <w10:wrap type="square" anchorx="margin"/>
              </v:group>
            </w:pict>
          </mc:Fallback>
        </mc:AlternateContent>
      </w:r>
      <w:r w:rsidR="00435181" w:rsidRPr="00435181">
        <w:rPr>
          <w:lang w:val="en-US"/>
        </w:rPr>
        <w:t xml:space="preserve">There </w:t>
      </w:r>
      <w:r w:rsidR="005D3723">
        <w:rPr>
          <w:lang w:val="en-US"/>
        </w:rPr>
        <w:t>have been</w:t>
      </w:r>
      <w:r w:rsidR="00435181" w:rsidRPr="00435181">
        <w:rPr>
          <w:lang w:val="en-US"/>
        </w:rPr>
        <w:t xml:space="preserve"> no major diseases encountered in dusky flathead in captivity (</w:t>
      </w:r>
      <w:r w:rsidR="00F2690A" w:rsidRPr="00F2690A">
        <w:rPr>
          <w:lang w:val="en-US"/>
        </w:rPr>
        <w:t xml:space="preserve">Palmer </w:t>
      </w:r>
      <w:r w:rsidR="00F2690A" w:rsidRPr="00F2690A">
        <w:rPr>
          <w:i/>
          <w:iCs/>
          <w:lang w:val="en-US"/>
        </w:rPr>
        <w:t>et al.</w:t>
      </w:r>
      <w:r w:rsidR="00F2690A" w:rsidRPr="00F2690A">
        <w:rPr>
          <w:lang w:val="en-US"/>
        </w:rPr>
        <w:t xml:space="preserve"> 2000</w:t>
      </w:r>
      <w:r w:rsidR="00435181" w:rsidRPr="00435181">
        <w:rPr>
          <w:lang w:val="en-US"/>
        </w:rPr>
        <w:t xml:space="preserve">).  At the BIRC a standardized quarantine procedures involved treating newly collected wild broodstock with baths of freshwater and formalin </w:t>
      </w:r>
      <w:r w:rsidR="00F2690A">
        <w:rPr>
          <w:lang w:val="en-US"/>
        </w:rPr>
        <w:t xml:space="preserve">to </w:t>
      </w:r>
      <w:r w:rsidR="00435181" w:rsidRPr="00435181">
        <w:rPr>
          <w:lang w:val="en-US"/>
        </w:rPr>
        <w:t xml:space="preserve">reduce parasite loads, and if injury had occurred at the time of </w:t>
      </w:r>
      <w:r w:rsidR="00F64424" w:rsidRPr="00435181">
        <w:rPr>
          <w:lang w:val="en-US"/>
        </w:rPr>
        <w:t>capture,</w:t>
      </w:r>
      <w:r w:rsidR="00435181" w:rsidRPr="00435181">
        <w:rPr>
          <w:lang w:val="en-US"/>
        </w:rPr>
        <w:t xml:space="preserve"> they were treated with OTC to minimize development of secondary bacterial infections (P. Palmer, </w:t>
      </w:r>
      <w:r w:rsidR="00435181" w:rsidRPr="00435181">
        <w:rPr>
          <w:i/>
          <w:lang w:val="en-US"/>
        </w:rPr>
        <w:t>pers comm.</w:t>
      </w:r>
      <w:r w:rsidR="00435181" w:rsidRPr="00435181">
        <w:rPr>
          <w:lang w:val="en-US"/>
        </w:rPr>
        <w:t xml:space="preserve">).  Overseas, mass mortality of hatchery reared larvae due to viral nervous necrosis has been reported in </w:t>
      </w:r>
      <w:proofErr w:type="spellStart"/>
      <w:r w:rsidR="00435181" w:rsidRPr="00435181">
        <w:rPr>
          <w:lang w:val="en-US"/>
        </w:rPr>
        <w:t>bartail</w:t>
      </w:r>
      <w:proofErr w:type="spellEnd"/>
      <w:r w:rsidR="00435181" w:rsidRPr="00435181">
        <w:rPr>
          <w:lang w:val="en-US"/>
        </w:rPr>
        <w:t xml:space="preserve"> flathead</w:t>
      </w:r>
      <w:r w:rsidR="004C05B8">
        <w:rPr>
          <w:lang w:val="en-US"/>
        </w:rPr>
        <w:t xml:space="preserve"> in Japan</w:t>
      </w:r>
      <w:r w:rsidR="00435181" w:rsidRPr="00435181">
        <w:rPr>
          <w:lang w:val="en-US"/>
        </w:rPr>
        <w:t xml:space="preserve"> </w:t>
      </w:r>
      <w:r w:rsidR="00F2690A" w:rsidRPr="00F2690A">
        <w:rPr>
          <w:lang w:val="en-US"/>
        </w:rPr>
        <w:t xml:space="preserve">(Song </w:t>
      </w:r>
      <w:r w:rsidR="00F2690A" w:rsidRPr="00F2690A">
        <w:rPr>
          <w:i/>
          <w:iCs/>
          <w:lang w:val="en-US"/>
        </w:rPr>
        <w:t>et al.</w:t>
      </w:r>
      <w:r w:rsidR="00F2690A" w:rsidRPr="00F2690A">
        <w:rPr>
          <w:lang w:val="en-US"/>
        </w:rPr>
        <w:t xml:space="preserve"> 1997)</w:t>
      </w:r>
      <w:r w:rsidR="00435181" w:rsidRPr="00435181">
        <w:rPr>
          <w:lang w:val="en-US"/>
        </w:rPr>
        <w:t>.</w:t>
      </w:r>
    </w:p>
    <w:p w14:paraId="23C70D5C" w14:textId="77777777" w:rsidR="00591FD3" w:rsidRDefault="00613955" w:rsidP="004C6197">
      <w:pPr>
        <w:pStyle w:val="bodycopy"/>
        <w:rPr>
          <w:lang w:val="en-US"/>
        </w:rPr>
      </w:pPr>
      <w:r>
        <w:rPr>
          <w:lang w:val="en-US"/>
        </w:rPr>
        <w:t xml:space="preserve">At </w:t>
      </w:r>
      <w:r w:rsidRPr="00F2690A">
        <w:rPr>
          <w:i/>
          <w:iCs/>
          <w:lang w:val="en-US"/>
        </w:rPr>
        <w:t>Narooma Aquaculture</w:t>
      </w:r>
      <w:r>
        <w:rPr>
          <w:lang w:val="en-US"/>
        </w:rPr>
        <w:t xml:space="preserve">, newly caught broodstock were isolated in static tanks and their health monitored.  </w:t>
      </w:r>
    </w:p>
    <w:p w14:paraId="4545F712" w14:textId="28BF1AC1" w:rsidR="00465F76" w:rsidRDefault="00465F76" w:rsidP="004C6197">
      <w:pPr>
        <w:pStyle w:val="bodycopy"/>
        <w:rPr>
          <w:lang w:val="en-US"/>
        </w:rPr>
      </w:pPr>
      <w:r>
        <w:rPr>
          <w:lang w:val="en-US"/>
        </w:rPr>
        <w:t xml:space="preserve">During breeding trials </w:t>
      </w:r>
      <w:r w:rsidR="004B5652">
        <w:rPr>
          <w:lang w:val="en-US"/>
        </w:rPr>
        <w:t xml:space="preserve">at </w:t>
      </w:r>
      <w:r w:rsidR="004B5652" w:rsidRPr="00F2690A">
        <w:rPr>
          <w:i/>
          <w:iCs/>
          <w:lang w:val="en-US"/>
        </w:rPr>
        <w:t>Narooma Aquaculture</w:t>
      </w:r>
      <w:r w:rsidR="004B5652">
        <w:rPr>
          <w:lang w:val="en-US"/>
        </w:rPr>
        <w:t xml:space="preserve"> </w:t>
      </w:r>
      <w:r w:rsidR="00A16516">
        <w:rPr>
          <w:lang w:val="en-US"/>
        </w:rPr>
        <w:t>large (up to 5 cm long), red</w:t>
      </w:r>
      <w:r w:rsidR="0070482D">
        <w:rPr>
          <w:lang w:val="en-US"/>
        </w:rPr>
        <w:t>-</w:t>
      </w:r>
      <w:proofErr w:type="spellStart"/>
      <w:r w:rsidR="00A16516">
        <w:rPr>
          <w:lang w:val="en-US"/>
        </w:rPr>
        <w:t>coloured</w:t>
      </w:r>
      <w:proofErr w:type="spellEnd"/>
      <w:r w:rsidR="00A16516">
        <w:rPr>
          <w:lang w:val="en-US"/>
        </w:rPr>
        <w:t xml:space="preserve"> </w:t>
      </w:r>
      <w:r>
        <w:rPr>
          <w:lang w:val="en-US"/>
        </w:rPr>
        <w:t>nematode</w:t>
      </w:r>
      <w:r w:rsidR="0070482D">
        <w:rPr>
          <w:lang w:val="en-US"/>
        </w:rPr>
        <w:t>s</w:t>
      </w:r>
      <w:r>
        <w:rPr>
          <w:lang w:val="en-US"/>
        </w:rPr>
        <w:t xml:space="preserve"> </w:t>
      </w:r>
      <w:r w:rsidR="00B15AA5">
        <w:rPr>
          <w:lang w:val="en-US"/>
        </w:rPr>
        <w:t>(</w:t>
      </w:r>
      <w:r w:rsidR="003E5C2B">
        <w:rPr>
          <w:lang w:val="en-US"/>
        </w:rPr>
        <w:fldChar w:fldCharType="begin"/>
      </w:r>
      <w:r w:rsidR="003E5C2B">
        <w:rPr>
          <w:lang w:val="en-US"/>
        </w:rPr>
        <w:instrText xml:space="preserve"> REF _Ref94778208 </w:instrText>
      </w:r>
      <w:r w:rsidR="003E5C2B">
        <w:rPr>
          <w:lang w:val="en-US"/>
        </w:rPr>
        <w:fldChar w:fldCharType="separate"/>
      </w:r>
      <w:r w:rsidR="004F57BE">
        <w:t xml:space="preserve">Figure </w:t>
      </w:r>
      <w:r w:rsidR="004F57BE">
        <w:rPr>
          <w:noProof/>
        </w:rPr>
        <w:t>12</w:t>
      </w:r>
      <w:r w:rsidR="003E5C2B">
        <w:rPr>
          <w:lang w:val="en-US"/>
        </w:rPr>
        <w:fldChar w:fldCharType="end"/>
      </w:r>
      <w:r w:rsidR="00B15AA5">
        <w:rPr>
          <w:lang w:val="en-US"/>
        </w:rPr>
        <w:t>)</w:t>
      </w:r>
      <w:r w:rsidR="0005384E">
        <w:rPr>
          <w:lang w:val="en-US"/>
        </w:rPr>
        <w:t xml:space="preserve"> </w:t>
      </w:r>
      <w:r w:rsidR="00ED6707">
        <w:rPr>
          <w:lang w:val="en-US"/>
        </w:rPr>
        <w:t>could be express</w:t>
      </w:r>
      <w:r w:rsidR="0070482D">
        <w:rPr>
          <w:lang w:val="en-US"/>
        </w:rPr>
        <w:t>ed</w:t>
      </w:r>
      <w:r w:rsidR="00ED6707">
        <w:rPr>
          <w:lang w:val="en-US"/>
        </w:rPr>
        <w:t xml:space="preserve"> from the </w:t>
      </w:r>
      <w:r w:rsidR="00504F09">
        <w:rPr>
          <w:lang w:val="en-US"/>
        </w:rPr>
        <w:t>gonads</w:t>
      </w:r>
      <w:r w:rsidR="0070482D">
        <w:rPr>
          <w:lang w:val="en-US"/>
        </w:rPr>
        <w:t xml:space="preserve"> of some fish. </w:t>
      </w:r>
      <w:r w:rsidR="00007840">
        <w:rPr>
          <w:lang w:val="en-US"/>
        </w:rPr>
        <w:t xml:space="preserve"> </w:t>
      </w:r>
      <w:r w:rsidR="0005384E">
        <w:rPr>
          <w:lang w:val="en-US"/>
        </w:rPr>
        <w:t>The nematode</w:t>
      </w:r>
      <w:r w:rsidR="00FF0982">
        <w:rPr>
          <w:lang w:val="en-US"/>
        </w:rPr>
        <w:t xml:space="preserve"> was</w:t>
      </w:r>
      <w:r w:rsidR="0005384E">
        <w:rPr>
          <w:lang w:val="en-US"/>
        </w:rPr>
        <w:t xml:space="preserve"> tentatively identified as a species of </w:t>
      </w:r>
      <w:proofErr w:type="spellStart"/>
      <w:r w:rsidR="0005384E" w:rsidRPr="0005384E">
        <w:rPr>
          <w:i/>
          <w:iCs/>
          <w:lang w:val="en-US"/>
        </w:rPr>
        <w:t>Philametra</w:t>
      </w:r>
      <w:proofErr w:type="spellEnd"/>
      <w:r w:rsidR="00FF0982">
        <w:rPr>
          <w:lang w:val="en-US"/>
        </w:rPr>
        <w:t>,</w:t>
      </w:r>
      <w:r w:rsidR="0005384E">
        <w:rPr>
          <w:lang w:val="en-US"/>
        </w:rPr>
        <w:t xml:space="preserve"> which has previously been described from dusky flat</w:t>
      </w:r>
      <w:r w:rsidR="00935727">
        <w:rPr>
          <w:lang w:val="en-US"/>
        </w:rPr>
        <w:t>h</w:t>
      </w:r>
      <w:r w:rsidR="0005384E">
        <w:rPr>
          <w:lang w:val="en-US"/>
        </w:rPr>
        <w:t>ead (</w:t>
      </w:r>
      <w:proofErr w:type="gramStart"/>
      <w:r w:rsidR="006E78BA">
        <w:rPr>
          <w:lang w:val="en-US"/>
        </w:rPr>
        <w:t>e.g</w:t>
      </w:r>
      <w:r w:rsidR="00F2690A" w:rsidRPr="00F2690A">
        <w:rPr>
          <w:lang w:val="en-US"/>
        </w:rPr>
        <w:t>.</w:t>
      </w:r>
      <w:proofErr w:type="gramEnd"/>
      <w:r w:rsidR="00F2690A" w:rsidRPr="00F2690A">
        <w:rPr>
          <w:lang w:val="en-US"/>
        </w:rPr>
        <w:t xml:space="preserve"> </w:t>
      </w:r>
      <w:proofErr w:type="spellStart"/>
      <w:r w:rsidR="00F2690A" w:rsidRPr="00F2690A">
        <w:rPr>
          <w:lang w:val="en-US"/>
        </w:rPr>
        <w:t>Hossen</w:t>
      </w:r>
      <w:proofErr w:type="spellEnd"/>
      <w:r w:rsidR="00F2690A" w:rsidRPr="00F2690A">
        <w:rPr>
          <w:lang w:val="en-US"/>
        </w:rPr>
        <w:t xml:space="preserve"> </w:t>
      </w:r>
      <w:r w:rsidR="00F2690A" w:rsidRPr="00F2690A">
        <w:rPr>
          <w:i/>
          <w:iCs/>
          <w:lang w:val="en-US"/>
        </w:rPr>
        <w:t>et al.</w:t>
      </w:r>
      <w:r w:rsidR="00F2690A" w:rsidRPr="00F2690A">
        <w:rPr>
          <w:lang w:val="en-US"/>
        </w:rPr>
        <w:t xml:space="preserve"> 2021</w:t>
      </w:r>
      <w:r w:rsidR="0005384E">
        <w:rPr>
          <w:lang w:val="en-US"/>
        </w:rPr>
        <w:t>)</w:t>
      </w:r>
      <w:r w:rsidR="00007840">
        <w:rPr>
          <w:lang w:val="en-US"/>
        </w:rPr>
        <w:t>.</w:t>
      </w:r>
      <w:r w:rsidR="00FF0982">
        <w:rPr>
          <w:lang w:val="en-US"/>
        </w:rPr>
        <w:t xml:space="preserve">  </w:t>
      </w:r>
      <w:r w:rsidR="00F732D5">
        <w:rPr>
          <w:lang w:val="en-US"/>
        </w:rPr>
        <w:t>The effect</w:t>
      </w:r>
      <w:r w:rsidR="00F2690A">
        <w:rPr>
          <w:lang w:val="en-US"/>
        </w:rPr>
        <w:t>s</w:t>
      </w:r>
      <w:r w:rsidR="00F732D5">
        <w:rPr>
          <w:lang w:val="en-US"/>
        </w:rPr>
        <w:t xml:space="preserve"> of </w:t>
      </w:r>
      <w:r w:rsidR="00DD6BB1">
        <w:rPr>
          <w:lang w:val="en-US"/>
        </w:rPr>
        <w:t xml:space="preserve">these </w:t>
      </w:r>
      <w:r w:rsidR="00F732D5">
        <w:rPr>
          <w:lang w:val="en-US"/>
        </w:rPr>
        <w:t xml:space="preserve">nematodes on </w:t>
      </w:r>
      <w:r w:rsidR="003B7F5F">
        <w:rPr>
          <w:lang w:val="en-US"/>
        </w:rPr>
        <w:t xml:space="preserve">flathead </w:t>
      </w:r>
      <w:r w:rsidR="00F2690A">
        <w:rPr>
          <w:lang w:val="en-US"/>
        </w:rPr>
        <w:t>are</w:t>
      </w:r>
      <w:r w:rsidR="00211AC9">
        <w:rPr>
          <w:lang w:val="en-US"/>
        </w:rPr>
        <w:t xml:space="preserve"> unknown, although the</w:t>
      </w:r>
      <w:r w:rsidR="00DD6BB1">
        <w:rPr>
          <w:lang w:val="en-US"/>
        </w:rPr>
        <w:t>ir</w:t>
      </w:r>
      <w:r w:rsidR="00211AC9">
        <w:rPr>
          <w:lang w:val="en-US"/>
        </w:rPr>
        <w:t xml:space="preserve"> presence </w:t>
      </w:r>
      <w:r w:rsidR="00DD6BB1">
        <w:rPr>
          <w:lang w:val="en-US"/>
        </w:rPr>
        <w:t>in</w:t>
      </w:r>
      <w:r w:rsidR="00211AC9">
        <w:rPr>
          <w:lang w:val="en-US"/>
        </w:rPr>
        <w:t xml:space="preserve"> large numbers may </w:t>
      </w:r>
      <w:r w:rsidR="007F0164">
        <w:rPr>
          <w:lang w:val="en-US"/>
        </w:rPr>
        <w:t xml:space="preserve">reduce </w:t>
      </w:r>
      <w:r w:rsidR="003B7F5F">
        <w:rPr>
          <w:lang w:val="en-US"/>
        </w:rPr>
        <w:t>fecundity and egg quality.</w:t>
      </w:r>
    </w:p>
    <w:p w14:paraId="7DB7BF2F" w14:textId="2BE70F26" w:rsidR="00FA32A2" w:rsidRDefault="00BE6C7A" w:rsidP="004C6197">
      <w:pPr>
        <w:pStyle w:val="bodycopy"/>
      </w:pPr>
      <w:r>
        <w:t>A list of k</w:t>
      </w:r>
      <w:r w:rsidRPr="00BE6C7A">
        <w:t>nown diseases and parasites recorded from dusky flathead</w:t>
      </w:r>
      <w:r>
        <w:t xml:space="preserve"> is provided in Appendix I.</w:t>
      </w:r>
    </w:p>
    <w:p w14:paraId="78D90699" w14:textId="2D6808BA" w:rsidR="00FA32A2" w:rsidRDefault="00FA32A2" w:rsidP="004C6197">
      <w:pPr>
        <w:pStyle w:val="bodycopy"/>
      </w:pPr>
    </w:p>
    <w:p w14:paraId="0B238923" w14:textId="2CEEE908" w:rsidR="00A02008" w:rsidRDefault="00A02008" w:rsidP="004C6197">
      <w:pPr>
        <w:pStyle w:val="bodycopy"/>
      </w:pPr>
    </w:p>
    <w:p w14:paraId="646EA0BC" w14:textId="77777777" w:rsidR="00A02008" w:rsidRDefault="00A02008" w:rsidP="004C6197">
      <w:pPr>
        <w:pStyle w:val="bodycopy"/>
      </w:pPr>
    </w:p>
    <w:p w14:paraId="6D8C2524" w14:textId="626C205A" w:rsidR="00A02008" w:rsidRDefault="00A02008">
      <w:pPr>
        <w:rPr>
          <w:rFonts w:ascii="Arial" w:hAnsi="Arial" w:cs="Arial"/>
          <w:sz w:val="18"/>
          <w:szCs w:val="20"/>
          <w:lang w:eastAsia="en-AU"/>
        </w:rPr>
      </w:pPr>
      <w:r>
        <w:br w:type="page"/>
      </w:r>
    </w:p>
    <w:p w14:paraId="487806F2" w14:textId="281E13E4" w:rsidR="00086EC5" w:rsidRDefault="00086EC5" w:rsidP="00086EC5">
      <w:pPr>
        <w:pStyle w:val="HA"/>
      </w:pPr>
      <w:bookmarkStart w:id="84" w:name="_Toc143201241"/>
      <w:r>
        <w:lastRenderedPageBreak/>
        <w:t>Conclusions and recommendations</w:t>
      </w:r>
      <w:bookmarkEnd w:id="84"/>
    </w:p>
    <w:p w14:paraId="22920FD1" w14:textId="22A15FC1" w:rsidR="007E465C" w:rsidRDefault="001860EA" w:rsidP="0015551C">
      <w:pPr>
        <w:pStyle w:val="bodycopy"/>
      </w:pPr>
      <w:r w:rsidRPr="007E465C">
        <w:t xml:space="preserve">This report </w:t>
      </w:r>
      <w:r w:rsidR="0015551C" w:rsidRPr="007E465C">
        <w:t xml:space="preserve">has provided </w:t>
      </w:r>
      <w:r w:rsidRPr="007E465C">
        <w:t>preliminary information on the breeding of dusky flathead and the production of fingerlings for stocking</w:t>
      </w:r>
      <w:r w:rsidR="0015551C" w:rsidRPr="007E465C">
        <w:t xml:space="preserve"> by drawing on </w:t>
      </w:r>
      <w:r w:rsidRPr="001860EA">
        <w:t xml:space="preserve">experiences at the </w:t>
      </w:r>
      <w:r w:rsidRPr="001860EA">
        <w:rPr>
          <w:i/>
          <w:iCs/>
        </w:rPr>
        <w:t>Narooma Aquaculture</w:t>
      </w:r>
      <w:r w:rsidRPr="001860EA">
        <w:t xml:space="preserve"> and available published</w:t>
      </w:r>
      <w:r w:rsidR="00933ABB">
        <w:t xml:space="preserve"> literature</w:t>
      </w:r>
      <w:r w:rsidR="0015551C" w:rsidRPr="007E465C">
        <w:t xml:space="preserve">.  Over three breeding seasons a total of 133,700 fingerlings produced </w:t>
      </w:r>
      <w:r w:rsidR="00933ABB">
        <w:t xml:space="preserve">at </w:t>
      </w:r>
      <w:r w:rsidR="00933ABB" w:rsidRPr="00933ABB">
        <w:rPr>
          <w:i/>
          <w:iCs/>
        </w:rPr>
        <w:t>Narooma Aquaculture</w:t>
      </w:r>
      <w:r w:rsidR="0015551C" w:rsidRPr="007E465C">
        <w:t xml:space="preserve"> were stocked into waters in eastern Victoria (</w:t>
      </w:r>
      <w:fldSimple w:instr=" REF _Ref143166365 ">
        <w:r w:rsidR="004F57BE" w:rsidRPr="006D5E60">
          <w:t xml:space="preserve">Table </w:t>
        </w:r>
        <w:r w:rsidR="004F57BE">
          <w:rPr>
            <w:noProof/>
          </w:rPr>
          <w:t>6</w:t>
        </w:r>
      </w:fldSimple>
      <w:r w:rsidR="0015551C" w:rsidRPr="007E465C">
        <w:t>)</w:t>
      </w:r>
      <w:r w:rsidR="004F57BE">
        <w:t xml:space="preserve"> (</w:t>
      </w:r>
      <w:fldSimple w:instr=" REF _Ref143201198 ">
        <w:r w:rsidR="004F57BE">
          <w:t xml:space="preserve">Figure </w:t>
        </w:r>
        <w:r w:rsidR="004F57BE">
          <w:rPr>
            <w:noProof/>
          </w:rPr>
          <w:t>13</w:t>
        </w:r>
      </w:fldSimple>
      <w:r w:rsidR="004F57BE">
        <w:t>)</w:t>
      </w:r>
      <w:r w:rsidR="0015551C" w:rsidRPr="007E465C">
        <w:t xml:space="preserve">.  </w:t>
      </w:r>
      <w:r w:rsidR="00183D5B" w:rsidRPr="007E465C">
        <w:t xml:space="preserve">At </w:t>
      </w:r>
      <w:r w:rsidR="00B30BFA">
        <w:t xml:space="preserve">time of </w:t>
      </w:r>
      <w:r w:rsidR="00183D5B" w:rsidRPr="007E465C">
        <w:t xml:space="preserve">release fish ranged from 22 – 85 mm </w:t>
      </w:r>
      <w:r w:rsidR="007E465C" w:rsidRPr="007E465C">
        <w:t xml:space="preserve">(median 36 mm) </w:t>
      </w:r>
      <w:r w:rsidR="00183D5B" w:rsidRPr="007E465C">
        <w:t xml:space="preserve">in length and 0.14-3.91 g </w:t>
      </w:r>
      <w:r w:rsidR="007E465C" w:rsidRPr="007E465C">
        <w:t xml:space="preserve">(median 0.32 g) </w:t>
      </w:r>
      <w:r w:rsidR="00183D5B" w:rsidRPr="007E465C">
        <w:t>in weight</w:t>
      </w:r>
      <w:r w:rsidR="007E465C">
        <w:t>.</w:t>
      </w:r>
      <w:r w:rsidR="00774906">
        <w:t xml:space="preserve">  Based on the number of females injected each year and the number of fingerlings stocked each year, the level of production was </w:t>
      </w:r>
      <w:r w:rsidR="009020BC">
        <w:t>760-1,650 fingerlings per injected female (</w:t>
      </w:r>
      <w:r w:rsidR="00774906">
        <w:t>1,400-2,600</w:t>
      </w:r>
      <w:r w:rsidR="009020BC">
        <w:t xml:space="preserve"> fingerlings/kg). </w:t>
      </w:r>
    </w:p>
    <w:p w14:paraId="1E08E90D" w14:textId="0EF0E325" w:rsidR="00D56175" w:rsidRDefault="00D56175" w:rsidP="004C6197">
      <w:pPr>
        <w:pStyle w:val="bodycopy"/>
        <w:rPr>
          <w:lang w:val="en-US"/>
        </w:rPr>
      </w:pPr>
    </w:p>
    <w:p w14:paraId="7F2C71D9" w14:textId="3802803B" w:rsidR="009020BC" w:rsidRPr="00877022" w:rsidRDefault="009020BC" w:rsidP="009020BC">
      <w:pPr>
        <w:pStyle w:val="Caption0"/>
      </w:pPr>
      <w:bookmarkStart w:id="85" w:name="_Ref143166365"/>
      <w:bookmarkStart w:id="86" w:name="_Toc143201250"/>
      <w:r w:rsidRPr="006D5E60">
        <w:t xml:space="preserve">Table </w:t>
      </w:r>
      <w:fldSimple w:instr=" SEQ Table \* ARABIC ">
        <w:r w:rsidR="004F57BE">
          <w:rPr>
            <w:noProof/>
          </w:rPr>
          <w:t>6</w:t>
        </w:r>
      </w:fldSimple>
      <w:bookmarkEnd w:id="85"/>
      <w:r w:rsidRPr="006D5E60">
        <w:t xml:space="preserve">.  </w:t>
      </w:r>
      <w:r w:rsidR="00B30BFA">
        <w:t>Number and size of hatchery-bred dusky flathead fingerlings stocked into waters between 2021 and 2023.</w:t>
      </w:r>
      <w:bookmarkEnd w:id="8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074"/>
        <w:gridCol w:w="767"/>
        <w:gridCol w:w="767"/>
        <w:gridCol w:w="767"/>
        <w:gridCol w:w="867"/>
      </w:tblGrid>
      <w:tr w:rsidR="009020BC" w:rsidRPr="003D3575" w14:paraId="61D87A2C" w14:textId="77777777" w:rsidTr="00897A70">
        <w:trPr>
          <w:jc w:val="center"/>
        </w:trPr>
        <w:tc>
          <w:tcPr>
            <w:tcW w:w="1843" w:type="dxa"/>
            <w:tcBorders>
              <w:top w:val="single" w:sz="4" w:space="0" w:color="00B0B9"/>
              <w:bottom w:val="single" w:sz="4" w:space="0" w:color="00B0B9"/>
            </w:tcBorders>
            <w:shd w:val="clear" w:color="auto" w:fill="8BD3D8"/>
          </w:tcPr>
          <w:p w14:paraId="6718A118" w14:textId="77777777" w:rsidR="009020BC" w:rsidRPr="003D3575" w:rsidRDefault="009020BC" w:rsidP="00897A70">
            <w:pPr>
              <w:pStyle w:val="bodycopy"/>
              <w:rPr>
                <w:b/>
                <w:bCs/>
              </w:rPr>
            </w:pPr>
            <w:r w:rsidRPr="003D3575">
              <w:rPr>
                <w:b/>
                <w:bCs/>
              </w:rPr>
              <w:t>Water</w:t>
            </w:r>
          </w:p>
        </w:tc>
        <w:tc>
          <w:tcPr>
            <w:tcW w:w="3074" w:type="dxa"/>
            <w:tcBorders>
              <w:top w:val="single" w:sz="4" w:space="0" w:color="00B0B9"/>
              <w:bottom w:val="single" w:sz="4" w:space="0" w:color="00B0B9"/>
            </w:tcBorders>
            <w:shd w:val="clear" w:color="auto" w:fill="8BD3D8"/>
          </w:tcPr>
          <w:p w14:paraId="36E8FAF3" w14:textId="77777777" w:rsidR="009020BC" w:rsidRPr="003D3575" w:rsidRDefault="009020BC" w:rsidP="00897A70">
            <w:pPr>
              <w:pStyle w:val="bodycopy"/>
              <w:rPr>
                <w:b/>
                <w:bCs/>
              </w:rPr>
            </w:pPr>
            <w:r w:rsidRPr="003D3575">
              <w:rPr>
                <w:b/>
                <w:bCs/>
              </w:rPr>
              <w:t>Location</w:t>
            </w:r>
          </w:p>
        </w:tc>
        <w:tc>
          <w:tcPr>
            <w:tcW w:w="767" w:type="dxa"/>
            <w:tcBorders>
              <w:top w:val="single" w:sz="4" w:space="0" w:color="00B0B9"/>
              <w:bottom w:val="single" w:sz="4" w:space="0" w:color="00B0B9"/>
            </w:tcBorders>
            <w:shd w:val="clear" w:color="auto" w:fill="8BD3D8"/>
          </w:tcPr>
          <w:p w14:paraId="22EFFEF7" w14:textId="77777777" w:rsidR="009020BC" w:rsidRPr="003D3575" w:rsidRDefault="009020BC" w:rsidP="00897A70">
            <w:pPr>
              <w:pStyle w:val="bodycopy"/>
              <w:jc w:val="center"/>
              <w:rPr>
                <w:b/>
                <w:bCs/>
              </w:rPr>
            </w:pPr>
            <w:r w:rsidRPr="003D3575">
              <w:rPr>
                <w:b/>
                <w:bCs/>
              </w:rPr>
              <w:t>2021</w:t>
            </w:r>
          </w:p>
        </w:tc>
        <w:tc>
          <w:tcPr>
            <w:tcW w:w="767" w:type="dxa"/>
            <w:tcBorders>
              <w:top w:val="single" w:sz="4" w:space="0" w:color="00B0B9"/>
              <w:bottom w:val="single" w:sz="4" w:space="0" w:color="00B0B9"/>
            </w:tcBorders>
            <w:shd w:val="clear" w:color="auto" w:fill="8BD3D8"/>
          </w:tcPr>
          <w:p w14:paraId="6C151688" w14:textId="77777777" w:rsidR="009020BC" w:rsidRPr="003D3575" w:rsidRDefault="009020BC" w:rsidP="00897A70">
            <w:pPr>
              <w:pStyle w:val="bodycopy"/>
              <w:jc w:val="center"/>
              <w:rPr>
                <w:b/>
                <w:bCs/>
              </w:rPr>
            </w:pPr>
            <w:r w:rsidRPr="003D3575">
              <w:rPr>
                <w:b/>
                <w:bCs/>
              </w:rPr>
              <w:t>2022</w:t>
            </w:r>
          </w:p>
        </w:tc>
        <w:tc>
          <w:tcPr>
            <w:tcW w:w="767" w:type="dxa"/>
            <w:tcBorders>
              <w:top w:val="single" w:sz="4" w:space="0" w:color="00B0B9"/>
              <w:bottom w:val="single" w:sz="4" w:space="0" w:color="00B0B9"/>
            </w:tcBorders>
            <w:shd w:val="clear" w:color="auto" w:fill="8BD3D8"/>
          </w:tcPr>
          <w:p w14:paraId="000E4038" w14:textId="77777777" w:rsidR="009020BC" w:rsidRPr="003D3575" w:rsidRDefault="009020BC" w:rsidP="00897A70">
            <w:pPr>
              <w:pStyle w:val="bodycopy"/>
              <w:jc w:val="center"/>
              <w:rPr>
                <w:b/>
                <w:bCs/>
              </w:rPr>
            </w:pPr>
            <w:r w:rsidRPr="003D3575">
              <w:rPr>
                <w:b/>
                <w:bCs/>
              </w:rPr>
              <w:t>2023</w:t>
            </w:r>
          </w:p>
        </w:tc>
        <w:tc>
          <w:tcPr>
            <w:tcW w:w="867" w:type="dxa"/>
            <w:tcBorders>
              <w:top w:val="single" w:sz="4" w:space="0" w:color="00B0B9"/>
              <w:bottom w:val="single" w:sz="4" w:space="0" w:color="00B0B9"/>
            </w:tcBorders>
            <w:shd w:val="clear" w:color="auto" w:fill="8BD3D8"/>
          </w:tcPr>
          <w:p w14:paraId="3DC24B88" w14:textId="77777777" w:rsidR="009020BC" w:rsidRPr="003D3575" w:rsidRDefault="009020BC" w:rsidP="00897A70">
            <w:pPr>
              <w:pStyle w:val="bodycopy"/>
              <w:jc w:val="center"/>
              <w:rPr>
                <w:b/>
                <w:bCs/>
              </w:rPr>
            </w:pPr>
            <w:r w:rsidRPr="003D3575">
              <w:rPr>
                <w:b/>
                <w:bCs/>
              </w:rPr>
              <w:t>Total</w:t>
            </w:r>
          </w:p>
        </w:tc>
      </w:tr>
      <w:tr w:rsidR="009020BC" w14:paraId="0C2F4EDC" w14:textId="77777777" w:rsidTr="00897A70">
        <w:trPr>
          <w:jc w:val="center"/>
        </w:trPr>
        <w:tc>
          <w:tcPr>
            <w:tcW w:w="1843" w:type="dxa"/>
            <w:tcBorders>
              <w:top w:val="single" w:sz="4" w:space="0" w:color="00B0B9"/>
            </w:tcBorders>
          </w:tcPr>
          <w:p w14:paraId="48D3C253" w14:textId="77777777" w:rsidR="009020BC" w:rsidRDefault="009020BC" w:rsidP="00897A70">
            <w:pPr>
              <w:pStyle w:val="bodycopy"/>
            </w:pPr>
            <w:proofErr w:type="spellStart"/>
            <w:r>
              <w:t>Bemm</w:t>
            </w:r>
            <w:proofErr w:type="spellEnd"/>
            <w:r>
              <w:t xml:space="preserve"> River</w:t>
            </w:r>
          </w:p>
        </w:tc>
        <w:tc>
          <w:tcPr>
            <w:tcW w:w="3074" w:type="dxa"/>
            <w:tcBorders>
              <w:top w:val="single" w:sz="4" w:space="0" w:color="00B0B9"/>
            </w:tcBorders>
            <w:shd w:val="clear" w:color="auto" w:fill="C5E7E9"/>
          </w:tcPr>
          <w:p w14:paraId="7ED2C9E8" w14:textId="77777777" w:rsidR="009020BC" w:rsidRDefault="009020BC" w:rsidP="00897A70">
            <w:pPr>
              <w:pStyle w:val="bodycopy"/>
            </w:pPr>
            <w:proofErr w:type="spellStart"/>
            <w:r>
              <w:t>Bemm</w:t>
            </w:r>
            <w:proofErr w:type="spellEnd"/>
            <w:r>
              <w:t xml:space="preserve"> River</w:t>
            </w:r>
          </w:p>
        </w:tc>
        <w:tc>
          <w:tcPr>
            <w:tcW w:w="767" w:type="dxa"/>
            <w:tcBorders>
              <w:top w:val="single" w:sz="4" w:space="0" w:color="00B0B9"/>
            </w:tcBorders>
          </w:tcPr>
          <w:p w14:paraId="7798CEBA" w14:textId="77777777" w:rsidR="009020BC" w:rsidRDefault="009020BC" w:rsidP="00897A70">
            <w:pPr>
              <w:pStyle w:val="bodycopy"/>
              <w:jc w:val="right"/>
            </w:pPr>
            <w:r>
              <w:t>5,000</w:t>
            </w:r>
          </w:p>
        </w:tc>
        <w:tc>
          <w:tcPr>
            <w:tcW w:w="767" w:type="dxa"/>
            <w:tcBorders>
              <w:top w:val="single" w:sz="4" w:space="0" w:color="00B0B9"/>
            </w:tcBorders>
            <w:shd w:val="clear" w:color="auto" w:fill="C5E7E9"/>
          </w:tcPr>
          <w:p w14:paraId="3C3FA2BE" w14:textId="77777777" w:rsidR="009020BC" w:rsidRDefault="009020BC" w:rsidP="00897A70">
            <w:pPr>
              <w:pStyle w:val="bodycopy"/>
              <w:jc w:val="right"/>
            </w:pPr>
          </w:p>
        </w:tc>
        <w:tc>
          <w:tcPr>
            <w:tcW w:w="767" w:type="dxa"/>
            <w:tcBorders>
              <w:top w:val="single" w:sz="4" w:space="0" w:color="00B0B9"/>
            </w:tcBorders>
          </w:tcPr>
          <w:p w14:paraId="70531F86" w14:textId="77777777" w:rsidR="009020BC" w:rsidRDefault="009020BC" w:rsidP="00897A70">
            <w:pPr>
              <w:pStyle w:val="bodycopy"/>
              <w:jc w:val="right"/>
            </w:pPr>
            <w:r>
              <w:t>5,000</w:t>
            </w:r>
          </w:p>
        </w:tc>
        <w:tc>
          <w:tcPr>
            <w:tcW w:w="867" w:type="dxa"/>
            <w:tcBorders>
              <w:top w:val="single" w:sz="4" w:space="0" w:color="00B0B9"/>
            </w:tcBorders>
            <w:shd w:val="clear" w:color="auto" w:fill="C5E7E9"/>
          </w:tcPr>
          <w:p w14:paraId="3FED42FA" w14:textId="77777777" w:rsidR="009020BC" w:rsidRPr="003D3575" w:rsidRDefault="009020BC" w:rsidP="00897A70">
            <w:pPr>
              <w:pStyle w:val="bodycopy"/>
              <w:jc w:val="right"/>
              <w:rPr>
                <w:b/>
                <w:bCs/>
              </w:rPr>
            </w:pPr>
            <w:r>
              <w:rPr>
                <w:b/>
                <w:bCs/>
              </w:rPr>
              <w:t>10,000</w:t>
            </w:r>
          </w:p>
        </w:tc>
      </w:tr>
      <w:tr w:rsidR="009020BC" w14:paraId="42C947F7" w14:textId="77777777" w:rsidTr="00897A70">
        <w:trPr>
          <w:jc w:val="center"/>
        </w:trPr>
        <w:tc>
          <w:tcPr>
            <w:tcW w:w="1843" w:type="dxa"/>
          </w:tcPr>
          <w:p w14:paraId="0DF0FFD4" w14:textId="77777777" w:rsidR="009020BC" w:rsidRDefault="009020BC" w:rsidP="00897A70">
            <w:pPr>
              <w:pStyle w:val="bodycopy"/>
            </w:pPr>
            <w:r>
              <w:t>Gippsland Lakes</w:t>
            </w:r>
          </w:p>
        </w:tc>
        <w:tc>
          <w:tcPr>
            <w:tcW w:w="3074" w:type="dxa"/>
            <w:shd w:val="clear" w:color="auto" w:fill="C5E7E9"/>
          </w:tcPr>
          <w:p w14:paraId="71931A71" w14:textId="77777777" w:rsidR="009020BC" w:rsidRDefault="009020BC" w:rsidP="00897A70">
            <w:pPr>
              <w:pStyle w:val="bodycopy"/>
            </w:pPr>
            <w:r>
              <w:t>Bancroft Bay (Metung)</w:t>
            </w:r>
          </w:p>
        </w:tc>
        <w:tc>
          <w:tcPr>
            <w:tcW w:w="767" w:type="dxa"/>
          </w:tcPr>
          <w:p w14:paraId="336A4442" w14:textId="77777777" w:rsidR="009020BC" w:rsidRDefault="009020BC" w:rsidP="00897A70">
            <w:pPr>
              <w:pStyle w:val="bodycopy"/>
              <w:jc w:val="right"/>
            </w:pPr>
            <w:r>
              <w:t>2,000</w:t>
            </w:r>
          </w:p>
        </w:tc>
        <w:tc>
          <w:tcPr>
            <w:tcW w:w="767" w:type="dxa"/>
            <w:shd w:val="clear" w:color="auto" w:fill="C5E7E9"/>
          </w:tcPr>
          <w:p w14:paraId="0EC95E56" w14:textId="77777777" w:rsidR="009020BC" w:rsidRDefault="009020BC" w:rsidP="00897A70">
            <w:pPr>
              <w:pStyle w:val="bodycopy"/>
              <w:jc w:val="right"/>
            </w:pPr>
          </w:p>
        </w:tc>
        <w:tc>
          <w:tcPr>
            <w:tcW w:w="767" w:type="dxa"/>
          </w:tcPr>
          <w:p w14:paraId="5E34D239" w14:textId="77777777" w:rsidR="009020BC" w:rsidRDefault="009020BC" w:rsidP="00897A70">
            <w:pPr>
              <w:pStyle w:val="bodycopy"/>
              <w:jc w:val="right"/>
            </w:pPr>
          </w:p>
        </w:tc>
        <w:tc>
          <w:tcPr>
            <w:tcW w:w="867" w:type="dxa"/>
            <w:shd w:val="clear" w:color="auto" w:fill="C5E7E9"/>
          </w:tcPr>
          <w:p w14:paraId="2B71AB67" w14:textId="77777777" w:rsidR="009020BC" w:rsidRPr="003D3575" w:rsidRDefault="009020BC" w:rsidP="00897A70">
            <w:pPr>
              <w:pStyle w:val="bodycopy"/>
              <w:jc w:val="right"/>
              <w:rPr>
                <w:b/>
                <w:bCs/>
              </w:rPr>
            </w:pPr>
            <w:r>
              <w:rPr>
                <w:b/>
                <w:bCs/>
              </w:rPr>
              <w:t>2,000</w:t>
            </w:r>
          </w:p>
        </w:tc>
      </w:tr>
      <w:tr w:rsidR="009020BC" w14:paraId="4F3DF6F6" w14:textId="77777777" w:rsidTr="00897A70">
        <w:trPr>
          <w:jc w:val="center"/>
        </w:trPr>
        <w:tc>
          <w:tcPr>
            <w:tcW w:w="1843" w:type="dxa"/>
          </w:tcPr>
          <w:p w14:paraId="3EDA9563" w14:textId="77777777" w:rsidR="009020BC" w:rsidRDefault="009020BC" w:rsidP="00897A70">
            <w:pPr>
              <w:pStyle w:val="bodycopy"/>
            </w:pPr>
          </w:p>
        </w:tc>
        <w:tc>
          <w:tcPr>
            <w:tcW w:w="3074" w:type="dxa"/>
            <w:shd w:val="clear" w:color="auto" w:fill="C5E7E9"/>
          </w:tcPr>
          <w:p w14:paraId="62A1DBD1" w14:textId="77777777" w:rsidR="009020BC" w:rsidRDefault="009020BC" w:rsidP="00897A70">
            <w:pPr>
              <w:pStyle w:val="bodycopy"/>
            </w:pPr>
            <w:r>
              <w:t>Cunningham Arm (Lakes Entrance)</w:t>
            </w:r>
          </w:p>
        </w:tc>
        <w:tc>
          <w:tcPr>
            <w:tcW w:w="767" w:type="dxa"/>
          </w:tcPr>
          <w:p w14:paraId="767ACD7E" w14:textId="77777777" w:rsidR="009020BC" w:rsidRDefault="009020BC" w:rsidP="00897A70">
            <w:pPr>
              <w:pStyle w:val="bodycopy"/>
              <w:jc w:val="right"/>
            </w:pPr>
          </w:p>
        </w:tc>
        <w:tc>
          <w:tcPr>
            <w:tcW w:w="767" w:type="dxa"/>
            <w:shd w:val="clear" w:color="auto" w:fill="C5E7E9"/>
          </w:tcPr>
          <w:p w14:paraId="602A628B" w14:textId="77777777" w:rsidR="009020BC" w:rsidRDefault="009020BC" w:rsidP="00897A70">
            <w:pPr>
              <w:pStyle w:val="bodycopy"/>
              <w:jc w:val="right"/>
            </w:pPr>
            <w:r>
              <w:t>25,000</w:t>
            </w:r>
          </w:p>
        </w:tc>
        <w:tc>
          <w:tcPr>
            <w:tcW w:w="767" w:type="dxa"/>
          </w:tcPr>
          <w:p w14:paraId="55134D6E" w14:textId="77777777" w:rsidR="009020BC" w:rsidRDefault="009020BC" w:rsidP="00897A70">
            <w:pPr>
              <w:pStyle w:val="bodycopy"/>
              <w:jc w:val="right"/>
            </w:pPr>
            <w:r>
              <w:t>18,200</w:t>
            </w:r>
          </w:p>
        </w:tc>
        <w:tc>
          <w:tcPr>
            <w:tcW w:w="867" w:type="dxa"/>
            <w:shd w:val="clear" w:color="auto" w:fill="C5E7E9"/>
          </w:tcPr>
          <w:p w14:paraId="608E541E" w14:textId="77777777" w:rsidR="009020BC" w:rsidRPr="003D3575" w:rsidRDefault="009020BC" w:rsidP="00897A70">
            <w:pPr>
              <w:pStyle w:val="bodycopy"/>
              <w:jc w:val="right"/>
              <w:rPr>
                <w:b/>
                <w:bCs/>
              </w:rPr>
            </w:pPr>
            <w:r>
              <w:rPr>
                <w:b/>
                <w:bCs/>
              </w:rPr>
              <w:t>43,200</w:t>
            </w:r>
          </w:p>
        </w:tc>
      </w:tr>
      <w:tr w:rsidR="009020BC" w14:paraId="341006FF" w14:textId="77777777" w:rsidTr="00897A70">
        <w:trPr>
          <w:jc w:val="center"/>
        </w:trPr>
        <w:tc>
          <w:tcPr>
            <w:tcW w:w="1843" w:type="dxa"/>
          </w:tcPr>
          <w:p w14:paraId="17382312" w14:textId="77777777" w:rsidR="009020BC" w:rsidRDefault="009020BC" w:rsidP="00897A70">
            <w:pPr>
              <w:pStyle w:val="bodycopy"/>
            </w:pPr>
          </w:p>
        </w:tc>
        <w:tc>
          <w:tcPr>
            <w:tcW w:w="3074" w:type="dxa"/>
            <w:shd w:val="clear" w:color="auto" w:fill="C5E7E9"/>
          </w:tcPr>
          <w:p w14:paraId="5FA62C00" w14:textId="77777777" w:rsidR="009020BC" w:rsidRDefault="009020BC" w:rsidP="00897A70">
            <w:pPr>
              <w:pStyle w:val="bodycopy"/>
            </w:pPr>
            <w:r>
              <w:t>Lake King (Metung)</w:t>
            </w:r>
          </w:p>
        </w:tc>
        <w:tc>
          <w:tcPr>
            <w:tcW w:w="767" w:type="dxa"/>
          </w:tcPr>
          <w:p w14:paraId="04F2DA44" w14:textId="77777777" w:rsidR="009020BC" w:rsidRDefault="009020BC" w:rsidP="00897A70">
            <w:pPr>
              <w:pStyle w:val="bodycopy"/>
              <w:jc w:val="right"/>
            </w:pPr>
            <w:r>
              <w:t>20,000</w:t>
            </w:r>
          </w:p>
        </w:tc>
        <w:tc>
          <w:tcPr>
            <w:tcW w:w="767" w:type="dxa"/>
            <w:shd w:val="clear" w:color="auto" w:fill="C5E7E9"/>
          </w:tcPr>
          <w:p w14:paraId="73AC0325" w14:textId="77777777" w:rsidR="009020BC" w:rsidRDefault="009020BC" w:rsidP="00897A70">
            <w:pPr>
              <w:pStyle w:val="bodycopy"/>
              <w:jc w:val="right"/>
            </w:pPr>
          </w:p>
        </w:tc>
        <w:tc>
          <w:tcPr>
            <w:tcW w:w="767" w:type="dxa"/>
          </w:tcPr>
          <w:p w14:paraId="2901953C" w14:textId="77777777" w:rsidR="009020BC" w:rsidRDefault="009020BC" w:rsidP="00897A70">
            <w:pPr>
              <w:pStyle w:val="bodycopy"/>
              <w:jc w:val="right"/>
            </w:pPr>
            <w:r>
              <w:t>9,700</w:t>
            </w:r>
          </w:p>
        </w:tc>
        <w:tc>
          <w:tcPr>
            <w:tcW w:w="867" w:type="dxa"/>
            <w:shd w:val="clear" w:color="auto" w:fill="C5E7E9"/>
          </w:tcPr>
          <w:p w14:paraId="3CC6DCC3" w14:textId="77777777" w:rsidR="009020BC" w:rsidRPr="003D3575" w:rsidRDefault="009020BC" w:rsidP="00897A70">
            <w:pPr>
              <w:pStyle w:val="bodycopy"/>
              <w:jc w:val="right"/>
              <w:rPr>
                <w:b/>
                <w:bCs/>
              </w:rPr>
            </w:pPr>
            <w:r>
              <w:rPr>
                <w:b/>
                <w:bCs/>
              </w:rPr>
              <w:t>29,700</w:t>
            </w:r>
          </w:p>
        </w:tc>
      </w:tr>
      <w:tr w:rsidR="009020BC" w14:paraId="4FA69E17" w14:textId="77777777" w:rsidTr="00897A70">
        <w:trPr>
          <w:jc w:val="center"/>
        </w:trPr>
        <w:tc>
          <w:tcPr>
            <w:tcW w:w="1843" w:type="dxa"/>
          </w:tcPr>
          <w:p w14:paraId="65E93C87" w14:textId="77777777" w:rsidR="009020BC" w:rsidRDefault="009020BC" w:rsidP="00897A70">
            <w:pPr>
              <w:pStyle w:val="bodycopy"/>
            </w:pPr>
          </w:p>
        </w:tc>
        <w:tc>
          <w:tcPr>
            <w:tcW w:w="3074" w:type="dxa"/>
            <w:shd w:val="clear" w:color="auto" w:fill="C5E7E9"/>
          </w:tcPr>
          <w:p w14:paraId="3FC3E35B" w14:textId="77777777" w:rsidR="009020BC" w:rsidRDefault="009020BC" w:rsidP="00897A70">
            <w:pPr>
              <w:pStyle w:val="bodycopy"/>
            </w:pPr>
            <w:r>
              <w:t>North Arm (Lakes Entrance)</w:t>
            </w:r>
          </w:p>
        </w:tc>
        <w:tc>
          <w:tcPr>
            <w:tcW w:w="767" w:type="dxa"/>
          </w:tcPr>
          <w:p w14:paraId="58F5EB81" w14:textId="77777777" w:rsidR="009020BC" w:rsidRDefault="009020BC" w:rsidP="00897A70">
            <w:pPr>
              <w:pStyle w:val="bodycopy"/>
              <w:jc w:val="right"/>
            </w:pPr>
            <w:r>
              <w:t>20,000</w:t>
            </w:r>
          </w:p>
        </w:tc>
        <w:tc>
          <w:tcPr>
            <w:tcW w:w="767" w:type="dxa"/>
            <w:shd w:val="clear" w:color="auto" w:fill="C5E7E9"/>
          </w:tcPr>
          <w:p w14:paraId="6D589EB5" w14:textId="77777777" w:rsidR="009020BC" w:rsidRDefault="009020BC" w:rsidP="00897A70">
            <w:pPr>
              <w:pStyle w:val="bodycopy"/>
              <w:jc w:val="right"/>
            </w:pPr>
            <w:r>
              <w:t>10,600</w:t>
            </w:r>
          </w:p>
        </w:tc>
        <w:tc>
          <w:tcPr>
            <w:tcW w:w="767" w:type="dxa"/>
          </w:tcPr>
          <w:p w14:paraId="7BCD86B4" w14:textId="77777777" w:rsidR="009020BC" w:rsidRDefault="009020BC" w:rsidP="00897A70">
            <w:pPr>
              <w:pStyle w:val="bodycopy"/>
              <w:jc w:val="right"/>
            </w:pPr>
            <w:r>
              <w:t>18,200</w:t>
            </w:r>
          </w:p>
        </w:tc>
        <w:tc>
          <w:tcPr>
            <w:tcW w:w="867" w:type="dxa"/>
            <w:shd w:val="clear" w:color="auto" w:fill="C5E7E9"/>
          </w:tcPr>
          <w:p w14:paraId="16B59876" w14:textId="77777777" w:rsidR="009020BC" w:rsidRPr="003D3575" w:rsidRDefault="009020BC" w:rsidP="00897A70">
            <w:pPr>
              <w:pStyle w:val="bodycopy"/>
              <w:jc w:val="right"/>
              <w:rPr>
                <w:b/>
                <w:bCs/>
              </w:rPr>
            </w:pPr>
            <w:r>
              <w:rPr>
                <w:b/>
                <w:bCs/>
              </w:rPr>
              <w:t>48,800</w:t>
            </w:r>
          </w:p>
        </w:tc>
      </w:tr>
      <w:tr w:rsidR="009020BC" w:rsidRPr="003D3575" w14:paraId="394BC4C8" w14:textId="77777777" w:rsidTr="00897A70">
        <w:trPr>
          <w:jc w:val="center"/>
        </w:trPr>
        <w:tc>
          <w:tcPr>
            <w:tcW w:w="1843" w:type="dxa"/>
            <w:tcBorders>
              <w:top w:val="single" w:sz="4" w:space="0" w:color="00B0B9"/>
              <w:bottom w:val="single" w:sz="4" w:space="0" w:color="00B0B9"/>
            </w:tcBorders>
          </w:tcPr>
          <w:p w14:paraId="460BAD2D" w14:textId="77777777" w:rsidR="009020BC" w:rsidRPr="007B7C5E" w:rsidRDefault="009020BC" w:rsidP="00897A70">
            <w:pPr>
              <w:pStyle w:val="bodycopy"/>
              <w:rPr>
                <w:b/>
                <w:bCs/>
              </w:rPr>
            </w:pPr>
            <w:r w:rsidRPr="007B7C5E">
              <w:rPr>
                <w:b/>
                <w:bCs/>
              </w:rPr>
              <w:t>Total</w:t>
            </w:r>
          </w:p>
        </w:tc>
        <w:tc>
          <w:tcPr>
            <w:tcW w:w="3074" w:type="dxa"/>
            <w:tcBorders>
              <w:top w:val="single" w:sz="4" w:space="0" w:color="00B0B9"/>
              <w:bottom w:val="single" w:sz="4" w:space="0" w:color="00B0B9"/>
            </w:tcBorders>
            <w:shd w:val="clear" w:color="auto" w:fill="C5E7E9"/>
          </w:tcPr>
          <w:p w14:paraId="48FF6280" w14:textId="77777777" w:rsidR="009020BC" w:rsidRPr="007B7C5E" w:rsidRDefault="009020BC" w:rsidP="00897A70">
            <w:pPr>
              <w:pStyle w:val="bodycopy"/>
              <w:rPr>
                <w:b/>
                <w:bCs/>
              </w:rPr>
            </w:pPr>
          </w:p>
        </w:tc>
        <w:tc>
          <w:tcPr>
            <w:tcW w:w="767" w:type="dxa"/>
            <w:tcBorders>
              <w:top w:val="single" w:sz="4" w:space="0" w:color="00B0B9"/>
              <w:bottom w:val="single" w:sz="4" w:space="0" w:color="00B0B9"/>
            </w:tcBorders>
          </w:tcPr>
          <w:p w14:paraId="0872A976" w14:textId="77777777" w:rsidR="009020BC" w:rsidRPr="007B7C5E" w:rsidRDefault="009020BC" w:rsidP="00897A70">
            <w:pPr>
              <w:pStyle w:val="bodycopy"/>
              <w:jc w:val="right"/>
              <w:rPr>
                <w:b/>
                <w:bCs/>
              </w:rPr>
            </w:pPr>
            <w:r w:rsidRPr="007B7C5E">
              <w:rPr>
                <w:b/>
                <w:bCs/>
              </w:rPr>
              <w:t>47,000</w:t>
            </w:r>
          </w:p>
        </w:tc>
        <w:tc>
          <w:tcPr>
            <w:tcW w:w="767" w:type="dxa"/>
            <w:tcBorders>
              <w:top w:val="single" w:sz="4" w:space="0" w:color="00B0B9"/>
              <w:bottom w:val="single" w:sz="4" w:space="0" w:color="00B0B9"/>
            </w:tcBorders>
            <w:shd w:val="clear" w:color="auto" w:fill="C5E7E9"/>
          </w:tcPr>
          <w:p w14:paraId="31DBC8FE" w14:textId="77777777" w:rsidR="009020BC" w:rsidRPr="007B7C5E" w:rsidRDefault="009020BC" w:rsidP="00897A70">
            <w:pPr>
              <w:pStyle w:val="bodycopy"/>
              <w:jc w:val="right"/>
              <w:rPr>
                <w:b/>
                <w:bCs/>
              </w:rPr>
            </w:pPr>
            <w:r>
              <w:rPr>
                <w:b/>
                <w:bCs/>
              </w:rPr>
              <w:t>35,600</w:t>
            </w:r>
          </w:p>
        </w:tc>
        <w:tc>
          <w:tcPr>
            <w:tcW w:w="767" w:type="dxa"/>
            <w:tcBorders>
              <w:top w:val="single" w:sz="4" w:space="0" w:color="00B0B9"/>
              <w:bottom w:val="single" w:sz="4" w:space="0" w:color="00B0B9"/>
            </w:tcBorders>
          </w:tcPr>
          <w:p w14:paraId="57BA89CB" w14:textId="77777777" w:rsidR="009020BC" w:rsidRPr="007B7C5E" w:rsidRDefault="009020BC" w:rsidP="00897A70">
            <w:pPr>
              <w:pStyle w:val="bodycopy"/>
              <w:jc w:val="right"/>
              <w:rPr>
                <w:b/>
                <w:bCs/>
              </w:rPr>
            </w:pPr>
            <w:r>
              <w:rPr>
                <w:b/>
                <w:bCs/>
              </w:rPr>
              <w:t>51,100</w:t>
            </w:r>
          </w:p>
        </w:tc>
        <w:tc>
          <w:tcPr>
            <w:tcW w:w="867" w:type="dxa"/>
            <w:tcBorders>
              <w:top w:val="single" w:sz="4" w:space="0" w:color="00B0B9"/>
              <w:bottom w:val="single" w:sz="4" w:space="0" w:color="00B0B9"/>
            </w:tcBorders>
            <w:shd w:val="clear" w:color="auto" w:fill="C5E7E9"/>
          </w:tcPr>
          <w:p w14:paraId="2A452290" w14:textId="77777777" w:rsidR="009020BC" w:rsidRPr="003D3575" w:rsidRDefault="009020BC" w:rsidP="00897A70">
            <w:pPr>
              <w:pStyle w:val="bodycopy"/>
              <w:jc w:val="right"/>
              <w:rPr>
                <w:b/>
                <w:bCs/>
              </w:rPr>
            </w:pPr>
            <w:r>
              <w:rPr>
                <w:b/>
                <w:bCs/>
              </w:rPr>
              <w:t>133,700</w:t>
            </w:r>
          </w:p>
        </w:tc>
      </w:tr>
      <w:tr w:rsidR="009020BC" w:rsidRPr="003D3575" w14:paraId="13FC4C03" w14:textId="77777777" w:rsidTr="00897A70">
        <w:trPr>
          <w:jc w:val="center"/>
        </w:trPr>
        <w:tc>
          <w:tcPr>
            <w:tcW w:w="1843" w:type="dxa"/>
            <w:tcBorders>
              <w:top w:val="single" w:sz="4" w:space="0" w:color="00B0B9"/>
              <w:bottom w:val="single" w:sz="4" w:space="0" w:color="00B0B9"/>
            </w:tcBorders>
          </w:tcPr>
          <w:p w14:paraId="2AC8F7A9" w14:textId="77777777" w:rsidR="009020BC" w:rsidRPr="007B7C5E" w:rsidRDefault="009020BC" w:rsidP="00897A70">
            <w:pPr>
              <w:pStyle w:val="bodycopy"/>
              <w:rPr>
                <w:b/>
                <w:bCs/>
              </w:rPr>
            </w:pPr>
            <w:r>
              <w:rPr>
                <w:b/>
                <w:bCs/>
              </w:rPr>
              <w:t>Average weight (g)</w:t>
            </w:r>
          </w:p>
        </w:tc>
        <w:tc>
          <w:tcPr>
            <w:tcW w:w="3074" w:type="dxa"/>
            <w:tcBorders>
              <w:top w:val="single" w:sz="4" w:space="0" w:color="00B0B9"/>
              <w:bottom w:val="single" w:sz="4" w:space="0" w:color="00B0B9"/>
            </w:tcBorders>
            <w:shd w:val="clear" w:color="auto" w:fill="C5E7E9"/>
          </w:tcPr>
          <w:p w14:paraId="7AD1E169" w14:textId="77777777" w:rsidR="009020BC" w:rsidRPr="007B7C5E" w:rsidRDefault="009020BC" w:rsidP="00897A70">
            <w:pPr>
              <w:pStyle w:val="bodycopy"/>
              <w:rPr>
                <w:b/>
                <w:bCs/>
              </w:rPr>
            </w:pPr>
          </w:p>
        </w:tc>
        <w:tc>
          <w:tcPr>
            <w:tcW w:w="767" w:type="dxa"/>
            <w:tcBorders>
              <w:top w:val="single" w:sz="4" w:space="0" w:color="00B0B9"/>
              <w:bottom w:val="single" w:sz="4" w:space="0" w:color="00B0B9"/>
            </w:tcBorders>
          </w:tcPr>
          <w:p w14:paraId="60C1833C" w14:textId="77777777" w:rsidR="009020BC" w:rsidRPr="007B7C5E" w:rsidRDefault="009020BC" w:rsidP="00897A70">
            <w:pPr>
              <w:pStyle w:val="bodycopy"/>
              <w:jc w:val="right"/>
              <w:rPr>
                <w:b/>
                <w:bCs/>
              </w:rPr>
            </w:pPr>
            <w:r>
              <w:rPr>
                <w:b/>
                <w:bCs/>
              </w:rPr>
              <w:t>0.24</w:t>
            </w:r>
          </w:p>
        </w:tc>
        <w:tc>
          <w:tcPr>
            <w:tcW w:w="767" w:type="dxa"/>
            <w:tcBorders>
              <w:top w:val="single" w:sz="4" w:space="0" w:color="00B0B9"/>
              <w:bottom w:val="single" w:sz="4" w:space="0" w:color="00B0B9"/>
            </w:tcBorders>
            <w:shd w:val="clear" w:color="auto" w:fill="C5E7E9"/>
          </w:tcPr>
          <w:p w14:paraId="7AD48C01" w14:textId="77777777" w:rsidR="009020BC" w:rsidRDefault="009020BC" w:rsidP="00897A70">
            <w:pPr>
              <w:pStyle w:val="bodycopy"/>
              <w:jc w:val="right"/>
              <w:rPr>
                <w:b/>
                <w:bCs/>
              </w:rPr>
            </w:pPr>
            <w:r>
              <w:rPr>
                <w:b/>
                <w:bCs/>
              </w:rPr>
              <w:t>0.27</w:t>
            </w:r>
          </w:p>
        </w:tc>
        <w:tc>
          <w:tcPr>
            <w:tcW w:w="767" w:type="dxa"/>
            <w:tcBorders>
              <w:top w:val="single" w:sz="4" w:space="0" w:color="00B0B9"/>
              <w:bottom w:val="single" w:sz="4" w:space="0" w:color="00B0B9"/>
            </w:tcBorders>
          </w:tcPr>
          <w:p w14:paraId="470C0231" w14:textId="77777777" w:rsidR="009020BC" w:rsidRDefault="009020BC" w:rsidP="00897A70">
            <w:pPr>
              <w:pStyle w:val="bodycopy"/>
              <w:jc w:val="right"/>
              <w:rPr>
                <w:b/>
                <w:bCs/>
              </w:rPr>
            </w:pPr>
            <w:r>
              <w:rPr>
                <w:b/>
                <w:bCs/>
              </w:rPr>
              <w:t>0.47</w:t>
            </w:r>
          </w:p>
        </w:tc>
        <w:tc>
          <w:tcPr>
            <w:tcW w:w="867" w:type="dxa"/>
            <w:tcBorders>
              <w:top w:val="single" w:sz="4" w:space="0" w:color="00B0B9"/>
              <w:bottom w:val="single" w:sz="4" w:space="0" w:color="00B0B9"/>
            </w:tcBorders>
            <w:shd w:val="clear" w:color="auto" w:fill="C5E7E9"/>
          </w:tcPr>
          <w:p w14:paraId="32BCE725" w14:textId="77777777" w:rsidR="009020BC" w:rsidRDefault="009020BC" w:rsidP="00897A70">
            <w:pPr>
              <w:pStyle w:val="bodycopy"/>
              <w:jc w:val="right"/>
              <w:rPr>
                <w:b/>
                <w:bCs/>
              </w:rPr>
            </w:pPr>
            <w:r>
              <w:rPr>
                <w:b/>
                <w:bCs/>
              </w:rPr>
              <w:t>0.34</w:t>
            </w:r>
          </w:p>
        </w:tc>
      </w:tr>
    </w:tbl>
    <w:p w14:paraId="388556E0" w14:textId="4B38E46B" w:rsidR="009020BC" w:rsidRDefault="009020BC" w:rsidP="004C6197">
      <w:pPr>
        <w:pStyle w:val="bodycopy"/>
        <w:rPr>
          <w:lang w:val="en-US"/>
        </w:rPr>
      </w:pPr>
    </w:p>
    <w:p w14:paraId="250E5247" w14:textId="2A2FBE75" w:rsidR="00470043" w:rsidRDefault="00470043" w:rsidP="004C6197">
      <w:pPr>
        <w:pStyle w:val="bodycopy"/>
        <w:rPr>
          <w:lang w:val="en-US"/>
        </w:rPr>
      </w:pPr>
    </w:p>
    <w:p w14:paraId="7EA546F8" w14:textId="209DD220" w:rsidR="00470043" w:rsidRDefault="00470043" w:rsidP="004C6197">
      <w:pPr>
        <w:pStyle w:val="bodycopy"/>
        <w:rPr>
          <w:lang w:val="en-US"/>
        </w:rPr>
      </w:pPr>
      <w:r>
        <w:rPr>
          <w:noProof/>
          <w:lang w:val="en-US"/>
        </w:rPr>
        <mc:AlternateContent>
          <mc:Choice Requires="wpg">
            <w:drawing>
              <wp:anchor distT="0" distB="0" distL="114300" distR="114300" simplePos="0" relativeHeight="251734016" behindDoc="1" locked="0" layoutInCell="1" allowOverlap="1" wp14:anchorId="7FDDB231" wp14:editId="3BB71FE9">
                <wp:simplePos x="0" y="0"/>
                <wp:positionH relativeFrom="margin">
                  <wp:align>center</wp:align>
                </wp:positionH>
                <wp:positionV relativeFrom="paragraph">
                  <wp:posOffset>11430</wp:posOffset>
                </wp:positionV>
                <wp:extent cx="5769610" cy="4471670"/>
                <wp:effectExtent l="0" t="0" r="2540" b="5080"/>
                <wp:wrapNone/>
                <wp:docPr id="213" name="Group 213"/>
                <wp:cNvGraphicFramePr/>
                <a:graphic xmlns:a="http://schemas.openxmlformats.org/drawingml/2006/main">
                  <a:graphicData uri="http://schemas.microsoft.com/office/word/2010/wordprocessingGroup">
                    <wpg:wgp>
                      <wpg:cNvGrpSpPr/>
                      <wpg:grpSpPr>
                        <a:xfrm>
                          <a:off x="0" y="0"/>
                          <a:ext cx="5769610" cy="4471670"/>
                          <a:chOff x="0" y="0"/>
                          <a:chExt cx="5769610" cy="4471670"/>
                        </a:xfrm>
                      </wpg:grpSpPr>
                      <wpg:grpSp>
                        <wpg:cNvPr id="211" name="Group 211"/>
                        <wpg:cNvGrpSpPr/>
                        <wpg:grpSpPr>
                          <a:xfrm>
                            <a:off x="0" y="0"/>
                            <a:ext cx="5769610" cy="4471670"/>
                            <a:chOff x="0" y="0"/>
                            <a:chExt cx="5769610" cy="4471670"/>
                          </a:xfrm>
                        </wpg:grpSpPr>
                        <pic:pic xmlns:pic="http://schemas.openxmlformats.org/drawingml/2006/picture">
                          <pic:nvPicPr>
                            <pic:cNvPr id="203" name="Picture 203"/>
                            <pic:cNvPicPr>
                              <a:picLocks noChangeAspect="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122930" cy="2342515"/>
                            </a:xfrm>
                            <a:prstGeom prst="rect">
                              <a:avLst/>
                            </a:prstGeom>
                            <a:noFill/>
                            <a:ln>
                              <a:noFill/>
                            </a:ln>
                          </pic:spPr>
                        </pic:pic>
                        <pic:pic xmlns:pic="http://schemas.openxmlformats.org/drawingml/2006/picture">
                          <pic:nvPicPr>
                            <pic:cNvPr id="205" name="Picture 205"/>
                            <pic:cNvPicPr>
                              <a:picLocks noChangeAspect="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2390775"/>
                              <a:ext cx="3122930" cy="2080895"/>
                            </a:xfrm>
                            <a:prstGeom prst="rect">
                              <a:avLst/>
                            </a:prstGeom>
                            <a:noFill/>
                            <a:ln>
                              <a:noFill/>
                            </a:ln>
                          </pic:spPr>
                        </pic:pic>
                        <pic:pic xmlns:pic="http://schemas.openxmlformats.org/drawingml/2006/picture">
                          <pic:nvPicPr>
                            <pic:cNvPr id="210" name="Picture 210"/>
                            <pic:cNvPicPr>
                              <a:picLocks noChangeAspect="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3219450" y="9525"/>
                              <a:ext cx="2550160" cy="3400425"/>
                            </a:xfrm>
                            <a:prstGeom prst="rect">
                              <a:avLst/>
                            </a:prstGeom>
                            <a:noFill/>
                            <a:ln>
                              <a:noFill/>
                            </a:ln>
                          </pic:spPr>
                        </pic:pic>
                      </wpg:grpSp>
                      <wps:wsp>
                        <wps:cNvPr id="212" name="Text Box 212"/>
                        <wps:cNvSpPr txBox="1"/>
                        <wps:spPr>
                          <a:xfrm>
                            <a:off x="3314700" y="3629025"/>
                            <a:ext cx="2350135" cy="628650"/>
                          </a:xfrm>
                          <a:prstGeom prst="rect">
                            <a:avLst/>
                          </a:prstGeom>
                          <a:solidFill>
                            <a:prstClr val="white"/>
                          </a:solidFill>
                          <a:ln>
                            <a:noFill/>
                          </a:ln>
                        </wps:spPr>
                        <wps:txbx>
                          <w:txbxContent>
                            <w:p w14:paraId="37047776" w14:textId="7902CD09" w:rsidR="00470043" w:rsidRPr="00F03944" w:rsidRDefault="00470043" w:rsidP="00470043">
                              <w:pPr>
                                <w:pStyle w:val="Caption0"/>
                                <w:rPr>
                                  <w:noProof/>
                                  <w:szCs w:val="20"/>
                                  <w:lang w:val="en-US"/>
                                </w:rPr>
                              </w:pPr>
                              <w:bookmarkStart w:id="87" w:name="_Ref143201198"/>
                              <w:bookmarkStart w:id="88" w:name="_Toc143201263"/>
                              <w:r>
                                <w:t xml:space="preserve">Figure </w:t>
                              </w:r>
                              <w:fldSimple w:instr=" SEQ Figure \* ARABIC ">
                                <w:r>
                                  <w:rPr>
                                    <w:noProof/>
                                  </w:rPr>
                                  <w:t>13</w:t>
                                </w:r>
                              </w:fldSimple>
                              <w:bookmarkEnd w:id="87"/>
                              <w:r>
                                <w:t xml:space="preserve">.  Releasing dusky flathead </w:t>
                              </w:r>
                              <w:r w:rsidR="004F57BE">
                                <w:t xml:space="preserve">fingerlings </w:t>
                              </w:r>
                              <w:r>
                                <w:t>into Gippsland Lakes.</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FDDB231" id="Group 213" o:spid="_x0000_s1084" style="position:absolute;margin-left:0;margin-top:.9pt;width:454.3pt;height:352.1pt;z-index:-251582464;mso-position-horizontal:center;mso-position-horizontal-relative:margin" coordsize="57696,447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">
                <v:group id="Group 211" o:spid="_x0000_s1085" style="position:absolute;width:57696;height:44716" coordsize="57696,44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 id="Picture 203" o:spid="_x0000_s1086" type="#_x0000_t75" style="position:absolute;width:31229;height:234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">
                    <v:imagedata r:id="rId107" o:title=""/>
                  </v:shape>
                  <v:shape id="Picture 205" o:spid="_x0000_s1087" type="#_x0000_t75" style="position:absolute;top:23907;width:31229;height:20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">
                    <v:imagedata r:id="rId108" o:title=""/>
                  </v:shape>
                  <v:shape id="Picture 210" o:spid="_x0000_s1088" type="#_x0000_t75" style="position:absolute;left:32194;top:95;width:25502;height:34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">
                    <v:imagedata r:id="rId109" o:title=""/>
                  </v:shape>
                </v:group>
                <v:shape id="Text Box 212" o:spid="_x0000_s1089" type="#_x0000_t202" style="position:absolute;left:33147;top:36290;width:23501;height:6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" stroked="f">
                  <v:textbox inset="0,0,0,0">
                    <w:txbxContent>
                      <w:p w14:paraId="37047776" w14:textId="7902CD09" w:rsidR="00470043" w:rsidRPr="00F03944" w:rsidRDefault="00470043" w:rsidP="00470043">
                        <w:pPr>
                          <w:pStyle w:val="Caption0"/>
                          <w:rPr>
                            <w:noProof/>
                            <w:szCs w:val="20"/>
                            <w:lang w:val="en-US"/>
                          </w:rPr>
                        </w:pPr>
                        <w:bookmarkStart w:id="89" w:name="_Ref143201198"/>
                        <w:bookmarkStart w:id="90" w:name="_Toc143201263"/>
                        <w:r>
                          <w:t xml:space="preserve">Figure </w:t>
                        </w:r>
                        <w:fldSimple w:instr=" SEQ Figure \* ARABIC ">
                          <w:r>
                            <w:rPr>
                              <w:noProof/>
                            </w:rPr>
                            <w:t>13</w:t>
                          </w:r>
                        </w:fldSimple>
                        <w:bookmarkEnd w:id="89"/>
                        <w:r>
                          <w:t xml:space="preserve">.  Releasing dusky flathead </w:t>
                        </w:r>
                        <w:r w:rsidR="004F57BE">
                          <w:t xml:space="preserve">fingerlings </w:t>
                        </w:r>
                        <w:r>
                          <w:t>into Gippsland Lakes.</w:t>
                        </w:r>
                        <w:bookmarkEnd w:id="90"/>
                      </w:p>
                    </w:txbxContent>
                  </v:textbox>
                </v:shape>
                <w10:wrap anchorx="margin"/>
              </v:group>
            </w:pict>
          </mc:Fallback>
        </mc:AlternateContent>
      </w:r>
    </w:p>
    <w:p w14:paraId="1AAC680E" w14:textId="3D117786" w:rsidR="00470043" w:rsidRDefault="00470043" w:rsidP="004C6197">
      <w:pPr>
        <w:pStyle w:val="bodycopy"/>
        <w:rPr>
          <w:lang w:val="en-US"/>
        </w:rPr>
      </w:pPr>
    </w:p>
    <w:p w14:paraId="753ABB1C" w14:textId="72392DE2" w:rsidR="00470043" w:rsidRDefault="00470043" w:rsidP="004C6197">
      <w:pPr>
        <w:pStyle w:val="bodycopy"/>
        <w:rPr>
          <w:lang w:val="en-US"/>
        </w:rPr>
      </w:pPr>
    </w:p>
    <w:p w14:paraId="67D8A9BB" w14:textId="5C2B3275" w:rsidR="00470043" w:rsidRDefault="00470043" w:rsidP="004C6197">
      <w:pPr>
        <w:pStyle w:val="bodycopy"/>
        <w:rPr>
          <w:lang w:val="en-US"/>
        </w:rPr>
      </w:pPr>
    </w:p>
    <w:p w14:paraId="1F6F4C8F" w14:textId="0C3EA312" w:rsidR="00470043" w:rsidRDefault="00470043" w:rsidP="004C6197">
      <w:pPr>
        <w:pStyle w:val="bodycopy"/>
        <w:rPr>
          <w:lang w:val="en-US"/>
        </w:rPr>
      </w:pPr>
    </w:p>
    <w:p w14:paraId="19825B40" w14:textId="7146B858" w:rsidR="00470043" w:rsidRDefault="00470043" w:rsidP="004C6197">
      <w:pPr>
        <w:pStyle w:val="bodycopy"/>
        <w:rPr>
          <w:lang w:val="en-US"/>
        </w:rPr>
      </w:pPr>
    </w:p>
    <w:p w14:paraId="6A7589DC" w14:textId="01553BC3" w:rsidR="00470043" w:rsidRDefault="00470043" w:rsidP="004C6197">
      <w:pPr>
        <w:pStyle w:val="bodycopy"/>
        <w:rPr>
          <w:lang w:val="en-US"/>
        </w:rPr>
      </w:pPr>
    </w:p>
    <w:p w14:paraId="60FC868E" w14:textId="29C0A517" w:rsidR="00470043" w:rsidRDefault="00470043" w:rsidP="004C6197">
      <w:pPr>
        <w:pStyle w:val="bodycopy"/>
        <w:rPr>
          <w:lang w:val="en-US"/>
        </w:rPr>
      </w:pPr>
    </w:p>
    <w:p w14:paraId="17C74CD3" w14:textId="29603664" w:rsidR="00470043" w:rsidRDefault="00470043" w:rsidP="004C6197">
      <w:pPr>
        <w:pStyle w:val="bodycopy"/>
        <w:rPr>
          <w:lang w:val="en-US"/>
        </w:rPr>
      </w:pPr>
    </w:p>
    <w:p w14:paraId="0FE005D2" w14:textId="7B389388" w:rsidR="00470043" w:rsidRDefault="00470043" w:rsidP="004C6197">
      <w:pPr>
        <w:pStyle w:val="bodycopy"/>
        <w:rPr>
          <w:lang w:val="en-US"/>
        </w:rPr>
      </w:pPr>
    </w:p>
    <w:p w14:paraId="1EAB3730" w14:textId="32719F0A" w:rsidR="00470043" w:rsidRDefault="00470043" w:rsidP="004C6197">
      <w:pPr>
        <w:pStyle w:val="bodycopy"/>
        <w:rPr>
          <w:lang w:val="en-US"/>
        </w:rPr>
      </w:pPr>
    </w:p>
    <w:p w14:paraId="6BCC1459" w14:textId="0F358AF4" w:rsidR="00470043" w:rsidRDefault="00470043" w:rsidP="004C6197">
      <w:pPr>
        <w:pStyle w:val="bodycopy"/>
        <w:rPr>
          <w:lang w:val="en-US"/>
        </w:rPr>
      </w:pPr>
    </w:p>
    <w:p w14:paraId="1420666B" w14:textId="6984F4B1" w:rsidR="00470043" w:rsidRDefault="00470043" w:rsidP="004C6197">
      <w:pPr>
        <w:pStyle w:val="bodycopy"/>
        <w:rPr>
          <w:lang w:val="en-US"/>
        </w:rPr>
      </w:pPr>
    </w:p>
    <w:p w14:paraId="2CAC0BA2" w14:textId="7C40C494" w:rsidR="00470043" w:rsidRDefault="00470043" w:rsidP="004C6197">
      <w:pPr>
        <w:pStyle w:val="bodycopy"/>
        <w:rPr>
          <w:lang w:val="en-US"/>
        </w:rPr>
      </w:pPr>
    </w:p>
    <w:p w14:paraId="5BC24CFD" w14:textId="48105D0D" w:rsidR="00470043" w:rsidRDefault="00470043" w:rsidP="004C6197">
      <w:pPr>
        <w:pStyle w:val="bodycopy"/>
        <w:rPr>
          <w:lang w:val="en-US"/>
        </w:rPr>
      </w:pPr>
    </w:p>
    <w:p w14:paraId="36CE9F14" w14:textId="2FB99690" w:rsidR="00470043" w:rsidRDefault="00470043" w:rsidP="004C6197">
      <w:pPr>
        <w:pStyle w:val="bodycopy"/>
        <w:rPr>
          <w:lang w:val="en-US"/>
        </w:rPr>
      </w:pPr>
    </w:p>
    <w:p w14:paraId="7DD1D30C" w14:textId="308033B0" w:rsidR="00470043" w:rsidRDefault="00470043" w:rsidP="004C6197">
      <w:pPr>
        <w:pStyle w:val="bodycopy"/>
        <w:rPr>
          <w:lang w:val="en-US"/>
        </w:rPr>
      </w:pPr>
    </w:p>
    <w:p w14:paraId="40F43133" w14:textId="73103C61" w:rsidR="00470043" w:rsidRDefault="00470043" w:rsidP="004C6197">
      <w:pPr>
        <w:pStyle w:val="bodycopy"/>
        <w:rPr>
          <w:lang w:val="en-US"/>
        </w:rPr>
      </w:pPr>
    </w:p>
    <w:p w14:paraId="50E940AF" w14:textId="64B958CE" w:rsidR="00470043" w:rsidRDefault="00470043" w:rsidP="004C6197">
      <w:pPr>
        <w:pStyle w:val="bodycopy"/>
        <w:rPr>
          <w:lang w:val="en-US"/>
        </w:rPr>
      </w:pPr>
    </w:p>
    <w:p w14:paraId="43413BA0" w14:textId="38993A6C" w:rsidR="00470043" w:rsidRDefault="00470043" w:rsidP="004C6197">
      <w:pPr>
        <w:pStyle w:val="bodycopy"/>
        <w:rPr>
          <w:lang w:val="en-US"/>
        </w:rPr>
      </w:pPr>
    </w:p>
    <w:p w14:paraId="69631E25" w14:textId="38ADA01B" w:rsidR="00470043" w:rsidRDefault="00470043" w:rsidP="004C6197">
      <w:pPr>
        <w:pStyle w:val="bodycopy"/>
        <w:rPr>
          <w:lang w:val="en-US"/>
        </w:rPr>
      </w:pPr>
    </w:p>
    <w:p w14:paraId="7B15CB4E" w14:textId="0E25734A" w:rsidR="00470043" w:rsidRDefault="00470043" w:rsidP="004C6197">
      <w:pPr>
        <w:pStyle w:val="bodycopy"/>
        <w:rPr>
          <w:lang w:val="en-US"/>
        </w:rPr>
      </w:pPr>
    </w:p>
    <w:p w14:paraId="4DC48C6A" w14:textId="5059BEB6" w:rsidR="00470043" w:rsidRDefault="00470043">
      <w:pPr>
        <w:rPr>
          <w:rFonts w:ascii="Arial" w:hAnsi="Arial" w:cs="Arial"/>
          <w:sz w:val="18"/>
          <w:szCs w:val="20"/>
          <w:lang w:val="en-US" w:eastAsia="en-AU"/>
        </w:rPr>
      </w:pPr>
      <w:r>
        <w:rPr>
          <w:lang w:val="en-US"/>
        </w:rPr>
        <w:br w:type="page"/>
      </w:r>
    </w:p>
    <w:p w14:paraId="3AAC0F95" w14:textId="5A60C1B7" w:rsidR="00472DBC" w:rsidRDefault="00472DBC" w:rsidP="004C6197">
      <w:pPr>
        <w:pStyle w:val="bodycopy"/>
        <w:rPr>
          <w:lang w:val="en-US"/>
        </w:rPr>
      </w:pPr>
      <w:r>
        <w:rPr>
          <w:lang w:val="en-US"/>
        </w:rPr>
        <w:lastRenderedPageBreak/>
        <w:t xml:space="preserve">Some recommendations for future </w:t>
      </w:r>
      <w:r w:rsidR="00D710C0">
        <w:rPr>
          <w:lang w:val="en-US"/>
        </w:rPr>
        <w:t xml:space="preserve">dusky flathead breeding </w:t>
      </w:r>
      <w:r w:rsidR="00C95953">
        <w:rPr>
          <w:lang w:val="en-US"/>
        </w:rPr>
        <w:t>include</w:t>
      </w:r>
      <w:r w:rsidR="00976652">
        <w:rPr>
          <w:lang w:val="en-US"/>
        </w:rPr>
        <w:t xml:space="preserve"> the following.</w:t>
      </w:r>
    </w:p>
    <w:p w14:paraId="61A94894" w14:textId="571A064B" w:rsidR="004A6FFF" w:rsidRPr="00E94D4D" w:rsidRDefault="004A6FFF" w:rsidP="004A6FFF">
      <w:pPr>
        <w:pStyle w:val="Body"/>
        <w:numPr>
          <w:ilvl w:val="0"/>
          <w:numId w:val="31"/>
        </w:numPr>
      </w:pPr>
      <w:r w:rsidRPr="00E94D4D">
        <w:t xml:space="preserve">Although post-capture and transport mortality of broodstock was very low, addition of </w:t>
      </w:r>
      <w:r w:rsidR="00917256" w:rsidRPr="00E94D4D">
        <w:t xml:space="preserve">stress reducing chemicals to </w:t>
      </w:r>
      <w:r w:rsidRPr="00E94D4D">
        <w:t xml:space="preserve">transport </w:t>
      </w:r>
      <w:r w:rsidR="00976652" w:rsidRPr="00E94D4D">
        <w:t>water,</w:t>
      </w:r>
      <w:r w:rsidRPr="00E94D4D">
        <w:t xml:space="preserve"> </w:t>
      </w:r>
      <w:r w:rsidR="00B95DF3" w:rsidRPr="00E94D4D">
        <w:t>such</w:t>
      </w:r>
      <w:r w:rsidRPr="00E94D4D">
        <w:t xml:space="preserve"> </w:t>
      </w:r>
      <w:proofErr w:type="spellStart"/>
      <w:r w:rsidR="00976652" w:rsidRPr="00E94D4D">
        <w:t>StressGuard</w:t>
      </w:r>
      <w:r w:rsidR="00E94D4D" w:rsidRPr="00E94D4D">
        <w:rPr>
          <w:vertAlign w:val="superscript"/>
        </w:rPr>
        <w:t>TM</w:t>
      </w:r>
      <w:proofErr w:type="spellEnd"/>
      <w:r w:rsidR="00976652" w:rsidRPr="00E94D4D">
        <w:t xml:space="preserve"> and </w:t>
      </w:r>
      <w:proofErr w:type="spellStart"/>
      <w:r w:rsidR="00976652" w:rsidRPr="00E94D4D">
        <w:t>Prime</w:t>
      </w:r>
      <w:r w:rsidR="00E94D4D" w:rsidRPr="00E94D4D">
        <w:rPr>
          <w:vertAlign w:val="superscript"/>
        </w:rPr>
        <w:t>TM</w:t>
      </w:r>
      <w:proofErr w:type="spellEnd"/>
      <w:r w:rsidR="00E94D4D" w:rsidRPr="00E94D4D">
        <w:t xml:space="preserve"> </w:t>
      </w:r>
      <w:r w:rsidR="00976652" w:rsidRPr="00E94D4D">
        <w:t>(</w:t>
      </w:r>
      <w:proofErr w:type="spellStart"/>
      <w:r w:rsidR="00976652" w:rsidRPr="00E94D4D">
        <w:t>Seachem</w:t>
      </w:r>
      <w:proofErr w:type="spellEnd"/>
      <w:r w:rsidR="00976652" w:rsidRPr="00E94D4D">
        <w:t xml:space="preserve"> Laboratories, Madison, USA), m</w:t>
      </w:r>
      <w:r w:rsidRPr="00E94D4D">
        <w:t>ay</w:t>
      </w:r>
      <w:r w:rsidR="00976652" w:rsidRPr="00E94D4D">
        <w:t xml:space="preserve"> help</w:t>
      </w:r>
      <w:r w:rsidRPr="00E94D4D">
        <w:t xml:space="preserve"> alleviate stress and consequently improve </w:t>
      </w:r>
      <w:r w:rsidR="00976652" w:rsidRPr="00E94D4D">
        <w:t xml:space="preserve">wellbeing of fish and </w:t>
      </w:r>
      <w:r w:rsidRPr="00E94D4D">
        <w:t xml:space="preserve">spawning outcomes </w:t>
      </w:r>
    </w:p>
    <w:p w14:paraId="63CE5EF3" w14:textId="2D21AD10" w:rsidR="00E03339" w:rsidRPr="00E94D4D" w:rsidRDefault="00E94D4D" w:rsidP="00E03339">
      <w:pPr>
        <w:pStyle w:val="Body"/>
        <w:numPr>
          <w:ilvl w:val="0"/>
          <w:numId w:val="31"/>
        </w:numPr>
      </w:pPr>
      <w:r w:rsidRPr="00E94D4D">
        <w:t>D</w:t>
      </w:r>
      <w:r w:rsidR="00B30BFA" w:rsidRPr="00E94D4D">
        <w:t xml:space="preserve">usky </w:t>
      </w:r>
      <w:proofErr w:type="gramStart"/>
      <w:r w:rsidR="00B30BFA" w:rsidRPr="00E94D4D">
        <w:t>flathead</w:t>
      </w:r>
      <w:proofErr w:type="gramEnd"/>
      <w:r w:rsidR="00B30BFA" w:rsidRPr="00E94D4D">
        <w:t xml:space="preserve"> appear to prefer water movement within the tanks</w:t>
      </w:r>
      <w:r w:rsidRPr="00E94D4D">
        <w:t>.  I</w:t>
      </w:r>
      <w:r w:rsidR="00E03339" w:rsidRPr="00E94D4D">
        <w:t>nstall</w:t>
      </w:r>
      <w:r w:rsidR="00B30BFA" w:rsidRPr="00E94D4D">
        <w:t xml:space="preserve">ation of </w:t>
      </w:r>
      <w:r w:rsidR="00E03339" w:rsidRPr="00E94D4D">
        <w:t>a 12</w:t>
      </w:r>
      <w:r w:rsidR="004A6FFF" w:rsidRPr="00E94D4D">
        <w:t>-</w:t>
      </w:r>
      <w:r w:rsidR="00E03339" w:rsidRPr="00E94D4D">
        <w:t>volt water pump into transport tank</w:t>
      </w:r>
      <w:r w:rsidRPr="00E94D4D">
        <w:t>s will</w:t>
      </w:r>
      <w:r w:rsidR="00E03339" w:rsidRPr="00E94D4D">
        <w:t xml:space="preserve"> facilitate water circulation</w:t>
      </w:r>
      <w:r w:rsidRPr="00E94D4D">
        <w:t xml:space="preserve">, </w:t>
      </w:r>
      <w:proofErr w:type="gramStart"/>
      <w:r w:rsidRPr="00E94D4D">
        <w:t xml:space="preserve">and </w:t>
      </w:r>
      <w:r w:rsidR="00DD4ABB">
        <w:t>also</w:t>
      </w:r>
      <w:proofErr w:type="gramEnd"/>
      <w:r w:rsidR="00DD4ABB">
        <w:t xml:space="preserve"> </w:t>
      </w:r>
      <w:r w:rsidR="00E03339" w:rsidRPr="00E94D4D">
        <w:t xml:space="preserve">eliminate </w:t>
      </w:r>
      <w:r w:rsidR="004A6FFF" w:rsidRPr="00E94D4D">
        <w:t>dead spots</w:t>
      </w:r>
      <w:r w:rsidR="00E03339" w:rsidRPr="00E94D4D">
        <w:t xml:space="preserve"> that may be low in dissolved oxygen</w:t>
      </w:r>
      <w:r w:rsidR="004A6FFF" w:rsidRPr="00E94D4D">
        <w:t xml:space="preserve"> </w:t>
      </w:r>
      <w:r w:rsidR="00E03339" w:rsidRPr="00E94D4D">
        <w:t>(</w:t>
      </w:r>
      <w:r w:rsidR="004A6FFF" w:rsidRPr="00E94D4D">
        <w:t xml:space="preserve">D. </w:t>
      </w:r>
      <w:r w:rsidR="00E03339" w:rsidRPr="00E94D4D">
        <w:t xml:space="preserve">White, </w:t>
      </w:r>
      <w:r w:rsidR="00E03339" w:rsidRPr="00E94D4D">
        <w:rPr>
          <w:i/>
          <w:iCs/>
        </w:rPr>
        <w:t>pers comm</w:t>
      </w:r>
      <w:r w:rsidR="00E03339" w:rsidRPr="00E94D4D">
        <w:t>).</w:t>
      </w:r>
    </w:p>
    <w:p w14:paraId="07955A0F" w14:textId="46202AD9" w:rsidR="00D710C0" w:rsidRPr="00B02E60" w:rsidRDefault="00D710C0" w:rsidP="003C1D3D">
      <w:pPr>
        <w:pStyle w:val="bodycopy"/>
        <w:numPr>
          <w:ilvl w:val="0"/>
          <w:numId w:val="31"/>
        </w:numPr>
        <w:rPr>
          <w:lang w:val="en-US"/>
        </w:rPr>
      </w:pPr>
      <w:r w:rsidRPr="00B02E60">
        <w:rPr>
          <w:lang w:val="en-US"/>
        </w:rPr>
        <w:t xml:space="preserve">Since </w:t>
      </w:r>
      <w:r w:rsidR="00194914" w:rsidRPr="00B02E60">
        <w:rPr>
          <w:lang w:val="en-US"/>
        </w:rPr>
        <w:t xml:space="preserve">dusky </w:t>
      </w:r>
      <w:r w:rsidRPr="00B02E60">
        <w:rPr>
          <w:lang w:val="en-US"/>
        </w:rPr>
        <w:t xml:space="preserve">flathead are thought to spawn multiple times within </w:t>
      </w:r>
      <w:r w:rsidR="00C95953" w:rsidRPr="00B02E60">
        <w:rPr>
          <w:lang w:val="en-US"/>
        </w:rPr>
        <w:t>a</w:t>
      </w:r>
      <w:r w:rsidRPr="00B02E60">
        <w:rPr>
          <w:lang w:val="en-US"/>
        </w:rPr>
        <w:t xml:space="preserve"> </w:t>
      </w:r>
      <w:r w:rsidR="00B30BFA" w:rsidRPr="00B30BFA">
        <w:rPr>
          <w:lang w:val="en-US"/>
        </w:rPr>
        <w:t xml:space="preserve">season (Bani and </w:t>
      </w:r>
      <w:proofErr w:type="spellStart"/>
      <w:r w:rsidR="00B30BFA" w:rsidRPr="00B30BFA">
        <w:rPr>
          <w:lang w:val="en-US"/>
        </w:rPr>
        <w:t>Moltschaniwskyj</w:t>
      </w:r>
      <w:proofErr w:type="spellEnd"/>
      <w:r w:rsidR="00B30BFA" w:rsidRPr="00B30BFA">
        <w:rPr>
          <w:lang w:val="en-US"/>
        </w:rPr>
        <w:t xml:space="preserve"> 2008, Gray and Barnes 2015), </w:t>
      </w:r>
      <w:r w:rsidRPr="00B02E60">
        <w:rPr>
          <w:lang w:val="en-US"/>
        </w:rPr>
        <w:t xml:space="preserve">it may be possible that broodstock induced to spawn early in the </w:t>
      </w:r>
      <w:r w:rsidR="00B30BFA">
        <w:rPr>
          <w:lang w:val="en-US"/>
        </w:rPr>
        <w:t xml:space="preserve">spawning </w:t>
      </w:r>
      <w:r w:rsidRPr="00B02E60">
        <w:rPr>
          <w:lang w:val="en-US"/>
        </w:rPr>
        <w:t>season can be re-conditioned and induced to spawn later in the season</w:t>
      </w:r>
      <w:r w:rsidR="00B30BFA">
        <w:rPr>
          <w:lang w:val="en-US"/>
        </w:rPr>
        <w:t xml:space="preserve"> to increase level of production per fish</w:t>
      </w:r>
      <w:r w:rsidRPr="00B02E60">
        <w:rPr>
          <w:lang w:val="en-US"/>
        </w:rPr>
        <w:t>.</w:t>
      </w:r>
      <w:r w:rsidR="00B02E60" w:rsidRPr="00B02E60">
        <w:rPr>
          <w:lang w:val="en-US"/>
        </w:rPr>
        <w:t xml:space="preserve">  Some</w:t>
      </w:r>
      <w:r w:rsidRPr="00B02E60">
        <w:rPr>
          <w:lang w:val="en-US"/>
        </w:rPr>
        <w:t xml:space="preserve"> broodstock may be stocked int</w:t>
      </w:r>
      <w:r w:rsidR="00B02E60" w:rsidRPr="00B02E60">
        <w:rPr>
          <w:lang w:val="en-US"/>
        </w:rPr>
        <w:t>o</w:t>
      </w:r>
      <w:r w:rsidRPr="00B02E60">
        <w:rPr>
          <w:lang w:val="en-US"/>
        </w:rPr>
        <w:t xml:space="preserve"> a dam and checked again </w:t>
      </w:r>
      <w:r w:rsidR="00B30BFA">
        <w:rPr>
          <w:lang w:val="en-US"/>
        </w:rPr>
        <w:t>later in the season</w:t>
      </w:r>
      <w:r w:rsidRPr="00B02E60">
        <w:rPr>
          <w:lang w:val="en-US"/>
        </w:rPr>
        <w:t xml:space="preserve"> to determine if they have mature eggs suitable for spawning.</w:t>
      </w:r>
    </w:p>
    <w:p w14:paraId="1F7E64A1" w14:textId="23EC1652" w:rsidR="00D56175" w:rsidRDefault="00B02E60" w:rsidP="00472DBC">
      <w:pPr>
        <w:pStyle w:val="bodycopy"/>
        <w:numPr>
          <w:ilvl w:val="0"/>
          <w:numId w:val="31"/>
        </w:numPr>
        <w:rPr>
          <w:lang w:val="en-US"/>
        </w:rPr>
      </w:pPr>
      <w:r>
        <w:rPr>
          <w:lang w:val="en-US"/>
        </w:rPr>
        <w:t xml:space="preserve">Time between capture in the wild and induction of spawning may influence </w:t>
      </w:r>
      <w:r w:rsidR="00162EA5">
        <w:rPr>
          <w:lang w:val="en-US"/>
        </w:rPr>
        <w:t xml:space="preserve">gamete quality due to stress </w:t>
      </w:r>
      <w:r w:rsidR="007370B4">
        <w:rPr>
          <w:lang w:val="en-US"/>
        </w:rPr>
        <w:t>associated</w:t>
      </w:r>
      <w:r w:rsidR="00162EA5">
        <w:rPr>
          <w:lang w:val="en-US"/>
        </w:rPr>
        <w:t xml:space="preserve"> with </w:t>
      </w:r>
      <w:r w:rsidR="00B30BFA">
        <w:rPr>
          <w:lang w:val="en-US"/>
        </w:rPr>
        <w:t xml:space="preserve">capture, holding and </w:t>
      </w:r>
      <w:r w:rsidR="007370B4">
        <w:rPr>
          <w:lang w:val="en-US"/>
        </w:rPr>
        <w:t xml:space="preserve">transfer to captive conditions.  </w:t>
      </w:r>
      <w:r w:rsidR="00C55557">
        <w:rPr>
          <w:lang w:val="en-US"/>
        </w:rPr>
        <w:t>Inject</w:t>
      </w:r>
      <w:r w:rsidR="00B30BFA">
        <w:rPr>
          <w:lang w:val="en-US"/>
        </w:rPr>
        <w:t>ing</w:t>
      </w:r>
      <w:r w:rsidR="00C55557">
        <w:rPr>
          <w:lang w:val="en-US"/>
        </w:rPr>
        <w:t xml:space="preserve"> broodstock as soon as possible after capture</w:t>
      </w:r>
      <w:r w:rsidR="00B30BFA">
        <w:rPr>
          <w:lang w:val="en-US"/>
        </w:rPr>
        <w:t xml:space="preserve"> may reduce the effects of capture stress on gamete quality</w:t>
      </w:r>
      <w:r w:rsidR="00C55557">
        <w:rPr>
          <w:lang w:val="en-US"/>
        </w:rPr>
        <w:t>.</w:t>
      </w:r>
      <w:r>
        <w:rPr>
          <w:lang w:val="en-US"/>
        </w:rPr>
        <w:t xml:space="preserve"> </w:t>
      </w:r>
    </w:p>
    <w:p w14:paraId="1B470551" w14:textId="37C3E530" w:rsidR="00C55557" w:rsidRPr="00DD4ABB" w:rsidRDefault="004639D4" w:rsidP="00472DBC">
      <w:pPr>
        <w:pStyle w:val="bodycopy"/>
        <w:numPr>
          <w:ilvl w:val="0"/>
          <w:numId w:val="31"/>
        </w:numPr>
        <w:rPr>
          <w:lang w:val="en-US"/>
        </w:rPr>
      </w:pPr>
      <w:r w:rsidRPr="004639D4">
        <w:rPr>
          <w:lang w:val="en-US"/>
        </w:rPr>
        <w:t xml:space="preserve">Some changes to hatchery design may improve management of spawning. For example, holding females </w:t>
      </w:r>
      <w:r w:rsidRPr="00DD4ABB">
        <w:rPr>
          <w:lang w:val="en-US"/>
        </w:rPr>
        <w:t xml:space="preserve">individually in smaller tanks after injection may aid with more actuate </w:t>
      </w:r>
      <w:r w:rsidR="00C55557" w:rsidRPr="00DD4ABB">
        <w:rPr>
          <w:lang w:val="en-US"/>
        </w:rPr>
        <w:t>timing of stripping</w:t>
      </w:r>
      <w:r w:rsidR="00650C97" w:rsidRPr="00DD4ABB">
        <w:rPr>
          <w:lang w:val="en-US"/>
        </w:rPr>
        <w:t xml:space="preserve"> of individuals</w:t>
      </w:r>
      <w:r w:rsidR="002D31D9" w:rsidRPr="00DD4ABB">
        <w:rPr>
          <w:lang w:val="en-US"/>
        </w:rPr>
        <w:t>.</w:t>
      </w:r>
    </w:p>
    <w:p w14:paraId="305D2601" w14:textId="0982D087" w:rsidR="005F3C8C" w:rsidRPr="00DD4ABB" w:rsidRDefault="005F3C8C" w:rsidP="00DD4ABB">
      <w:pPr>
        <w:pStyle w:val="Body"/>
        <w:numPr>
          <w:ilvl w:val="0"/>
          <w:numId w:val="31"/>
        </w:numPr>
        <w:spacing w:after="20"/>
        <w:ind w:left="714" w:hanging="357"/>
      </w:pPr>
      <w:r w:rsidRPr="00DD4ABB">
        <w:t xml:space="preserve">The highly variable </w:t>
      </w:r>
      <w:r w:rsidR="00D004B5" w:rsidRPr="00DD4ABB">
        <w:t>number</w:t>
      </w:r>
      <w:r w:rsidRPr="00DD4ABB">
        <w:t xml:space="preserve"> of fingerlings harvested from ponds was attributed to several factors including</w:t>
      </w:r>
      <w:r w:rsidR="00491A53" w:rsidRPr="00DD4ABB">
        <w:t>:</w:t>
      </w:r>
    </w:p>
    <w:p w14:paraId="275315E6" w14:textId="66589EF1" w:rsidR="005F3C8C" w:rsidRPr="00DD4ABB" w:rsidRDefault="005F3C8C" w:rsidP="00491A53">
      <w:pPr>
        <w:pStyle w:val="Body"/>
        <w:numPr>
          <w:ilvl w:val="1"/>
          <w:numId w:val="31"/>
        </w:numPr>
        <w:spacing w:after="0"/>
        <w:ind w:left="1434" w:hanging="357"/>
      </w:pPr>
      <w:r w:rsidRPr="00DD4ABB">
        <w:t>Lack of food (</w:t>
      </w:r>
      <w:proofErr w:type="gramStart"/>
      <w:r w:rsidRPr="00DD4ABB">
        <w:t>i.e.</w:t>
      </w:r>
      <w:proofErr w:type="gramEnd"/>
      <w:r w:rsidRPr="00DD4ABB">
        <w:t xml:space="preserve"> stocking ponds at a time when plankton blooms </w:t>
      </w:r>
      <w:r w:rsidR="00491A53" w:rsidRPr="00DD4ABB">
        <w:t>lacked appropriate prey</w:t>
      </w:r>
      <w:r w:rsidRPr="00DD4ABB">
        <w:t>)</w:t>
      </w:r>
    </w:p>
    <w:p w14:paraId="407CABF4" w14:textId="184DF7F7" w:rsidR="005F3C8C" w:rsidRPr="00DD4ABB" w:rsidRDefault="005F3C8C" w:rsidP="00491A53">
      <w:pPr>
        <w:pStyle w:val="Body"/>
        <w:numPr>
          <w:ilvl w:val="1"/>
          <w:numId w:val="31"/>
        </w:numPr>
        <w:spacing w:after="0"/>
        <w:ind w:left="1434" w:hanging="357"/>
      </w:pPr>
      <w:r w:rsidRPr="00DD4ABB">
        <w:t>Death from e</w:t>
      </w:r>
      <w:r w:rsidRPr="00214EE4">
        <w:t>ntanglement and entrapment in filamentous algae</w:t>
      </w:r>
    </w:p>
    <w:p w14:paraId="7428F80E" w14:textId="4C9CEE60" w:rsidR="005F3C8C" w:rsidRPr="00DD4ABB" w:rsidRDefault="00491A53" w:rsidP="00491A53">
      <w:pPr>
        <w:pStyle w:val="Body"/>
        <w:numPr>
          <w:ilvl w:val="1"/>
          <w:numId w:val="31"/>
        </w:numPr>
        <w:spacing w:after="0"/>
        <w:ind w:left="1434" w:hanging="357"/>
      </w:pPr>
      <w:r w:rsidRPr="00214EE4">
        <w:t>Cannibalism</w:t>
      </w:r>
    </w:p>
    <w:p w14:paraId="3B71B603" w14:textId="17E99300" w:rsidR="00491A53" w:rsidRPr="00DD4ABB" w:rsidRDefault="00491A53" w:rsidP="00491A53">
      <w:pPr>
        <w:pStyle w:val="Body"/>
        <w:numPr>
          <w:ilvl w:val="1"/>
          <w:numId w:val="31"/>
        </w:numPr>
        <w:spacing w:after="0"/>
        <w:ind w:left="1434" w:hanging="357"/>
      </w:pPr>
      <w:r w:rsidRPr="00DD4ABB">
        <w:t xml:space="preserve">Death from </w:t>
      </w:r>
      <w:r w:rsidR="00DD4ABB" w:rsidRPr="00DD4ABB">
        <w:t>stranding</w:t>
      </w:r>
      <w:r w:rsidRPr="00DD4ABB">
        <w:t xml:space="preserve"> during pond harvest</w:t>
      </w:r>
    </w:p>
    <w:p w14:paraId="5EBC315D" w14:textId="474024F2" w:rsidR="00491A53" w:rsidRPr="00DD4ABB" w:rsidRDefault="00491A53" w:rsidP="00491A53">
      <w:pPr>
        <w:pStyle w:val="Body"/>
        <w:numPr>
          <w:ilvl w:val="1"/>
          <w:numId w:val="31"/>
        </w:numPr>
      </w:pPr>
      <w:r w:rsidRPr="00DD4ABB">
        <w:t>Negative effects of low salinity on both plankton bloom development and fish survival.</w:t>
      </w:r>
    </w:p>
    <w:p w14:paraId="305CA9EA" w14:textId="719CAC56" w:rsidR="00DD4ABB" w:rsidRPr="00DD4ABB" w:rsidRDefault="00DD4ABB" w:rsidP="00DD4ABB">
      <w:pPr>
        <w:pStyle w:val="Body"/>
        <w:spacing w:after="40"/>
        <w:ind w:left="709"/>
      </w:pPr>
      <w:r w:rsidRPr="00DD4ABB">
        <w:t>Options to improve recovery of fingerling from ponds may include:</w:t>
      </w:r>
    </w:p>
    <w:p w14:paraId="273989F6" w14:textId="794A2484" w:rsidR="00474A9A" w:rsidRPr="00DD4ABB" w:rsidRDefault="00DD4ABB" w:rsidP="00DD4ABB">
      <w:pPr>
        <w:pStyle w:val="Body"/>
        <w:numPr>
          <w:ilvl w:val="1"/>
          <w:numId w:val="31"/>
        </w:numPr>
        <w:spacing w:after="0"/>
        <w:ind w:left="1434" w:hanging="357"/>
      </w:pPr>
      <w:r w:rsidRPr="00DD4ABB">
        <w:t>M</w:t>
      </w:r>
      <w:r w:rsidR="002D1A85" w:rsidRPr="00DD4ABB">
        <w:t xml:space="preserve">onitor </w:t>
      </w:r>
      <w:r w:rsidRPr="00DD4ABB">
        <w:t xml:space="preserve">plankton </w:t>
      </w:r>
      <w:r w:rsidR="002D1A85" w:rsidRPr="00DD4ABB">
        <w:t xml:space="preserve">bloom </w:t>
      </w:r>
      <w:r w:rsidR="003B70BD" w:rsidRPr="00DD4ABB">
        <w:t>development</w:t>
      </w:r>
      <w:r w:rsidR="002D1A85" w:rsidRPr="00DD4ABB">
        <w:t xml:space="preserve"> to ensure larvae are stocked at a time when preferred prey </w:t>
      </w:r>
      <w:r w:rsidR="003B70BD" w:rsidRPr="00DD4ABB">
        <w:t xml:space="preserve">is </w:t>
      </w:r>
      <w:r w:rsidRPr="00DD4ABB">
        <w:t xml:space="preserve">present and </w:t>
      </w:r>
      <w:r w:rsidR="003B70BD" w:rsidRPr="00DD4ABB">
        <w:t>abundan</w:t>
      </w:r>
      <w:r w:rsidRPr="00DD4ABB">
        <w:t>t</w:t>
      </w:r>
      <w:r w:rsidR="003B70BD" w:rsidRPr="00DD4ABB">
        <w:t>.</w:t>
      </w:r>
      <w:r w:rsidR="00D7670C" w:rsidRPr="00DD4ABB">
        <w:t xml:space="preserve"> </w:t>
      </w:r>
    </w:p>
    <w:p w14:paraId="0DDC6D35" w14:textId="3B5873EB" w:rsidR="003B70BD" w:rsidRPr="00DD4ABB" w:rsidRDefault="003B70BD" w:rsidP="00DD4ABB">
      <w:pPr>
        <w:pStyle w:val="Body"/>
        <w:numPr>
          <w:ilvl w:val="1"/>
          <w:numId w:val="31"/>
        </w:numPr>
        <w:spacing w:after="0"/>
        <w:ind w:left="1434" w:hanging="357"/>
      </w:pPr>
      <w:r w:rsidRPr="00DD4ABB">
        <w:t xml:space="preserve">Explore options to manage </w:t>
      </w:r>
      <w:r w:rsidR="00F54B84" w:rsidRPr="00DD4ABB">
        <w:t>filamentous</w:t>
      </w:r>
      <w:r w:rsidRPr="00DD4ABB">
        <w:t xml:space="preserve"> </w:t>
      </w:r>
      <w:r w:rsidR="00F54B84" w:rsidRPr="00DD4ABB">
        <w:t>algae</w:t>
      </w:r>
      <w:r w:rsidRPr="00DD4ABB">
        <w:t xml:space="preserve"> blooms, such as </w:t>
      </w:r>
      <w:r w:rsidR="007816A6" w:rsidRPr="00DD4ABB">
        <w:t xml:space="preserve">manipulation of </w:t>
      </w:r>
      <w:r w:rsidR="00F6235C" w:rsidRPr="00DD4ABB">
        <w:t>n</w:t>
      </w:r>
      <w:r w:rsidRPr="00DD4ABB">
        <w:t xml:space="preserve">itrogen </w:t>
      </w:r>
      <w:r w:rsidR="007816A6" w:rsidRPr="00DD4ABB">
        <w:t xml:space="preserve">and </w:t>
      </w:r>
      <w:r w:rsidR="00F54B84" w:rsidRPr="00DD4ABB">
        <w:t>phosphorus</w:t>
      </w:r>
      <w:r w:rsidR="007816A6" w:rsidRPr="00DD4ABB">
        <w:t xml:space="preserve"> concentrations</w:t>
      </w:r>
      <w:r w:rsidR="007B6E88" w:rsidRPr="00DD4ABB">
        <w:t xml:space="preserve"> (</w:t>
      </w:r>
      <w:r w:rsidR="00922EB7" w:rsidRPr="00DD4ABB">
        <w:fldChar w:fldCharType="begin"/>
      </w:r>
      <w:r w:rsidR="00922EB7" w:rsidRPr="00DD4ABB">
        <w:instrText xml:space="preserve"> ADDIN EN.CITE &lt;EndNote&gt;&lt;Cite&gt;&lt;Author&gt;Mischke&lt;/Author&gt;&lt;Year&gt;2012&lt;/Year&gt;&lt;RecNum&gt;11678&lt;/RecNum&gt;&lt;DisplayText&gt;Mischke 2012&lt;/DisplayText&gt;&lt;record&gt;&lt;rec-number&gt;11678&lt;/rec-number&gt;&lt;foreign-keys&gt;&lt;key app="EN" db-id="tdt50dzen52rf8evavlvts57x5rzs2z95r2x" timestamp="1652662194"&gt;11678&lt;/key&gt;&lt;/foreign-keys&gt;&lt;ref-type name="Edited Book"&gt;28&lt;/ref-type&gt;&lt;contributors&gt;&lt;authors&gt;&lt;author&gt;Mischke, Charles C&lt;/author&gt;&lt;/authors&gt;&lt;/contributors&gt;&lt;titles&gt;&lt;title&gt;Aquaculture pond fertilization: Impacts of nutrient input on production&lt;/title&gt;&lt;/titles&gt;&lt;dates&gt;&lt;year&gt;2012&lt;/year&gt;&lt;/dates&gt;&lt;pub-location&gt;Oxford&lt;/pub-location&gt;&lt;publisher&gt;John Wiley &amp;amp; Sons&lt;/publisher&gt;&lt;isbn&gt;1118329414&lt;/isbn&gt;&lt;urls&gt;&lt;/urls&gt;&lt;/record&gt;&lt;/Cite&gt;&lt;/EndNote&gt;</w:instrText>
      </w:r>
      <w:r w:rsidR="00922EB7" w:rsidRPr="00DD4ABB">
        <w:fldChar w:fldCharType="separate"/>
      </w:r>
      <w:r w:rsidR="00922EB7" w:rsidRPr="00DD4ABB">
        <w:rPr>
          <w:noProof/>
        </w:rPr>
        <w:t>Mischke 2012</w:t>
      </w:r>
      <w:r w:rsidR="00922EB7" w:rsidRPr="00DD4ABB">
        <w:fldChar w:fldCharType="end"/>
      </w:r>
      <w:r w:rsidR="008F2FAB" w:rsidRPr="00DD4ABB">
        <w:t>)</w:t>
      </w:r>
    </w:p>
    <w:p w14:paraId="4B63D92F" w14:textId="3017B380" w:rsidR="00DD4ABB" w:rsidRPr="00DD4ABB" w:rsidRDefault="00DD4ABB" w:rsidP="00DD4ABB">
      <w:pPr>
        <w:pStyle w:val="Body"/>
        <w:numPr>
          <w:ilvl w:val="1"/>
          <w:numId w:val="31"/>
        </w:numPr>
        <w:spacing w:after="0"/>
        <w:ind w:left="1434" w:hanging="357"/>
      </w:pPr>
      <w:r w:rsidRPr="00DD4ABB">
        <w:t>Slow the rate of pond drainage to reduce stranding</w:t>
      </w:r>
    </w:p>
    <w:p w14:paraId="5E04E666" w14:textId="76B92AA8" w:rsidR="00F46DD2" w:rsidRPr="00DD4ABB" w:rsidRDefault="00955928" w:rsidP="00DD4ABB">
      <w:pPr>
        <w:pStyle w:val="Body"/>
        <w:numPr>
          <w:ilvl w:val="1"/>
          <w:numId w:val="31"/>
        </w:numPr>
      </w:pPr>
      <w:r w:rsidRPr="00DD4ABB">
        <w:t xml:space="preserve">Explore </w:t>
      </w:r>
      <w:r w:rsidR="00DD4ABB" w:rsidRPr="00DD4ABB">
        <w:t xml:space="preserve">options </w:t>
      </w:r>
      <w:r w:rsidR="00F46DD2" w:rsidRPr="00DD4ABB">
        <w:t xml:space="preserve">for maintaining salinity in </w:t>
      </w:r>
      <w:r w:rsidRPr="00DD4ABB">
        <w:t xml:space="preserve">fry rearing </w:t>
      </w:r>
      <w:r w:rsidR="00F46DD2" w:rsidRPr="00DD4ABB">
        <w:t>ponds</w:t>
      </w:r>
      <w:r w:rsidR="00DD4ABB" w:rsidRPr="00DD4ABB">
        <w:t>, such as c</w:t>
      </w:r>
      <w:r w:rsidRPr="00DD4ABB">
        <w:t>onstruct</w:t>
      </w:r>
      <w:r w:rsidR="00DD4ABB" w:rsidRPr="00DD4ABB">
        <w:t>ing</w:t>
      </w:r>
      <w:r w:rsidRPr="00DD4ABB">
        <w:t xml:space="preserve"> a </w:t>
      </w:r>
      <w:r w:rsidR="00036EFB" w:rsidRPr="00DD4ABB">
        <w:t xml:space="preserve">large reservoir for storing saline water </w:t>
      </w:r>
      <w:r w:rsidR="006A0A3A" w:rsidRPr="00DD4ABB">
        <w:t xml:space="preserve">for use </w:t>
      </w:r>
      <w:r w:rsidRPr="00DD4ABB">
        <w:t>during</w:t>
      </w:r>
      <w:r w:rsidR="006A0A3A" w:rsidRPr="00DD4ABB">
        <w:t xml:space="preserve"> low salinity periods</w:t>
      </w:r>
      <w:r w:rsidR="00DD4ABB" w:rsidRPr="00DD4ABB">
        <w:t xml:space="preserve"> and c</w:t>
      </w:r>
      <w:r w:rsidRPr="00DD4ABB">
        <w:t>onstruct</w:t>
      </w:r>
      <w:r w:rsidR="00DD4ABB" w:rsidRPr="00DD4ABB">
        <w:t>ing</w:t>
      </w:r>
      <w:r w:rsidRPr="00DD4ABB">
        <w:t xml:space="preserve"> </w:t>
      </w:r>
      <w:r w:rsidR="007D72F7" w:rsidRPr="00DD4ABB">
        <w:t>d</w:t>
      </w:r>
      <w:r w:rsidR="00FA46E5" w:rsidRPr="00DD4ABB">
        <w:t>i</w:t>
      </w:r>
      <w:r w:rsidR="007D72F7" w:rsidRPr="00DD4ABB">
        <w:t xml:space="preserve">kes to divert </w:t>
      </w:r>
      <w:r w:rsidR="00036EFB" w:rsidRPr="00DD4ABB">
        <w:t xml:space="preserve">rainwater run-off away from ponds. </w:t>
      </w:r>
    </w:p>
    <w:p w14:paraId="2D31B324" w14:textId="717821F8" w:rsidR="001B3713" w:rsidRDefault="001B3713">
      <w:pPr>
        <w:rPr>
          <w:rFonts w:ascii="Arial" w:hAnsi="Arial" w:cs="Arial"/>
          <w:sz w:val="18"/>
        </w:rPr>
      </w:pPr>
      <w:r>
        <w:br w:type="page"/>
      </w:r>
    </w:p>
    <w:p w14:paraId="587F9173" w14:textId="77777777" w:rsidR="00FD06DD" w:rsidRPr="00782D45" w:rsidRDefault="00FD06DD" w:rsidP="00782D45">
      <w:pPr>
        <w:pStyle w:val="HA"/>
      </w:pPr>
      <w:bookmarkStart w:id="91" w:name="_Toc143201242"/>
      <w:r w:rsidRPr="00782D45">
        <w:lastRenderedPageBreak/>
        <w:t>Acknowledgements</w:t>
      </w:r>
      <w:bookmarkEnd w:id="91"/>
    </w:p>
    <w:p w14:paraId="40E0260F" w14:textId="2AA3CCE6" w:rsidR="007C7BDB" w:rsidRDefault="00507A45" w:rsidP="007C7BDB">
      <w:pPr>
        <w:pStyle w:val="Body"/>
      </w:pPr>
      <w:r w:rsidRPr="008A78CC">
        <w:t xml:space="preserve">The authors acknowledge the support of the </w:t>
      </w:r>
      <w:r w:rsidR="005A225C" w:rsidRPr="008A78CC">
        <w:t xml:space="preserve">Victorian Fisheries </w:t>
      </w:r>
      <w:r w:rsidR="00B93AE6">
        <w:t xml:space="preserve">Authority </w:t>
      </w:r>
      <w:r w:rsidR="005A225C" w:rsidRPr="008A78CC">
        <w:t>(VFA)</w:t>
      </w:r>
      <w:r w:rsidR="000E3B77" w:rsidRPr="008A78CC">
        <w:t xml:space="preserve"> for funding production of dusky flathead at </w:t>
      </w:r>
      <w:r w:rsidR="000E3B77" w:rsidRPr="0094721C">
        <w:rPr>
          <w:i/>
          <w:iCs/>
        </w:rPr>
        <w:t>Narooma Aquaculture</w:t>
      </w:r>
      <w:r w:rsidR="000E3B77" w:rsidRPr="008A78CC">
        <w:t xml:space="preserve">.  </w:t>
      </w:r>
      <w:r w:rsidR="007E18AE" w:rsidRPr="008A78CC">
        <w:t>Bev Lawson and Bradley Lawson (</w:t>
      </w:r>
      <w:r w:rsidR="007E18AE" w:rsidRPr="0094721C">
        <w:rPr>
          <w:i/>
          <w:iCs/>
        </w:rPr>
        <w:t>Narooma Aquaculture</w:t>
      </w:r>
      <w:r w:rsidR="007E18AE" w:rsidRPr="008A78CC">
        <w:t xml:space="preserve">) </w:t>
      </w:r>
      <w:r w:rsidR="008A78CC" w:rsidRPr="008A78CC">
        <w:t>a</w:t>
      </w:r>
      <w:r w:rsidR="00B93AE6">
        <w:t>re</w:t>
      </w:r>
      <w:r w:rsidR="008A78CC" w:rsidRPr="008A78CC">
        <w:t xml:space="preserve"> thanked for their assistance in the hatchery.  </w:t>
      </w:r>
      <w:r w:rsidR="007C7BDB" w:rsidRPr="008A78CC">
        <w:t xml:space="preserve">The authors wish to thank </w:t>
      </w:r>
      <w:r w:rsidR="005A225C" w:rsidRPr="008A78CC">
        <w:t>Craig Ingram (VFA) and Dylan White (VFA) for comments on broodstock capture and transport</w:t>
      </w:r>
      <w:r w:rsidR="007C7BDB" w:rsidRPr="008A78CC">
        <w:t>.</w:t>
      </w:r>
      <w:r w:rsidR="007C7BDB" w:rsidRPr="007C7BDB">
        <w:t xml:space="preserve"> </w:t>
      </w:r>
      <w:r w:rsidR="00B35D9C">
        <w:t xml:space="preserve"> </w:t>
      </w:r>
      <w:r w:rsidR="00B35D9C" w:rsidRPr="00B35D9C">
        <w:t>Dr Paul Palmer, Bribie Island Research Centre (BIRC), Queensland Department of Agriculture and Fisheries (QDAF), Woorim, Qld, provided advice on dusky flathead breeding at the BIRC in the mid</w:t>
      </w:r>
      <w:r w:rsidR="00682607">
        <w:t>-</w:t>
      </w:r>
      <w:r w:rsidR="00B35D9C" w:rsidRPr="00B35D9C">
        <w:t xml:space="preserve">1990s.  </w:t>
      </w:r>
    </w:p>
    <w:p w14:paraId="343FA5E0" w14:textId="77777777" w:rsidR="006C5F8F" w:rsidRPr="00782D45" w:rsidRDefault="006C5F8F" w:rsidP="00063421">
      <w:pPr>
        <w:pStyle w:val="Body"/>
        <w:rPr>
          <w:lang w:val="en-US"/>
        </w:rPr>
      </w:pPr>
    </w:p>
    <w:p w14:paraId="1591BD6C" w14:textId="2816E56A" w:rsidR="00E750F0" w:rsidRDefault="00E750F0" w:rsidP="00E750F0">
      <w:pPr>
        <w:pStyle w:val="HA"/>
      </w:pPr>
      <w:bookmarkStart w:id="92" w:name="_Toc143201243"/>
      <w:r>
        <w:t>References</w:t>
      </w:r>
      <w:bookmarkEnd w:id="92"/>
    </w:p>
    <w:p w14:paraId="416FB96B" w14:textId="77777777" w:rsidR="00DD4ABB" w:rsidRDefault="00DD4ABB" w:rsidP="00DD4ABB">
      <w:pPr>
        <w:pStyle w:val="bodycopy"/>
        <w:rPr>
          <w:noProof/>
          <w:lang w:eastAsia="en-US"/>
        </w:rPr>
      </w:pPr>
      <w:r>
        <w:rPr>
          <w:noProof/>
          <w:lang w:eastAsia="en-US"/>
        </w:rPr>
        <w:t xml:space="preserve">Anderson, R.O. and Tave, D. eds. (1993). </w:t>
      </w:r>
      <w:r w:rsidRPr="00DD4ABB">
        <w:rPr>
          <w:i/>
          <w:iCs/>
          <w:noProof/>
          <w:lang w:eastAsia="en-US"/>
        </w:rPr>
        <w:t>Strategies and tactics for management of fertilized hatchery ponds</w:t>
      </w:r>
      <w:r>
        <w:rPr>
          <w:noProof/>
          <w:lang w:eastAsia="en-US"/>
        </w:rPr>
        <w:t>. The Hawthorne Press, New York.  256 pp.</w:t>
      </w:r>
    </w:p>
    <w:p w14:paraId="762927D1" w14:textId="77777777" w:rsidR="00DD4ABB" w:rsidRDefault="00DD4ABB" w:rsidP="00DD4ABB">
      <w:pPr>
        <w:pStyle w:val="bodycopy"/>
        <w:rPr>
          <w:noProof/>
          <w:lang w:eastAsia="en-US"/>
        </w:rPr>
      </w:pPr>
      <w:r>
        <w:rPr>
          <w:noProof/>
          <w:lang w:eastAsia="en-US"/>
        </w:rPr>
        <w:t xml:space="preserve">Bani, A. and Moltschaniwskyj, N. (2008). Spatio-temporal variability in reproductive ecology of sand flathead, </w:t>
      </w:r>
      <w:r w:rsidRPr="00DD4ABB">
        <w:rPr>
          <w:i/>
          <w:iCs/>
          <w:noProof/>
          <w:lang w:eastAsia="en-US"/>
        </w:rPr>
        <w:t>Platycephalus bassensis</w:t>
      </w:r>
      <w:r>
        <w:rPr>
          <w:noProof/>
          <w:lang w:eastAsia="en-US"/>
        </w:rPr>
        <w:t xml:space="preserve">, in three Tasmanian inshore habitats: potential implications for management. </w:t>
      </w:r>
      <w:r w:rsidRPr="00DD4ABB">
        <w:rPr>
          <w:i/>
          <w:iCs/>
          <w:noProof/>
          <w:lang w:eastAsia="en-US"/>
        </w:rPr>
        <w:t>Journal of Applied Ichthyology</w:t>
      </w:r>
      <w:r>
        <w:rPr>
          <w:noProof/>
          <w:lang w:eastAsia="en-US"/>
        </w:rPr>
        <w:t xml:space="preserve"> 24 (5): 555-561.</w:t>
      </w:r>
    </w:p>
    <w:p w14:paraId="23E976FC" w14:textId="77777777" w:rsidR="00DD4ABB" w:rsidRDefault="00DD4ABB" w:rsidP="00DD4ABB">
      <w:pPr>
        <w:pStyle w:val="bodycopy"/>
        <w:rPr>
          <w:noProof/>
          <w:lang w:eastAsia="en-US"/>
        </w:rPr>
      </w:pPr>
      <w:r>
        <w:rPr>
          <w:noProof/>
          <w:lang w:eastAsia="en-US"/>
        </w:rPr>
        <w:t xml:space="preserve">Baras, E. and Jobling, M. (2002). Dynamics of intracohort cannibalism in cultured fish. </w:t>
      </w:r>
      <w:r w:rsidRPr="00DD4ABB">
        <w:rPr>
          <w:i/>
          <w:iCs/>
          <w:noProof/>
          <w:lang w:eastAsia="en-US"/>
        </w:rPr>
        <w:t>Aquaculture Research</w:t>
      </w:r>
      <w:r>
        <w:rPr>
          <w:noProof/>
          <w:lang w:eastAsia="en-US"/>
        </w:rPr>
        <w:t xml:space="preserve"> 33 (7): 461-479.</w:t>
      </w:r>
    </w:p>
    <w:p w14:paraId="4E867757" w14:textId="77777777" w:rsidR="00DD4ABB" w:rsidRDefault="00DD4ABB" w:rsidP="00DD4ABB">
      <w:pPr>
        <w:pStyle w:val="bodycopy"/>
        <w:rPr>
          <w:noProof/>
          <w:lang w:eastAsia="en-US"/>
        </w:rPr>
      </w:pPr>
      <w:r>
        <w:rPr>
          <w:noProof/>
          <w:lang w:eastAsia="en-US"/>
        </w:rPr>
        <w:t xml:space="preserve">Bell, J.D., Bartley, D.M., Lorenzen, K. and Loneragan, N.R. (2006). Restocking and stock enhancement of coastal fisheries: Potential, problems and progress. </w:t>
      </w:r>
      <w:r w:rsidRPr="00DE2688">
        <w:rPr>
          <w:i/>
          <w:iCs/>
          <w:noProof/>
          <w:lang w:eastAsia="en-US"/>
        </w:rPr>
        <w:t>Fisheries Research</w:t>
      </w:r>
      <w:r>
        <w:rPr>
          <w:noProof/>
          <w:lang w:eastAsia="en-US"/>
        </w:rPr>
        <w:t xml:space="preserve"> 80 (1): 1-8.</w:t>
      </w:r>
    </w:p>
    <w:p w14:paraId="179D1DA0" w14:textId="77777777" w:rsidR="00DD4ABB" w:rsidRDefault="00DD4ABB" w:rsidP="00DD4ABB">
      <w:pPr>
        <w:pStyle w:val="bodycopy"/>
        <w:rPr>
          <w:noProof/>
          <w:lang w:eastAsia="en-US"/>
        </w:rPr>
      </w:pPr>
      <w:r>
        <w:rPr>
          <w:noProof/>
          <w:lang w:eastAsia="en-US"/>
        </w:rPr>
        <w:t xml:space="preserve">Brand, L.E. (1984). The salinity tolerance of forty-six marine phytoplankton isolates. </w:t>
      </w:r>
      <w:r w:rsidRPr="00DE2688">
        <w:rPr>
          <w:i/>
          <w:iCs/>
          <w:noProof/>
          <w:lang w:eastAsia="en-US"/>
        </w:rPr>
        <w:t>Estuarine, Coastal and Shelf Science</w:t>
      </w:r>
      <w:r>
        <w:rPr>
          <w:noProof/>
          <w:lang w:eastAsia="en-US"/>
        </w:rPr>
        <w:t xml:space="preserve"> 18 (5): 543-556.</w:t>
      </w:r>
    </w:p>
    <w:p w14:paraId="01862E83" w14:textId="19438481" w:rsidR="00DD4ABB" w:rsidRDefault="00DD4ABB" w:rsidP="00DD4ABB">
      <w:pPr>
        <w:pStyle w:val="bodycopy"/>
        <w:rPr>
          <w:noProof/>
          <w:lang w:eastAsia="en-US"/>
        </w:rPr>
      </w:pPr>
      <w:r>
        <w:rPr>
          <w:noProof/>
          <w:lang w:eastAsia="en-US"/>
        </w:rPr>
        <w:t xml:space="preserve">Butcher, A. (2006). Maroochy Fish Stocking Program. Pp. 78-81. In: </w:t>
      </w:r>
      <w:r w:rsidRPr="00DE2688">
        <w:rPr>
          <w:i/>
          <w:iCs/>
          <w:noProof/>
          <w:lang w:eastAsia="en-US"/>
        </w:rPr>
        <w:t>Research, Development and Extension Priorities for Stock Enhancement, Fish Stocking and Stock Recovery National Workshop</w:t>
      </w:r>
      <w:r w:rsidR="00DE2688">
        <w:rPr>
          <w:i/>
          <w:iCs/>
          <w:noProof/>
          <w:lang w:eastAsia="en-US"/>
        </w:rPr>
        <w:t xml:space="preserve">. </w:t>
      </w:r>
      <w:r>
        <w:rPr>
          <w:noProof/>
          <w:lang w:eastAsia="en-US"/>
        </w:rPr>
        <w:t xml:space="preserve"> Fisheries Research and Development Corporation and Recfish Australia, Brisbane, 6-7 February 2006.</w:t>
      </w:r>
    </w:p>
    <w:p w14:paraId="13B31196" w14:textId="77777777" w:rsidR="00DD4ABB" w:rsidRDefault="00DD4ABB" w:rsidP="00DD4ABB">
      <w:pPr>
        <w:pStyle w:val="bodycopy"/>
        <w:rPr>
          <w:noProof/>
          <w:lang w:eastAsia="en-US"/>
        </w:rPr>
      </w:pPr>
      <w:r>
        <w:rPr>
          <w:noProof/>
          <w:lang w:eastAsia="en-US"/>
        </w:rPr>
        <w:t xml:space="preserve">Butcher, A., Burke, J. and Brown, I. eds. (2000). </w:t>
      </w:r>
      <w:r w:rsidRPr="00DE2688">
        <w:rPr>
          <w:i/>
          <w:iCs/>
          <w:noProof/>
          <w:lang w:eastAsia="en-US"/>
        </w:rPr>
        <w:t>The Maroochy Estuary Fish-stocking Program 1995–99. Final Report</w:t>
      </w:r>
      <w:r>
        <w:rPr>
          <w:noProof/>
          <w:lang w:eastAsia="en-US"/>
        </w:rPr>
        <w:t>. Department of Primary Industries, Queensland.  103 pp.</w:t>
      </w:r>
    </w:p>
    <w:p w14:paraId="57B67199" w14:textId="77777777" w:rsidR="00DD4ABB" w:rsidRDefault="00DD4ABB" w:rsidP="00DD4ABB">
      <w:pPr>
        <w:pStyle w:val="bodycopy"/>
        <w:rPr>
          <w:noProof/>
          <w:lang w:eastAsia="en-US"/>
        </w:rPr>
      </w:pPr>
      <w:r>
        <w:rPr>
          <w:noProof/>
          <w:lang w:eastAsia="en-US"/>
        </w:rPr>
        <w:t xml:space="preserve">Butcher, A., Mayer, D., Willett, D., Johnston, M. and Smallwood, D. (2003). Scale pattern analysis is preferable to OTC marking of otoliths for differentiating between stocked and wild dusky flathead, </w:t>
      </w:r>
      <w:r w:rsidRPr="00DE2688">
        <w:rPr>
          <w:i/>
          <w:iCs/>
          <w:noProof/>
          <w:lang w:eastAsia="en-US"/>
        </w:rPr>
        <w:t>Platycephalus fuscus</w:t>
      </w:r>
      <w:r>
        <w:rPr>
          <w:noProof/>
          <w:lang w:eastAsia="en-US"/>
        </w:rPr>
        <w:t xml:space="preserve">, and sand whiting, </w:t>
      </w:r>
      <w:r w:rsidRPr="00DE2688">
        <w:rPr>
          <w:i/>
          <w:iCs/>
          <w:noProof/>
          <w:lang w:eastAsia="en-US"/>
        </w:rPr>
        <w:t>Sillago ciliata</w:t>
      </w:r>
      <w:r>
        <w:rPr>
          <w:noProof/>
          <w:lang w:eastAsia="en-US"/>
        </w:rPr>
        <w:t xml:space="preserve">. </w:t>
      </w:r>
      <w:r w:rsidRPr="00DE2688">
        <w:rPr>
          <w:i/>
          <w:iCs/>
          <w:noProof/>
          <w:lang w:eastAsia="en-US"/>
        </w:rPr>
        <w:t>Fisheries Management and Ecology</w:t>
      </w:r>
      <w:r>
        <w:rPr>
          <w:noProof/>
          <w:lang w:eastAsia="en-US"/>
        </w:rPr>
        <w:t xml:space="preserve"> 10: 163-172.</w:t>
      </w:r>
    </w:p>
    <w:p w14:paraId="0D30D237" w14:textId="77777777" w:rsidR="00DD4ABB" w:rsidRDefault="00DD4ABB" w:rsidP="00DD4ABB">
      <w:pPr>
        <w:pStyle w:val="bodycopy"/>
        <w:rPr>
          <w:noProof/>
          <w:lang w:eastAsia="en-US"/>
        </w:rPr>
      </w:pPr>
      <w:r>
        <w:rPr>
          <w:noProof/>
          <w:lang w:eastAsia="en-US"/>
        </w:rPr>
        <w:t xml:space="preserve">Conron, S., Bell, J.D., Ingram, B.A. and Gorfine, H.K. (2020). Review of key Victorian fish stocks - 2019. </w:t>
      </w:r>
      <w:r w:rsidRPr="00DE2688">
        <w:rPr>
          <w:i/>
          <w:iCs/>
          <w:noProof/>
          <w:lang w:eastAsia="en-US"/>
        </w:rPr>
        <w:t>Victorian Fisheries Authority Science Report Series No. 15</w:t>
      </w:r>
      <w:r>
        <w:rPr>
          <w:noProof/>
          <w:lang w:eastAsia="en-US"/>
        </w:rPr>
        <w:t>. Victorian Fisheries Authority, Queenscliff. 173 pp.</w:t>
      </w:r>
    </w:p>
    <w:p w14:paraId="24FD38B0" w14:textId="77777777" w:rsidR="00DD4ABB" w:rsidRDefault="00DD4ABB" w:rsidP="00DD4ABB">
      <w:pPr>
        <w:pStyle w:val="bodycopy"/>
        <w:rPr>
          <w:noProof/>
          <w:lang w:eastAsia="en-US"/>
        </w:rPr>
      </w:pPr>
      <w:r>
        <w:rPr>
          <w:noProof/>
          <w:lang w:eastAsia="en-US"/>
        </w:rPr>
        <w:t xml:space="preserve">Conron, S. and Hamer, P. (2018). Status of dusky flathead populations in Victoria. Pp. 11-12. In: </w:t>
      </w:r>
      <w:r w:rsidRPr="00DE2688">
        <w:rPr>
          <w:i/>
          <w:iCs/>
          <w:noProof/>
          <w:lang w:eastAsia="en-US"/>
        </w:rPr>
        <w:t>2018 Dusky Flathead Symposium: Proceedings</w:t>
      </w:r>
      <w:r>
        <w:rPr>
          <w:noProof/>
          <w:lang w:eastAsia="en-US"/>
        </w:rPr>
        <w:t xml:space="preserve"> (Lakes Entrance, 10 March 2018). Victorian Fisheries Authority, Melbourne.</w:t>
      </w:r>
    </w:p>
    <w:p w14:paraId="21746DF7" w14:textId="77777777" w:rsidR="00DD4ABB" w:rsidRDefault="00DD4ABB" w:rsidP="00DD4ABB">
      <w:pPr>
        <w:pStyle w:val="bodycopy"/>
        <w:rPr>
          <w:noProof/>
          <w:lang w:eastAsia="en-US"/>
        </w:rPr>
      </w:pPr>
      <w:r>
        <w:rPr>
          <w:noProof/>
          <w:lang w:eastAsia="en-US"/>
        </w:rPr>
        <w:t xml:space="preserve">Culver, D.A. and Geddes, M.C. (1993). Limnology of rearing ponds for Australian fish larvae: relationships among water quality, phytoplankton, zooplankton, and the growth of larval fish. </w:t>
      </w:r>
      <w:r w:rsidRPr="00DE2688">
        <w:rPr>
          <w:i/>
          <w:iCs/>
          <w:noProof/>
          <w:lang w:eastAsia="en-US"/>
        </w:rPr>
        <w:t>Australian Journal of Marine and Freshwater Rese</w:t>
      </w:r>
      <w:r>
        <w:rPr>
          <w:noProof/>
          <w:lang w:eastAsia="en-US"/>
        </w:rPr>
        <w:t>arch 44: 537-551.</w:t>
      </w:r>
    </w:p>
    <w:p w14:paraId="0AAB4EC9" w14:textId="4E3F0D92" w:rsidR="00DD4ABB" w:rsidRDefault="00DD4ABB" w:rsidP="00DD4ABB">
      <w:pPr>
        <w:pStyle w:val="bodycopy"/>
        <w:rPr>
          <w:noProof/>
          <w:lang w:eastAsia="en-US"/>
        </w:rPr>
      </w:pPr>
      <w:r>
        <w:rPr>
          <w:noProof/>
          <w:lang w:eastAsia="en-US"/>
        </w:rPr>
        <w:t xml:space="preserve">Gray, C. and Barnes, L. (2015). Spawning, maturity, growth and movement of </w:t>
      </w:r>
      <w:r w:rsidRPr="00DE2688">
        <w:rPr>
          <w:i/>
          <w:iCs/>
          <w:noProof/>
          <w:lang w:eastAsia="en-US"/>
        </w:rPr>
        <w:t>Platycephalus fuscus</w:t>
      </w:r>
      <w:r>
        <w:rPr>
          <w:noProof/>
          <w:lang w:eastAsia="en-US"/>
        </w:rPr>
        <w:t xml:space="preserve"> (Cuvier, 1829)</w:t>
      </w:r>
      <w:r w:rsidR="00DE2688">
        <w:rPr>
          <w:noProof/>
          <w:lang w:eastAsia="en-US"/>
        </w:rPr>
        <w:t xml:space="preserve"> </w:t>
      </w:r>
      <w:r>
        <w:rPr>
          <w:noProof/>
          <w:lang w:eastAsia="en-US"/>
        </w:rPr>
        <w:t xml:space="preserve">(Platycephalidae): fishery management considerations. </w:t>
      </w:r>
      <w:r w:rsidRPr="00DE2688">
        <w:rPr>
          <w:i/>
          <w:iCs/>
          <w:noProof/>
          <w:lang w:eastAsia="en-US"/>
        </w:rPr>
        <w:t>Journal of Applied Ichthyology</w:t>
      </w:r>
      <w:r>
        <w:rPr>
          <w:noProof/>
          <w:lang w:eastAsia="en-US"/>
        </w:rPr>
        <w:t xml:space="preserve"> 31 (3): 442-450.</w:t>
      </w:r>
    </w:p>
    <w:p w14:paraId="68FA3561" w14:textId="77777777" w:rsidR="00DD4ABB" w:rsidRDefault="00DD4ABB" w:rsidP="00DD4ABB">
      <w:pPr>
        <w:pStyle w:val="bodycopy"/>
        <w:rPr>
          <w:noProof/>
          <w:lang w:eastAsia="en-US"/>
        </w:rPr>
      </w:pPr>
      <w:r>
        <w:rPr>
          <w:noProof/>
          <w:lang w:eastAsia="en-US"/>
        </w:rPr>
        <w:t>Gray, C.A. and Barnes, L.M. (2008). Reproduction and growth of dusky flathead (</w:t>
      </w:r>
      <w:r w:rsidRPr="00DE2688">
        <w:rPr>
          <w:i/>
          <w:iCs/>
          <w:noProof/>
          <w:lang w:eastAsia="en-US"/>
        </w:rPr>
        <w:t>Platycephalus fuscus</w:t>
      </w:r>
      <w:r>
        <w:rPr>
          <w:noProof/>
          <w:lang w:eastAsia="en-US"/>
        </w:rPr>
        <w:t xml:space="preserve">) in NSW estuaries. </w:t>
      </w:r>
      <w:r w:rsidRPr="00DE2688">
        <w:rPr>
          <w:i/>
          <w:iCs/>
          <w:noProof/>
          <w:lang w:eastAsia="en-US"/>
        </w:rPr>
        <w:t>Fisheries Final Report Series No. 101</w:t>
      </w:r>
      <w:r>
        <w:rPr>
          <w:noProof/>
          <w:lang w:eastAsia="en-US"/>
        </w:rPr>
        <w:t>. NSW Department of Primary Industries. 26 pp.</w:t>
      </w:r>
    </w:p>
    <w:p w14:paraId="61DECB90" w14:textId="50C10B09" w:rsidR="00DD4ABB" w:rsidRDefault="00DD4ABB" w:rsidP="00DD4ABB">
      <w:pPr>
        <w:pStyle w:val="bodycopy"/>
        <w:rPr>
          <w:noProof/>
          <w:lang w:eastAsia="en-US"/>
        </w:rPr>
      </w:pPr>
      <w:r>
        <w:rPr>
          <w:noProof/>
          <w:lang w:eastAsia="en-US"/>
        </w:rPr>
        <w:t xml:space="preserve">Hicks, T., Kopf, R.K. and Humphries, P. (2015). </w:t>
      </w:r>
      <w:r w:rsidRPr="00DE2688">
        <w:rPr>
          <w:i/>
          <w:iCs/>
          <w:noProof/>
          <w:lang w:eastAsia="en-US"/>
        </w:rPr>
        <w:t>Fecundity and egg quality of dusky flathead (Platycephalus fuscus) in East Gippsland, Victoria</w:t>
      </w:r>
      <w:r>
        <w:rPr>
          <w:noProof/>
          <w:lang w:eastAsia="en-US"/>
        </w:rPr>
        <w:t>. Institute for Land Water and Society, Charles Sturt University. Institute for Land Water and Society, Charles Sturt University, Report number 94. 34 pp.</w:t>
      </w:r>
    </w:p>
    <w:p w14:paraId="3B3440C9" w14:textId="77777777" w:rsidR="00DD4ABB" w:rsidRDefault="00DD4ABB" w:rsidP="00DD4ABB">
      <w:pPr>
        <w:pStyle w:val="bodycopy"/>
        <w:rPr>
          <w:noProof/>
          <w:lang w:eastAsia="en-US"/>
        </w:rPr>
      </w:pPr>
      <w:r>
        <w:rPr>
          <w:noProof/>
          <w:lang w:eastAsia="en-US"/>
        </w:rPr>
        <w:t xml:space="preserve">Hindell, J.S. (2008). </w:t>
      </w:r>
      <w:r w:rsidRPr="00DE2688">
        <w:rPr>
          <w:i/>
          <w:iCs/>
          <w:noProof/>
          <w:lang w:eastAsia="en-US"/>
        </w:rPr>
        <w:t>Gippsland Lakes dusky flathead tracking project</w:t>
      </w:r>
      <w:r>
        <w:rPr>
          <w:noProof/>
          <w:lang w:eastAsia="en-US"/>
        </w:rPr>
        <w:t>. Recreational Fishing Grant Program – Research report October 2008. R/05/06/01. Arthur Rylah Institute, Department of Sustainability and Environment.</w:t>
      </w:r>
    </w:p>
    <w:p w14:paraId="5EA620F4" w14:textId="77777777" w:rsidR="00DD4ABB" w:rsidRDefault="00DD4ABB" w:rsidP="00DD4ABB">
      <w:pPr>
        <w:pStyle w:val="bodycopy"/>
        <w:rPr>
          <w:noProof/>
          <w:lang w:eastAsia="en-US"/>
        </w:rPr>
      </w:pPr>
      <w:r>
        <w:rPr>
          <w:noProof/>
          <w:lang w:eastAsia="en-US"/>
        </w:rPr>
        <w:t xml:space="preserve">Hossen, M.S., Wassens, S. and Shamsi, S. (2021). Integrative species delimitation and community structure of nematodes in three species of Australian flathead fishes (Scorpaeniformes: Platycephalidae). </w:t>
      </w:r>
      <w:r w:rsidRPr="00DE2688">
        <w:rPr>
          <w:i/>
          <w:iCs/>
          <w:noProof/>
          <w:lang w:eastAsia="en-US"/>
        </w:rPr>
        <w:t>Parasitology Research</w:t>
      </w:r>
      <w:r>
        <w:rPr>
          <w:noProof/>
          <w:lang w:eastAsia="en-US"/>
        </w:rPr>
        <w:t xml:space="preserve"> 120 (2): 461-480.</w:t>
      </w:r>
    </w:p>
    <w:p w14:paraId="264B2ADA" w14:textId="77777777" w:rsidR="00DD4ABB" w:rsidRDefault="00DD4ABB" w:rsidP="00DD4ABB">
      <w:pPr>
        <w:pStyle w:val="bodycopy"/>
        <w:rPr>
          <w:noProof/>
          <w:lang w:eastAsia="en-US"/>
        </w:rPr>
      </w:pPr>
      <w:r>
        <w:rPr>
          <w:noProof/>
          <w:lang w:eastAsia="en-US"/>
        </w:rPr>
        <w:t xml:space="preserve">Hotta, K. (2000). Seed production of a marine teleost, </w:t>
      </w:r>
      <w:r w:rsidRPr="00DE2688">
        <w:rPr>
          <w:i/>
          <w:iCs/>
          <w:noProof/>
          <w:lang w:eastAsia="en-US"/>
        </w:rPr>
        <w:t>Platycephalus</w:t>
      </w:r>
      <w:r>
        <w:rPr>
          <w:noProof/>
          <w:lang w:eastAsia="en-US"/>
        </w:rPr>
        <w:t xml:space="preserve"> sp. </w:t>
      </w:r>
      <w:r w:rsidRPr="00DE2688">
        <w:rPr>
          <w:i/>
          <w:iCs/>
          <w:noProof/>
          <w:lang w:eastAsia="en-US"/>
        </w:rPr>
        <w:t>Bulletin of Toyama Prefectural Fisheries Research Institute</w:t>
      </w:r>
      <w:r>
        <w:rPr>
          <w:noProof/>
          <w:lang w:eastAsia="en-US"/>
        </w:rPr>
        <w:t xml:space="preserve"> (Japan).</w:t>
      </w:r>
    </w:p>
    <w:p w14:paraId="2CB7AA7D" w14:textId="77777777" w:rsidR="00DD4ABB" w:rsidRDefault="00DD4ABB" w:rsidP="00DD4ABB">
      <w:pPr>
        <w:pStyle w:val="bodycopy"/>
        <w:rPr>
          <w:noProof/>
          <w:lang w:eastAsia="en-US"/>
        </w:rPr>
      </w:pPr>
      <w:r>
        <w:rPr>
          <w:noProof/>
          <w:lang w:eastAsia="en-US"/>
        </w:rPr>
        <w:t xml:space="preserve">Hutchison, M., Norris, A. and Nixon, D. (2022). The effect of salinity on jungle perch </w:t>
      </w:r>
      <w:r w:rsidRPr="00DE2688">
        <w:rPr>
          <w:i/>
          <w:iCs/>
          <w:noProof/>
          <w:lang w:eastAsia="en-US"/>
        </w:rPr>
        <w:t>Kuhlia rupestris</w:t>
      </w:r>
      <w:r>
        <w:rPr>
          <w:noProof/>
          <w:lang w:eastAsia="en-US"/>
        </w:rPr>
        <w:t xml:space="preserve"> egg buoyancy and larval hatch rates. </w:t>
      </w:r>
      <w:r w:rsidRPr="00DE2688">
        <w:rPr>
          <w:i/>
          <w:iCs/>
          <w:noProof/>
          <w:lang w:eastAsia="en-US"/>
        </w:rPr>
        <w:t>Aquaculture Research</w:t>
      </w:r>
      <w:r>
        <w:rPr>
          <w:noProof/>
          <w:lang w:eastAsia="en-US"/>
        </w:rPr>
        <w:t xml:space="preserve"> First published on-line 16 April 2022.</w:t>
      </w:r>
    </w:p>
    <w:p w14:paraId="1D144738" w14:textId="77777777" w:rsidR="00DD4ABB" w:rsidRDefault="00DD4ABB" w:rsidP="00DD4ABB">
      <w:pPr>
        <w:pStyle w:val="bodycopy"/>
        <w:rPr>
          <w:noProof/>
          <w:lang w:eastAsia="en-US"/>
        </w:rPr>
      </w:pPr>
      <w:r>
        <w:rPr>
          <w:noProof/>
          <w:lang w:eastAsia="en-US"/>
        </w:rPr>
        <w:t xml:space="preserve">Ingram, B.A. (2019). </w:t>
      </w:r>
      <w:r w:rsidRPr="00DE2688">
        <w:rPr>
          <w:i/>
          <w:iCs/>
          <w:noProof/>
          <w:lang w:eastAsia="en-US"/>
        </w:rPr>
        <w:t>Feasibility of stocking to enhance flathead fisheries</w:t>
      </w:r>
      <w:r>
        <w:rPr>
          <w:noProof/>
          <w:lang w:eastAsia="en-US"/>
        </w:rPr>
        <w:t>. Recreational Fishing Grants Program Research Report, January 2019. Victorian Fisheries Authority, Melbourne. 35 pp.</w:t>
      </w:r>
    </w:p>
    <w:p w14:paraId="2DFCDF99" w14:textId="77777777" w:rsidR="00DD4ABB" w:rsidRDefault="00DD4ABB" w:rsidP="00DD4ABB">
      <w:pPr>
        <w:pStyle w:val="bodycopy"/>
        <w:rPr>
          <w:noProof/>
          <w:lang w:eastAsia="en-US"/>
        </w:rPr>
      </w:pPr>
      <w:r>
        <w:rPr>
          <w:noProof/>
          <w:lang w:eastAsia="en-US"/>
        </w:rPr>
        <w:lastRenderedPageBreak/>
        <w:t xml:space="preserve">Ingram, B.A. and De Silva, S.S. (2015). General aspects of stock enhancement in fisheries developments. In: </w:t>
      </w:r>
      <w:r w:rsidRPr="00DE2688">
        <w:rPr>
          <w:i/>
          <w:iCs/>
          <w:noProof/>
          <w:lang w:eastAsia="en-US"/>
        </w:rPr>
        <w:t>Perspectives on culture-based fisheries developments in Asia</w:t>
      </w:r>
      <w:r>
        <w:rPr>
          <w:noProof/>
          <w:lang w:eastAsia="en-US"/>
        </w:rPr>
        <w:t>.  NACA Monograph Series No. 3 (De Silva, S.S., Ingram, B.A. and Wilkinson, S. eds.), pp. 27-37. Network of Aquaculture Centres in Asia-Pacific, Bangkok, Thailand.</w:t>
      </w:r>
    </w:p>
    <w:p w14:paraId="591AC985" w14:textId="77777777" w:rsidR="00DD4ABB" w:rsidRDefault="00DD4ABB" w:rsidP="00DD4ABB">
      <w:pPr>
        <w:pStyle w:val="bodycopy"/>
        <w:rPr>
          <w:noProof/>
          <w:lang w:eastAsia="en-US"/>
        </w:rPr>
      </w:pPr>
      <w:r>
        <w:rPr>
          <w:noProof/>
          <w:lang w:eastAsia="en-US"/>
        </w:rPr>
        <w:t>Ingram, B.A., Ho, H.K., Turchini, G.M. and Holland, M. (2012). Gamete quality and spawning in captive Murray cod broodstock</w:t>
      </w:r>
      <w:r w:rsidRPr="00DE2688">
        <w:rPr>
          <w:i/>
          <w:iCs/>
          <w:noProof/>
          <w:lang w:eastAsia="en-US"/>
        </w:rPr>
        <w:t>. Fisheries Victoria Research Report Series No. 58</w:t>
      </w:r>
      <w:r>
        <w:rPr>
          <w:noProof/>
          <w:lang w:eastAsia="en-US"/>
        </w:rPr>
        <w:t>. Department of Primary Industries, Melbourne. 69 pp.</w:t>
      </w:r>
    </w:p>
    <w:p w14:paraId="73B1E475" w14:textId="77777777" w:rsidR="00DD4ABB" w:rsidRDefault="00DD4ABB" w:rsidP="00DD4ABB">
      <w:pPr>
        <w:pStyle w:val="bodycopy"/>
        <w:rPr>
          <w:noProof/>
          <w:lang w:eastAsia="en-US"/>
        </w:rPr>
      </w:pPr>
      <w:r>
        <w:rPr>
          <w:noProof/>
          <w:lang w:eastAsia="en-US"/>
        </w:rPr>
        <w:t xml:space="preserve">McGuren, J.J. and Palmer, P.J. (1997). Management of lined ponds at BIARC. </w:t>
      </w:r>
      <w:r w:rsidRPr="00DE2688">
        <w:rPr>
          <w:i/>
          <w:iCs/>
          <w:noProof/>
          <w:lang w:eastAsia="en-US"/>
        </w:rPr>
        <w:t>Austasia Aquaculture</w:t>
      </w:r>
      <w:r>
        <w:rPr>
          <w:noProof/>
          <w:lang w:eastAsia="en-US"/>
        </w:rPr>
        <w:t xml:space="preserve"> 11 (3): 63-64.</w:t>
      </w:r>
    </w:p>
    <w:p w14:paraId="0A9640FD" w14:textId="77777777" w:rsidR="00DD4ABB" w:rsidRDefault="00DD4ABB" w:rsidP="00DD4ABB">
      <w:pPr>
        <w:pStyle w:val="bodycopy"/>
        <w:rPr>
          <w:noProof/>
          <w:lang w:eastAsia="en-US"/>
        </w:rPr>
      </w:pPr>
      <w:r>
        <w:rPr>
          <w:noProof/>
          <w:lang w:eastAsia="en-US"/>
        </w:rPr>
        <w:t xml:space="preserve">Mischke, C.C. ed. (2012). </w:t>
      </w:r>
      <w:r w:rsidRPr="00DE2688">
        <w:rPr>
          <w:i/>
          <w:iCs/>
          <w:noProof/>
          <w:lang w:eastAsia="en-US"/>
        </w:rPr>
        <w:t>Aquaculture pond fertilization: Impacts of nutrient input on production</w:t>
      </w:r>
      <w:r>
        <w:rPr>
          <w:noProof/>
          <w:lang w:eastAsia="en-US"/>
        </w:rPr>
        <w:t>. John Wiley &amp; Sons, Oxford.</w:t>
      </w:r>
    </w:p>
    <w:p w14:paraId="4147CD5A" w14:textId="77777777" w:rsidR="00DD4ABB" w:rsidRDefault="00DD4ABB" w:rsidP="00DD4ABB">
      <w:pPr>
        <w:pStyle w:val="bodycopy"/>
        <w:rPr>
          <w:noProof/>
          <w:lang w:eastAsia="en-US"/>
        </w:rPr>
      </w:pPr>
      <w:r>
        <w:rPr>
          <w:noProof/>
          <w:lang w:eastAsia="en-US"/>
        </w:rPr>
        <w:t xml:space="preserve">Nicholson, G. and Gunthorpe, L. eds. (2008). </w:t>
      </w:r>
      <w:r w:rsidRPr="00DE2688">
        <w:rPr>
          <w:i/>
          <w:iCs/>
          <w:noProof/>
          <w:lang w:eastAsia="en-US"/>
        </w:rPr>
        <w:t>Lake Tyers Fish Habitats 2006</w:t>
      </w:r>
      <w:r>
        <w:rPr>
          <w:noProof/>
          <w:lang w:eastAsia="en-US"/>
        </w:rPr>
        <w:t>. Compiled by the Fish Habitat Assessment Group, Fisheries Victoria Assessment Report Series No. 45. Fisheries Victoria, Queenscliff.  25 pp.</w:t>
      </w:r>
    </w:p>
    <w:p w14:paraId="7A9DCC4F" w14:textId="77777777" w:rsidR="00DD4ABB" w:rsidRDefault="00DD4ABB" w:rsidP="00DD4ABB">
      <w:pPr>
        <w:pStyle w:val="bodycopy"/>
        <w:rPr>
          <w:noProof/>
          <w:lang w:eastAsia="en-US"/>
        </w:rPr>
      </w:pPr>
      <w:r>
        <w:rPr>
          <w:noProof/>
          <w:lang w:eastAsia="en-US"/>
        </w:rPr>
        <w:t xml:space="preserve">Palmer, P., Burke, J., Burke, M., Cowden, K., McGuren, J. and Butcher, A. (2000). Develop the expertise and technology to induce captive dusky flathead and sand whiting to spawn on demand. In: </w:t>
      </w:r>
      <w:r w:rsidRPr="00DE2688">
        <w:rPr>
          <w:i/>
          <w:iCs/>
          <w:noProof/>
          <w:lang w:eastAsia="en-US"/>
        </w:rPr>
        <w:t>The Maroochy Estuary Fish-stocking Program 1995-99. Final Report</w:t>
      </w:r>
      <w:r>
        <w:rPr>
          <w:noProof/>
          <w:lang w:eastAsia="en-US"/>
        </w:rPr>
        <w:t xml:space="preserve"> (Butcher, A., Burke, J. and Brown, I. eds.), pp. 26-36. Department of Primary Industries, Queensland.</w:t>
      </w:r>
    </w:p>
    <w:p w14:paraId="12B3F201" w14:textId="77777777" w:rsidR="00DD4ABB" w:rsidRDefault="00DD4ABB" w:rsidP="00DD4ABB">
      <w:pPr>
        <w:pStyle w:val="bodycopy"/>
        <w:rPr>
          <w:noProof/>
          <w:lang w:eastAsia="en-US"/>
        </w:rPr>
      </w:pPr>
      <w:r>
        <w:rPr>
          <w:noProof/>
          <w:lang w:eastAsia="en-US"/>
        </w:rPr>
        <w:t>Palmer, P.J., Burke, J.B., Willett, D.J. and Simpson, R.R. (1992). Development of a Low-Maintenance Technique for Rearing Barramundi (Bloch) Larvae. Queensland Department of Primary Industries Information Series. no.QI92036. Queensland Department of Primary Industries, Queensland. 19 pp.</w:t>
      </w:r>
    </w:p>
    <w:p w14:paraId="1C57DB38" w14:textId="77777777" w:rsidR="00DD4ABB" w:rsidRDefault="00DD4ABB" w:rsidP="00DD4ABB">
      <w:pPr>
        <w:pStyle w:val="bodycopy"/>
        <w:rPr>
          <w:noProof/>
          <w:lang w:eastAsia="en-US"/>
        </w:rPr>
      </w:pPr>
      <w:r>
        <w:rPr>
          <w:noProof/>
          <w:lang w:eastAsia="en-US"/>
        </w:rPr>
        <w:t xml:space="preserve">Palmer, P.J., Burke, M.J., Palmer, C.J. and Burke, J.B. (2007). Developments in controlled green-water larval culture technologies for estuarine fishes in Queensland, Australia and elsewhere. </w:t>
      </w:r>
      <w:r w:rsidRPr="00DE2688">
        <w:rPr>
          <w:i/>
          <w:iCs/>
          <w:noProof/>
          <w:lang w:eastAsia="en-US"/>
        </w:rPr>
        <w:t>Aquaculture</w:t>
      </w:r>
      <w:r>
        <w:rPr>
          <w:noProof/>
          <w:lang w:eastAsia="en-US"/>
        </w:rPr>
        <w:t xml:space="preserve"> 272 (1): 1-21.</w:t>
      </w:r>
    </w:p>
    <w:p w14:paraId="7181B86D" w14:textId="77777777" w:rsidR="00DD4ABB" w:rsidRDefault="00DD4ABB" w:rsidP="00DD4ABB">
      <w:pPr>
        <w:pStyle w:val="bodycopy"/>
        <w:rPr>
          <w:noProof/>
          <w:lang w:eastAsia="en-US"/>
        </w:rPr>
      </w:pPr>
      <w:r>
        <w:rPr>
          <w:noProof/>
          <w:lang w:eastAsia="en-US"/>
        </w:rPr>
        <w:t xml:space="preserve">Partridge, G.J., Jenkins, G.I. and Frankish, K.R. (2003). </w:t>
      </w:r>
      <w:r w:rsidRPr="00DE2688">
        <w:rPr>
          <w:i/>
          <w:iCs/>
          <w:noProof/>
          <w:lang w:eastAsia="en-US"/>
        </w:rPr>
        <w:t>Hatchery Manual for the Production of Snapper (Pagrus auratus) and Black Bream (Acanthopagrus butcheri)</w:t>
      </w:r>
      <w:r>
        <w:rPr>
          <w:noProof/>
          <w:lang w:eastAsia="en-US"/>
        </w:rPr>
        <w:t>. Western Australian Maritime Training Centre Challenger TAFE, Fremantle.  152 pp.</w:t>
      </w:r>
    </w:p>
    <w:p w14:paraId="188D1992" w14:textId="77777777" w:rsidR="00DD4ABB" w:rsidRDefault="00DD4ABB" w:rsidP="00DD4ABB">
      <w:pPr>
        <w:pStyle w:val="bodycopy"/>
        <w:rPr>
          <w:noProof/>
          <w:lang w:eastAsia="en-US"/>
        </w:rPr>
      </w:pPr>
      <w:r>
        <w:rPr>
          <w:noProof/>
          <w:lang w:eastAsia="en-US"/>
        </w:rPr>
        <w:t xml:space="preserve">Paturej, E. and Gutkowska, A. (2015). The effect of salinity levels on the structure of zooplankton communities. </w:t>
      </w:r>
      <w:r w:rsidRPr="00DE2688">
        <w:rPr>
          <w:i/>
          <w:iCs/>
          <w:noProof/>
          <w:lang w:eastAsia="en-US"/>
        </w:rPr>
        <w:t>Archives of Biological Sciences</w:t>
      </w:r>
      <w:r>
        <w:rPr>
          <w:noProof/>
          <w:lang w:eastAsia="en-US"/>
        </w:rPr>
        <w:t xml:space="preserve"> 67 (2): 483-492.</w:t>
      </w:r>
    </w:p>
    <w:p w14:paraId="781AC622" w14:textId="77777777" w:rsidR="00DD4ABB" w:rsidRDefault="00DD4ABB" w:rsidP="00DD4ABB">
      <w:pPr>
        <w:pStyle w:val="bodycopy"/>
        <w:rPr>
          <w:noProof/>
          <w:lang w:eastAsia="en-US"/>
        </w:rPr>
      </w:pPr>
      <w:r>
        <w:rPr>
          <w:noProof/>
          <w:lang w:eastAsia="en-US"/>
        </w:rPr>
        <w:t xml:space="preserve">Song, Z.R., Kanai, K., Yoshikoshi, K., Niiyama, H., Honda, A. and Ura, K. (1997). Mass mortalities of hatchery-reared larvae and juveniles of bartail flathead, </w:t>
      </w:r>
      <w:r w:rsidRPr="00DE2688">
        <w:rPr>
          <w:i/>
          <w:iCs/>
          <w:noProof/>
          <w:lang w:eastAsia="en-US"/>
        </w:rPr>
        <w:t>Platycephalus indicus</w:t>
      </w:r>
      <w:r>
        <w:rPr>
          <w:noProof/>
          <w:lang w:eastAsia="en-US"/>
        </w:rPr>
        <w:t xml:space="preserve"> associated with viral nervous necrosis. </w:t>
      </w:r>
      <w:r w:rsidRPr="00DE2688">
        <w:rPr>
          <w:i/>
          <w:iCs/>
          <w:noProof/>
          <w:lang w:eastAsia="en-US"/>
        </w:rPr>
        <w:t>Aquaculture Science</w:t>
      </w:r>
      <w:r>
        <w:rPr>
          <w:noProof/>
          <w:lang w:eastAsia="en-US"/>
        </w:rPr>
        <w:t xml:space="preserve"> 45 (2): 241-246.</w:t>
      </w:r>
    </w:p>
    <w:p w14:paraId="36300D39" w14:textId="77777777" w:rsidR="00DD4ABB" w:rsidRDefault="00DD4ABB" w:rsidP="00DD4ABB">
      <w:pPr>
        <w:pStyle w:val="bodycopy"/>
        <w:rPr>
          <w:noProof/>
          <w:lang w:eastAsia="en-US"/>
        </w:rPr>
      </w:pPr>
      <w:r>
        <w:rPr>
          <w:noProof/>
          <w:lang w:eastAsia="en-US"/>
        </w:rPr>
        <w:t xml:space="preserve">Sundby, S. and Kristiansen, T. (2015). The principles of buoyancy in marine fish eggs and their vertical distributions across the world oceans. </w:t>
      </w:r>
      <w:r w:rsidRPr="00DE2688">
        <w:rPr>
          <w:i/>
          <w:iCs/>
          <w:noProof/>
          <w:lang w:eastAsia="en-US"/>
        </w:rPr>
        <w:t>PLoS One</w:t>
      </w:r>
      <w:r>
        <w:rPr>
          <w:noProof/>
          <w:lang w:eastAsia="en-US"/>
        </w:rPr>
        <w:t xml:space="preserve"> 10 (10): e0138821.</w:t>
      </w:r>
    </w:p>
    <w:p w14:paraId="6C781BBF" w14:textId="77777777" w:rsidR="00DD4ABB" w:rsidRDefault="00DD4ABB" w:rsidP="00DD4ABB">
      <w:pPr>
        <w:pStyle w:val="bodycopy"/>
        <w:rPr>
          <w:noProof/>
          <w:lang w:eastAsia="en-US"/>
        </w:rPr>
      </w:pPr>
      <w:r>
        <w:rPr>
          <w:noProof/>
          <w:lang w:eastAsia="en-US"/>
        </w:rPr>
        <w:t>Taylor, M.D., Becker, A., Quinn, J., Lowry, M.B., Fielder, S. and Knibb, W. (2020). Stock structure of dusky flathead (</w:t>
      </w:r>
      <w:r w:rsidRPr="00DE2688">
        <w:rPr>
          <w:i/>
          <w:iCs/>
          <w:noProof/>
          <w:lang w:eastAsia="en-US"/>
        </w:rPr>
        <w:t>Platycephalus fuscus</w:t>
      </w:r>
      <w:r>
        <w:rPr>
          <w:noProof/>
          <w:lang w:eastAsia="en-US"/>
        </w:rPr>
        <w:t xml:space="preserve">) to inform stocking management. </w:t>
      </w:r>
      <w:r w:rsidRPr="00DE2688">
        <w:rPr>
          <w:i/>
          <w:iCs/>
          <w:noProof/>
          <w:lang w:eastAsia="en-US"/>
        </w:rPr>
        <w:t>Marine and Freshwater Research</w:t>
      </w:r>
      <w:r>
        <w:rPr>
          <w:noProof/>
          <w:lang w:eastAsia="en-US"/>
        </w:rPr>
        <w:t xml:space="preserve"> 71 (10): 1378-1383.</w:t>
      </w:r>
    </w:p>
    <w:p w14:paraId="56CD58A2" w14:textId="77777777" w:rsidR="00DD4ABB" w:rsidRDefault="00DD4ABB" w:rsidP="00DD4ABB">
      <w:pPr>
        <w:pStyle w:val="bodycopy"/>
        <w:rPr>
          <w:noProof/>
          <w:lang w:eastAsia="en-US"/>
        </w:rPr>
      </w:pPr>
      <w:r>
        <w:rPr>
          <w:noProof/>
          <w:lang w:eastAsia="en-US"/>
        </w:rPr>
        <w:t xml:space="preserve">Victorian Fisheries Authority (2020). </w:t>
      </w:r>
      <w:r w:rsidRPr="00DE2688">
        <w:rPr>
          <w:i/>
          <w:iCs/>
          <w:noProof/>
          <w:lang w:eastAsia="en-US"/>
        </w:rPr>
        <w:t>Gippsland Lakes Recreational Fishery Plan 2020</w:t>
      </w:r>
      <w:r>
        <w:rPr>
          <w:noProof/>
          <w:lang w:eastAsia="en-US"/>
        </w:rPr>
        <w:t>. Victorian Fisheries Authority, Melbourne. 18 pp.</w:t>
      </w:r>
    </w:p>
    <w:p w14:paraId="1ECE2E92" w14:textId="77777777" w:rsidR="00DD4ABB" w:rsidRDefault="00DD4ABB" w:rsidP="00DD4ABB">
      <w:pPr>
        <w:pStyle w:val="bodycopy"/>
        <w:rPr>
          <w:noProof/>
          <w:lang w:eastAsia="en-US"/>
        </w:rPr>
      </w:pPr>
      <w:r>
        <w:rPr>
          <w:noProof/>
          <w:lang w:eastAsia="en-US"/>
        </w:rPr>
        <w:t xml:space="preserve">Welcomme, R.L. and Bartley, D.M. (1998). Current approaches to the enhancement of fisheries. </w:t>
      </w:r>
      <w:r w:rsidRPr="00DE2688">
        <w:rPr>
          <w:i/>
          <w:iCs/>
          <w:noProof/>
          <w:lang w:eastAsia="en-US"/>
        </w:rPr>
        <w:t>Fisheries Management and Ecology</w:t>
      </w:r>
      <w:r>
        <w:rPr>
          <w:noProof/>
          <w:lang w:eastAsia="en-US"/>
        </w:rPr>
        <w:t xml:space="preserve"> 5: 351-382.</w:t>
      </w:r>
    </w:p>
    <w:p w14:paraId="7391401A" w14:textId="30541FAC" w:rsidR="00877022" w:rsidRDefault="00877022" w:rsidP="00877022">
      <w:pPr>
        <w:pStyle w:val="bodycopy"/>
      </w:pPr>
    </w:p>
    <w:p w14:paraId="7A66B8CF" w14:textId="77777777" w:rsidR="00DE2688" w:rsidRDefault="00DE2688" w:rsidP="00877022">
      <w:pPr>
        <w:pStyle w:val="bodycopy"/>
        <w:sectPr w:rsidR="00DE2688" w:rsidSect="00DE2688">
          <w:headerReference w:type="default" r:id="rId110"/>
          <w:pgSz w:w="11907" w:h="16840" w:code="9"/>
          <w:pgMar w:top="1134" w:right="1134" w:bottom="1134" w:left="1134" w:header="709" w:footer="567" w:gutter="0"/>
          <w:cols w:space="708"/>
          <w:formProt w:val="0"/>
          <w:titlePg/>
          <w:docGrid w:linePitch="360"/>
        </w:sectPr>
      </w:pPr>
    </w:p>
    <w:p w14:paraId="2EC9A48C" w14:textId="77777777" w:rsidR="00DE2688" w:rsidRPr="0047098E" w:rsidRDefault="00DE2688" w:rsidP="00DE2688">
      <w:pPr>
        <w:pStyle w:val="HA"/>
      </w:pPr>
      <w:bookmarkStart w:id="93" w:name="_Toc39074940"/>
      <w:bookmarkStart w:id="94" w:name="_Toc143201244"/>
      <w:r w:rsidRPr="0047098E">
        <w:lastRenderedPageBreak/>
        <w:t xml:space="preserve">Appendix </w:t>
      </w:r>
      <w:r>
        <w:t>I</w:t>
      </w:r>
      <w:r w:rsidRPr="0047098E">
        <w:t xml:space="preserve">:  </w:t>
      </w:r>
      <w:bookmarkStart w:id="95" w:name="_Hlk143199918"/>
      <w:r w:rsidRPr="0047098E">
        <w:t xml:space="preserve">Known diseases and parasites recorded from </w:t>
      </w:r>
      <w:bookmarkEnd w:id="93"/>
      <w:r>
        <w:t>dusky flathead</w:t>
      </w:r>
      <w:bookmarkEnd w:id="94"/>
      <w:bookmarkEnd w:id="95"/>
    </w:p>
    <w:tbl>
      <w:tblPr>
        <w:tblW w:w="9589" w:type="dxa"/>
        <w:tblInd w:w="108" w:type="dxa"/>
        <w:tblBorders>
          <w:bottom w:val="single" w:sz="4" w:space="0" w:color="00B0B9"/>
          <w:insideH w:val="single" w:sz="4" w:space="0" w:color="00B0B9"/>
        </w:tblBorders>
        <w:tblLook w:val="01E0" w:firstRow="1" w:lastRow="1" w:firstColumn="1" w:lastColumn="1" w:noHBand="0" w:noVBand="0"/>
      </w:tblPr>
      <w:tblGrid>
        <w:gridCol w:w="1699"/>
        <w:gridCol w:w="2729"/>
        <w:gridCol w:w="2471"/>
        <w:gridCol w:w="2690"/>
      </w:tblGrid>
      <w:tr w:rsidR="00DE2688" w:rsidRPr="0047098E" w14:paraId="2C3B0674" w14:textId="77777777" w:rsidTr="00897A70">
        <w:trPr>
          <w:tblHeader/>
        </w:trPr>
        <w:tc>
          <w:tcPr>
            <w:tcW w:w="1699" w:type="dxa"/>
            <w:tcBorders>
              <w:top w:val="single" w:sz="4" w:space="0" w:color="00B0B9"/>
            </w:tcBorders>
            <w:shd w:val="clear" w:color="auto" w:fill="8BD3D8"/>
          </w:tcPr>
          <w:p w14:paraId="08BA5C44" w14:textId="77777777" w:rsidR="00DE2688" w:rsidRPr="0047098E" w:rsidRDefault="00DE2688" w:rsidP="00897A70">
            <w:pPr>
              <w:pStyle w:val="Body"/>
              <w:rPr>
                <w:b/>
              </w:rPr>
            </w:pPr>
            <w:r w:rsidRPr="0047098E">
              <w:rPr>
                <w:b/>
              </w:rPr>
              <w:t>Parasite and disease group</w:t>
            </w:r>
          </w:p>
        </w:tc>
        <w:tc>
          <w:tcPr>
            <w:tcW w:w="2729" w:type="dxa"/>
            <w:tcBorders>
              <w:top w:val="single" w:sz="4" w:space="0" w:color="00B0B9"/>
            </w:tcBorders>
            <w:shd w:val="clear" w:color="auto" w:fill="8BD3D8"/>
          </w:tcPr>
          <w:p w14:paraId="7072422A" w14:textId="77777777" w:rsidR="00DE2688" w:rsidRPr="0047098E" w:rsidRDefault="00DE2688" w:rsidP="00897A70">
            <w:pPr>
              <w:pStyle w:val="Body"/>
              <w:rPr>
                <w:b/>
              </w:rPr>
            </w:pPr>
            <w:r w:rsidRPr="0047098E">
              <w:rPr>
                <w:b/>
              </w:rPr>
              <w:t>Species</w:t>
            </w:r>
          </w:p>
        </w:tc>
        <w:tc>
          <w:tcPr>
            <w:tcW w:w="2471" w:type="dxa"/>
            <w:tcBorders>
              <w:top w:val="single" w:sz="4" w:space="0" w:color="00B0B9"/>
            </w:tcBorders>
            <w:shd w:val="clear" w:color="auto" w:fill="8BD3D8"/>
          </w:tcPr>
          <w:p w14:paraId="6A613E91" w14:textId="77777777" w:rsidR="00DE2688" w:rsidRPr="0047098E" w:rsidRDefault="00DE2688" w:rsidP="00897A70">
            <w:pPr>
              <w:pStyle w:val="Body"/>
              <w:rPr>
                <w:b/>
              </w:rPr>
            </w:pPr>
            <w:r w:rsidRPr="0047098E">
              <w:rPr>
                <w:b/>
              </w:rPr>
              <w:t>Body area affected</w:t>
            </w:r>
          </w:p>
        </w:tc>
        <w:tc>
          <w:tcPr>
            <w:tcW w:w="2690" w:type="dxa"/>
            <w:tcBorders>
              <w:top w:val="single" w:sz="4" w:space="0" w:color="00B0B9"/>
            </w:tcBorders>
            <w:shd w:val="clear" w:color="auto" w:fill="8BD3D8"/>
          </w:tcPr>
          <w:p w14:paraId="2FAA1D83" w14:textId="77777777" w:rsidR="00DE2688" w:rsidRPr="0047098E" w:rsidRDefault="00DE2688" w:rsidP="00897A70">
            <w:pPr>
              <w:pStyle w:val="Body"/>
              <w:rPr>
                <w:b/>
              </w:rPr>
            </w:pPr>
            <w:r w:rsidRPr="0047098E">
              <w:rPr>
                <w:b/>
              </w:rPr>
              <w:t>Reference</w:t>
            </w:r>
          </w:p>
        </w:tc>
      </w:tr>
      <w:tr w:rsidR="00DE2688" w:rsidRPr="0047098E" w14:paraId="3ACCE577" w14:textId="77777777" w:rsidTr="00897A70">
        <w:tc>
          <w:tcPr>
            <w:tcW w:w="1699" w:type="dxa"/>
            <w:tcBorders>
              <w:bottom w:val="nil"/>
            </w:tcBorders>
            <w:shd w:val="clear" w:color="auto" w:fill="auto"/>
          </w:tcPr>
          <w:p w14:paraId="6F735E23" w14:textId="77777777" w:rsidR="00DE2688" w:rsidRPr="0047098E" w:rsidRDefault="00DE2688" w:rsidP="00897A70">
            <w:pPr>
              <w:pStyle w:val="Body"/>
            </w:pPr>
            <w:r w:rsidRPr="0047098E">
              <w:t>Crustaceans</w:t>
            </w:r>
          </w:p>
        </w:tc>
        <w:tc>
          <w:tcPr>
            <w:tcW w:w="2729" w:type="dxa"/>
            <w:tcBorders>
              <w:bottom w:val="single" w:sz="4" w:space="0" w:color="00B0B9"/>
            </w:tcBorders>
            <w:shd w:val="clear" w:color="auto" w:fill="C5E7E9"/>
          </w:tcPr>
          <w:p w14:paraId="37EF684A" w14:textId="77777777" w:rsidR="00DE2688" w:rsidRPr="0047098E" w:rsidRDefault="00DE2688" w:rsidP="00897A70">
            <w:pPr>
              <w:pStyle w:val="Body"/>
              <w:rPr>
                <w:i/>
                <w:iCs/>
              </w:rPr>
            </w:pPr>
            <w:proofErr w:type="spellStart"/>
            <w:r w:rsidRPr="00627F7F">
              <w:rPr>
                <w:i/>
                <w:iCs/>
              </w:rPr>
              <w:t>Colobomatus</w:t>
            </w:r>
            <w:proofErr w:type="spellEnd"/>
            <w:r w:rsidRPr="00627F7F">
              <w:rPr>
                <w:i/>
                <w:iCs/>
              </w:rPr>
              <w:t xml:space="preserve"> </w:t>
            </w:r>
            <w:proofErr w:type="spellStart"/>
            <w:r w:rsidRPr="00627F7F">
              <w:rPr>
                <w:i/>
                <w:iCs/>
              </w:rPr>
              <w:t>rothae</w:t>
            </w:r>
            <w:proofErr w:type="spellEnd"/>
          </w:p>
        </w:tc>
        <w:tc>
          <w:tcPr>
            <w:tcW w:w="2471" w:type="dxa"/>
            <w:shd w:val="clear" w:color="auto" w:fill="auto"/>
          </w:tcPr>
          <w:p w14:paraId="7680B738" w14:textId="77777777" w:rsidR="00DE2688" w:rsidRPr="0047098E" w:rsidRDefault="00DE2688" w:rsidP="00897A70">
            <w:pPr>
              <w:pStyle w:val="Body"/>
            </w:pPr>
          </w:p>
        </w:tc>
        <w:tc>
          <w:tcPr>
            <w:tcW w:w="2690" w:type="dxa"/>
            <w:shd w:val="clear" w:color="auto" w:fill="C5E7E9"/>
          </w:tcPr>
          <w:p w14:paraId="4301E577" w14:textId="77777777" w:rsidR="00DE2688" w:rsidRPr="0047098E" w:rsidRDefault="00DE2688" w:rsidP="00897A70">
            <w:pPr>
              <w:pStyle w:val="Body"/>
            </w:pPr>
            <w:r>
              <w:t>West (1992)</w:t>
            </w:r>
          </w:p>
        </w:tc>
      </w:tr>
      <w:tr w:rsidR="00DE2688" w:rsidRPr="0047098E" w14:paraId="7C936F01" w14:textId="77777777" w:rsidTr="00897A70">
        <w:tc>
          <w:tcPr>
            <w:tcW w:w="1699" w:type="dxa"/>
            <w:tcBorders>
              <w:bottom w:val="nil"/>
            </w:tcBorders>
            <w:shd w:val="clear" w:color="auto" w:fill="auto"/>
          </w:tcPr>
          <w:p w14:paraId="618BDAE6" w14:textId="77777777" w:rsidR="00DE2688" w:rsidRPr="0047098E" w:rsidRDefault="00DE2688" w:rsidP="00897A70">
            <w:pPr>
              <w:pStyle w:val="Body"/>
            </w:pPr>
            <w:r w:rsidRPr="002602FD">
              <w:t>Acanthocephala</w:t>
            </w:r>
            <w:r>
              <w:t>ns</w:t>
            </w:r>
          </w:p>
        </w:tc>
        <w:tc>
          <w:tcPr>
            <w:tcW w:w="2729" w:type="dxa"/>
            <w:tcBorders>
              <w:top w:val="single" w:sz="4" w:space="0" w:color="00B0B9"/>
              <w:left w:val="nil"/>
              <w:bottom w:val="single" w:sz="4" w:space="0" w:color="00B0B9"/>
              <w:right w:val="nil"/>
            </w:tcBorders>
            <w:shd w:val="clear" w:color="auto" w:fill="C5E7E9"/>
          </w:tcPr>
          <w:p w14:paraId="4D598D22" w14:textId="77777777" w:rsidR="00DE2688" w:rsidRPr="0047098E" w:rsidRDefault="00DE2688" w:rsidP="00897A70">
            <w:pPr>
              <w:pStyle w:val="Body"/>
              <w:rPr>
                <w:i/>
                <w:iCs/>
              </w:rPr>
            </w:pPr>
            <w:proofErr w:type="spellStart"/>
            <w:r w:rsidRPr="007E32EC">
              <w:rPr>
                <w:i/>
                <w:iCs/>
              </w:rPr>
              <w:t>Corposoma</w:t>
            </w:r>
            <w:proofErr w:type="spellEnd"/>
            <w:r w:rsidRPr="007E32EC">
              <w:rPr>
                <w:i/>
                <w:iCs/>
              </w:rPr>
              <w:t xml:space="preserve"> </w:t>
            </w:r>
            <w:proofErr w:type="spellStart"/>
            <w:r w:rsidRPr="007E32EC">
              <w:rPr>
                <w:i/>
                <w:iCs/>
              </w:rPr>
              <w:t>ciavaturn</w:t>
            </w:r>
            <w:proofErr w:type="spellEnd"/>
          </w:p>
        </w:tc>
        <w:tc>
          <w:tcPr>
            <w:tcW w:w="2471" w:type="dxa"/>
            <w:shd w:val="clear" w:color="auto" w:fill="auto"/>
          </w:tcPr>
          <w:p w14:paraId="7F883A8C" w14:textId="77777777" w:rsidR="00DE2688" w:rsidRPr="0047098E" w:rsidRDefault="00DE2688" w:rsidP="00897A70">
            <w:pPr>
              <w:pStyle w:val="Body"/>
            </w:pPr>
          </w:p>
        </w:tc>
        <w:tc>
          <w:tcPr>
            <w:tcW w:w="2690" w:type="dxa"/>
            <w:shd w:val="clear" w:color="auto" w:fill="C5E7E9"/>
          </w:tcPr>
          <w:p w14:paraId="283B0DF6" w14:textId="77777777" w:rsidR="00DE2688" w:rsidRPr="0047098E" w:rsidRDefault="00DE2688" w:rsidP="00897A70">
            <w:pPr>
              <w:pStyle w:val="Body"/>
            </w:pPr>
            <w:r w:rsidRPr="008619A7">
              <w:t>Johnston</w:t>
            </w:r>
            <w:r>
              <w:t xml:space="preserve"> &amp;</w:t>
            </w:r>
            <w:r w:rsidRPr="008619A7">
              <w:t xml:space="preserve"> Ed</w:t>
            </w:r>
            <w:r w:rsidRPr="007E32EC">
              <w:t>m</w:t>
            </w:r>
            <w:r w:rsidRPr="008619A7">
              <w:t>onds (1952</w:t>
            </w:r>
            <w:r>
              <w:t>)</w:t>
            </w:r>
          </w:p>
        </w:tc>
      </w:tr>
      <w:tr w:rsidR="00DE2688" w:rsidRPr="0047098E" w14:paraId="317C33FA" w14:textId="77777777" w:rsidTr="00897A70">
        <w:tc>
          <w:tcPr>
            <w:tcW w:w="1699" w:type="dxa"/>
            <w:tcBorders>
              <w:top w:val="nil"/>
              <w:bottom w:val="nil"/>
            </w:tcBorders>
            <w:shd w:val="clear" w:color="auto" w:fill="auto"/>
          </w:tcPr>
          <w:p w14:paraId="3F1674FF" w14:textId="77777777" w:rsidR="00DE2688" w:rsidRPr="0047098E" w:rsidRDefault="00DE2688" w:rsidP="00897A70">
            <w:pPr>
              <w:pStyle w:val="Body"/>
            </w:pPr>
          </w:p>
        </w:tc>
        <w:tc>
          <w:tcPr>
            <w:tcW w:w="2729" w:type="dxa"/>
            <w:tcBorders>
              <w:top w:val="single" w:sz="4" w:space="0" w:color="00B0B9"/>
              <w:left w:val="nil"/>
              <w:bottom w:val="single" w:sz="4" w:space="0" w:color="00B0B9"/>
              <w:right w:val="nil"/>
            </w:tcBorders>
            <w:shd w:val="clear" w:color="auto" w:fill="C5E7E9"/>
          </w:tcPr>
          <w:p w14:paraId="5B932963" w14:textId="77777777" w:rsidR="00DE2688" w:rsidRPr="00BA6E57" w:rsidRDefault="00DE2688" w:rsidP="00897A70">
            <w:pPr>
              <w:pStyle w:val="Body"/>
              <w:rPr>
                <w:i/>
                <w:iCs/>
              </w:rPr>
            </w:pPr>
            <w:proofErr w:type="spellStart"/>
            <w:r w:rsidRPr="00BA6E57">
              <w:rPr>
                <w:i/>
                <w:iCs/>
              </w:rPr>
              <w:t>Echinorhynchus</w:t>
            </w:r>
            <w:proofErr w:type="spellEnd"/>
            <w:r w:rsidRPr="00BA6E57">
              <w:rPr>
                <w:i/>
                <w:iCs/>
              </w:rPr>
              <w:t xml:space="preserve"> </w:t>
            </w:r>
            <w:r w:rsidRPr="002D45FE">
              <w:t>sp.</w:t>
            </w:r>
          </w:p>
        </w:tc>
        <w:tc>
          <w:tcPr>
            <w:tcW w:w="2471" w:type="dxa"/>
            <w:shd w:val="clear" w:color="auto" w:fill="auto"/>
          </w:tcPr>
          <w:p w14:paraId="37A79122" w14:textId="77777777" w:rsidR="00DE2688" w:rsidRPr="0047098E" w:rsidRDefault="00DE2688" w:rsidP="00897A70">
            <w:pPr>
              <w:pStyle w:val="Body"/>
            </w:pPr>
          </w:p>
        </w:tc>
        <w:tc>
          <w:tcPr>
            <w:tcW w:w="2690" w:type="dxa"/>
            <w:shd w:val="clear" w:color="auto" w:fill="C5E7E9"/>
          </w:tcPr>
          <w:p w14:paraId="32779AD9" w14:textId="77777777" w:rsidR="00DE2688" w:rsidRPr="006A1B3B" w:rsidRDefault="00DE2688" w:rsidP="00897A70">
            <w:pPr>
              <w:pStyle w:val="Body"/>
            </w:pPr>
            <w:r>
              <w:t>Johnston (1910), Johnston &amp; Deland (1929)</w:t>
            </w:r>
          </w:p>
        </w:tc>
      </w:tr>
      <w:tr w:rsidR="00DE2688" w:rsidRPr="0047098E" w14:paraId="289ADB13" w14:textId="77777777" w:rsidTr="00897A70">
        <w:tc>
          <w:tcPr>
            <w:tcW w:w="1699" w:type="dxa"/>
            <w:tcBorders>
              <w:top w:val="nil"/>
              <w:bottom w:val="single" w:sz="4" w:space="0" w:color="00B0B9"/>
            </w:tcBorders>
            <w:shd w:val="clear" w:color="auto" w:fill="auto"/>
          </w:tcPr>
          <w:p w14:paraId="04E2B9B1" w14:textId="77777777" w:rsidR="00DE2688" w:rsidRPr="0047098E" w:rsidRDefault="00DE2688" w:rsidP="00897A70">
            <w:pPr>
              <w:pStyle w:val="Body"/>
            </w:pPr>
          </w:p>
        </w:tc>
        <w:tc>
          <w:tcPr>
            <w:tcW w:w="2729" w:type="dxa"/>
            <w:tcBorders>
              <w:top w:val="single" w:sz="4" w:space="0" w:color="00B0B9"/>
              <w:left w:val="nil"/>
              <w:bottom w:val="single" w:sz="4" w:space="0" w:color="00B0B9"/>
              <w:right w:val="nil"/>
            </w:tcBorders>
            <w:shd w:val="clear" w:color="auto" w:fill="C5E7E9"/>
          </w:tcPr>
          <w:p w14:paraId="08FA73CD" w14:textId="77777777" w:rsidR="00DE2688" w:rsidRPr="0047098E" w:rsidRDefault="00DE2688" w:rsidP="00897A70">
            <w:pPr>
              <w:pStyle w:val="Body"/>
              <w:rPr>
                <w:i/>
                <w:iCs/>
              </w:rPr>
            </w:pPr>
            <w:proofErr w:type="spellStart"/>
            <w:r w:rsidRPr="00BA6E57">
              <w:rPr>
                <w:i/>
                <w:iCs/>
              </w:rPr>
              <w:t>Serrasentis</w:t>
            </w:r>
            <w:proofErr w:type="spellEnd"/>
            <w:r>
              <w:t xml:space="preserve"> </w:t>
            </w:r>
            <w:proofErr w:type="spellStart"/>
            <w:r w:rsidRPr="00F426AE">
              <w:rPr>
                <w:i/>
                <w:iCs/>
              </w:rPr>
              <w:t>sagittifer</w:t>
            </w:r>
            <w:proofErr w:type="spellEnd"/>
            <w:r>
              <w:rPr>
                <w:i/>
                <w:iCs/>
              </w:rPr>
              <w:t xml:space="preserve"> </w:t>
            </w:r>
            <w:r>
              <w:rPr>
                <w:i/>
                <w:iCs/>
              </w:rPr>
              <w:br/>
              <w:t>[syn</w:t>
            </w:r>
            <w:r w:rsidRPr="00BA6E57">
              <w:rPr>
                <w:i/>
                <w:iCs/>
              </w:rPr>
              <w:t xml:space="preserve"> </w:t>
            </w:r>
            <w:r>
              <w:rPr>
                <w:i/>
                <w:iCs/>
              </w:rPr>
              <w:t xml:space="preserve">S. </w:t>
            </w:r>
            <w:proofErr w:type="spellStart"/>
            <w:r w:rsidRPr="00BA6E57">
              <w:rPr>
                <w:i/>
                <w:iCs/>
              </w:rPr>
              <w:t>socialis</w:t>
            </w:r>
            <w:proofErr w:type="spellEnd"/>
            <w:r>
              <w:rPr>
                <w:i/>
                <w:iCs/>
              </w:rPr>
              <w:t>]</w:t>
            </w:r>
          </w:p>
        </w:tc>
        <w:tc>
          <w:tcPr>
            <w:tcW w:w="2471" w:type="dxa"/>
            <w:shd w:val="clear" w:color="auto" w:fill="auto"/>
          </w:tcPr>
          <w:p w14:paraId="0B39314E" w14:textId="77777777" w:rsidR="00DE2688" w:rsidRPr="0047098E" w:rsidRDefault="00DE2688" w:rsidP="00897A70">
            <w:pPr>
              <w:pStyle w:val="Body"/>
            </w:pPr>
          </w:p>
        </w:tc>
        <w:tc>
          <w:tcPr>
            <w:tcW w:w="2690" w:type="dxa"/>
            <w:shd w:val="clear" w:color="auto" w:fill="C5E7E9"/>
          </w:tcPr>
          <w:p w14:paraId="2C2528CC" w14:textId="77777777" w:rsidR="00DE2688" w:rsidRPr="0047098E" w:rsidRDefault="00DE2688" w:rsidP="00897A70">
            <w:pPr>
              <w:pStyle w:val="Body"/>
            </w:pPr>
            <w:r w:rsidRPr="006A1B3B">
              <w:t>Johnston &amp; Deland (1929)</w:t>
            </w:r>
            <w:r>
              <w:t xml:space="preserve">, </w:t>
            </w:r>
            <w:proofErr w:type="spellStart"/>
            <w:r>
              <w:t>Yamaguti</w:t>
            </w:r>
            <w:proofErr w:type="spellEnd"/>
            <w:r>
              <w:t xml:space="preserve"> (1963), Young (1939)</w:t>
            </w:r>
          </w:p>
        </w:tc>
      </w:tr>
      <w:tr w:rsidR="00DE2688" w:rsidRPr="0047098E" w14:paraId="5D817C08" w14:textId="77777777" w:rsidTr="00897A70">
        <w:tc>
          <w:tcPr>
            <w:tcW w:w="1699" w:type="dxa"/>
            <w:tcBorders>
              <w:top w:val="single" w:sz="4" w:space="0" w:color="00B0B9"/>
              <w:bottom w:val="single" w:sz="4" w:space="0" w:color="00B0B9"/>
            </w:tcBorders>
            <w:shd w:val="clear" w:color="auto" w:fill="auto"/>
          </w:tcPr>
          <w:p w14:paraId="57D32DE2" w14:textId="77777777" w:rsidR="00DE2688" w:rsidRPr="0047098E" w:rsidRDefault="00DE2688" w:rsidP="00897A70">
            <w:pPr>
              <w:pStyle w:val="Body"/>
            </w:pPr>
            <w:r w:rsidRPr="00627F7F">
              <w:t>Cestod</w:t>
            </w:r>
            <w:r>
              <w:t>es</w:t>
            </w:r>
          </w:p>
        </w:tc>
        <w:tc>
          <w:tcPr>
            <w:tcW w:w="2729" w:type="dxa"/>
            <w:tcBorders>
              <w:top w:val="single" w:sz="4" w:space="0" w:color="00B0B9"/>
              <w:left w:val="nil"/>
              <w:bottom w:val="single" w:sz="4" w:space="0" w:color="00B0B9"/>
              <w:right w:val="nil"/>
            </w:tcBorders>
            <w:shd w:val="clear" w:color="auto" w:fill="C5E7E9"/>
          </w:tcPr>
          <w:p w14:paraId="5B9429F7" w14:textId="77777777" w:rsidR="00DE2688" w:rsidRPr="0047098E" w:rsidRDefault="00DE2688" w:rsidP="00897A70">
            <w:pPr>
              <w:pStyle w:val="Body"/>
              <w:rPr>
                <w:i/>
                <w:iCs/>
              </w:rPr>
            </w:pPr>
            <w:proofErr w:type="spellStart"/>
            <w:r w:rsidRPr="00BA6E57">
              <w:rPr>
                <w:i/>
                <w:iCs/>
              </w:rPr>
              <w:t>Tetrarhynchus</w:t>
            </w:r>
            <w:proofErr w:type="spellEnd"/>
            <w:r w:rsidRPr="00BA6E57">
              <w:rPr>
                <w:i/>
                <w:iCs/>
              </w:rPr>
              <w:t xml:space="preserve"> </w:t>
            </w:r>
            <w:r w:rsidRPr="00B76871">
              <w:t>spp</w:t>
            </w:r>
            <w:r w:rsidRPr="00BA6E57">
              <w:rPr>
                <w:i/>
                <w:iCs/>
              </w:rPr>
              <w:t>.</w:t>
            </w:r>
          </w:p>
        </w:tc>
        <w:tc>
          <w:tcPr>
            <w:tcW w:w="2471" w:type="dxa"/>
            <w:shd w:val="clear" w:color="auto" w:fill="auto"/>
          </w:tcPr>
          <w:p w14:paraId="5E1AD407" w14:textId="77777777" w:rsidR="00DE2688" w:rsidRPr="0047098E" w:rsidRDefault="00DE2688" w:rsidP="00897A70">
            <w:pPr>
              <w:pStyle w:val="Body"/>
            </w:pPr>
          </w:p>
        </w:tc>
        <w:tc>
          <w:tcPr>
            <w:tcW w:w="2690" w:type="dxa"/>
            <w:shd w:val="clear" w:color="auto" w:fill="C5E7E9"/>
          </w:tcPr>
          <w:p w14:paraId="4644EE94" w14:textId="77777777" w:rsidR="00DE2688" w:rsidRPr="0047098E" w:rsidRDefault="00DE2688" w:rsidP="00897A70">
            <w:pPr>
              <w:pStyle w:val="Body"/>
            </w:pPr>
            <w:r w:rsidRPr="006A1B3B">
              <w:t>Johnston (1910)</w:t>
            </w:r>
          </w:p>
        </w:tc>
      </w:tr>
      <w:tr w:rsidR="00DE2688" w:rsidRPr="0047098E" w14:paraId="50719477" w14:textId="77777777" w:rsidTr="00897A70">
        <w:tc>
          <w:tcPr>
            <w:tcW w:w="1699" w:type="dxa"/>
            <w:tcBorders>
              <w:top w:val="single" w:sz="4" w:space="0" w:color="00B0B9"/>
              <w:bottom w:val="nil"/>
            </w:tcBorders>
            <w:shd w:val="clear" w:color="auto" w:fill="auto"/>
          </w:tcPr>
          <w:p w14:paraId="4B8017B2" w14:textId="77777777" w:rsidR="00DE2688" w:rsidRPr="0047098E" w:rsidRDefault="00DE2688" w:rsidP="00897A70">
            <w:pPr>
              <w:pStyle w:val="Body"/>
            </w:pPr>
            <w:r>
              <w:t>Nematodes</w:t>
            </w:r>
          </w:p>
        </w:tc>
        <w:tc>
          <w:tcPr>
            <w:tcW w:w="2729" w:type="dxa"/>
            <w:tcBorders>
              <w:top w:val="single" w:sz="4" w:space="0" w:color="00B0B9"/>
              <w:left w:val="nil"/>
              <w:bottom w:val="single" w:sz="4" w:space="0" w:color="00B0B9"/>
              <w:right w:val="nil"/>
            </w:tcBorders>
            <w:shd w:val="clear" w:color="auto" w:fill="C5E7E9"/>
          </w:tcPr>
          <w:p w14:paraId="0C19EADF" w14:textId="77777777" w:rsidR="00DE2688" w:rsidRPr="0047098E" w:rsidRDefault="00DE2688" w:rsidP="00897A70">
            <w:pPr>
              <w:pStyle w:val="Body"/>
              <w:rPr>
                <w:i/>
                <w:iCs/>
              </w:rPr>
            </w:pPr>
            <w:proofErr w:type="spellStart"/>
            <w:r w:rsidRPr="00942EDF">
              <w:t>Philometrids</w:t>
            </w:r>
            <w:proofErr w:type="spellEnd"/>
          </w:p>
        </w:tc>
        <w:tc>
          <w:tcPr>
            <w:tcW w:w="2471" w:type="dxa"/>
            <w:shd w:val="clear" w:color="auto" w:fill="auto"/>
          </w:tcPr>
          <w:p w14:paraId="5954335E" w14:textId="77777777" w:rsidR="00DE2688" w:rsidRPr="0047098E" w:rsidRDefault="00DE2688" w:rsidP="00897A70">
            <w:pPr>
              <w:pStyle w:val="Body"/>
            </w:pPr>
            <w:r>
              <w:t>Ovaries</w:t>
            </w:r>
          </w:p>
        </w:tc>
        <w:tc>
          <w:tcPr>
            <w:tcW w:w="2690" w:type="dxa"/>
            <w:shd w:val="clear" w:color="auto" w:fill="C5E7E9"/>
          </w:tcPr>
          <w:p w14:paraId="0E438C7F" w14:textId="77777777" w:rsidR="00DE2688" w:rsidRPr="0047098E" w:rsidRDefault="00DE2688" w:rsidP="00897A70">
            <w:pPr>
              <w:pStyle w:val="Body"/>
            </w:pPr>
            <w:r>
              <w:t>Pollard (2014)</w:t>
            </w:r>
          </w:p>
        </w:tc>
      </w:tr>
      <w:tr w:rsidR="00DE2688" w:rsidRPr="0047098E" w14:paraId="4AD16319" w14:textId="77777777" w:rsidTr="00897A70">
        <w:tc>
          <w:tcPr>
            <w:tcW w:w="1699" w:type="dxa"/>
            <w:tcBorders>
              <w:top w:val="nil"/>
              <w:bottom w:val="nil"/>
            </w:tcBorders>
            <w:shd w:val="clear" w:color="auto" w:fill="auto"/>
          </w:tcPr>
          <w:p w14:paraId="30597924" w14:textId="77777777" w:rsidR="00DE2688" w:rsidRPr="0047098E" w:rsidRDefault="00DE2688" w:rsidP="00897A70">
            <w:pPr>
              <w:pStyle w:val="Body"/>
            </w:pPr>
          </w:p>
        </w:tc>
        <w:tc>
          <w:tcPr>
            <w:tcW w:w="2729" w:type="dxa"/>
            <w:tcBorders>
              <w:top w:val="single" w:sz="4" w:space="0" w:color="00B0B9"/>
              <w:left w:val="nil"/>
              <w:bottom w:val="single" w:sz="4" w:space="0" w:color="00B0B9"/>
              <w:right w:val="nil"/>
            </w:tcBorders>
            <w:shd w:val="clear" w:color="auto" w:fill="C5E7E9"/>
          </w:tcPr>
          <w:p w14:paraId="738920BC" w14:textId="77777777" w:rsidR="00DE2688" w:rsidRPr="00BA6E57" w:rsidRDefault="00DE2688" w:rsidP="00897A70">
            <w:pPr>
              <w:pStyle w:val="Body"/>
              <w:rPr>
                <w:i/>
                <w:iCs/>
              </w:rPr>
            </w:pPr>
            <w:proofErr w:type="spellStart"/>
            <w:r w:rsidRPr="00D96687">
              <w:rPr>
                <w:i/>
                <w:iCs/>
              </w:rPr>
              <w:t>Philametra</w:t>
            </w:r>
            <w:proofErr w:type="spellEnd"/>
          </w:p>
        </w:tc>
        <w:tc>
          <w:tcPr>
            <w:tcW w:w="2471" w:type="dxa"/>
            <w:shd w:val="clear" w:color="auto" w:fill="auto"/>
          </w:tcPr>
          <w:p w14:paraId="6EB9B126" w14:textId="77777777" w:rsidR="00DE2688" w:rsidRDefault="00DE2688" w:rsidP="00897A70">
            <w:pPr>
              <w:pStyle w:val="Body"/>
            </w:pPr>
          </w:p>
        </w:tc>
        <w:tc>
          <w:tcPr>
            <w:tcW w:w="2690" w:type="dxa"/>
            <w:shd w:val="clear" w:color="auto" w:fill="C5E7E9"/>
          </w:tcPr>
          <w:p w14:paraId="64CDEB86" w14:textId="77777777" w:rsidR="00DE2688" w:rsidRPr="00D70522" w:rsidRDefault="00DE2688" w:rsidP="00897A70">
            <w:pPr>
              <w:pStyle w:val="Body"/>
            </w:pPr>
            <w:proofErr w:type="spellStart"/>
            <w:r>
              <w:t>Hossen</w:t>
            </w:r>
            <w:proofErr w:type="spellEnd"/>
            <w:r>
              <w:t xml:space="preserve"> </w:t>
            </w:r>
            <w:r>
              <w:rPr>
                <w:i/>
                <w:iCs/>
              </w:rPr>
              <w:t>et al.</w:t>
            </w:r>
            <w:r>
              <w:t xml:space="preserve"> (2021)</w:t>
            </w:r>
          </w:p>
        </w:tc>
      </w:tr>
      <w:tr w:rsidR="00DE2688" w:rsidRPr="0047098E" w14:paraId="3E7FAA30" w14:textId="77777777" w:rsidTr="00897A70">
        <w:tc>
          <w:tcPr>
            <w:tcW w:w="1699" w:type="dxa"/>
            <w:tcBorders>
              <w:top w:val="nil"/>
              <w:bottom w:val="nil"/>
            </w:tcBorders>
            <w:shd w:val="clear" w:color="auto" w:fill="auto"/>
          </w:tcPr>
          <w:p w14:paraId="5DD393BE" w14:textId="77777777" w:rsidR="00DE2688" w:rsidRDefault="00DE2688" w:rsidP="00897A70">
            <w:pPr>
              <w:pStyle w:val="Body"/>
            </w:pPr>
          </w:p>
        </w:tc>
        <w:tc>
          <w:tcPr>
            <w:tcW w:w="2729" w:type="dxa"/>
            <w:tcBorders>
              <w:top w:val="single" w:sz="4" w:space="0" w:color="00B0B9"/>
              <w:left w:val="nil"/>
              <w:bottom w:val="single" w:sz="4" w:space="0" w:color="00B0B9"/>
              <w:right w:val="nil"/>
            </w:tcBorders>
            <w:shd w:val="clear" w:color="auto" w:fill="C5E7E9"/>
          </w:tcPr>
          <w:p w14:paraId="18D7BBD0" w14:textId="77777777" w:rsidR="00DE2688" w:rsidRPr="00942EDF" w:rsidRDefault="00DE2688" w:rsidP="00897A70">
            <w:pPr>
              <w:pStyle w:val="Body"/>
            </w:pPr>
            <w:proofErr w:type="spellStart"/>
            <w:r w:rsidRPr="00BA6E57">
              <w:rPr>
                <w:i/>
                <w:iCs/>
              </w:rPr>
              <w:t>Spirocamallanus</w:t>
            </w:r>
            <w:proofErr w:type="spellEnd"/>
            <w:r w:rsidRPr="00BA6E57">
              <w:rPr>
                <w:i/>
                <w:iCs/>
              </w:rPr>
              <w:t xml:space="preserve"> </w:t>
            </w:r>
            <w:proofErr w:type="spellStart"/>
            <w:r w:rsidRPr="00BA6E57">
              <w:rPr>
                <w:i/>
                <w:iCs/>
              </w:rPr>
              <w:t>platycephali</w:t>
            </w:r>
            <w:proofErr w:type="spellEnd"/>
          </w:p>
        </w:tc>
        <w:tc>
          <w:tcPr>
            <w:tcW w:w="2471" w:type="dxa"/>
            <w:shd w:val="clear" w:color="auto" w:fill="auto"/>
          </w:tcPr>
          <w:p w14:paraId="274CE199" w14:textId="77777777" w:rsidR="00DE2688" w:rsidRPr="0047098E" w:rsidRDefault="00DE2688" w:rsidP="00897A70">
            <w:pPr>
              <w:pStyle w:val="Body"/>
            </w:pPr>
            <w:r>
              <w:t>L</w:t>
            </w:r>
            <w:r w:rsidRPr="005F4300">
              <w:t>umen of intestine &amp; rectum</w:t>
            </w:r>
          </w:p>
        </w:tc>
        <w:tc>
          <w:tcPr>
            <w:tcW w:w="2690" w:type="dxa"/>
            <w:shd w:val="clear" w:color="auto" w:fill="C5E7E9"/>
          </w:tcPr>
          <w:p w14:paraId="4B77658D" w14:textId="77777777" w:rsidR="00DE2688" w:rsidRPr="0047098E" w:rsidRDefault="00DE2688" w:rsidP="00897A70">
            <w:pPr>
              <w:pStyle w:val="Body"/>
            </w:pPr>
            <w:r>
              <w:t>Hooper (1983)</w:t>
            </w:r>
          </w:p>
        </w:tc>
      </w:tr>
      <w:tr w:rsidR="00DE2688" w:rsidRPr="0047098E" w14:paraId="6CCD7727" w14:textId="77777777" w:rsidTr="00897A70">
        <w:tc>
          <w:tcPr>
            <w:tcW w:w="1699" w:type="dxa"/>
            <w:tcBorders>
              <w:top w:val="nil"/>
              <w:bottom w:val="single" w:sz="4" w:space="0" w:color="00B0B9"/>
            </w:tcBorders>
            <w:shd w:val="clear" w:color="auto" w:fill="auto"/>
          </w:tcPr>
          <w:p w14:paraId="42B0D6B8" w14:textId="77777777" w:rsidR="00DE2688" w:rsidRDefault="00DE2688" w:rsidP="00897A70">
            <w:pPr>
              <w:pStyle w:val="Body"/>
            </w:pPr>
          </w:p>
        </w:tc>
        <w:tc>
          <w:tcPr>
            <w:tcW w:w="2729" w:type="dxa"/>
            <w:tcBorders>
              <w:top w:val="single" w:sz="4" w:space="0" w:color="00B0B9"/>
              <w:left w:val="nil"/>
              <w:bottom w:val="single" w:sz="4" w:space="0" w:color="00B0B9"/>
              <w:right w:val="nil"/>
            </w:tcBorders>
            <w:shd w:val="clear" w:color="auto" w:fill="C5E7E9"/>
          </w:tcPr>
          <w:p w14:paraId="152A1E2C" w14:textId="77777777" w:rsidR="00DE2688" w:rsidRPr="00BA6E57" w:rsidRDefault="00DE2688" w:rsidP="00897A70">
            <w:pPr>
              <w:pStyle w:val="Body"/>
              <w:rPr>
                <w:i/>
                <w:iCs/>
              </w:rPr>
            </w:pPr>
            <w:proofErr w:type="spellStart"/>
            <w:r w:rsidRPr="00BA6E57">
              <w:rPr>
                <w:i/>
                <w:iCs/>
              </w:rPr>
              <w:t>Thynnascaris</w:t>
            </w:r>
            <w:proofErr w:type="spellEnd"/>
            <w:r w:rsidRPr="00BA6E57">
              <w:rPr>
                <w:i/>
                <w:iCs/>
              </w:rPr>
              <w:t xml:space="preserve"> </w:t>
            </w:r>
            <w:r w:rsidRPr="00B76871">
              <w:t>sp</w:t>
            </w:r>
            <w:r w:rsidRPr="00BA6E57">
              <w:rPr>
                <w:i/>
                <w:iCs/>
              </w:rPr>
              <w:t>. (type III)</w:t>
            </w:r>
          </w:p>
        </w:tc>
        <w:tc>
          <w:tcPr>
            <w:tcW w:w="2471" w:type="dxa"/>
            <w:shd w:val="clear" w:color="auto" w:fill="auto"/>
          </w:tcPr>
          <w:p w14:paraId="0BD442D9" w14:textId="77777777" w:rsidR="00DE2688" w:rsidRPr="0047098E" w:rsidRDefault="00DE2688" w:rsidP="00897A70">
            <w:pPr>
              <w:pStyle w:val="Body"/>
            </w:pPr>
            <w:r>
              <w:t>M</w:t>
            </w:r>
            <w:r w:rsidRPr="00D70522">
              <w:t>esentery &amp; organs of guts</w:t>
            </w:r>
          </w:p>
        </w:tc>
        <w:tc>
          <w:tcPr>
            <w:tcW w:w="2690" w:type="dxa"/>
            <w:shd w:val="clear" w:color="auto" w:fill="C5E7E9"/>
          </w:tcPr>
          <w:p w14:paraId="69152F89" w14:textId="77777777" w:rsidR="00DE2688" w:rsidRPr="00EC4F2E" w:rsidRDefault="00DE2688" w:rsidP="00897A70">
            <w:pPr>
              <w:pStyle w:val="Body"/>
            </w:pPr>
            <w:r w:rsidRPr="00D70522">
              <w:t>Hooper (1983)</w:t>
            </w:r>
          </w:p>
        </w:tc>
      </w:tr>
      <w:tr w:rsidR="00DE2688" w:rsidRPr="0047098E" w14:paraId="74D05C3E" w14:textId="77777777" w:rsidTr="00897A70">
        <w:tc>
          <w:tcPr>
            <w:tcW w:w="1699" w:type="dxa"/>
            <w:tcBorders>
              <w:top w:val="single" w:sz="4" w:space="0" w:color="00B0B9"/>
              <w:bottom w:val="nil"/>
            </w:tcBorders>
            <w:shd w:val="clear" w:color="auto" w:fill="auto"/>
          </w:tcPr>
          <w:p w14:paraId="216111F3" w14:textId="77777777" w:rsidR="00DE2688" w:rsidRPr="0047098E" w:rsidRDefault="00DE2688" w:rsidP="00897A70">
            <w:pPr>
              <w:pStyle w:val="Body"/>
            </w:pPr>
            <w:r>
              <w:t>Monogeneans</w:t>
            </w:r>
          </w:p>
        </w:tc>
        <w:tc>
          <w:tcPr>
            <w:tcW w:w="2729" w:type="dxa"/>
            <w:tcBorders>
              <w:top w:val="single" w:sz="4" w:space="0" w:color="00B0B9"/>
              <w:left w:val="nil"/>
              <w:bottom w:val="single" w:sz="4" w:space="0" w:color="00B0B9"/>
              <w:right w:val="nil"/>
            </w:tcBorders>
            <w:shd w:val="clear" w:color="auto" w:fill="C5E7E9"/>
          </w:tcPr>
          <w:p w14:paraId="23FA57A5" w14:textId="77777777" w:rsidR="00DE2688" w:rsidRPr="0047098E" w:rsidRDefault="00DE2688" w:rsidP="00897A70">
            <w:pPr>
              <w:pStyle w:val="Body"/>
              <w:rPr>
                <w:i/>
                <w:iCs/>
              </w:rPr>
            </w:pPr>
            <w:proofErr w:type="spellStart"/>
            <w:r w:rsidRPr="00BA6E57">
              <w:rPr>
                <w:i/>
                <w:iCs/>
              </w:rPr>
              <w:t>Platycephalotrema</w:t>
            </w:r>
            <w:proofErr w:type="spellEnd"/>
            <w:r w:rsidRPr="00BA6E57">
              <w:rPr>
                <w:i/>
                <w:iCs/>
              </w:rPr>
              <w:t xml:space="preserve"> </w:t>
            </w:r>
            <w:proofErr w:type="spellStart"/>
            <w:r w:rsidRPr="00BA6E57">
              <w:rPr>
                <w:i/>
                <w:iCs/>
              </w:rPr>
              <w:t>mastix</w:t>
            </w:r>
            <w:proofErr w:type="spellEnd"/>
            <w:r>
              <w:rPr>
                <w:i/>
                <w:iCs/>
              </w:rPr>
              <w:t xml:space="preserve"> </w:t>
            </w:r>
            <w:r>
              <w:rPr>
                <w:i/>
                <w:iCs/>
              </w:rPr>
              <w:br/>
              <w:t>[</w:t>
            </w:r>
            <w:r w:rsidRPr="008F5FB4">
              <w:rPr>
                <w:i/>
                <w:iCs/>
              </w:rPr>
              <w:t xml:space="preserve">syn </w:t>
            </w:r>
            <w:proofErr w:type="spellStart"/>
            <w:r w:rsidRPr="008F5FB4">
              <w:rPr>
                <w:i/>
                <w:iCs/>
              </w:rPr>
              <w:t>Pseudohaliotrema</w:t>
            </w:r>
            <w:proofErr w:type="spellEnd"/>
            <w:r w:rsidRPr="008F5FB4">
              <w:rPr>
                <w:i/>
                <w:iCs/>
              </w:rPr>
              <w:t xml:space="preserve"> </w:t>
            </w:r>
            <w:proofErr w:type="spellStart"/>
            <w:r w:rsidRPr="008F5FB4">
              <w:rPr>
                <w:i/>
                <w:iCs/>
              </w:rPr>
              <w:t>thysanophrydis</w:t>
            </w:r>
            <w:proofErr w:type="spellEnd"/>
            <w:r>
              <w:rPr>
                <w:i/>
                <w:iCs/>
              </w:rPr>
              <w:t>]</w:t>
            </w:r>
          </w:p>
        </w:tc>
        <w:tc>
          <w:tcPr>
            <w:tcW w:w="2471" w:type="dxa"/>
            <w:shd w:val="clear" w:color="auto" w:fill="auto"/>
          </w:tcPr>
          <w:p w14:paraId="5601098A" w14:textId="77777777" w:rsidR="00DE2688" w:rsidRPr="0047098E" w:rsidRDefault="00DE2688" w:rsidP="00897A70">
            <w:pPr>
              <w:pStyle w:val="Body"/>
            </w:pPr>
            <w:r>
              <w:t>Gills</w:t>
            </w:r>
          </w:p>
        </w:tc>
        <w:tc>
          <w:tcPr>
            <w:tcW w:w="2690" w:type="dxa"/>
            <w:shd w:val="clear" w:color="auto" w:fill="C5E7E9"/>
          </w:tcPr>
          <w:p w14:paraId="00D7E09B" w14:textId="77777777" w:rsidR="00DE2688" w:rsidRPr="0047098E" w:rsidRDefault="00DE2688" w:rsidP="00897A70">
            <w:pPr>
              <w:pStyle w:val="Body"/>
            </w:pPr>
            <w:r>
              <w:t xml:space="preserve">Young (1968), </w:t>
            </w:r>
            <w:proofErr w:type="spellStart"/>
            <w:r w:rsidRPr="00BE5E36">
              <w:t>Kritsky</w:t>
            </w:r>
            <w:proofErr w:type="spellEnd"/>
            <w:r>
              <w:t xml:space="preserve"> &amp;</w:t>
            </w:r>
            <w:r w:rsidRPr="00BE5E36">
              <w:t xml:space="preserve"> Nitta (2019)</w:t>
            </w:r>
          </w:p>
        </w:tc>
      </w:tr>
      <w:tr w:rsidR="00DE2688" w:rsidRPr="0047098E" w14:paraId="6587DE38" w14:textId="77777777" w:rsidTr="00897A70">
        <w:tc>
          <w:tcPr>
            <w:tcW w:w="1699" w:type="dxa"/>
            <w:tcBorders>
              <w:top w:val="nil"/>
              <w:bottom w:val="single" w:sz="4" w:space="0" w:color="00B0B9"/>
            </w:tcBorders>
            <w:shd w:val="clear" w:color="auto" w:fill="auto"/>
          </w:tcPr>
          <w:p w14:paraId="786FB0BB" w14:textId="77777777" w:rsidR="00DE2688" w:rsidRPr="0047098E" w:rsidRDefault="00DE2688" w:rsidP="00897A70">
            <w:pPr>
              <w:pStyle w:val="Body"/>
            </w:pPr>
          </w:p>
        </w:tc>
        <w:tc>
          <w:tcPr>
            <w:tcW w:w="2729" w:type="dxa"/>
            <w:tcBorders>
              <w:top w:val="single" w:sz="4" w:space="0" w:color="00B0B9"/>
            </w:tcBorders>
            <w:shd w:val="clear" w:color="auto" w:fill="C5E7E9"/>
          </w:tcPr>
          <w:p w14:paraId="6FDBE533" w14:textId="77777777" w:rsidR="00DE2688" w:rsidRPr="0047098E" w:rsidRDefault="00DE2688" w:rsidP="00897A70">
            <w:pPr>
              <w:pStyle w:val="Body"/>
              <w:rPr>
                <w:i/>
                <w:iCs/>
              </w:rPr>
            </w:pPr>
            <w:proofErr w:type="spellStart"/>
            <w:r w:rsidRPr="00725988">
              <w:rPr>
                <w:i/>
                <w:iCs/>
              </w:rPr>
              <w:t>Platycephalotrema</w:t>
            </w:r>
            <w:proofErr w:type="spellEnd"/>
            <w:r w:rsidRPr="00725988">
              <w:rPr>
                <w:i/>
                <w:iCs/>
              </w:rPr>
              <w:t xml:space="preserve"> </w:t>
            </w:r>
            <w:proofErr w:type="spellStart"/>
            <w:r w:rsidRPr="00725988">
              <w:rPr>
                <w:i/>
                <w:iCs/>
              </w:rPr>
              <w:t>koppa</w:t>
            </w:r>
            <w:proofErr w:type="spellEnd"/>
          </w:p>
        </w:tc>
        <w:tc>
          <w:tcPr>
            <w:tcW w:w="2471" w:type="dxa"/>
            <w:shd w:val="clear" w:color="auto" w:fill="auto"/>
          </w:tcPr>
          <w:p w14:paraId="61F4CBB0" w14:textId="77777777" w:rsidR="00DE2688" w:rsidRPr="0047098E" w:rsidRDefault="00DE2688" w:rsidP="00897A70">
            <w:pPr>
              <w:pStyle w:val="Body"/>
            </w:pPr>
            <w:r>
              <w:t>Gills</w:t>
            </w:r>
          </w:p>
        </w:tc>
        <w:tc>
          <w:tcPr>
            <w:tcW w:w="2690" w:type="dxa"/>
            <w:shd w:val="clear" w:color="auto" w:fill="C5E7E9"/>
          </w:tcPr>
          <w:p w14:paraId="07370A04" w14:textId="77777777" w:rsidR="00DE2688" w:rsidRPr="0047098E" w:rsidRDefault="00DE2688" w:rsidP="00897A70">
            <w:pPr>
              <w:pStyle w:val="Body"/>
            </w:pPr>
            <w:proofErr w:type="spellStart"/>
            <w:r w:rsidRPr="00BE5E36">
              <w:t>Kritsky</w:t>
            </w:r>
            <w:proofErr w:type="spellEnd"/>
            <w:r w:rsidRPr="00BE5E36">
              <w:t xml:space="preserve"> &amp; Nitta (2019)</w:t>
            </w:r>
          </w:p>
        </w:tc>
      </w:tr>
      <w:tr w:rsidR="00DE2688" w:rsidRPr="0047098E" w14:paraId="725AA734" w14:textId="77777777" w:rsidTr="00897A70">
        <w:tc>
          <w:tcPr>
            <w:tcW w:w="1699" w:type="dxa"/>
            <w:tcBorders>
              <w:top w:val="single" w:sz="4" w:space="0" w:color="00B0B9"/>
              <w:bottom w:val="nil"/>
            </w:tcBorders>
            <w:shd w:val="clear" w:color="auto" w:fill="auto"/>
          </w:tcPr>
          <w:p w14:paraId="2864EEF9" w14:textId="77777777" w:rsidR="00DE2688" w:rsidRPr="0047098E" w:rsidRDefault="00DE2688" w:rsidP="00897A70">
            <w:pPr>
              <w:pStyle w:val="Body"/>
            </w:pPr>
            <w:r>
              <w:t>Digeneans</w:t>
            </w:r>
          </w:p>
        </w:tc>
        <w:tc>
          <w:tcPr>
            <w:tcW w:w="2729" w:type="dxa"/>
            <w:tcBorders>
              <w:top w:val="single" w:sz="4" w:space="0" w:color="00B0B9"/>
              <w:left w:val="nil"/>
              <w:bottom w:val="single" w:sz="4" w:space="0" w:color="00B0B9"/>
              <w:right w:val="nil"/>
            </w:tcBorders>
            <w:shd w:val="clear" w:color="auto" w:fill="C5E7E9"/>
          </w:tcPr>
          <w:p w14:paraId="43309E20" w14:textId="77777777" w:rsidR="00DE2688" w:rsidRPr="0047098E" w:rsidRDefault="00DE2688" w:rsidP="00897A70">
            <w:pPr>
              <w:pStyle w:val="Body"/>
              <w:rPr>
                <w:i/>
                <w:iCs/>
              </w:rPr>
            </w:pPr>
            <w:proofErr w:type="spellStart"/>
            <w:r>
              <w:rPr>
                <w:i/>
                <w:iCs/>
              </w:rPr>
              <w:t>Didymozoon</w:t>
            </w:r>
            <w:proofErr w:type="spellEnd"/>
            <w:r>
              <w:rPr>
                <w:i/>
                <w:iCs/>
              </w:rPr>
              <w:t xml:space="preserve"> </w:t>
            </w:r>
            <w:proofErr w:type="spellStart"/>
            <w:r>
              <w:rPr>
                <w:i/>
                <w:iCs/>
              </w:rPr>
              <w:t>brevicolle</w:t>
            </w:r>
            <w:proofErr w:type="spellEnd"/>
          </w:p>
        </w:tc>
        <w:tc>
          <w:tcPr>
            <w:tcW w:w="2471" w:type="dxa"/>
            <w:shd w:val="clear" w:color="auto" w:fill="auto"/>
          </w:tcPr>
          <w:p w14:paraId="3B2EF908" w14:textId="77777777" w:rsidR="00DE2688" w:rsidRPr="0047098E" w:rsidRDefault="00DE2688" w:rsidP="00897A70">
            <w:pPr>
              <w:pStyle w:val="Body"/>
            </w:pPr>
            <w:r>
              <w:t>Stomach wall</w:t>
            </w:r>
          </w:p>
        </w:tc>
        <w:tc>
          <w:tcPr>
            <w:tcW w:w="2690" w:type="dxa"/>
            <w:shd w:val="clear" w:color="auto" w:fill="C5E7E9"/>
          </w:tcPr>
          <w:p w14:paraId="141485B8" w14:textId="77777777" w:rsidR="00DE2688" w:rsidRPr="0047098E" w:rsidRDefault="00DE2688" w:rsidP="00897A70">
            <w:pPr>
              <w:pStyle w:val="Body"/>
            </w:pPr>
            <w:r w:rsidRPr="007064BD">
              <w:t>Lester (1980)</w:t>
            </w:r>
          </w:p>
        </w:tc>
      </w:tr>
      <w:tr w:rsidR="00DE2688" w:rsidRPr="0047098E" w14:paraId="695E4C7D" w14:textId="77777777" w:rsidTr="00897A70">
        <w:tc>
          <w:tcPr>
            <w:tcW w:w="1699" w:type="dxa"/>
            <w:tcBorders>
              <w:top w:val="nil"/>
              <w:bottom w:val="nil"/>
            </w:tcBorders>
            <w:shd w:val="clear" w:color="auto" w:fill="auto"/>
          </w:tcPr>
          <w:p w14:paraId="1ACD5B0C" w14:textId="77777777" w:rsidR="00DE2688" w:rsidRPr="0047098E" w:rsidRDefault="00DE2688" w:rsidP="00897A70">
            <w:pPr>
              <w:pStyle w:val="Body"/>
            </w:pPr>
          </w:p>
        </w:tc>
        <w:tc>
          <w:tcPr>
            <w:tcW w:w="2729" w:type="dxa"/>
            <w:tcBorders>
              <w:top w:val="single" w:sz="4" w:space="0" w:color="00B0B9"/>
              <w:left w:val="nil"/>
              <w:bottom w:val="single" w:sz="4" w:space="0" w:color="00B0B9"/>
              <w:right w:val="nil"/>
            </w:tcBorders>
            <w:shd w:val="clear" w:color="auto" w:fill="C5E7E9"/>
          </w:tcPr>
          <w:p w14:paraId="532A973A" w14:textId="77777777" w:rsidR="00DE2688" w:rsidRPr="00BA6E57" w:rsidRDefault="00DE2688" w:rsidP="00897A70">
            <w:pPr>
              <w:pStyle w:val="Body"/>
              <w:rPr>
                <w:i/>
                <w:iCs/>
              </w:rPr>
            </w:pPr>
            <w:proofErr w:type="spellStart"/>
            <w:r w:rsidRPr="00BA6E57">
              <w:rPr>
                <w:i/>
                <w:iCs/>
              </w:rPr>
              <w:t>Indodidymozoon</w:t>
            </w:r>
            <w:proofErr w:type="spellEnd"/>
            <w:r w:rsidRPr="00BA6E57">
              <w:rPr>
                <w:i/>
                <w:iCs/>
              </w:rPr>
              <w:t xml:space="preserve"> </w:t>
            </w:r>
            <w:proofErr w:type="spellStart"/>
            <w:r w:rsidRPr="00BA6E57">
              <w:rPr>
                <w:i/>
                <w:iCs/>
              </w:rPr>
              <w:t>moretonensis</w:t>
            </w:r>
            <w:proofErr w:type="spellEnd"/>
          </w:p>
        </w:tc>
        <w:tc>
          <w:tcPr>
            <w:tcW w:w="2471" w:type="dxa"/>
            <w:shd w:val="clear" w:color="auto" w:fill="auto"/>
          </w:tcPr>
          <w:p w14:paraId="23F86AEE" w14:textId="77777777" w:rsidR="00DE2688" w:rsidRPr="0047098E" w:rsidRDefault="00DE2688" w:rsidP="00897A70">
            <w:pPr>
              <w:pStyle w:val="Body"/>
            </w:pPr>
            <w:r w:rsidRPr="00CD5606">
              <w:t>buccal cavity and branchial arches</w:t>
            </w:r>
          </w:p>
        </w:tc>
        <w:tc>
          <w:tcPr>
            <w:tcW w:w="2690" w:type="dxa"/>
            <w:shd w:val="clear" w:color="auto" w:fill="C5E7E9"/>
          </w:tcPr>
          <w:p w14:paraId="0C2B04A8" w14:textId="77777777" w:rsidR="00DE2688" w:rsidRPr="0047098E" w:rsidRDefault="00DE2688" w:rsidP="00897A70">
            <w:pPr>
              <w:pStyle w:val="Body"/>
            </w:pPr>
            <w:r>
              <w:t>Anderson &amp; Cribb (1994)</w:t>
            </w:r>
          </w:p>
        </w:tc>
      </w:tr>
      <w:tr w:rsidR="00DE2688" w:rsidRPr="0047098E" w14:paraId="5F5DB25E" w14:textId="77777777" w:rsidTr="00897A70">
        <w:tc>
          <w:tcPr>
            <w:tcW w:w="1699" w:type="dxa"/>
            <w:tcBorders>
              <w:top w:val="nil"/>
              <w:bottom w:val="nil"/>
            </w:tcBorders>
            <w:shd w:val="clear" w:color="auto" w:fill="auto"/>
          </w:tcPr>
          <w:p w14:paraId="61A93EBC" w14:textId="77777777" w:rsidR="00DE2688" w:rsidRPr="0047098E" w:rsidRDefault="00DE2688" w:rsidP="00897A70">
            <w:pPr>
              <w:pStyle w:val="Body"/>
            </w:pPr>
          </w:p>
        </w:tc>
        <w:tc>
          <w:tcPr>
            <w:tcW w:w="2729" w:type="dxa"/>
            <w:tcBorders>
              <w:top w:val="single" w:sz="4" w:space="0" w:color="00B0B9"/>
              <w:left w:val="nil"/>
              <w:bottom w:val="single" w:sz="4" w:space="0" w:color="00B0B9"/>
              <w:right w:val="nil"/>
            </w:tcBorders>
            <w:shd w:val="clear" w:color="auto" w:fill="C5E7E9"/>
          </w:tcPr>
          <w:p w14:paraId="34D89EA5" w14:textId="77777777" w:rsidR="00DE2688" w:rsidRPr="0047098E" w:rsidRDefault="00DE2688" w:rsidP="00897A70">
            <w:pPr>
              <w:pStyle w:val="Body"/>
              <w:rPr>
                <w:i/>
                <w:iCs/>
              </w:rPr>
            </w:pPr>
            <w:proofErr w:type="spellStart"/>
            <w:r w:rsidRPr="00BA6E57">
              <w:rPr>
                <w:i/>
                <w:iCs/>
              </w:rPr>
              <w:t>Indodidymozoon</w:t>
            </w:r>
            <w:proofErr w:type="spellEnd"/>
            <w:r w:rsidRPr="00BA6E57">
              <w:rPr>
                <w:i/>
                <w:iCs/>
              </w:rPr>
              <w:t xml:space="preserve"> </w:t>
            </w:r>
            <w:proofErr w:type="spellStart"/>
            <w:r w:rsidRPr="00BA6E57">
              <w:rPr>
                <w:i/>
                <w:iCs/>
              </w:rPr>
              <w:t>suttiei</w:t>
            </w:r>
            <w:proofErr w:type="spellEnd"/>
            <w:r w:rsidRPr="00BA6E57">
              <w:rPr>
                <w:i/>
                <w:iCs/>
              </w:rPr>
              <w:t> </w:t>
            </w:r>
          </w:p>
        </w:tc>
        <w:tc>
          <w:tcPr>
            <w:tcW w:w="2471" w:type="dxa"/>
            <w:shd w:val="clear" w:color="auto" w:fill="auto"/>
          </w:tcPr>
          <w:p w14:paraId="754AEC71" w14:textId="77777777" w:rsidR="00DE2688" w:rsidRPr="0047098E" w:rsidRDefault="00DE2688" w:rsidP="00897A70">
            <w:pPr>
              <w:pStyle w:val="Body"/>
            </w:pPr>
            <w:r>
              <w:t>Flesh</w:t>
            </w:r>
          </w:p>
        </w:tc>
        <w:tc>
          <w:tcPr>
            <w:tcW w:w="2690" w:type="dxa"/>
            <w:shd w:val="clear" w:color="auto" w:fill="C5E7E9"/>
          </w:tcPr>
          <w:p w14:paraId="565D9659" w14:textId="77777777" w:rsidR="00DE2688" w:rsidRPr="0047098E" w:rsidRDefault="00DE2688" w:rsidP="00897A70">
            <w:pPr>
              <w:pStyle w:val="Body"/>
            </w:pPr>
            <w:r w:rsidRPr="00516D1B">
              <w:t>Anderson &amp; Cribb (1994)</w:t>
            </w:r>
          </w:p>
        </w:tc>
      </w:tr>
      <w:tr w:rsidR="00DE2688" w:rsidRPr="0047098E" w14:paraId="57452680" w14:textId="77777777" w:rsidTr="00897A70">
        <w:tc>
          <w:tcPr>
            <w:tcW w:w="1699" w:type="dxa"/>
            <w:tcBorders>
              <w:top w:val="nil"/>
              <w:bottom w:val="nil"/>
            </w:tcBorders>
            <w:shd w:val="clear" w:color="auto" w:fill="auto"/>
          </w:tcPr>
          <w:p w14:paraId="2890986A" w14:textId="77777777" w:rsidR="00DE2688" w:rsidRPr="0047098E" w:rsidRDefault="00DE2688" w:rsidP="00897A70">
            <w:pPr>
              <w:pStyle w:val="Body"/>
            </w:pPr>
          </w:p>
        </w:tc>
        <w:tc>
          <w:tcPr>
            <w:tcW w:w="2729" w:type="dxa"/>
            <w:tcBorders>
              <w:top w:val="single" w:sz="4" w:space="0" w:color="00B0B9"/>
              <w:left w:val="nil"/>
              <w:bottom w:val="single" w:sz="4" w:space="0" w:color="00B0B9"/>
              <w:right w:val="nil"/>
            </w:tcBorders>
            <w:shd w:val="clear" w:color="auto" w:fill="C5E7E9"/>
          </w:tcPr>
          <w:p w14:paraId="4E33F34C" w14:textId="77777777" w:rsidR="00DE2688" w:rsidRPr="0047098E" w:rsidRDefault="00DE2688" w:rsidP="00897A70">
            <w:pPr>
              <w:pStyle w:val="Body"/>
              <w:rPr>
                <w:i/>
                <w:iCs/>
              </w:rPr>
            </w:pPr>
            <w:proofErr w:type="spellStart"/>
            <w:r w:rsidRPr="00BA6E57">
              <w:rPr>
                <w:i/>
                <w:iCs/>
              </w:rPr>
              <w:t>Neometadidymozoon</w:t>
            </w:r>
            <w:proofErr w:type="spellEnd"/>
            <w:r w:rsidRPr="00BA6E57">
              <w:rPr>
                <w:i/>
                <w:iCs/>
              </w:rPr>
              <w:t xml:space="preserve"> </w:t>
            </w:r>
            <w:proofErr w:type="spellStart"/>
            <w:r w:rsidRPr="00BA6E57">
              <w:rPr>
                <w:i/>
                <w:iCs/>
              </w:rPr>
              <w:t>helicis</w:t>
            </w:r>
            <w:proofErr w:type="spellEnd"/>
          </w:p>
        </w:tc>
        <w:tc>
          <w:tcPr>
            <w:tcW w:w="2471" w:type="dxa"/>
            <w:shd w:val="clear" w:color="auto" w:fill="auto"/>
          </w:tcPr>
          <w:p w14:paraId="3A098DD1" w14:textId="77777777" w:rsidR="00DE2688" w:rsidRPr="0047098E" w:rsidRDefault="00DE2688" w:rsidP="00897A70">
            <w:pPr>
              <w:pStyle w:val="Body"/>
            </w:pPr>
            <w:r w:rsidRPr="00A07691">
              <w:t>gill arches, walls of buccal cavity &amp; underside of head</w:t>
            </w:r>
          </w:p>
        </w:tc>
        <w:tc>
          <w:tcPr>
            <w:tcW w:w="2690" w:type="dxa"/>
            <w:shd w:val="clear" w:color="auto" w:fill="C5E7E9"/>
          </w:tcPr>
          <w:p w14:paraId="1B925149" w14:textId="77777777" w:rsidR="00DE2688" w:rsidRPr="0047098E" w:rsidRDefault="00DE2688" w:rsidP="00897A70">
            <w:pPr>
              <w:pStyle w:val="Body"/>
            </w:pPr>
            <w:r>
              <w:t>Lester (1979, 1980)</w:t>
            </w:r>
          </w:p>
        </w:tc>
      </w:tr>
      <w:tr w:rsidR="00DE2688" w:rsidRPr="0047098E" w14:paraId="57BEF73A" w14:textId="77777777" w:rsidTr="00897A70">
        <w:tc>
          <w:tcPr>
            <w:tcW w:w="1699" w:type="dxa"/>
            <w:tcBorders>
              <w:top w:val="nil"/>
              <w:bottom w:val="single" w:sz="4" w:space="0" w:color="00B0B9"/>
            </w:tcBorders>
            <w:shd w:val="clear" w:color="auto" w:fill="auto"/>
          </w:tcPr>
          <w:p w14:paraId="12E2D332" w14:textId="77777777" w:rsidR="00DE2688" w:rsidRPr="0047098E" w:rsidRDefault="00DE2688" w:rsidP="00897A70">
            <w:pPr>
              <w:pStyle w:val="Body"/>
            </w:pPr>
          </w:p>
        </w:tc>
        <w:tc>
          <w:tcPr>
            <w:tcW w:w="2729" w:type="dxa"/>
            <w:tcBorders>
              <w:top w:val="single" w:sz="4" w:space="0" w:color="00B0B9"/>
              <w:left w:val="nil"/>
              <w:bottom w:val="single" w:sz="4" w:space="0" w:color="00B0B9"/>
              <w:right w:val="nil"/>
            </w:tcBorders>
            <w:shd w:val="clear" w:color="auto" w:fill="C5E7E9"/>
          </w:tcPr>
          <w:p w14:paraId="22CCDEB6" w14:textId="77777777" w:rsidR="00DE2688" w:rsidRPr="0047098E" w:rsidRDefault="00DE2688" w:rsidP="00897A70">
            <w:pPr>
              <w:pStyle w:val="Body"/>
              <w:rPr>
                <w:i/>
                <w:iCs/>
              </w:rPr>
            </w:pPr>
            <w:proofErr w:type="spellStart"/>
            <w:r w:rsidRPr="00BA6E57">
              <w:rPr>
                <w:i/>
                <w:iCs/>
              </w:rPr>
              <w:t>Rhopalotrema</w:t>
            </w:r>
            <w:proofErr w:type="spellEnd"/>
            <w:r>
              <w:t xml:space="preserve"> </w:t>
            </w:r>
            <w:proofErr w:type="spellStart"/>
            <w:r>
              <w:rPr>
                <w:i/>
                <w:iCs/>
              </w:rPr>
              <w:t>elusiva</w:t>
            </w:r>
            <w:proofErr w:type="spellEnd"/>
          </w:p>
        </w:tc>
        <w:tc>
          <w:tcPr>
            <w:tcW w:w="2471" w:type="dxa"/>
            <w:shd w:val="clear" w:color="auto" w:fill="auto"/>
          </w:tcPr>
          <w:p w14:paraId="2888B2C7" w14:textId="77777777" w:rsidR="00DE2688" w:rsidRPr="0047098E" w:rsidRDefault="00DE2688" w:rsidP="00897A70">
            <w:pPr>
              <w:pStyle w:val="Body"/>
            </w:pPr>
            <w:r>
              <w:t>Fins</w:t>
            </w:r>
          </w:p>
        </w:tc>
        <w:tc>
          <w:tcPr>
            <w:tcW w:w="2690" w:type="dxa"/>
            <w:shd w:val="clear" w:color="auto" w:fill="C5E7E9"/>
          </w:tcPr>
          <w:p w14:paraId="1F3F3AC9" w14:textId="77777777" w:rsidR="00DE2688" w:rsidRPr="0047098E" w:rsidRDefault="00DE2688" w:rsidP="00897A70">
            <w:pPr>
              <w:pStyle w:val="Body"/>
            </w:pPr>
            <w:r>
              <w:t>Anderson (1998)</w:t>
            </w:r>
          </w:p>
        </w:tc>
      </w:tr>
      <w:tr w:rsidR="00DE2688" w:rsidRPr="0047098E" w14:paraId="0A121931" w14:textId="77777777" w:rsidTr="00897A70">
        <w:tc>
          <w:tcPr>
            <w:tcW w:w="1699" w:type="dxa"/>
            <w:tcBorders>
              <w:top w:val="single" w:sz="4" w:space="0" w:color="00B0B9"/>
            </w:tcBorders>
            <w:shd w:val="clear" w:color="auto" w:fill="auto"/>
          </w:tcPr>
          <w:p w14:paraId="541F4D7A" w14:textId="77777777" w:rsidR="00DE2688" w:rsidRPr="0047098E" w:rsidRDefault="00DE2688" w:rsidP="00897A70">
            <w:pPr>
              <w:pStyle w:val="Body"/>
            </w:pPr>
            <w:r w:rsidRPr="00D862D1">
              <w:t>Skeletal abnormalities</w:t>
            </w:r>
            <w:r>
              <w:t xml:space="preserve"> (</w:t>
            </w:r>
            <w:proofErr w:type="spellStart"/>
            <w:r>
              <w:t>H</w:t>
            </w:r>
            <w:r w:rsidRPr="00D862D1">
              <w:t>eterostosis</w:t>
            </w:r>
            <w:proofErr w:type="spellEnd"/>
            <w:r>
              <w:t>)</w:t>
            </w:r>
          </w:p>
        </w:tc>
        <w:tc>
          <w:tcPr>
            <w:tcW w:w="2729" w:type="dxa"/>
            <w:shd w:val="clear" w:color="auto" w:fill="C5E7E9"/>
          </w:tcPr>
          <w:p w14:paraId="4FEC2041" w14:textId="77777777" w:rsidR="00DE2688" w:rsidRPr="0047098E" w:rsidRDefault="00DE2688" w:rsidP="00897A70">
            <w:pPr>
              <w:pStyle w:val="Body"/>
              <w:rPr>
                <w:i/>
                <w:iCs/>
              </w:rPr>
            </w:pPr>
          </w:p>
        </w:tc>
        <w:tc>
          <w:tcPr>
            <w:tcW w:w="2471" w:type="dxa"/>
            <w:shd w:val="clear" w:color="auto" w:fill="auto"/>
          </w:tcPr>
          <w:p w14:paraId="309E3CC6" w14:textId="77777777" w:rsidR="00DE2688" w:rsidRPr="0047098E" w:rsidRDefault="00DE2688" w:rsidP="00897A70">
            <w:pPr>
              <w:pStyle w:val="Body"/>
            </w:pPr>
            <w:r>
              <w:t>skeleton</w:t>
            </w:r>
          </w:p>
        </w:tc>
        <w:tc>
          <w:tcPr>
            <w:tcW w:w="2690" w:type="dxa"/>
            <w:shd w:val="clear" w:color="auto" w:fill="C5E7E9"/>
          </w:tcPr>
          <w:p w14:paraId="418E45A1" w14:textId="77777777" w:rsidR="00DE2688" w:rsidRPr="0047098E" w:rsidRDefault="00DE2688" w:rsidP="00897A70">
            <w:pPr>
              <w:pStyle w:val="Body"/>
            </w:pPr>
            <w:r w:rsidRPr="003C4655">
              <w:t>Johnson</w:t>
            </w:r>
            <w:r>
              <w:t xml:space="preserve"> (1973)</w:t>
            </w:r>
          </w:p>
        </w:tc>
      </w:tr>
    </w:tbl>
    <w:p w14:paraId="735D2F42" w14:textId="4BBB48BF" w:rsidR="00DE2688" w:rsidRDefault="00DE2688" w:rsidP="00DE2688">
      <w:pPr>
        <w:pStyle w:val="Body"/>
        <w:rPr>
          <w:lang w:val="en-US"/>
        </w:rPr>
      </w:pPr>
    </w:p>
    <w:p w14:paraId="6AE2AAF7" w14:textId="7E97A2F5" w:rsidR="00BE6C7A" w:rsidRPr="00BE6C7A" w:rsidRDefault="00BE6C7A" w:rsidP="00DE2688">
      <w:pPr>
        <w:pStyle w:val="Body"/>
        <w:rPr>
          <w:b/>
          <w:bCs/>
          <w:lang w:val="en-US"/>
        </w:rPr>
      </w:pPr>
      <w:r w:rsidRPr="00BE6C7A">
        <w:rPr>
          <w:b/>
          <w:bCs/>
          <w:lang w:val="en-US"/>
        </w:rPr>
        <w:t>References</w:t>
      </w:r>
    </w:p>
    <w:p w14:paraId="26305F58" w14:textId="77777777" w:rsidR="00DE2688" w:rsidRPr="00D84878" w:rsidRDefault="00DE2688" w:rsidP="00BE6C7A">
      <w:pPr>
        <w:pStyle w:val="Body"/>
        <w:spacing w:after="0"/>
        <w:ind w:left="567" w:hanging="567"/>
      </w:pPr>
      <w:r w:rsidRPr="00D84878">
        <w:t xml:space="preserve">Anderson, G.R. (1998). </w:t>
      </w:r>
      <w:proofErr w:type="spellStart"/>
      <w:r w:rsidRPr="00D84878">
        <w:rPr>
          <w:i/>
          <w:iCs/>
        </w:rPr>
        <w:t>Rhopalotrema</w:t>
      </w:r>
      <w:proofErr w:type="spellEnd"/>
      <w:r w:rsidRPr="00D84878">
        <w:rPr>
          <w:i/>
          <w:iCs/>
        </w:rPr>
        <w:t xml:space="preserve"> </w:t>
      </w:r>
      <w:r w:rsidRPr="00D84878">
        <w:t xml:space="preserve">(Digenea: </w:t>
      </w:r>
      <w:proofErr w:type="spellStart"/>
      <w:r w:rsidRPr="00D84878">
        <w:t>Didymozoidae</w:t>
      </w:r>
      <w:proofErr w:type="spellEnd"/>
      <w:r w:rsidRPr="00D84878">
        <w:t xml:space="preserve">), a new genus from Australian platycephalid fishes. </w:t>
      </w:r>
      <w:r w:rsidRPr="00D84878">
        <w:rPr>
          <w:i/>
          <w:iCs/>
        </w:rPr>
        <w:t>Systematic Parasitology</w:t>
      </w:r>
      <w:r w:rsidRPr="00D84878">
        <w:t xml:space="preserve"> 41 (2): 81-86.</w:t>
      </w:r>
    </w:p>
    <w:p w14:paraId="28C67176" w14:textId="77777777" w:rsidR="00DE2688" w:rsidRPr="005A4A11" w:rsidRDefault="00DE2688" w:rsidP="00BE6C7A">
      <w:pPr>
        <w:pStyle w:val="Body"/>
        <w:spacing w:after="0"/>
        <w:ind w:left="567" w:hanging="567"/>
      </w:pPr>
      <w:r w:rsidRPr="005A4A11">
        <w:t xml:space="preserve">Anderson, G.R. and Cribb, T.H. (1994). Five new </w:t>
      </w:r>
      <w:proofErr w:type="spellStart"/>
      <w:r w:rsidRPr="005A4A11">
        <w:t>didymozoid</w:t>
      </w:r>
      <w:proofErr w:type="spellEnd"/>
      <w:r w:rsidRPr="005A4A11">
        <w:t xml:space="preserve"> trematodes (Platyhelminthes, Digenea) from Australian platycephalid fishes. </w:t>
      </w:r>
      <w:proofErr w:type="spellStart"/>
      <w:r w:rsidRPr="005A4A11">
        <w:rPr>
          <w:i/>
          <w:iCs/>
        </w:rPr>
        <w:t>Zoologica</w:t>
      </w:r>
      <w:proofErr w:type="spellEnd"/>
      <w:r w:rsidRPr="005A4A11">
        <w:rPr>
          <w:i/>
          <w:iCs/>
        </w:rPr>
        <w:t xml:space="preserve"> Scripta</w:t>
      </w:r>
      <w:r w:rsidRPr="005A4A11">
        <w:t xml:space="preserve"> 23 (2): 83-93.</w:t>
      </w:r>
    </w:p>
    <w:p w14:paraId="5FFB8213" w14:textId="77777777" w:rsidR="00DE2688" w:rsidRPr="00577A05" w:rsidRDefault="00DE2688" w:rsidP="00BE6C7A">
      <w:pPr>
        <w:pStyle w:val="Body"/>
        <w:spacing w:after="0"/>
        <w:ind w:left="567" w:hanging="567"/>
      </w:pPr>
      <w:r w:rsidRPr="00577A05">
        <w:t xml:space="preserve">Hooper, J.N.A. (1983). Parasites of estuarine and oceanic flathead fishes (Family </w:t>
      </w:r>
      <w:proofErr w:type="spellStart"/>
      <w:r w:rsidRPr="00577A05">
        <w:t>Platycephalidae</w:t>
      </w:r>
      <w:proofErr w:type="spellEnd"/>
      <w:r w:rsidRPr="00577A05">
        <w:t xml:space="preserve">) from Northern New South Wales. </w:t>
      </w:r>
      <w:r w:rsidRPr="00577A05">
        <w:rPr>
          <w:i/>
          <w:iCs/>
        </w:rPr>
        <w:t>Australian Journal of Zoology</w:t>
      </w:r>
      <w:r w:rsidRPr="00577A05">
        <w:t xml:space="preserve"> 90: 1-69.</w:t>
      </w:r>
    </w:p>
    <w:p w14:paraId="4EB9F44F" w14:textId="77777777" w:rsidR="00DE2688" w:rsidRDefault="00DE2688" w:rsidP="00BE6C7A">
      <w:pPr>
        <w:pStyle w:val="Body"/>
        <w:spacing w:after="0"/>
        <w:ind w:left="567" w:hanging="567"/>
      </w:pPr>
      <w:proofErr w:type="spellStart"/>
      <w:r w:rsidRPr="00EC4F2E">
        <w:t>Hossen</w:t>
      </w:r>
      <w:proofErr w:type="spellEnd"/>
      <w:r w:rsidRPr="00EC4F2E">
        <w:t xml:space="preserve">, M.S., </w:t>
      </w:r>
      <w:proofErr w:type="spellStart"/>
      <w:r w:rsidRPr="00EC4F2E">
        <w:t>Wassens</w:t>
      </w:r>
      <w:proofErr w:type="spellEnd"/>
      <w:r w:rsidRPr="00EC4F2E">
        <w:t>, S. and Shamsi, S. (2021). Integrative species delimitation and community structure of nematodes in three species of Australian flathead fishes (</w:t>
      </w:r>
      <w:proofErr w:type="spellStart"/>
      <w:r w:rsidRPr="00EC4F2E">
        <w:t>Scorpaeniformes</w:t>
      </w:r>
      <w:proofErr w:type="spellEnd"/>
      <w:r w:rsidRPr="00EC4F2E">
        <w:t xml:space="preserve">: </w:t>
      </w:r>
      <w:proofErr w:type="spellStart"/>
      <w:r w:rsidRPr="00EC4F2E">
        <w:t>Platycephalidae</w:t>
      </w:r>
      <w:proofErr w:type="spellEnd"/>
      <w:r w:rsidRPr="00EC4F2E">
        <w:t xml:space="preserve">). </w:t>
      </w:r>
      <w:r w:rsidRPr="00EC4F2E">
        <w:rPr>
          <w:i/>
          <w:iCs/>
        </w:rPr>
        <w:t>Parasitology Research</w:t>
      </w:r>
      <w:r w:rsidRPr="00EC4F2E">
        <w:t xml:space="preserve"> 120 (2): 461-480.</w:t>
      </w:r>
    </w:p>
    <w:p w14:paraId="4EDE59A2" w14:textId="77777777" w:rsidR="00DE2688" w:rsidRPr="003C4655" w:rsidRDefault="00DE2688" w:rsidP="00BE6C7A">
      <w:pPr>
        <w:pStyle w:val="Body"/>
        <w:spacing w:after="0"/>
        <w:ind w:left="567" w:hanging="567"/>
      </w:pPr>
      <w:r w:rsidRPr="003C4655">
        <w:t xml:space="preserve">Johnson, C.R. (1973). Hyperostosis in fishes of the genus </w:t>
      </w:r>
      <w:r w:rsidRPr="003C4655">
        <w:rPr>
          <w:i/>
          <w:iCs/>
        </w:rPr>
        <w:t>Platycephalus</w:t>
      </w:r>
      <w:r w:rsidRPr="003C4655">
        <w:t xml:space="preserve"> (</w:t>
      </w:r>
      <w:proofErr w:type="spellStart"/>
      <w:r w:rsidRPr="003C4655">
        <w:t>Platycephalidae</w:t>
      </w:r>
      <w:proofErr w:type="spellEnd"/>
      <w:r w:rsidRPr="003C4655">
        <w:t xml:space="preserve">). </w:t>
      </w:r>
      <w:r w:rsidRPr="003C4655">
        <w:rPr>
          <w:i/>
          <w:iCs/>
        </w:rPr>
        <w:t>Japanese Journal of Ichthyology</w:t>
      </w:r>
      <w:r w:rsidRPr="003C4655">
        <w:t xml:space="preserve"> 20 (3): 178-178.</w:t>
      </w:r>
    </w:p>
    <w:p w14:paraId="43217B03" w14:textId="77777777" w:rsidR="00DE2688" w:rsidRPr="00067907" w:rsidRDefault="00DE2688" w:rsidP="00BE6C7A">
      <w:pPr>
        <w:pStyle w:val="Body"/>
        <w:spacing w:after="0"/>
        <w:ind w:left="567" w:hanging="567"/>
      </w:pPr>
      <w:r w:rsidRPr="00067907">
        <w:t xml:space="preserve">Johnston, T.H. (1910). Notes and exhibitions - </w:t>
      </w:r>
      <w:proofErr w:type="spellStart"/>
      <w:r w:rsidRPr="00067907">
        <w:t>Entozoa</w:t>
      </w:r>
      <w:proofErr w:type="spellEnd"/>
      <w:r w:rsidRPr="00067907">
        <w:t xml:space="preserve">. </w:t>
      </w:r>
      <w:r w:rsidRPr="00067907">
        <w:rPr>
          <w:i/>
          <w:iCs/>
        </w:rPr>
        <w:t>Proc. Linn. Soc. N.S.W.</w:t>
      </w:r>
      <w:r w:rsidRPr="00067907">
        <w:t xml:space="preserve"> 35: 309-311, 522-523, 659-660, 804.</w:t>
      </w:r>
    </w:p>
    <w:p w14:paraId="7678EFCA" w14:textId="77777777" w:rsidR="00DE2688" w:rsidRDefault="00DE2688" w:rsidP="00BE6C7A">
      <w:pPr>
        <w:pStyle w:val="Body"/>
        <w:spacing w:after="0"/>
        <w:ind w:left="567" w:hanging="567"/>
      </w:pPr>
      <w:r w:rsidRPr="00F00D82">
        <w:t xml:space="preserve">Johnston, T.H. and Deland, E.W. (1929). Australian </w:t>
      </w:r>
      <w:proofErr w:type="spellStart"/>
      <w:r w:rsidRPr="00F00D82">
        <w:t>Acanthocephala</w:t>
      </w:r>
      <w:proofErr w:type="spellEnd"/>
      <w:r w:rsidRPr="00F00D82">
        <w:t xml:space="preserve"> No.1 Census of recorded hosts and parasites. </w:t>
      </w:r>
      <w:r w:rsidRPr="00F00D82">
        <w:rPr>
          <w:i/>
          <w:iCs/>
        </w:rPr>
        <w:t xml:space="preserve">Trans Proc. Roy. Soc. S. Aust. </w:t>
      </w:r>
      <w:r w:rsidRPr="00F00D82">
        <w:t>53: 146-154.</w:t>
      </w:r>
    </w:p>
    <w:p w14:paraId="18940016" w14:textId="77777777" w:rsidR="00DE2688" w:rsidRPr="008619A7" w:rsidRDefault="00DE2688" w:rsidP="00BE6C7A">
      <w:pPr>
        <w:pStyle w:val="Body"/>
        <w:spacing w:after="0"/>
        <w:ind w:left="567" w:hanging="567"/>
      </w:pPr>
      <w:r w:rsidRPr="008619A7">
        <w:lastRenderedPageBreak/>
        <w:t>Johnston, T.H. and Ed</w:t>
      </w:r>
      <w:r>
        <w:t>m</w:t>
      </w:r>
      <w:r w:rsidRPr="008619A7">
        <w:t xml:space="preserve">onds, S.J. (1952). Australian </w:t>
      </w:r>
      <w:proofErr w:type="spellStart"/>
      <w:r w:rsidRPr="008619A7">
        <w:t>Acanthocephala</w:t>
      </w:r>
      <w:proofErr w:type="spellEnd"/>
      <w:r w:rsidRPr="008619A7">
        <w:t xml:space="preserve">. No. 9. </w:t>
      </w:r>
      <w:r w:rsidRPr="008619A7">
        <w:rPr>
          <w:i/>
          <w:iCs/>
        </w:rPr>
        <w:t>Transactions of the Royal Society of South Australia</w:t>
      </w:r>
      <w:r w:rsidRPr="008619A7">
        <w:t xml:space="preserve"> 75: 16-21.</w:t>
      </w:r>
    </w:p>
    <w:p w14:paraId="00D40E75" w14:textId="77777777" w:rsidR="00DE2688" w:rsidRPr="00BE5E36" w:rsidRDefault="00DE2688" w:rsidP="00BE6C7A">
      <w:pPr>
        <w:pStyle w:val="Body"/>
        <w:spacing w:after="0"/>
        <w:ind w:left="567" w:hanging="567"/>
      </w:pPr>
      <w:proofErr w:type="spellStart"/>
      <w:r w:rsidRPr="00BE5E36">
        <w:t>Kritsky</w:t>
      </w:r>
      <w:proofErr w:type="spellEnd"/>
      <w:r w:rsidRPr="00BE5E36">
        <w:t xml:space="preserve">, D.C. and Nitta, M. (2019). </w:t>
      </w:r>
      <w:proofErr w:type="spellStart"/>
      <w:r w:rsidRPr="00BE5E36">
        <w:t>Dactylogyrids</w:t>
      </w:r>
      <w:proofErr w:type="spellEnd"/>
      <w:r w:rsidRPr="00BE5E36">
        <w:t xml:space="preserve"> (Platyhelminthes: </w:t>
      </w:r>
      <w:proofErr w:type="spellStart"/>
      <w:r w:rsidRPr="00BE5E36">
        <w:t>Monogenoidea</w:t>
      </w:r>
      <w:proofErr w:type="spellEnd"/>
      <w:r w:rsidRPr="00BE5E36">
        <w:t>) infecting the gill lamellae of flatheads (</w:t>
      </w:r>
      <w:proofErr w:type="spellStart"/>
      <w:r w:rsidRPr="00BE5E36">
        <w:t>Scorpaeniformes</w:t>
      </w:r>
      <w:proofErr w:type="spellEnd"/>
      <w:r w:rsidRPr="00BE5E36">
        <w:t xml:space="preserve">: </w:t>
      </w:r>
      <w:proofErr w:type="spellStart"/>
      <w:r w:rsidRPr="00BE5E36">
        <w:t>Platycephalidae</w:t>
      </w:r>
      <w:proofErr w:type="spellEnd"/>
      <w:r w:rsidRPr="00BE5E36">
        <w:t xml:space="preserve">), with proposal of </w:t>
      </w:r>
      <w:proofErr w:type="spellStart"/>
      <w:r w:rsidRPr="00BE5E36">
        <w:t>Platycephalotrema</w:t>
      </w:r>
      <w:proofErr w:type="spellEnd"/>
      <w:r w:rsidRPr="00BE5E36">
        <w:t xml:space="preserve"> n. gen. and descriptions of new species from Australia and Japan. </w:t>
      </w:r>
      <w:r w:rsidRPr="00BE5E36">
        <w:rPr>
          <w:i/>
          <w:iCs/>
        </w:rPr>
        <w:t>Diversity</w:t>
      </w:r>
      <w:r w:rsidRPr="00BE5E36">
        <w:t xml:space="preserve"> 11 (8): 132.</w:t>
      </w:r>
    </w:p>
    <w:p w14:paraId="623B5666" w14:textId="77777777" w:rsidR="00DE2688" w:rsidRPr="00F26E70" w:rsidRDefault="00DE2688" w:rsidP="00BE6C7A">
      <w:pPr>
        <w:pStyle w:val="Body"/>
        <w:spacing w:after="0"/>
        <w:ind w:left="567" w:hanging="567"/>
      </w:pPr>
      <w:r w:rsidRPr="00F26E70">
        <w:t xml:space="preserve">Lester, R. (1979). Descriptions of two new </w:t>
      </w:r>
      <w:proofErr w:type="spellStart"/>
      <w:r w:rsidRPr="00F26E70">
        <w:t>didymozoids</w:t>
      </w:r>
      <w:proofErr w:type="spellEnd"/>
      <w:r w:rsidRPr="00F26E70">
        <w:t xml:space="preserve"> from Australian fishes. </w:t>
      </w:r>
      <w:r w:rsidRPr="00F26E70">
        <w:rPr>
          <w:i/>
          <w:iCs/>
        </w:rPr>
        <w:t>The Journal of Parasitology</w:t>
      </w:r>
      <w:r w:rsidRPr="00F26E70">
        <w:t>: 904-908.</w:t>
      </w:r>
    </w:p>
    <w:p w14:paraId="196E743B" w14:textId="77777777" w:rsidR="00DE2688" w:rsidRPr="000531BE" w:rsidRDefault="00DE2688" w:rsidP="00BE6C7A">
      <w:pPr>
        <w:pStyle w:val="Body"/>
        <w:spacing w:after="0"/>
        <w:ind w:left="567" w:hanging="567"/>
      </w:pPr>
      <w:r w:rsidRPr="000531BE">
        <w:t xml:space="preserve">Lester, R. (1980). Host-parasite relations in some </w:t>
      </w:r>
      <w:proofErr w:type="spellStart"/>
      <w:r w:rsidRPr="000531BE">
        <w:t>didymozoid</w:t>
      </w:r>
      <w:proofErr w:type="spellEnd"/>
      <w:r w:rsidRPr="000531BE">
        <w:t xml:space="preserve"> trematodes. </w:t>
      </w:r>
      <w:r w:rsidRPr="000531BE">
        <w:rPr>
          <w:i/>
          <w:iCs/>
        </w:rPr>
        <w:t>The Journal of Parasitology</w:t>
      </w:r>
      <w:r w:rsidRPr="000531BE">
        <w:t>: 527-531.</w:t>
      </w:r>
    </w:p>
    <w:p w14:paraId="3D6DACF6" w14:textId="77777777" w:rsidR="00DE2688" w:rsidRPr="00162F2A" w:rsidRDefault="00DE2688" w:rsidP="00BE6C7A">
      <w:pPr>
        <w:pStyle w:val="Body"/>
        <w:spacing w:after="0"/>
        <w:ind w:left="567" w:hanging="567"/>
      </w:pPr>
      <w:r w:rsidRPr="00162F2A">
        <w:t xml:space="preserve">Pollock, B. (2014). The annual spawning aggregation of dusky flathead </w:t>
      </w:r>
      <w:r w:rsidRPr="00162F2A">
        <w:rPr>
          <w:i/>
          <w:iCs/>
        </w:rPr>
        <w:t xml:space="preserve">Platycephalus fuscus </w:t>
      </w:r>
      <w:r w:rsidRPr="00162F2A">
        <w:t xml:space="preserve">at </w:t>
      </w:r>
      <w:proofErr w:type="spellStart"/>
      <w:r w:rsidRPr="00162F2A">
        <w:t>Jumpinpin</w:t>
      </w:r>
      <w:proofErr w:type="spellEnd"/>
      <w:r w:rsidRPr="00162F2A">
        <w:t xml:space="preserve">, Queensland. </w:t>
      </w:r>
      <w:r w:rsidRPr="00162F2A">
        <w:rPr>
          <w:i/>
          <w:iCs/>
        </w:rPr>
        <w:t>Proceedings of the Royal Society of Queensland</w:t>
      </w:r>
      <w:r w:rsidRPr="00162F2A">
        <w:t xml:space="preserve"> 119: 21.</w:t>
      </w:r>
    </w:p>
    <w:p w14:paraId="339135AE" w14:textId="77777777" w:rsidR="00DE2688" w:rsidRDefault="00DE2688" w:rsidP="00BE6C7A">
      <w:pPr>
        <w:pStyle w:val="Body"/>
        <w:spacing w:after="0"/>
        <w:ind w:left="567" w:hanging="567"/>
        <w:rPr>
          <w:lang w:val="en-US"/>
        </w:rPr>
      </w:pPr>
      <w:r w:rsidRPr="00FD1696">
        <w:rPr>
          <w:lang w:val="en-US"/>
        </w:rPr>
        <w:t xml:space="preserve">West, G.A. (1992). Eleven new </w:t>
      </w:r>
      <w:proofErr w:type="spellStart"/>
      <w:r w:rsidRPr="00315157">
        <w:rPr>
          <w:i/>
          <w:iCs/>
          <w:lang w:val="en-US"/>
        </w:rPr>
        <w:t>Colobomatus</w:t>
      </w:r>
      <w:proofErr w:type="spellEnd"/>
      <w:r w:rsidRPr="00FD1696">
        <w:rPr>
          <w:lang w:val="en-US"/>
        </w:rPr>
        <w:t xml:space="preserve"> species (</w:t>
      </w:r>
      <w:proofErr w:type="spellStart"/>
      <w:r w:rsidRPr="00FD1696">
        <w:rPr>
          <w:lang w:val="en-US"/>
        </w:rPr>
        <w:t>Copepoda</w:t>
      </w:r>
      <w:proofErr w:type="spellEnd"/>
      <w:r w:rsidRPr="00FD1696">
        <w:rPr>
          <w:lang w:val="en-US"/>
        </w:rPr>
        <w:t xml:space="preserve">: </w:t>
      </w:r>
      <w:proofErr w:type="spellStart"/>
      <w:r w:rsidRPr="00FD1696">
        <w:rPr>
          <w:lang w:val="en-US"/>
        </w:rPr>
        <w:t>Philichthyidae</w:t>
      </w:r>
      <w:proofErr w:type="spellEnd"/>
      <w:r w:rsidRPr="00FD1696">
        <w:rPr>
          <w:lang w:val="en-US"/>
        </w:rPr>
        <w:t>) from marine fishes. Systematic Parasitology 23 (2): 81-133.</w:t>
      </w:r>
    </w:p>
    <w:p w14:paraId="64C525A8" w14:textId="77777777" w:rsidR="00DE2688" w:rsidRPr="00595F67" w:rsidRDefault="00DE2688" w:rsidP="00BE6C7A">
      <w:pPr>
        <w:pStyle w:val="Body"/>
        <w:spacing w:after="0"/>
        <w:ind w:left="567" w:hanging="567"/>
      </w:pPr>
      <w:proofErr w:type="spellStart"/>
      <w:r w:rsidRPr="00595F67">
        <w:t>Yamaguti</w:t>
      </w:r>
      <w:proofErr w:type="spellEnd"/>
      <w:r w:rsidRPr="00595F67">
        <w:t xml:space="preserve">, S. (1963). </w:t>
      </w:r>
      <w:r w:rsidRPr="00595F67">
        <w:rPr>
          <w:i/>
          <w:iCs/>
        </w:rPr>
        <w:t xml:space="preserve">Systema </w:t>
      </w:r>
      <w:proofErr w:type="spellStart"/>
      <w:r w:rsidRPr="00595F67">
        <w:rPr>
          <w:i/>
          <w:iCs/>
        </w:rPr>
        <w:t>Helminthum</w:t>
      </w:r>
      <w:proofErr w:type="spellEnd"/>
      <w:r w:rsidRPr="00595F67">
        <w:rPr>
          <w:i/>
          <w:iCs/>
        </w:rPr>
        <w:t xml:space="preserve">: </w:t>
      </w:r>
      <w:proofErr w:type="spellStart"/>
      <w:r w:rsidRPr="00595F67">
        <w:rPr>
          <w:i/>
          <w:iCs/>
        </w:rPr>
        <w:t>Acanthocephala</w:t>
      </w:r>
      <w:proofErr w:type="spellEnd"/>
      <w:r w:rsidRPr="00595F67">
        <w:rPr>
          <w:i/>
          <w:iCs/>
        </w:rPr>
        <w:t>. Vol. V</w:t>
      </w:r>
      <w:r w:rsidRPr="00595F67">
        <w:t xml:space="preserve">. </w:t>
      </w:r>
      <w:proofErr w:type="spellStart"/>
      <w:r w:rsidRPr="00595F67">
        <w:t>Interscience</w:t>
      </w:r>
      <w:proofErr w:type="spellEnd"/>
      <w:r w:rsidRPr="00595F67">
        <w:t xml:space="preserve"> </w:t>
      </w:r>
      <w:proofErr w:type="spellStart"/>
      <w:r w:rsidRPr="00595F67">
        <w:t>Publs</w:t>
      </w:r>
      <w:proofErr w:type="spellEnd"/>
      <w:r w:rsidRPr="00595F67">
        <w:t>, New York.</w:t>
      </w:r>
    </w:p>
    <w:p w14:paraId="7A4288E0" w14:textId="77777777" w:rsidR="00DE2688" w:rsidRPr="003257AE" w:rsidRDefault="00DE2688" w:rsidP="00BE6C7A">
      <w:pPr>
        <w:pStyle w:val="Body"/>
        <w:spacing w:after="0"/>
        <w:ind w:left="567" w:hanging="567"/>
      </w:pPr>
      <w:r w:rsidRPr="003257AE">
        <w:t xml:space="preserve">Young, M.R. (1939). Helminth parasites of Australia.  A bibliography with alphabetical lists of authors, </w:t>
      </w:r>
      <w:proofErr w:type="gramStart"/>
      <w:r w:rsidRPr="003257AE">
        <w:t>hosts</w:t>
      </w:r>
      <w:proofErr w:type="gramEnd"/>
      <w:r w:rsidRPr="003257AE">
        <w:t xml:space="preserve"> and parasites. </w:t>
      </w:r>
      <w:r w:rsidRPr="003257AE">
        <w:rPr>
          <w:i/>
          <w:iCs/>
        </w:rPr>
        <w:t>Tech. Comm. Bur. Helminth., St. Albans</w:t>
      </w:r>
      <w:r w:rsidRPr="003257AE">
        <w:t xml:space="preserve"> 23: 1-141.</w:t>
      </w:r>
    </w:p>
    <w:p w14:paraId="6589FA53" w14:textId="77777777" w:rsidR="00DE2688" w:rsidRPr="00BE2AAF" w:rsidRDefault="00DE2688" w:rsidP="00BE6C7A">
      <w:pPr>
        <w:pStyle w:val="Body"/>
        <w:spacing w:after="0"/>
        <w:ind w:left="567" w:hanging="567"/>
      </w:pPr>
      <w:r w:rsidRPr="00BE2AAF">
        <w:t xml:space="preserve">Young, P.C. (1968). The taxonomy of some </w:t>
      </w:r>
      <w:proofErr w:type="spellStart"/>
      <w:r w:rsidRPr="00BE2AAF">
        <w:t>Dactylogyrid</w:t>
      </w:r>
      <w:proofErr w:type="spellEnd"/>
      <w:r w:rsidRPr="00BE2AAF">
        <w:t xml:space="preserve"> </w:t>
      </w:r>
      <w:proofErr w:type="spellStart"/>
      <w:r w:rsidRPr="00BE2AAF">
        <w:t>Monogenoidea</w:t>
      </w:r>
      <w:proofErr w:type="spellEnd"/>
      <w:r w:rsidRPr="00BE2AAF">
        <w:t xml:space="preserve"> from Australian fishes. </w:t>
      </w:r>
      <w:proofErr w:type="spellStart"/>
      <w:r w:rsidRPr="00BE2AAF">
        <w:rPr>
          <w:i/>
          <w:iCs/>
        </w:rPr>
        <w:t>Zoologischer</w:t>
      </w:r>
      <w:proofErr w:type="spellEnd"/>
      <w:r w:rsidRPr="00BE2AAF">
        <w:rPr>
          <w:i/>
          <w:iCs/>
        </w:rPr>
        <w:t xml:space="preserve"> Anzeiger</w:t>
      </w:r>
      <w:r w:rsidRPr="00BE2AAF">
        <w:t>: 269-279.</w:t>
      </w:r>
    </w:p>
    <w:p w14:paraId="264FCD5F" w14:textId="5E867EB7" w:rsidR="00DE2688" w:rsidRDefault="00DE2688" w:rsidP="00877022">
      <w:pPr>
        <w:pStyle w:val="bodycopy"/>
      </w:pPr>
    </w:p>
    <w:p w14:paraId="50E789D2" w14:textId="7B53799A" w:rsidR="00BD68F6" w:rsidRDefault="00BD68F6" w:rsidP="003917F9">
      <w:pPr>
        <w:pStyle w:val="Body"/>
        <w:sectPr w:rsidR="00BD68F6" w:rsidSect="00DE2688">
          <w:pgSz w:w="11907" w:h="16840" w:code="9"/>
          <w:pgMar w:top="1134" w:right="1134" w:bottom="1134" w:left="1134" w:header="709" w:footer="567" w:gutter="0"/>
          <w:cols w:space="708"/>
          <w:formProt w:val="0"/>
          <w:titlePg/>
          <w:docGrid w:linePitch="360"/>
        </w:sectPr>
      </w:pPr>
    </w:p>
    <w:p w14:paraId="12D49C1C" w14:textId="0109CC91" w:rsidR="009F61FE" w:rsidRDefault="009F61FE" w:rsidP="00DE2688">
      <w:pPr>
        <w:pStyle w:val="Body"/>
      </w:pPr>
    </w:p>
    <w:sectPr w:rsidR="009F61FE" w:rsidSect="00DE2688">
      <w:headerReference w:type="first" r:id="rId111"/>
      <w:footerReference w:type="first" r:id="rId112"/>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BEDA1" w14:textId="77777777" w:rsidR="000E63EF" w:rsidRDefault="000E63EF">
      <w:r>
        <w:separator/>
      </w:r>
    </w:p>
  </w:endnote>
  <w:endnote w:type="continuationSeparator" w:id="0">
    <w:p w14:paraId="229D502B" w14:textId="77777777" w:rsidR="000E63EF" w:rsidRDefault="000E63EF">
      <w:r>
        <w:continuationSeparator/>
      </w:r>
    </w:p>
  </w:endnote>
  <w:endnote w:type="continuationNotice" w:id="1">
    <w:p w14:paraId="4C475889" w14:textId="77777777" w:rsidR="000E63EF" w:rsidRDefault="000E63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NeueLT Std">
    <w:altName w:val="Arial"/>
    <w:panose1 w:val="00000000000000000000"/>
    <w:charset w:val="00"/>
    <w:family w:val="swiss"/>
    <w:notTrueType/>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Nova">
    <w:altName w:val="Arial Nova"/>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BD21A" w14:textId="77777777" w:rsidR="001355E1" w:rsidRDefault="001355E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0A1BC" w14:textId="18DD18D4" w:rsidR="00261D3C" w:rsidRPr="007737AB" w:rsidRDefault="00261D3C" w:rsidP="007737AB">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46861D" w14:textId="07201197" w:rsidR="00261D3C" w:rsidRPr="007737AB" w:rsidRDefault="00261D3C" w:rsidP="007737AB">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07E5B" w14:textId="77777777" w:rsidR="00261D3C" w:rsidRPr="009F61FE" w:rsidRDefault="00261D3C" w:rsidP="009F61FE">
    <w:pPr>
      <w:pStyle w:val="Footer"/>
      <w:rPr>
        <w:rStyle w:val="zRptPgNum"/>
        <w:color w:val="auto"/>
      </w:rPr>
    </w:pPr>
    <w:r>
      <w:rPr>
        <w:noProof/>
        <w:lang w:eastAsia="en-AU"/>
      </w:rPr>
      <mc:AlternateContent>
        <mc:Choice Requires="wps">
          <w:drawing>
            <wp:anchor distT="45720" distB="45720" distL="114300" distR="114300" simplePos="0" relativeHeight="251658242" behindDoc="1" locked="1" layoutInCell="1" allowOverlap="1" wp14:anchorId="4958C3FA" wp14:editId="6D6318BF">
              <wp:simplePos x="0" y="0"/>
              <wp:positionH relativeFrom="column">
                <wp:posOffset>361315</wp:posOffset>
              </wp:positionH>
              <wp:positionV relativeFrom="page">
                <wp:posOffset>8907780</wp:posOffset>
              </wp:positionV>
              <wp:extent cx="2444750" cy="598170"/>
              <wp:effectExtent l="0" t="3810" r="381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0" cy="598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1208F" w14:textId="77777777" w:rsidR="00261D3C" w:rsidRPr="00022B3D" w:rsidRDefault="00261D3C" w:rsidP="00F526FC">
                          <w:pPr>
                            <w:spacing w:after="200"/>
                            <w:rPr>
                              <w:rFonts w:ascii="Arial" w:hAnsi="Arial" w:cs="Arial"/>
                              <w:color w:val="004976"/>
                              <w:sz w:val="20"/>
                              <w:szCs w:val="20"/>
                            </w:rPr>
                          </w:pPr>
                          <w:r w:rsidRPr="00022B3D">
                            <w:rPr>
                              <w:rFonts w:ascii="Arial" w:hAnsi="Arial" w:cs="Arial"/>
                              <w:color w:val="004976"/>
                              <w:sz w:val="20"/>
                              <w:szCs w:val="20"/>
                            </w:rPr>
                            <w:t xml:space="preserve">Customer Service Centre </w:t>
                          </w:r>
                          <w:r w:rsidRPr="00022B3D">
                            <w:rPr>
                              <w:rFonts w:ascii="Arial" w:hAnsi="Arial" w:cs="Arial"/>
                              <w:b/>
                              <w:color w:val="004976"/>
                              <w:sz w:val="20"/>
                              <w:szCs w:val="20"/>
                            </w:rPr>
                            <w:t>136 186</w:t>
                          </w:r>
                        </w:p>
                        <w:p w14:paraId="093AECE4" w14:textId="77777777" w:rsidR="00261D3C" w:rsidRPr="00022B3D" w:rsidRDefault="00261D3C" w:rsidP="00F526FC">
                          <w:pPr>
                            <w:rPr>
                              <w:rFonts w:ascii="Arial" w:hAnsi="Arial" w:cs="Arial"/>
                              <w:color w:val="004976"/>
                              <w:sz w:val="32"/>
                              <w:szCs w:val="32"/>
                            </w:rPr>
                          </w:pPr>
                          <w:r>
                            <w:rPr>
                              <w:rFonts w:ascii="Arial" w:hAnsi="Arial" w:cs="Arial"/>
                              <w:color w:val="004976"/>
                              <w:sz w:val="32"/>
                              <w:szCs w:val="32"/>
                            </w:rPr>
                            <w:t>vfa</w:t>
                          </w:r>
                          <w:r w:rsidRPr="00022B3D">
                            <w:rPr>
                              <w:rFonts w:ascii="Arial" w:hAnsi="Arial" w:cs="Arial"/>
                              <w:color w:val="004976"/>
                              <w:sz w:val="32"/>
                              <w:szCs w:val="32"/>
                            </w:rPr>
                            <w:t>.vic.gov.au</w:t>
                          </w:r>
                        </w:p>
                      </w:txbxContent>
                    </wps:txbx>
                    <wps:bodyPr rot="0" vert="horz" wrap="square" lIns="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type w14:anchorId="4958C3FA" id="_x0000_t202" coordsize="21600,21600" o:spt="202" path="m,l,21600r21600,l21600,xe">
              <v:stroke joinstyle="miter"/>
              <v:path gradientshapeok="t" o:connecttype="rect"/>
            </v:shapetype>
            <v:shape id="Text Box 2" o:spid="_x0000_s1090" type="#_x0000_t202" style="position:absolute;margin-left:28.45pt;margin-top:701.4pt;width:192.5pt;height:47.1pt;z-index:-25165823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" filled="f" stroked="f">
              <v:textbox style="mso-fit-shape-to-text:t" inset="0">
                <w:txbxContent>
                  <w:p w14:paraId="3FB1208F" w14:textId="77777777" w:rsidR="00261D3C" w:rsidRPr="00022B3D" w:rsidRDefault="00261D3C" w:rsidP="00F526FC">
                    <w:pPr>
                      <w:spacing w:after="200"/>
                      <w:rPr>
                        <w:rFonts w:ascii="Arial" w:hAnsi="Arial" w:cs="Arial"/>
                        <w:color w:val="004976"/>
                        <w:sz w:val="20"/>
                        <w:szCs w:val="20"/>
                      </w:rPr>
                    </w:pPr>
                    <w:r w:rsidRPr="00022B3D">
                      <w:rPr>
                        <w:rFonts w:ascii="Arial" w:hAnsi="Arial" w:cs="Arial"/>
                        <w:color w:val="004976"/>
                        <w:sz w:val="20"/>
                        <w:szCs w:val="20"/>
                      </w:rPr>
                      <w:t xml:space="preserve">Customer Service Centre </w:t>
                    </w:r>
                    <w:r w:rsidRPr="00022B3D">
                      <w:rPr>
                        <w:rFonts w:ascii="Arial" w:hAnsi="Arial" w:cs="Arial"/>
                        <w:b/>
                        <w:color w:val="004976"/>
                        <w:sz w:val="20"/>
                        <w:szCs w:val="20"/>
                      </w:rPr>
                      <w:t>136 186</w:t>
                    </w:r>
                  </w:p>
                  <w:p w14:paraId="093AECE4" w14:textId="77777777" w:rsidR="00261D3C" w:rsidRPr="00022B3D" w:rsidRDefault="00261D3C" w:rsidP="00F526FC">
                    <w:pPr>
                      <w:rPr>
                        <w:rFonts w:ascii="Arial" w:hAnsi="Arial" w:cs="Arial"/>
                        <w:color w:val="004976"/>
                        <w:sz w:val="32"/>
                        <w:szCs w:val="32"/>
                      </w:rPr>
                    </w:pPr>
                    <w:r>
                      <w:rPr>
                        <w:rFonts w:ascii="Arial" w:hAnsi="Arial" w:cs="Arial"/>
                        <w:color w:val="004976"/>
                        <w:sz w:val="32"/>
                        <w:szCs w:val="32"/>
                      </w:rPr>
                      <w:t>vfa</w:t>
                    </w:r>
                    <w:r w:rsidRPr="00022B3D">
                      <w:rPr>
                        <w:rFonts w:ascii="Arial" w:hAnsi="Arial" w:cs="Arial"/>
                        <w:color w:val="004976"/>
                        <w:sz w:val="32"/>
                        <w:szCs w:val="32"/>
                      </w:rPr>
                      <w:t>.vic.gov.au</w:t>
                    </w:r>
                  </w:p>
                </w:txbxContent>
              </v:textbox>
              <w10:wrap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C2320" w14:textId="77777777" w:rsidR="001355E1" w:rsidRDefault="001355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3B5CB" w14:textId="77777777" w:rsidR="001355E1" w:rsidRDefault="001355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5AA1E8" w14:textId="5F4B23CD" w:rsidR="00261D3C" w:rsidRDefault="00261D3C" w:rsidP="00274E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2655">
      <w:rPr>
        <w:rStyle w:val="PageNumber"/>
        <w:noProof/>
      </w:rPr>
      <w:t>1</w:t>
    </w:r>
    <w:r>
      <w:rPr>
        <w:rStyle w:val="PageNumber"/>
      </w:rPr>
      <w:fldChar w:fldCharType="end"/>
    </w:r>
  </w:p>
  <w:p w14:paraId="050223E4" w14:textId="77777777" w:rsidR="00261D3C" w:rsidRDefault="00261D3C" w:rsidP="00607A4C">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85A2D" w14:textId="77777777" w:rsidR="00261D3C" w:rsidRDefault="00261D3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54B08" w14:textId="6DEAA134" w:rsidR="00261D3C" w:rsidRPr="009D2369" w:rsidRDefault="00261D3C" w:rsidP="009D236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9AF07" w14:textId="1462E68B" w:rsidR="00261D3C" w:rsidRDefault="00261D3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182CD" w14:textId="7EEE0B87" w:rsidR="00261D3C" w:rsidRPr="007737AB" w:rsidRDefault="00261D3C" w:rsidP="007737A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45192" w14:textId="5BD40CCA" w:rsidR="00261D3C" w:rsidRPr="007737AB" w:rsidRDefault="00261D3C" w:rsidP="007737AB">
    <w:pPr>
      <w:pStyle w:val="Footer"/>
      <w:rPr>
        <w:rStyle w:val="zRptPgNum"/>
        <w:color w:val="au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0E3254" w14:textId="77777777" w:rsidR="000E63EF" w:rsidRPr="00D07E53" w:rsidRDefault="000E63EF">
      <w:pPr>
        <w:rPr>
          <w:color w:val="FFFFFF"/>
        </w:rPr>
      </w:pPr>
      <w:r w:rsidRPr="00D07E53">
        <w:rPr>
          <w:color w:val="FFFFFF"/>
        </w:rPr>
        <w:separator/>
      </w:r>
    </w:p>
  </w:footnote>
  <w:footnote w:type="continuationSeparator" w:id="0">
    <w:p w14:paraId="15954575" w14:textId="77777777" w:rsidR="000E63EF" w:rsidRDefault="000E63EF">
      <w:r>
        <w:continuationSeparator/>
      </w:r>
    </w:p>
  </w:footnote>
  <w:footnote w:type="continuationNotice" w:id="1">
    <w:p w14:paraId="1395650A" w14:textId="77777777" w:rsidR="000E63EF" w:rsidRDefault="000E63EF"/>
  </w:footnote>
  <w:footnote w:id="2">
    <w:p w14:paraId="3AC1FF35" w14:textId="73860709" w:rsidR="00076BDF" w:rsidRPr="00C33B77" w:rsidRDefault="00076BDF" w:rsidP="00C33B77">
      <w:pPr>
        <w:pStyle w:val="Body"/>
        <w:rPr>
          <w:sz w:val="14"/>
          <w:szCs w:val="20"/>
        </w:rPr>
      </w:pPr>
      <w:r>
        <w:rPr>
          <w:rStyle w:val="FootnoteReference"/>
        </w:rPr>
        <w:footnoteRef/>
      </w:r>
      <w:r>
        <w:t xml:space="preserve"> </w:t>
      </w:r>
      <w:r w:rsidRPr="00C33B77">
        <w:rPr>
          <w:sz w:val="14"/>
          <w:szCs w:val="20"/>
        </w:rPr>
        <w:t>Condition (K) = weight (g)</w:t>
      </w:r>
      <w:r w:rsidR="00604DC2" w:rsidRPr="00C33B77">
        <w:rPr>
          <w:sz w:val="14"/>
          <w:szCs w:val="20"/>
        </w:rPr>
        <w:t xml:space="preserve"> </w:t>
      </w:r>
      <w:r w:rsidRPr="00C33B77">
        <w:rPr>
          <w:sz w:val="14"/>
          <w:szCs w:val="20"/>
        </w:rPr>
        <w:t>/ (length (mm) x 10</w:t>
      </w:r>
      <w:r w:rsidRPr="00C33B77">
        <w:rPr>
          <w:sz w:val="14"/>
          <w:szCs w:val="20"/>
          <w:vertAlign w:val="superscript"/>
        </w:rPr>
        <w:t>3</w:t>
      </w:r>
      <w:r w:rsidRPr="00C33B77">
        <w:rPr>
          <w:sz w:val="14"/>
          <w:szCs w:val="20"/>
        </w:rPr>
        <w:t>) x 100.</w:t>
      </w:r>
    </w:p>
  </w:footnote>
  <w:footnote w:id="3">
    <w:p w14:paraId="77B14798" w14:textId="5BA78FBD" w:rsidR="00EA362D" w:rsidRDefault="00EA362D" w:rsidP="00EA362D">
      <w:pPr>
        <w:pStyle w:val="FootnoteText"/>
      </w:pPr>
      <w:r>
        <w:rPr>
          <w:rStyle w:val="FootnoteReference"/>
        </w:rPr>
        <w:footnoteRef/>
      </w:r>
      <w:r>
        <w:t xml:space="preserve"> Total number of post-</w:t>
      </w:r>
      <w:proofErr w:type="spellStart"/>
      <w:r>
        <w:t>vitellogenic</w:t>
      </w:r>
      <w:proofErr w:type="spellEnd"/>
      <w:r>
        <w:t xml:space="preserve"> oocytes in ovaries without atresia or post-ovulatory follicles.</w:t>
      </w:r>
    </w:p>
  </w:footnote>
  <w:footnote w:id="4">
    <w:p w14:paraId="6714824F" w14:textId="77777777" w:rsidR="00EA362D" w:rsidRDefault="00EA362D" w:rsidP="00EA362D">
      <w:pPr>
        <w:pStyle w:val="FootnoteText"/>
      </w:pPr>
      <w:r>
        <w:rPr>
          <w:rStyle w:val="FootnoteReference"/>
        </w:rPr>
        <w:footnoteRef/>
      </w:r>
      <w:r>
        <w:t xml:space="preserve"> </w:t>
      </w:r>
      <w:r w:rsidRPr="009616A9">
        <w:t>Relative fecundity</w:t>
      </w:r>
      <w:r>
        <w:t>:</w:t>
      </w:r>
      <w:r w:rsidRPr="009616A9">
        <w:t xml:space="preserve"> potential fecundity / ovary free body mass (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C7B3E" w14:textId="77777777" w:rsidR="001355E1" w:rsidRDefault="001355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99E69" w14:textId="77777777" w:rsidR="00261D3C" w:rsidRDefault="00261D3C" w:rsidP="00207A7C">
    <w:pPr>
      <w:pStyle w:val="Header"/>
    </w:pPr>
    <w:r>
      <w:rPr>
        <w:noProof/>
        <w:lang w:eastAsia="en-AU"/>
      </w:rPr>
      <w:drawing>
        <wp:anchor distT="0" distB="0" distL="114300" distR="114300" simplePos="0" relativeHeight="251654144" behindDoc="1" locked="0" layoutInCell="1" allowOverlap="1" wp14:anchorId="355038C8" wp14:editId="619F228D">
          <wp:simplePos x="0" y="0"/>
          <wp:positionH relativeFrom="page">
            <wp:align>center</wp:align>
          </wp:positionH>
          <wp:positionV relativeFrom="page">
            <wp:align>center</wp:align>
          </wp:positionV>
          <wp:extent cx="7562850" cy="10696575"/>
          <wp:effectExtent l="0" t="0" r="0" b="9525"/>
          <wp:wrapNone/>
          <wp:docPr id="33" name="Picture 29" descr="VFA_Covers_MG_200717_NoTitle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VFA_Covers_MG_200717_NoTitles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2850" cy="1069657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DC63B" w14:textId="77777777" w:rsidR="001355E1" w:rsidRDefault="001355E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1206D" w14:textId="77777777" w:rsidR="00261D3C" w:rsidRDefault="00261D3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7B06B" w14:textId="77B16FAE" w:rsidR="00261D3C" w:rsidRDefault="00652655" w:rsidP="00DB3C6B">
    <w:pPr>
      <w:pStyle w:val="zFooter"/>
      <w:pBdr>
        <w:bottom w:val="single" w:sz="4" w:space="4" w:color="00B0B9"/>
      </w:pBdr>
    </w:pPr>
    <w:bookmarkStart w:id="3" w:name="_Hlk72402897"/>
    <w:r w:rsidRPr="00652655">
      <w:rPr>
        <w:b/>
        <w:color w:val="004976"/>
      </w:rPr>
      <w:t>Preliminary observations on hatchery production of dusky flathead</w:t>
    </w:r>
    <w:r w:rsidR="00261D3C">
      <w:rPr>
        <w:b/>
        <w:color w:val="004976"/>
      </w:rPr>
      <w:t xml:space="preserve"> </w:t>
    </w:r>
    <w:r w:rsidR="00524103">
      <w:rPr>
        <w:b/>
        <w:color w:val="004976"/>
      </w:rPr>
      <w:t>-</w:t>
    </w:r>
    <w:r w:rsidR="00261D3C">
      <w:rPr>
        <w:b/>
        <w:color w:val="004976"/>
      </w:rPr>
      <w:t xml:space="preserve"> 202</w:t>
    </w:r>
    <w:r>
      <w:rPr>
        <w:b/>
        <w:color w:val="004976"/>
      </w:rPr>
      <w:t>3</w:t>
    </w:r>
    <w:bookmarkEnd w:id="3"/>
    <w:r w:rsidR="00261D3C">
      <w:rPr>
        <w:rStyle w:val="zRptPgNum"/>
        <w:color w:val="auto"/>
      </w:rPr>
      <w:tab/>
    </w:r>
    <w:r w:rsidR="00261D3C" w:rsidRPr="009D2369">
      <w:rPr>
        <w:rStyle w:val="zRptPgNum"/>
        <w:color w:val="004976"/>
      </w:rPr>
      <w:fldChar w:fldCharType="begin"/>
    </w:r>
    <w:r w:rsidR="00261D3C" w:rsidRPr="009D2369">
      <w:rPr>
        <w:rStyle w:val="zRptPgNum"/>
        <w:color w:val="004976"/>
      </w:rPr>
      <w:instrText xml:space="preserve"> PAGE   \* MERGEFORMAT </w:instrText>
    </w:r>
    <w:r w:rsidR="00261D3C" w:rsidRPr="009D2369">
      <w:rPr>
        <w:rStyle w:val="zRptPgNum"/>
        <w:color w:val="004976"/>
      </w:rPr>
      <w:fldChar w:fldCharType="separate"/>
    </w:r>
    <w:r w:rsidR="00261D3C">
      <w:rPr>
        <w:rStyle w:val="zRptPgNum"/>
        <w:noProof/>
        <w:color w:val="004976"/>
      </w:rPr>
      <w:t>35</w:t>
    </w:r>
    <w:r w:rsidR="00261D3C" w:rsidRPr="009D2369">
      <w:rPr>
        <w:rStyle w:val="zRptPgNum"/>
        <w:color w:val="004976"/>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BACD8" w14:textId="77777777" w:rsidR="00261D3C" w:rsidRDefault="00261D3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ADB36" w14:textId="5E933702" w:rsidR="00261D3C" w:rsidRDefault="00652655" w:rsidP="00DB3C6B">
    <w:pPr>
      <w:pStyle w:val="zFooter"/>
      <w:pBdr>
        <w:bottom w:val="single" w:sz="4" w:space="4" w:color="00B0B9"/>
      </w:pBdr>
    </w:pPr>
    <w:r w:rsidRPr="00652655">
      <w:rPr>
        <w:b/>
        <w:color w:val="004976"/>
      </w:rPr>
      <w:t>Preliminary observations on hatchery production of dusky flathead - 2023</w:t>
    </w:r>
    <w:r w:rsidR="00261D3C">
      <w:rPr>
        <w:rStyle w:val="zRptPgNum"/>
        <w:color w:val="auto"/>
      </w:rPr>
      <w:tab/>
    </w:r>
    <w:r w:rsidR="00261D3C" w:rsidRPr="009D2369">
      <w:rPr>
        <w:rStyle w:val="zRptPgNum"/>
        <w:color w:val="004976"/>
      </w:rPr>
      <w:fldChar w:fldCharType="begin"/>
    </w:r>
    <w:r w:rsidR="00261D3C" w:rsidRPr="009D2369">
      <w:rPr>
        <w:rStyle w:val="zRptPgNum"/>
        <w:color w:val="004976"/>
      </w:rPr>
      <w:instrText xml:space="preserve"> PAGE   \* MERGEFORMAT </w:instrText>
    </w:r>
    <w:r w:rsidR="00261D3C" w:rsidRPr="009D2369">
      <w:rPr>
        <w:rStyle w:val="zRptPgNum"/>
        <w:color w:val="004976"/>
      </w:rPr>
      <w:fldChar w:fldCharType="separate"/>
    </w:r>
    <w:r w:rsidR="00261D3C">
      <w:rPr>
        <w:rStyle w:val="zRptPgNum"/>
        <w:noProof/>
        <w:color w:val="004976"/>
      </w:rPr>
      <w:t>68</w:t>
    </w:r>
    <w:r w:rsidR="00261D3C" w:rsidRPr="009D2369">
      <w:rPr>
        <w:rStyle w:val="zRptPgNum"/>
        <w:color w:val="004976"/>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292A7" w14:textId="555D2C8A" w:rsidR="00261D3C" w:rsidRDefault="00652655" w:rsidP="00652655">
    <w:pPr>
      <w:pStyle w:val="zFooter"/>
      <w:pBdr>
        <w:bottom w:val="single" w:sz="4" w:space="4" w:color="00B0B9"/>
      </w:pBdr>
      <w:jc w:val="left"/>
    </w:pPr>
    <w:r w:rsidRPr="00652655">
      <w:rPr>
        <w:b/>
        <w:color w:val="004976"/>
      </w:rPr>
      <w:t>Preliminary observations on hatchery production of dusky flathead - 2023</w:t>
    </w:r>
    <w:r w:rsidR="00261D3C">
      <w:rPr>
        <w:rStyle w:val="zRptPgNum"/>
        <w:color w:val="auto"/>
      </w:rPr>
      <w:tab/>
    </w:r>
    <w:r w:rsidR="00261D3C" w:rsidRPr="009D2369">
      <w:rPr>
        <w:rStyle w:val="zRptPgNum"/>
        <w:color w:val="004976"/>
      </w:rPr>
      <w:fldChar w:fldCharType="begin"/>
    </w:r>
    <w:r w:rsidR="00261D3C" w:rsidRPr="009D2369">
      <w:rPr>
        <w:rStyle w:val="zRptPgNum"/>
        <w:color w:val="004976"/>
      </w:rPr>
      <w:instrText xml:space="preserve"> PAGE   \* MERGEFORMAT </w:instrText>
    </w:r>
    <w:r w:rsidR="00261D3C" w:rsidRPr="009D2369">
      <w:rPr>
        <w:rStyle w:val="zRptPgNum"/>
        <w:color w:val="004976"/>
      </w:rPr>
      <w:fldChar w:fldCharType="separate"/>
    </w:r>
    <w:r w:rsidR="00261D3C">
      <w:rPr>
        <w:rStyle w:val="zRptPgNum"/>
        <w:noProof/>
        <w:color w:val="004976"/>
      </w:rPr>
      <w:t>3</w:t>
    </w:r>
    <w:r w:rsidR="00261D3C" w:rsidRPr="009D2369">
      <w:rPr>
        <w:rStyle w:val="zRptPgNum"/>
        <w:color w:val="004976"/>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26CAA" w14:textId="7500A666" w:rsidR="00261D3C" w:rsidRPr="00652655" w:rsidRDefault="00652655" w:rsidP="009046B1">
    <w:pPr>
      <w:pStyle w:val="zHeader"/>
      <w:rPr>
        <w:rFonts w:ascii="Arial" w:hAnsi="Arial" w:cs="Arial"/>
        <w:sz w:val="14"/>
        <w:szCs w:val="14"/>
      </w:rPr>
    </w:pPr>
    <w:r w:rsidRPr="00652655">
      <w:rPr>
        <w:rFonts w:ascii="Arial" w:hAnsi="Arial" w:cs="Arial"/>
        <w:b/>
        <w:color w:val="004976"/>
        <w:sz w:val="14"/>
        <w:szCs w:val="14"/>
      </w:rPr>
      <w:t>Preliminary observations on hatchery production of dusky flathead -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537F8"/>
    <w:multiLevelType w:val="hybridMultilevel"/>
    <w:tmpl w:val="D86E8E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15:restartNumberingAfterBreak="0">
    <w:nsid w:val="081956F9"/>
    <w:multiLevelType w:val="hybridMultilevel"/>
    <w:tmpl w:val="DBB2C87A"/>
    <w:lvl w:ilvl="0" w:tplc="D11EF60A">
      <w:start w:val="1"/>
      <w:numFmt w:val="bullet"/>
      <w:lvlText w:val=""/>
      <w:lvlJc w:val="left"/>
      <w:pPr>
        <w:tabs>
          <w:tab w:val="num" w:pos="720"/>
        </w:tabs>
        <w:ind w:left="720" w:hanging="360"/>
      </w:pPr>
      <w:rPr>
        <w:rFonts w:ascii="Symbol" w:hAnsi="Symbol" w:hint="default"/>
      </w:rPr>
    </w:lvl>
    <w:lvl w:ilvl="1" w:tplc="CDBA1164">
      <w:start w:val="1"/>
      <w:numFmt w:val="bullet"/>
      <w:pStyle w:val="Bullet2"/>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B9E64D9"/>
    <w:multiLevelType w:val="hybridMultilevel"/>
    <w:tmpl w:val="882EB0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E9107AC"/>
    <w:multiLevelType w:val="hybridMultilevel"/>
    <w:tmpl w:val="1A7A29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F817EB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14E66687"/>
    <w:multiLevelType w:val="hybridMultilevel"/>
    <w:tmpl w:val="35BE1F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CA05F32"/>
    <w:multiLevelType w:val="hybridMultilevel"/>
    <w:tmpl w:val="ABDA4D42"/>
    <w:lvl w:ilvl="0" w:tplc="6D8CF6B8">
      <w:start w:val="1"/>
      <w:numFmt w:val="decimal"/>
      <w:lvlText w:val="%1."/>
      <w:lvlJc w:val="left"/>
      <w:pPr>
        <w:ind w:left="360" w:hanging="360"/>
      </w:pPr>
      <w:rPr>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18A5697"/>
    <w:multiLevelType w:val="hybridMultilevel"/>
    <w:tmpl w:val="87309D20"/>
    <w:lvl w:ilvl="0" w:tplc="0C090017">
      <w:start w:val="1"/>
      <w:numFmt w:val="lowerLetter"/>
      <w:lvlText w:val="%1)"/>
      <w:lvlJc w:val="left"/>
      <w:pPr>
        <w:ind w:left="360" w:hanging="360"/>
      </w:pPr>
    </w:lvl>
    <w:lvl w:ilvl="1" w:tplc="0C090001">
      <w:start w:val="1"/>
      <w:numFmt w:val="bullet"/>
      <w:lvlText w:val=""/>
      <w:lvlJc w:val="left"/>
      <w:pPr>
        <w:ind w:left="644"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46B5D9E"/>
    <w:multiLevelType w:val="hybridMultilevel"/>
    <w:tmpl w:val="97729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683392B"/>
    <w:multiLevelType w:val="hybridMultilevel"/>
    <w:tmpl w:val="D8B66F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15:restartNumberingAfterBreak="0">
    <w:nsid w:val="34AA281E"/>
    <w:multiLevelType w:val="hybridMultilevel"/>
    <w:tmpl w:val="7FA08B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6A06306"/>
    <w:multiLevelType w:val="multilevel"/>
    <w:tmpl w:val="6A246D7E"/>
    <w:lvl w:ilvl="0">
      <w:start w:val="1"/>
      <w:numFmt w:val="bullet"/>
      <w:pStyle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FE57805"/>
    <w:multiLevelType w:val="hybridMultilevel"/>
    <w:tmpl w:val="5778E7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11C1C6F"/>
    <w:multiLevelType w:val="hybridMultilevel"/>
    <w:tmpl w:val="1B806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5776C42"/>
    <w:multiLevelType w:val="hybridMultilevel"/>
    <w:tmpl w:val="03A2C9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0195803"/>
    <w:multiLevelType w:val="multilevel"/>
    <w:tmpl w:val="838628AC"/>
    <w:lvl w:ilvl="0">
      <w:start w:val="1"/>
      <w:numFmt w:val="bullet"/>
      <w:pStyle w:val="TblBll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04A327B"/>
    <w:multiLevelType w:val="hybridMultilevel"/>
    <w:tmpl w:val="BB08D3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7660000"/>
    <w:multiLevelType w:val="hybridMultilevel"/>
    <w:tmpl w:val="2A30CB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B8C39A1"/>
    <w:multiLevelType w:val="hybridMultilevel"/>
    <w:tmpl w:val="4CF604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95B7907"/>
    <w:multiLevelType w:val="hybridMultilevel"/>
    <w:tmpl w:val="963296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513500188">
    <w:abstractNumId w:val="21"/>
  </w:num>
  <w:num w:numId="2" w16cid:durableId="593516754">
    <w:abstractNumId w:val="15"/>
  </w:num>
  <w:num w:numId="3" w16cid:durableId="1191728144">
    <w:abstractNumId w:val="11"/>
  </w:num>
  <w:num w:numId="4" w16cid:durableId="1166439913">
    <w:abstractNumId w:val="9"/>
  </w:num>
  <w:num w:numId="5" w16cid:durableId="414863576">
    <w:abstractNumId w:val="7"/>
  </w:num>
  <w:num w:numId="6" w16cid:durableId="393352234">
    <w:abstractNumId w:val="6"/>
  </w:num>
  <w:num w:numId="7" w16cid:durableId="698631078">
    <w:abstractNumId w:val="5"/>
  </w:num>
  <w:num w:numId="8" w16cid:durableId="1677725686">
    <w:abstractNumId w:val="4"/>
  </w:num>
  <w:num w:numId="9" w16cid:durableId="504636601">
    <w:abstractNumId w:val="8"/>
  </w:num>
  <w:num w:numId="10" w16cid:durableId="2018580671">
    <w:abstractNumId w:val="3"/>
  </w:num>
  <w:num w:numId="11" w16cid:durableId="91971517">
    <w:abstractNumId w:val="2"/>
  </w:num>
  <w:num w:numId="12" w16cid:durableId="560215405">
    <w:abstractNumId w:val="1"/>
  </w:num>
  <w:num w:numId="13" w16cid:durableId="145171123">
    <w:abstractNumId w:val="0"/>
  </w:num>
  <w:num w:numId="14" w16cid:durableId="1570455932">
    <w:abstractNumId w:val="23"/>
  </w:num>
  <w:num w:numId="15" w16cid:durableId="1291128835">
    <w:abstractNumId w:val="12"/>
  </w:num>
  <w:num w:numId="16" w16cid:durableId="1252154330">
    <w:abstractNumId w:val="27"/>
  </w:num>
  <w:num w:numId="17" w16cid:durableId="1336111813">
    <w:abstractNumId w:val="20"/>
  </w:num>
  <w:num w:numId="18" w16cid:durableId="1579711936">
    <w:abstractNumId w:val="30"/>
  </w:num>
  <w:num w:numId="19" w16cid:durableId="1405255487">
    <w:abstractNumId w:val="19"/>
  </w:num>
  <w:num w:numId="20" w16cid:durableId="567611127">
    <w:abstractNumId w:val="10"/>
  </w:num>
  <w:num w:numId="21" w16cid:durableId="261766465">
    <w:abstractNumId w:val="17"/>
  </w:num>
  <w:num w:numId="22" w16cid:durableId="1796868993">
    <w:abstractNumId w:val="29"/>
  </w:num>
  <w:num w:numId="23" w16cid:durableId="1725255434">
    <w:abstractNumId w:val="13"/>
  </w:num>
  <w:num w:numId="24" w16cid:durableId="1344357239">
    <w:abstractNumId w:val="18"/>
  </w:num>
  <w:num w:numId="25" w16cid:durableId="1142887841">
    <w:abstractNumId w:val="24"/>
  </w:num>
  <w:num w:numId="26" w16cid:durableId="1760758362">
    <w:abstractNumId w:val="31"/>
  </w:num>
  <w:num w:numId="27" w16cid:durableId="721633972">
    <w:abstractNumId w:val="16"/>
  </w:num>
  <w:num w:numId="28" w16cid:durableId="1933467652">
    <w:abstractNumId w:val="26"/>
  </w:num>
  <w:num w:numId="29" w16cid:durableId="637222769">
    <w:abstractNumId w:val="22"/>
  </w:num>
  <w:num w:numId="30" w16cid:durableId="1379210282">
    <w:abstractNumId w:val="28"/>
  </w:num>
  <w:num w:numId="31" w16cid:durableId="873813412">
    <w:abstractNumId w:val="14"/>
  </w:num>
  <w:num w:numId="32" w16cid:durableId="2066643126">
    <w:abstractNumId w:val="2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GB" w:vendorID="64" w:dllVersion="0" w:nlCheck="1" w:checkStyle="0"/>
  <w:activeWritingStyle w:appName="MSWord" w:lang="en-AU" w:vendorID="64" w:dllVersion="0" w:nlCheck="1" w:checkStyle="0"/>
  <w:activeWritingStyle w:appName="MSWord" w:lang="en-US" w:vendorID="64" w:dllVersion="0" w:nlCheck="1" w:checkStyle="0"/>
  <w:proofState w:spelling="clean" w:grammar="clean"/>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documentProtection w:edit="forms" w:enforcement="0"/>
  <w:defaultTabStop w:val="720"/>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2050">
      <o:colormru v:ext="edit" colors="#fac193,#1e242b"/>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rett without abstract&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t50dzen52rf8evavlvts57x5rzs2z95r2x&quot;&gt;Brett Endnote MASTER&lt;record-ids&gt;&lt;item&gt;124&lt;/item&gt;&lt;item&gt;3740&lt;/item&gt;&lt;item&gt;4037&lt;/item&gt;&lt;item&gt;7699&lt;/item&gt;&lt;item&gt;9025&lt;/item&gt;&lt;item&gt;9231&lt;/item&gt;&lt;item&gt;10049&lt;/item&gt;&lt;item&gt;10286&lt;/item&gt;&lt;item&gt;10287&lt;/item&gt;&lt;item&gt;10289&lt;/item&gt;&lt;item&gt;10511&lt;/item&gt;&lt;item&gt;10709&lt;/item&gt;&lt;item&gt;10710&lt;/item&gt;&lt;item&gt;10718&lt;/item&gt;&lt;item&gt;10719&lt;/item&gt;&lt;item&gt;10734&lt;/item&gt;&lt;item&gt;10739&lt;/item&gt;&lt;item&gt;10740&lt;/item&gt;&lt;item&gt;10748&lt;/item&gt;&lt;item&gt;10759&lt;/item&gt;&lt;item&gt;10764&lt;/item&gt;&lt;item&gt;10791&lt;/item&gt;&lt;item&gt;11123&lt;/item&gt;&lt;item&gt;11267&lt;/item&gt;&lt;item&gt;11437&lt;/item&gt;&lt;item&gt;11569&lt;/item&gt;&lt;item&gt;11606&lt;/item&gt;&lt;item&gt;11678&lt;/item&gt;&lt;item&gt;11679&lt;/item&gt;&lt;item&gt;11681&lt;/item&gt;&lt;item&gt;11682&lt;/item&gt;&lt;item&gt;11683&lt;/item&gt;&lt;item&gt;11684&lt;/item&gt;&lt;/record-ids&gt;&lt;/item&gt;&lt;/Libraries&gt;"/>
  </w:docVars>
  <w:rsids>
    <w:rsidRoot w:val="00FF7CF8"/>
    <w:rsid w:val="00000693"/>
    <w:rsid w:val="000006B8"/>
    <w:rsid w:val="000007EE"/>
    <w:rsid w:val="00000F7B"/>
    <w:rsid w:val="0000100C"/>
    <w:rsid w:val="0000159B"/>
    <w:rsid w:val="0000160D"/>
    <w:rsid w:val="00001847"/>
    <w:rsid w:val="00001A61"/>
    <w:rsid w:val="00001BC7"/>
    <w:rsid w:val="00001CDE"/>
    <w:rsid w:val="000022E2"/>
    <w:rsid w:val="000025A6"/>
    <w:rsid w:val="000026B4"/>
    <w:rsid w:val="00002747"/>
    <w:rsid w:val="000027AB"/>
    <w:rsid w:val="000027B3"/>
    <w:rsid w:val="0000307C"/>
    <w:rsid w:val="000030B5"/>
    <w:rsid w:val="000032E9"/>
    <w:rsid w:val="000036EB"/>
    <w:rsid w:val="00003C5A"/>
    <w:rsid w:val="00003CB6"/>
    <w:rsid w:val="00003E22"/>
    <w:rsid w:val="00003FFC"/>
    <w:rsid w:val="0000418E"/>
    <w:rsid w:val="000043E7"/>
    <w:rsid w:val="000049A3"/>
    <w:rsid w:val="000049D8"/>
    <w:rsid w:val="00005097"/>
    <w:rsid w:val="00005328"/>
    <w:rsid w:val="000056FF"/>
    <w:rsid w:val="00005A13"/>
    <w:rsid w:val="00005E06"/>
    <w:rsid w:val="000062A9"/>
    <w:rsid w:val="000062BB"/>
    <w:rsid w:val="00006318"/>
    <w:rsid w:val="0000641E"/>
    <w:rsid w:val="000067E0"/>
    <w:rsid w:val="00006897"/>
    <w:rsid w:val="0000690D"/>
    <w:rsid w:val="00006AB4"/>
    <w:rsid w:val="00006AC5"/>
    <w:rsid w:val="000070BE"/>
    <w:rsid w:val="000070C8"/>
    <w:rsid w:val="000071F2"/>
    <w:rsid w:val="00007266"/>
    <w:rsid w:val="0000734D"/>
    <w:rsid w:val="0000737E"/>
    <w:rsid w:val="00007840"/>
    <w:rsid w:val="00007DBB"/>
    <w:rsid w:val="000103F2"/>
    <w:rsid w:val="000104DF"/>
    <w:rsid w:val="00010873"/>
    <w:rsid w:val="00010E5E"/>
    <w:rsid w:val="00010F65"/>
    <w:rsid w:val="0001125C"/>
    <w:rsid w:val="00011301"/>
    <w:rsid w:val="00011642"/>
    <w:rsid w:val="00011658"/>
    <w:rsid w:val="0001171C"/>
    <w:rsid w:val="0001174F"/>
    <w:rsid w:val="00011847"/>
    <w:rsid w:val="00012354"/>
    <w:rsid w:val="000124E4"/>
    <w:rsid w:val="00012793"/>
    <w:rsid w:val="00012B22"/>
    <w:rsid w:val="00012F47"/>
    <w:rsid w:val="00013050"/>
    <w:rsid w:val="0001331D"/>
    <w:rsid w:val="00013714"/>
    <w:rsid w:val="00013993"/>
    <w:rsid w:val="000139C4"/>
    <w:rsid w:val="00014002"/>
    <w:rsid w:val="000151B7"/>
    <w:rsid w:val="0001590A"/>
    <w:rsid w:val="0001631D"/>
    <w:rsid w:val="0001667D"/>
    <w:rsid w:val="00016838"/>
    <w:rsid w:val="00016EA3"/>
    <w:rsid w:val="00016F1D"/>
    <w:rsid w:val="00017896"/>
    <w:rsid w:val="00017FB2"/>
    <w:rsid w:val="000200F5"/>
    <w:rsid w:val="0002056C"/>
    <w:rsid w:val="000205F0"/>
    <w:rsid w:val="00020AD4"/>
    <w:rsid w:val="00020DEC"/>
    <w:rsid w:val="00020F59"/>
    <w:rsid w:val="000215EA"/>
    <w:rsid w:val="00021C25"/>
    <w:rsid w:val="000223F0"/>
    <w:rsid w:val="00022616"/>
    <w:rsid w:val="00022765"/>
    <w:rsid w:val="00022B3D"/>
    <w:rsid w:val="00023226"/>
    <w:rsid w:val="000236B0"/>
    <w:rsid w:val="0002372E"/>
    <w:rsid w:val="00023C01"/>
    <w:rsid w:val="00023E20"/>
    <w:rsid w:val="00023FB3"/>
    <w:rsid w:val="000240E5"/>
    <w:rsid w:val="00024611"/>
    <w:rsid w:val="000246C4"/>
    <w:rsid w:val="0002490B"/>
    <w:rsid w:val="00025033"/>
    <w:rsid w:val="00025197"/>
    <w:rsid w:val="00025795"/>
    <w:rsid w:val="00026C6C"/>
    <w:rsid w:val="00026FF2"/>
    <w:rsid w:val="00027091"/>
    <w:rsid w:val="000272A2"/>
    <w:rsid w:val="0002799E"/>
    <w:rsid w:val="00027DE0"/>
    <w:rsid w:val="00027DF4"/>
    <w:rsid w:val="00027F2A"/>
    <w:rsid w:val="0003006F"/>
    <w:rsid w:val="00030506"/>
    <w:rsid w:val="00030A93"/>
    <w:rsid w:val="00030C8E"/>
    <w:rsid w:val="000311D6"/>
    <w:rsid w:val="0003191E"/>
    <w:rsid w:val="00032696"/>
    <w:rsid w:val="0003269D"/>
    <w:rsid w:val="00032764"/>
    <w:rsid w:val="00032789"/>
    <w:rsid w:val="000328B1"/>
    <w:rsid w:val="000328E0"/>
    <w:rsid w:val="00032FE3"/>
    <w:rsid w:val="00032FF4"/>
    <w:rsid w:val="00033629"/>
    <w:rsid w:val="00033DF0"/>
    <w:rsid w:val="00034347"/>
    <w:rsid w:val="0003467F"/>
    <w:rsid w:val="000346F0"/>
    <w:rsid w:val="00034A62"/>
    <w:rsid w:val="00034AD2"/>
    <w:rsid w:val="00034B74"/>
    <w:rsid w:val="00034C0C"/>
    <w:rsid w:val="0003566F"/>
    <w:rsid w:val="00035AA9"/>
    <w:rsid w:val="00035EA5"/>
    <w:rsid w:val="0003608D"/>
    <w:rsid w:val="0003615A"/>
    <w:rsid w:val="000364EB"/>
    <w:rsid w:val="00036A06"/>
    <w:rsid w:val="00036C8C"/>
    <w:rsid w:val="00036D44"/>
    <w:rsid w:val="00036E12"/>
    <w:rsid w:val="00036EFB"/>
    <w:rsid w:val="0003735F"/>
    <w:rsid w:val="000374E4"/>
    <w:rsid w:val="00037614"/>
    <w:rsid w:val="00037A44"/>
    <w:rsid w:val="00037E59"/>
    <w:rsid w:val="00037EA8"/>
    <w:rsid w:val="00040479"/>
    <w:rsid w:val="000404F3"/>
    <w:rsid w:val="000405FD"/>
    <w:rsid w:val="000409C7"/>
    <w:rsid w:val="00040A26"/>
    <w:rsid w:val="00041156"/>
    <w:rsid w:val="000415AC"/>
    <w:rsid w:val="00041781"/>
    <w:rsid w:val="00041BEC"/>
    <w:rsid w:val="00041CAE"/>
    <w:rsid w:val="00041E3A"/>
    <w:rsid w:val="00041EC3"/>
    <w:rsid w:val="0004210B"/>
    <w:rsid w:val="0004214A"/>
    <w:rsid w:val="000425E4"/>
    <w:rsid w:val="00043E21"/>
    <w:rsid w:val="0004400D"/>
    <w:rsid w:val="0004403D"/>
    <w:rsid w:val="00044051"/>
    <w:rsid w:val="00044342"/>
    <w:rsid w:val="0004460F"/>
    <w:rsid w:val="00044729"/>
    <w:rsid w:val="000449ED"/>
    <w:rsid w:val="00044F5C"/>
    <w:rsid w:val="0004518C"/>
    <w:rsid w:val="000451D2"/>
    <w:rsid w:val="000451F7"/>
    <w:rsid w:val="000452E8"/>
    <w:rsid w:val="000455C2"/>
    <w:rsid w:val="000459C9"/>
    <w:rsid w:val="00045B2B"/>
    <w:rsid w:val="00045E55"/>
    <w:rsid w:val="00045EB7"/>
    <w:rsid w:val="000462BF"/>
    <w:rsid w:val="000464B6"/>
    <w:rsid w:val="00046DCE"/>
    <w:rsid w:val="00046F8C"/>
    <w:rsid w:val="000472A2"/>
    <w:rsid w:val="00047698"/>
    <w:rsid w:val="00047938"/>
    <w:rsid w:val="00047A38"/>
    <w:rsid w:val="00047A6C"/>
    <w:rsid w:val="00047D7B"/>
    <w:rsid w:val="00050084"/>
    <w:rsid w:val="00050569"/>
    <w:rsid w:val="00050739"/>
    <w:rsid w:val="000509A3"/>
    <w:rsid w:val="000510B2"/>
    <w:rsid w:val="000511C1"/>
    <w:rsid w:val="0005124D"/>
    <w:rsid w:val="000513BB"/>
    <w:rsid w:val="0005150D"/>
    <w:rsid w:val="00051C9C"/>
    <w:rsid w:val="00051F8E"/>
    <w:rsid w:val="00052B1D"/>
    <w:rsid w:val="000531BE"/>
    <w:rsid w:val="00053333"/>
    <w:rsid w:val="000534D6"/>
    <w:rsid w:val="000535AB"/>
    <w:rsid w:val="0005384E"/>
    <w:rsid w:val="000538E9"/>
    <w:rsid w:val="00053A54"/>
    <w:rsid w:val="00053EEE"/>
    <w:rsid w:val="00054259"/>
    <w:rsid w:val="00054287"/>
    <w:rsid w:val="0005456F"/>
    <w:rsid w:val="00054949"/>
    <w:rsid w:val="00054AE4"/>
    <w:rsid w:val="00054B00"/>
    <w:rsid w:val="00055007"/>
    <w:rsid w:val="0005539E"/>
    <w:rsid w:val="00055577"/>
    <w:rsid w:val="000555F7"/>
    <w:rsid w:val="00055FB4"/>
    <w:rsid w:val="00056254"/>
    <w:rsid w:val="000572F6"/>
    <w:rsid w:val="000574A4"/>
    <w:rsid w:val="000576DC"/>
    <w:rsid w:val="00060A68"/>
    <w:rsid w:val="00060B79"/>
    <w:rsid w:val="00060E0E"/>
    <w:rsid w:val="00060E9B"/>
    <w:rsid w:val="00061492"/>
    <w:rsid w:val="0006189F"/>
    <w:rsid w:val="00061C0B"/>
    <w:rsid w:val="00062A72"/>
    <w:rsid w:val="00062AFB"/>
    <w:rsid w:val="0006311F"/>
    <w:rsid w:val="00063147"/>
    <w:rsid w:val="000631C9"/>
    <w:rsid w:val="00063335"/>
    <w:rsid w:val="00063375"/>
    <w:rsid w:val="00063421"/>
    <w:rsid w:val="00063537"/>
    <w:rsid w:val="00063567"/>
    <w:rsid w:val="00063989"/>
    <w:rsid w:val="00064144"/>
    <w:rsid w:val="00064379"/>
    <w:rsid w:val="00064BBE"/>
    <w:rsid w:val="00064ED4"/>
    <w:rsid w:val="00064EE7"/>
    <w:rsid w:val="00065109"/>
    <w:rsid w:val="000656AE"/>
    <w:rsid w:val="00065948"/>
    <w:rsid w:val="00065D2E"/>
    <w:rsid w:val="00065E26"/>
    <w:rsid w:val="00065F58"/>
    <w:rsid w:val="00065F64"/>
    <w:rsid w:val="0006661C"/>
    <w:rsid w:val="000667D4"/>
    <w:rsid w:val="00066A99"/>
    <w:rsid w:val="00066CCD"/>
    <w:rsid w:val="00066DB9"/>
    <w:rsid w:val="00066F15"/>
    <w:rsid w:val="00066F3F"/>
    <w:rsid w:val="000671F4"/>
    <w:rsid w:val="000675E8"/>
    <w:rsid w:val="0006777A"/>
    <w:rsid w:val="00067907"/>
    <w:rsid w:val="0006794A"/>
    <w:rsid w:val="00067A45"/>
    <w:rsid w:val="00067C06"/>
    <w:rsid w:val="00067CAA"/>
    <w:rsid w:val="00070426"/>
    <w:rsid w:val="00070595"/>
    <w:rsid w:val="0007137D"/>
    <w:rsid w:val="00071B30"/>
    <w:rsid w:val="00071E10"/>
    <w:rsid w:val="000723C4"/>
    <w:rsid w:val="0007250F"/>
    <w:rsid w:val="000728E4"/>
    <w:rsid w:val="00072950"/>
    <w:rsid w:val="00072B08"/>
    <w:rsid w:val="00072E33"/>
    <w:rsid w:val="00072EC2"/>
    <w:rsid w:val="0007301F"/>
    <w:rsid w:val="0007331B"/>
    <w:rsid w:val="00073528"/>
    <w:rsid w:val="00073AA7"/>
    <w:rsid w:val="00074050"/>
    <w:rsid w:val="00074B51"/>
    <w:rsid w:val="00074D64"/>
    <w:rsid w:val="00075258"/>
    <w:rsid w:val="00075B70"/>
    <w:rsid w:val="00075F24"/>
    <w:rsid w:val="00076012"/>
    <w:rsid w:val="000763C9"/>
    <w:rsid w:val="00076886"/>
    <w:rsid w:val="00076BDF"/>
    <w:rsid w:val="00076BE4"/>
    <w:rsid w:val="000770A8"/>
    <w:rsid w:val="000778B9"/>
    <w:rsid w:val="00077969"/>
    <w:rsid w:val="00077A6A"/>
    <w:rsid w:val="00077C65"/>
    <w:rsid w:val="00077D31"/>
    <w:rsid w:val="00077D96"/>
    <w:rsid w:val="00077FF1"/>
    <w:rsid w:val="0008076D"/>
    <w:rsid w:val="000813FD"/>
    <w:rsid w:val="000826F1"/>
    <w:rsid w:val="0008286D"/>
    <w:rsid w:val="00082AF9"/>
    <w:rsid w:val="000834BE"/>
    <w:rsid w:val="000835D7"/>
    <w:rsid w:val="00083AED"/>
    <w:rsid w:val="00083D89"/>
    <w:rsid w:val="00083FF3"/>
    <w:rsid w:val="000840A3"/>
    <w:rsid w:val="00084212"/>
    <w:rsid w:val="00084B79"/>
    <w:rsid w:val="0008558A"/>
    <w:rsid w:val="0008566F"/>
    <w:rsid w:val="00085842"/>
    <w:rsid w:val="00085C8F"/>
    <w:rsid w:val="00086064"/>
    <w:rsid w:val="000860EB"/>
    <w:rsid w:val="000861CE"/>
    <w:rsid w:val="00086EC5"/>
    <w:rsid w:val="00086ED7"/>
    <w:rsid w:val="000873F0"/>
    <w:rsid w:val="000874EE"/>
    <w:rsid w:val="00087500"/>
    <w:rsid w:val="00087506"/>
    <w:rsid w:val="0008754B"/>
    <w:rsid w:val="000877E2"/>
    <w:rsid w:val="00087889"/>
    <w:rsid w:val="00087A52"/>
    <w:rsid w:val="00087B73"/>
    <w:rsid w:val="00087BE4"/>
    <w:rsid w:val="00087E1A"/>
    <w:rsid w:val="00087EB9"/>
    <w:rsid w:val="00090063"/>
    <w:rsid w:val="00090096"/>
    <w:rsid w:val="0009086B"/>
    <w:rsid w:val="0009087A"/>
    <w:rsid w:val="00090C20"/>
    <w:rsid w:val="00091716"/>
    <w:rsid w:val="00091C06"/>
    <w:rsid w:val="00091EA8"/>
    <w:rsid w:val="000921D9"/>
    <w:rsid w:val="00092598"/>
    <w:rsid w:val="0009297E"/>
    <w:rsid w:val="00092BCB"/>
    <w:rsid w:val="0009333A"/>
    <w:rsid w:val="000934E9"/>
    <w:rsid w:val="000935BD"/>
    <w:rsid w:val="00093644"/>
    <w:rsid w:val="000938AE"/>
    <w:rsid w:val="00094082"/>
    <w:rsid w:val="000940FE"/>
    <w:rsid w:val="00094252"/>
    <w:rsid w:val="00094475"/>
    <w:rsid w:val="000947ED"/>
    <w:rsid w:val="00094865"/>
    <w:rsid w:val="0009491F"/>
    <w:rsid w:val="00094BF9"/>
    <w:rsid w:val="00094C71"/>
    <w:rsid w:val="00094F5A"/>
    <w:rsid w:val="000959D3"/>
    <w:rsid w:val="00095D46"/>
    <w:rsid w:val="00095DF1"/>
    <w:rsid w:val="00096061"/>
    <w:rsid w:val="00096090"/>
    <w:rsid w:val="000963F6"/>
    <w:rsid w:val="0009699E"/>
    <w:rsid w:val="00096BFA"/>
    <w:rsid w:val="00096C81"/>
    <w:rsid w:val="00097121"/>
    <w:rsid w:val="0009736C"/>
    <w:rsid w:val="000973F4"/>
    <w:rsid w:val="000976E7"/>
    <w:rsid w:val="000A004C"/>
    <w:rsid w:val="000A005A"/>
    <w:rsid w:val="000A024E"/>
    <w:rsid w:val="000A066F"/>
    <w:rsid w:val="000A0882"/>
    <w:rsid w:val="000A08AE"/>
    <w:rsid w:val="000A0BDB"/>
    <w:rsid w:val="000A169F"/>
    <w:rsid w:val="000A195B"/>
    <w:rsid w:val="000A1B13"/>
    <w:rsid w:val="000A1D4C"/>
    <w:rsid w:val="000A1DD9"/>
    <w:rsid w:val="000A1E78"/>
    <w:rsid w:val="000A2090"/>
    <w:rsid w:val="000A25DE"/>
    <w:rsid w:val="000A2D67"/>
    <w:rsid w:val="000A2E00"/>
    <w:rsid w:val="000A32BA"/>
    <w:rsid w:val="000A32BC"/>
    <w:rsid w:val="000A342C"/>
    <w:rsid w:val="000A36FB"/>
    <w:rsid w:val="000A3D0B"/>
    <w:rsid w:val="000A3E6D"/>
    <w:rsid w:val="000A4606"/>
    <w:rsid w:val="000A4A61"/>
    <w:rsid w:val="000A4FCE"/>
    <w:rsid w:val="000A5056"/>
    <w:rsid w:val="000A5413"/>
    <w:rsid w:val="000A580D"/>
    <w:rsid w:val="000A5E54"/>
    <w:rsid w:val="000A69CD"/>
    <w:rsid w:val="000A6BF5"/>
    <w:rsid w:val="000A6EE2"/>
    <w:rsid w:val="000A7080"/>
    <w:rsid w:val="000A72A1"/>
    <w:rsid w:val="000A7380"/>
    <w:rsid w:val="000A74F3"/>
    <w:rsid w:val="000A795A"/>
    <w:rsid w:val="000A7E18"/>
    <w:rsid w:val="000B00E0"/>
    <w:rsid w:val="000B0355"/>
    <w:rsid w:val="000B0749"/>
    <w:rsid w:val="000B0B3C"/>
    <w:rsid w:val="000B0C02"/>
    <w:rsid w:val="000B1283"/>
    <w:rsid w:val="000B15E0"/>
    <w:rsid w:val="000B17A0"/>
    <w:rsid w:val="000B214F"/>
    <w:rsid w:val="000B240D"/>
    <w:rsid w:val="000B26C2"/>
    <w:rsid w:val="000B27F3"/>
    <w:rsid w:val="000B2DE4"/>
    <w:rsid w:val="000B2DEC"/>
    <w:rsid w:val="000B2E33"/>
    <w:rsid w:val="000B35B3"/>
    <w:rsid w:val="000B368D"/>
    <w:rsid w:val="000B4275"/>
    <w:rsid w:val="000B45EC"/>
    <w:rsid w:val="000B4A44"/>
    <w:rsid w:val="000B4ADD"/>
    <w:rsid w:val="000B4E47"/>
    <w:rsid w:val="000B506C"/>
    <w:rsid w:val="000B50E7"/>
    <w:rsid w:val="000B523B"/>
    <w:rsid w:val="000B52EA"/>
    <w:rsid w:val="000B573E"/>
    <w:rsid w:val="000B5B63"/>
    <w:rsid w:val="000B6270"/>
    <w:rsid w:val="000B6836"/>
    <w:rsid w:val="000B698F"/>
    <w:rsid w:val="000B6B64"/>
    <w:rsid w:val="000B6B82"/>
    <w:rsid w:val="000B74CD"/>
    <w:rsid w:val="000B7757"/>
    <w:rsid w:val="000B7B6A"/>
    <w:rsid w:val="000C0AC5"/>
    <w:rsid w:val="000C0AE4"/>
    <w:rsid w:val="000C0C27"/>
    <w:rsid w:val="000C1815"/>
    <w:rsid w:val="000C191A"/>
    <w:rsid w:val="000C191F"/>
    <w:rsid w:val="000C1B1E"/>
    <w:rsid w:val="000C2914"/>
    <w:rsid w:val="000C296F"/>
    <w:rsid w:val="000C29B2"/>
    <w:rsid w:val="000C2C0A"/>
    <w:rsid w:val="000C3239"/>
    <w:rsid w:val="000C3259"/>
    <w:rsid w:val="000C382C"/>
    <w:rsid w:val="000C4963"/>
    <w:rsid w:val="000C501D"/>
    <w:rsid w:val="000C55AE"/>
    <w:rsid w:val="000C57B1"/>
    <w:rsid w:val="000C59B0"/>
    <w:rsid w:val="000C5C8F"/>
    <w:rsid w:val="000C5C9D"/>
    <w:rsid w:val="000C601D"/>
    <w:rsid w:val="000C6306"/>
    <w:rsid w:val="000C6412"/>
    <w:rsid w:val="000C7FB8"/>
    <w:rsid w:val="000D009F"/>
    <w:rsid w:val="000D02D2"/>
    <w:rsid w:val="000D0890"/>
    <w:rsid w:val="000D0F6E"/>
    <w:rsid w:val="000D1318"/>
    <w:rsid w:val="000D14CD"/>
    <w:rsid w:val="000D15A2"/>
    <w:rsid w:val="000D177D"/>
    <w:rsid w:val="000D1A36"/>
    <w:rsid w:val="000D1C1E"/>
    <w:rsid w:val="000D1F30"/>
    <w:rsid w:val="000D228F"/>
    <w:rsid w:val="000D29EE"/>
    <w:rsid w:val="000D2C58"/>
    <w:rsid w:val="000D2E67"/>
    <w:rsid w:val="000D36AD"/>
    <w:rsid w:val="000D36C0"/>
    <w:rsid w:val="000D3B63"/>
    <w:rsid w:val="000D44DA"/>
    <w:rsid w:val="000D44F1"/>
    <w:rsid w:val="000D485E"/>
    <w:rsid w:val="000D4DFF"/>
    <w:rsid w:val="000D4F3A"/>
    <w:rsid w:val="000D53E1"/>
    <w:rsid w:val="000D5579"/>
    <w:rsid w:val="000D5997"/>
    <w:rsid w:val="000D5ACC"/>
    <w:rsid w:val="000D5D95"/>
    <w:rsid w:val="000D65A7"/>
    <w:rsid w:val="000D69BF"/>
    <w:rsid w:val="000D6A28"/>
    <w:rsid w:val="000D6B1E"/>
    <w:rsid w:val="000D789E"/>
    <w:rsid w:val="000D7971"/>
    <w:rsid w:val="000D7996"/>
    <w:rsid w:val="000E02A3"/>
    <w:rsid w:val="000E02AD"/>
    <w:rsid w:val="000E02AE"/>
    <w:rsid w:val="000E03BC"/>
    <w:rsid w:val="000E0503"/>
    <w:rsid w:val="000E0643"/>
    <w:rsid w:val="000E0BC7"/>
    <w:rsid w:val="000E13FE"/>
    <w:rsid w:val="000E1A4C"/>
    <w:rsid w:val="000E2309"/>
    <w:rsid w:val="000E2690"/>
    <w:rsid w:val="000E2A89"/>
    <w:rsid w:val="000E32CE"/>
    <w:rsid w:val="000E33A9"/>
    <w:rsid w:val="000E33EB"/>
    <w:rsid w:val="000E3720"/>
    <w:rsid w:val="000E382A"/>
    <w:rsid w:val="000E39EB"/>
    <w:rsid w:val="000E3B77"/>
    <w:rsid w:val="000E3F77"/>
    <w:rsid w:val="000E3FEF"/>
    <w:rsid w:val="000E45B3"/>
    <w:rsid w:val="000E4975"/>
    <w:rsid w:val="000E4B72"/>
    <w:rsid w:val="000E4E2F"/>
    <w:rsid w:val="000E504C"/>
    <w:rsid w:val="000E521C"/>
    <w:rsid w:val="000E52DA"/>
    <w:rsid w:val="000E5641"/>
    <w:rsid w:val="000E5896"/>
    <w:rsid w:val="000E5949"/>
    <w:rsid w:val="000E5DFF"/>
    <w:rsid w:val="000E6147"/>
    <w:rsid w:val="000E614B"/>
    <w:rsid w:val="000E6294"/>
    <w:rsid w:val="000E631F"/>
    <w:rsid w:val="000E63EF"/>
    <w:rsid w:val="000E663E"/>
    <w:rsid w:val="000E66E2"/>
    <w:rsid w:val="000E6BF2"/>
    <w:rsid w:val="000E7160"/>
    <w:rsid w:val="000E735B"/>
    <w:rsid w:val="000E759B"/>
    <w:rsid w:val="000E7718"/>
    <w:rsid w:val="000E7807"/>
    <w:rsid w:val="000E7AD0"/>
    <w:rsid w:val="000E7D19"/>
    <w:rsid w:val="000F1ABD"/>
    <w:rsid w:val="000F1C4B"/>
    <w:rsid w:val="000F1F62"/>
    <w:rsid w:val="000F23E1"/>
    <w:rsid w:val="000F240A"/>
    <w:rsid w:val="000F241C"/>
    <w:rsid w:val="000F24D6"/>
    <w:rsid w:val="000F2625"/>
    <w:rsid w:val="000F2A02"/>
    <w:rsid w:val="000F2A21"/>
    <w:rsid w:val="000F2AB6"/>
    <w:rsid w:val="000F2B59"/>
    <w:rsid w:val="000F2E3D"/>
    <w:rsid w:val="000F2F2E"/>
    <w:rsid w:val="000F312D"/>
    <w:rsid w:val="000F32BC"/>
    <w:rsid w:val="000F33DF"/>
    <w:rsid w:val="000F3448"/>
    <w:rsid w:val="000F3541"/>
    <w:rsid w:val="000F3B9D"/>
    <w:rsid w:val="000F4049"/>
    <w:rsid w:val="000F41D0"/>
    <w:rsid w:val="000F42B8"/>
    <w:rsid w:val="000F463D"/>
    <w:rsid w:val="000F4A78"/>
    <w:rsid w:val="000F4EE1"/>
    <w:rsid w:val="000F55CC"/>
    <w:rsid w:val="000F5A67"/>
    <w:rsid w:val="000F5A9F"/>
    <w:rsid w:val="000F5B14"/>
    <w:rsid w:val="000F5DF6"/>
    <w:rsid w:val="000F6561"/>
    <w:rsid w:val="000F66D4"/>
    <w:rsid w:val="000F70C6"/>
    <w:rsid w:val="000F7135"/>
    <w:rsid w:val="000F7286"/>
    <w:rsid w:val="000F7432"/>
    <w:rsid w:val="000F7451"/>
    <w:rsid w:val="000F752D"/>
    <w:rsid w:val="000F75F7"/>
    <w:rsid w:val="000F79C7"/>
    <w:rsid w:val="0010027C"/>
    <w:rsid w:val="001006D1"/>
    <w:rsid w:val="00100BAC"/>
    <w:rsid w:val="0010101F"/>
    <w:rsid w:val="0010169B"/>
    <w:rsid w:val="001019CC"/>
    <w:rsid w:val="00101A7C"/>
    <w:rsid w:val="00102161"/>
    <w:rsid w:val="001025FE"/>
    <w:rsid w:val="00102978"/>
    <w:rsid w:val="00102A63"/>
    <w:rsid w:val="00104038"/>
    <w:rsid w:val="00104429"/>
    <w:rsid w:val="00104765"/>
    <w:rsid w:val="001047E2"/>
    <w:rsid w:val="001047FB"/>
    <w:rsid w:val="00104C78"/>
    <w:rsid w:val="00105243"/>
    <w:rsid w:val="00105615"/>
    <w:rsid w:val="0010582D"/>
    <w:rsid w:val="0010588A"/>
    <w:rsid w:val="00105B00"/>
    <w:rsid w:val="00105FE1"/>
    <w:rsid w:val="0010687B"/>
    <w:rsid w:val="00106892"/>
    <w:rsid w:val="00107075"/>
    <w:rsid w:val="001070C2"/>
    <w:rsid w:val="0010734C"/>
    <w:rsid w:val="0010736B"/>
    <w:rsid w:val="001075BE"/>
    <w:rsid w:val="00107A79"/>
    <w:rsid w:val="00107C76"/>
    <w:rsid w:val="00110153"/>
    <w:rsid w:val="001108B5"/>
    <w:rsid w:val="001108F0"/>
    <w:rsid w:val="00110CC1"/>
    <w:rsid w:val="00110E75"/>
    <w:rsid w:val="001111B3"/>
    <w:rsid w:val="0011159C"/>
    <w:rsid w:val="001118C3"/>
    <w:rsid w:val="00111BD3"/>
    <w:rsid w:val="00111DF7"/>
    <w:rsid w:val="001122E0"/>
    <w:rsid w:val="001128CD"/>
    <w:rsid w:val="00113165"/>
    <w:rsid w:val="0011329D"/>
    <w:rsid w:val="00113458"/>
    <w:rsid w:val="00113500"/>
    <w:rsid w:val="001135CF"/>
    <w:rsid w:val="00113E80"/>
    <w:rsid w:val="001141BA"/>
    <w:rsid w:val="0011466E"/>
    <w:rsid w:val="001147D3"/>
    <w:rsid w:val="00114A3C"/>
    <w:rsid w:val="0011538D"/>
    <w:rsid w:val="001154E9"/>
    <w:rsid w:val="001156E6"/>
    <w:rsid w:val="0011580D"/>
    <w:rsid w:val="00115A41"/>
    <w:rsid w:val="00115DDA"/>
    <w:rsid w:val="00116402"/>
    <w:rsid w:val="00116469"/>
    <w:rsid w:val="00116664"/>
    <w:rsid w:val="00116871"/>
    <w:rsid w:val="00116CCF"/>
    <w:rsid w:val="00116D3A"/>
    <w:rsid w:val="00117500"/>
    <w:rsid w:val="0011750D"/>
    <w:rsid w:val="00117B94"/>
    <w:rsid w:val="00117CBF"/>
    <w:rsid w:val="001203C7"/>
    <w:rsid w:val="0012071B"/>
    <w:rsid w:val="001209BB"/>
    <w:rsid w:val="00120C40"/>
    <w:rsid w:val="00120E3D"/>
    <w:rsid w:val="00120F24"/>
    <w:rsid w:val="00121029"/>
    <w:rsid w:val="00121279"/>
    <w:rsid w:val="00121517"/>
    <w:rsid w:val="00121B16"/>
    <w:rsid w:val="00121FA5"/>
    <w:rsid w:val="00122A87"/>
    <w:rsid w:val="0012321B"/>
    <w:rsid w:val="0012335E"/>
    <w:rsid w:val="00123672"/>
    <w:rsid w:val="00123AFF"/>
    <w:rsid w:val="00123B1E"/>
    <w:rsid w:val="00123D90"/>
    <w:rsid w:val="001245B5"/>
    <w:rsid w:val="0012466D"/>
    <w:rsid w:val="00124AEC"/>
    <w:rsid w:val="00124B40"/>
    <w:rsid w:val="00124DC8"/>
    <w:rsid w:val="00125111"/>
    <w:rsid w:val="0012561E"/>
    <w:rsid w:val="00125B18"/>
    <w:rsid w:val="00126086"/>
    <w:rsid w:val="0012684A"/>
    <w:rsid w:val="00126C1C"/>
    <w:rsid w:val="00126C8D"/>
    <w:rsid w:val="00126FCE"/>
    <w:rsid w:val="001271D9"/>
    <w:rsid w:val="00127250"/>
    <w:rsid w:val="00127CFB"/>
    <w:rsid w:val="001300F6"/>
    <w:rsid w:val="00130116"/>
    <w:rsid w:val="001301CC"/>
    <w:rsid w:val="0013024D"/>
    <w:rsid w:val="00130D71"/>
    <w:rsid w:val="00130E09"/>
    <w:rsid w:val="0013123B"/>
    <w:rsid w:val="001312A1"/>
    <w:rsid w:val="00131CA3"/>
    <w:rsid w:val="00132160"/>
    <w:rsid w:val="001324DF"/>
    <w:rsid w:val="00132790"/>
    <w:rsid w:val="0013284F"/>
    <w:rsid w:val="00132896"/>
    <w:rsid w:val="001328EA"/>
    <w:rsid w:val="00132A7B"/>
    <w:rsid w:val="00132C1E"/>
    <w:rsid w:val="00133006"/>
    <w:rsid w:val="00133A04"/>
    <w:rsid w:val="0013438E"/>
    <w:rsid w:val="0013467C"/>
    <w:rsid w:val="00134E90"/>
    <w:rsid w:val="001355E1"/>
    <w:rsid w:val="00135743"/>
    <w:rsid w:val="00135AE0"/>
    <w:rsid w:val="00135BA8"/>
    <w:rsid w:val="00135BEA"/>
    <w:rsid w:val="00135D78"/>
    <w:rsid w:val="00135DAB"/>
    <w:rsid w:val="00136099"/>
    <w:rsid w:val="00136121"/>
    <w:rsid w:val="001361B0"/>
    <w:rsid w:val="0013623D"/>
    <w:rsid w:val="00136ABD"/>
    <w:rsid w:val="00136DCF"/>
    <w:rsid w:val="00136E6B"/>
    <w:rsid w:val="0013738E"/>
    <w:rsid w:val="001374F9"/>
    <w:rsid w:val="001376FE"/>
    <w:rsid w:val="00137732"/>
    <w:rsid w:val="001379D5"/>
    <w:rsid w:val="00137C75"/>
    <w:rsid w:val="00137CA7"/>
    <w:rsid w:val="00137EC0"/>
    <w:rsid w:val="00140143"/>
    <w:rsid w:val="00140219"/>
    <w:rsid w:val="0014043A"/>
    <w:rsid w:val="001405FE"/>
    <w:rsid w:val="00140DD0"/>
    <w:rsid w:val="00140FB0"/>
    <w:rsid w:val="00141D4D"/>
    <w:rsid w:val="0014255E"/>
    <w:rsid w:val="00142660"/>
    <w:rsid w:val="001436F9"/>
    <w:rsid w:val="0014377C"/>
    <w:rsid w:val="00143D14"/>
    <w:rsid w:val="00143F72"/>
    <w:rsid w:val="0014405A"/>
    <w:rsid w:val="0014471F"/>
    <w:rsid w:val="001449FE"/>
    <w:rsid w:val="00144AFF"/>
    <w:rsid w:val="00144D88"/>
    <w:rsid w:val="00145160"/>
    <w:rsid w:val="0014539D"/>
    <w:rsid w:val="0014543C"/>
    <w:rsid w:val="001456C7"/>
    <w:rsid w:val="00145A2A"/>
    <w:rsid w:val="00145C04"/>
    <w:rsid w:val="001464AC"/>
    <w:rsid w:val="0014682F"/>
    <w:rsid w:val="0014696E"/>
    <w:rsid w:val="001469A3"/>
    <w:rsid w:val="00146EED"/>
    <w:rsid w:val="00146F85"/>
    <w:rsid w:val="00147B9C"/>
    <w:rsid w:val="00150045"/>
    <w:rsid w:val="00150405"/>
    <w:rsid w:val="001505B9"/>
    <w:rsid w:val="001507D6"/>
    <w:rsid w:val="00150AD4"/>
    <w:rsid w:val="00150DD1"/>
    <w:rsid w:val="00150F27"/>
    <w:rsid w:val="0015157F"/>
    <w:rsid w:val="0015190A"/>
    <w:rsid w:val="00151B56"/>
    <w:rsid w:val="00151CF2"/>
    <w:rsid w:val="00152CD8"/>
    <w:rsid w:val="00152D4B"/>
    <w:rsid w:val="00152DAA"/>
    <w:rsid w:val="00152DC1"/>
    <w:rsid w:val="00153591"/>
    <w:rsid w:val="00153C00"/>
    <w:rsid w:val="00153C1E"/>
    <w:rsid w:val="00153FA0"/>
    <w:rsid w:val="00154701"/>
    <w:rsid w:val="001547C8"/>
    <w:rsid w:val="00154A63"/>
    <w:rsid w:val="00154A9F"/>
    <w:rsid w:val="00154B40"/>
    <w:rsid w:val="00154CBE"/>
    <w:rsid w:val="00154EFA"/>
    <w:rsid w:val="00155059"/>
    <w:rsid w:val="00155079"/>
    <w:rsid w:val="00155281"/>
    <w:rsid w:val="0015551C"/>
    <w:rsid w:val="00155800"/>
    <w:rsid w:val="00155EDF"/>
    <w:rsid w:val="00156583"/>
    <w:rsid w:val="00156604"/>
    <w:rsid w:val="001568D7"/>
    <w:rsid w:val="00156D99"/>
    <w:rsid w:val="001570F0"/>
    <w:rsid w:val="00157153"/>
    <w:rsid w:val="00157625"/>
    <w:rsid w:val="00157749"/>
    <w:rsid w:val="00157822"/>
    <w:rsid w:val="00157F60"/>
    <w:rsid w:val="001600E2"/>
    <w:rsid w:val="0016031F"/>
    <w:rsid w:val="00160A47"/>
    <w:rsid w:val="00160AE3"/>
    <w:rsid w:val="001616E3"/>
    <w:rsid w:val="00161830"/>
    <w:rsid w:val="00161AC6"/>
    <w:rsid w:val="00161B51"/>
    <w:rsid w:val="00161C6B"/>
    <w:rsid w:val="0016290D"/>
    <w:rsid w:val="00162A05"/>
    <w:rsid w:val="00162AE0"/>
    <w:rsid w:val="00162B59"/>
    <w:rsid w:val="00162EA5"/>
    <w:rsid w:val="00162ECD"/>
    <w:rsid w:val="00162F2A"/>
    <w:rsid w:val="0016331C"/>
    <w:rsid w:val="00163499"/>
    <w:rsid w:val="0016370B"/>
    <w:rsid w:val="00163732"/>
    <w:rsid w:val="00163B85"/>
    <w:rsid w:val="00164873"/>
    <w:rsid w:val="00164AFC"/>
    <w:rsid w:val="00164CEB"/>
    <w:rsid w:val="00164F22"/>
    <w:rsid w:val="00165790"/>
    <w:rsid w:val="00165D66"/>
    <w:rsid w:val="00165F7F"/>
    <w:rsid w:val="001663A1"/>
    <w:rsid w:val="0016642E"/>
    <w:rsid w:val="001665E8"/>
    <w:rsid w:val="001669E4"/>
    <w:rsid w:val="00166FD7"/>
    <w:rsid w:val="00166FE2"/>
    <w:rsid w:val="0016710C"/>
    <w:rsid w:val="001672D1"/>
    <w:rsid w:val="001673AF"/>
    <w:rsid w:val="00167450"/>
    <w:rsid w:val="001674EC"/>
    <w:rsid w:val="001676BB"/>
    <w:rsid w:val="00167E6B"/>
    <w:rsid w:val="001700F2"/>
    <w:rsid w:val="00170526"/>
    <w:rsid w:val="00170C08"/>
    <w:rsid w:val="00170CAC"/>
    <w:rsid w:val="00171010"/>
    <w:rsid w:val="001711DF"/>
    <w:rsid w:val="0017128F"/>
    <w:rsid w:val="00171657"/>
    <w:rsid w:val="001716D8"/>
    <w:rsid w:val="00171BB6"/>
    <w:rsid w:val="00172671"/>
    <w:rsid w:val="00172CB4"/>
    <w:rsid w:val="00172CC1"/>
    <w:rsid w:val="00172FB6"/>
    <w:rsid w:val="0017324E"/>
    <w:rsid w:val="001732B1"/>
    <w:rsid w:val="0017384A"/>
    <w:rsid w:val="00173AD5"/>
    <w:rsid w:val="00173ADC"/>
    <w:rsid w:val="00173B25"/>
    <w:rsid w:val="00173D1F"/>
    <w:rsid w:val="00174136"/>
    <w:rsid w:val="0017417C"/>
    <w:rsid w:val="001744F4"/>
    <w:rsid w:val="001748E0"/>
    <w:rsid w:val="00174AD1"/>
    <w:rsid w:val="00174E02"/>
    <w:rsid w:val="0017502A"/>
    <w:rsid w:val="0017546E"/>
    <w:rsid w:val="001755AA"/>
    <w:rsid w:val="00175A08"/>
    <w:rsid w:val="00175A1F"/>
    <w:rsid w:val="00175F53"/>
    <w:rsid w:val="0017691E"/>
    <w:rsid w:val="00176BBC"/>
    <w:rsid w:val="00176E76"/>
    <w:rsid w:val="00177115"/>
    <w:rsid w:val="00177442"/>
    <w:rsid w:val="0017747A"/>
    <w:rsid w:val="001776FC"/>
    <w:rsid w:val="00177722"/>
    <w:rsid w:val="00177CC1"/>
    <w:rsid w:val="00177CEA"/>
    <w:rsid w:val="0018006F"/>
    <w:rsid w:val="001803D6"/>
    <w:rsid w:val="0018080A"/>
    <w:rsid w:val="00180940"/>
    <w:rsid w:val="001809AD"/>
    <w:rsid w:val="001813D2"/>
    <w:rsid w:val="001817F5"/>
    <w:rsid w:val="00181836"/>
    <w:rsid w:val="00181AF0"/>
    <w:rsid w:val="00181B05"/>
    <w:rsid w:val="001820F3"/>
    <w:rsid w:val="001821A3"/>
    <w:rsid w:val="001822C7"/>
    <w:rsid w:val="001825A8"/>
    <w:rsid w:val="001826BA"/>
    <w:rsid w:val="00182912"/>
    <w:rsid w:val="00182AE2"/>
    <w:rsid w:val="00182B8C"/>
    <w:rsid w:val="00182C54"/>
    <w:rsid w:val="00182DE6"/>
    <w:rsid w:val="00183092"/>
    <w:rsid w:val="0018322B"/>
    <w:rsid w:val="00183A79"/>
    <w:rsid w:val="00183D5B"/>
    <w:rsid w:val="0018444F"/>
    <w:rsid w:val="00184D95"/>
    <w:rsid w:val="001853D2"/>
    <w:rsid w:val="00185D4B"/>
    <w:rsid w:val="00186073"/>
    <w:rsid w:val="001860EA"/>
    <w:rsid w:val="0018690F"/>
    <w:rsid w:val="00186A30"/>
    <w:rsid w:val="00186D9A"/>
    <w:rsid w:val="00187169"/>
    <w:rsid w:val="00187363"/>
    <w:rsid w:val="00187CB8"/>
    <w:rsid w:val="0019015E"/>
    <w:rsid w:val="00190721"/>
    <w:rsid w:val="001909EC"/>
    <w:rsid w:val="00190CDF"/>
    <w:rsid w:val="0019102E"/>
    <w:rsid w:val="001912CD"/>
    <w:rsid w:val="00191A42"/>
    <w:rsid w:val="00191CF7"/>
    <w:rsid w:val="00191E0A"/>
    <w:rsid w:val="00191E1B"/>
    <w:rsid w:val="00192766"/>
    <w:rsid w:val="001928D7"/>
    <w:rsid w:val="00192EFE"/>
    <w:rsid w:val="001935A3"/>
    <w:rsid w:val="001935C8"/>
    <w:rsid w:val="00193706"/>
    <w:rsid w:val="00193760"/>
    <w:rsid w:val="001939A2"/>
    <w:rsid w:val="00193CC1"/>
    <w:rsid w:val="0019415A"/>
    <w:rsid w:val="001946E6"/>
    <w:rsid w:val="00194914"/>
    <w:rsid w:val="00194FE2"/>
    <w:rsid w:val="00194FE6"/>
    <w:rsid w:val="00195535"/>
    <w:rsid w:val="00195A69"/>
    <w:rsid w:val="00195AB9"/>
    <w:rsid w:val="00196378"/>
    <w:rsid w:val="0019671E"/>
    <w:rsid w:val="00196B0D"/>
    <w:rsid w:val="00197150"/>
    <w:rsid w:val="00197470"/>
    <w:rsid w:val="00197885"/>
    <w:rsid w:val="001979F9"/>
    <w:rsid w:val="00197FED"/>
    <w:rsid w:val="001A08AD"/>
    <w:rsid w:val="001A0985"/>
    <w:rsid w:val="001A0BDF"/>
    <w:rsid w:val="001A0FCB"/>
    <w:rsid w:val="001A1219"/>
    <w:rsid w:val="001A1263"/>
    <w:rsid w:val="001A128A"/>
    <w:rsid w:val="001A1446"/>
    <w:rsid w:val="001A170C"/>
    <w:rsid w:val="001A191B"/>
    <w:rsid w:val="001A196B"/>
    <w:rsid w:val="001A216E"/>
    <w:rsid w:val="001A2236"/>
    <w:rsid w:val="001A243B"/>
    <w:rsid w:val="001A2A72"/>
    <w:rsid w:val="001A2EF0"/>
    <w:rsid w:val="001A3206"/>
    <w:rsid w:val="001A3762"/>
    <w:rsid w:val="001A38F3"/>
    <w:rsid w:val="001A3A10"/>
    <w:rsid w:val="001A3EFA"/>
    <w:rsid w:val="001A46A9"/>
    <w:rsid w:val="001A4BE2"/>
    <w:rsid w:val="001A51DE"/>
    <w:rsid w:val="001A51E8"/>
    <w:rsid w:val="001A54B5"/>
    <w:rsid w:val="001A54CD"/>
    <w:rsid w:val="001A57BC"/>
    <w:rsid w:val="001A585E"/>
    <w:rsid w:val="001A5C34"/>
    <w:rsid w:val="001A628C"/>
    <w:rsid w:val="001A6809"/>
    <w:rsid w:val="001A681E"/>
    <w:rsid w:val="001A6F64"/>
    <w:rsid w:val="001A6F74"/>
    <w:rsid w:val="001A7DA2"/>
    <w:rsid w:val="001A7DC0"/>
    <w:rsid w:val="001B0277"/>
    <w:rsid w:val="001B09FF"/>
    <w:rsid w:val="001B0AD9"/>
    <w:rsid w:val="001B0BF0"/>
    <w:rsid w:val="001B0D44"/>
    <w:rsid w:val="001B0F4E"/>
    <w:rsid w:val="001B12F1"/>
    <w:rsid w:val="001B16DE"/>
    <w:rsid w:val="001B199D"/>
    <w:rsid w:val="001B1BB0"/>
    <w:rsid w:val="001B1FE8"/>
    <w:rsid w:val="001B2145"/>
    <w:rsid w:val="001B21B6"/>
    <w:rsid w:val="001B269C"/>
    <w:rsid w:val="001B2741"/>
    <w:rsid w:val="001B280A"/>
    <w:rsid w:val="001B28A5"/>
    <w:rsid w:val="001B29D7"/>
    <w:rsid w:val="001B2CE2"/>
    <w:rsid w:val="001B2DA4"/>
    <w:rsid w:val="001B2EC4"/>
    <w:rsid w:val="001B3713"/>
    <w:rsid w:val="001B3AA2"/>
    <w:rsid w:val="001B4011"/>
    <w:rsid w:val="001B41E2"/>
    <w:rsid w:val="001B45ED"/>
    <w:rsid w:val="001B45EF"/>
    <w:rsid w:val="001B46E0"/>
    <w:rsid w:val="001B4932"/>
    <w:rsid w:val="001B4A02"/>
    <w:rsid w:val="001B4B06"/>
    <w:rsid w:val="001B4D09"/>
    <w:rsid w:val="001B4EA4"/>
    <w:rsid w:val="001B544A"/>
    <w:rsid w:val="001B568C"/>
    <w:rsid w:val="001B5AB9"/>
    <w:rsid w:val="001B5CC3"/>
    <w:rsid w:val="001B6C24"/>
    <w:rsid w:val="001B6D6F"/>
    <w:rsid w:val="001B6E0D"/>
    <w:rsid w:val="001B73C5"/>
    <w:rsid w:val="001B7B22"/>
    <w:rsid w:val="001B7C5E"/>
    <w:rsid w:val="001B7DBE"/>
    <w:rsid w:val="001C0E4A"/>
    <w:rsid w:val="001C0E93"/>
    <w:rsid w:val="001C140B"/>
    <w:rsid w:val="001C15A9"/>
    <w:rsid w:val="001C16A9"/>
    <w:rsid w:val="001C2122"/>
    <w:rsid w:val="001C2414"/>
    <w:rsid w:val="001C26AC"/>
    <w:rsid w:val="001C28FA"/>
    <w:rsid w:val="001C29F7"/>
    <w:rsid w:val="001C2D26"/>
    <w:rsid w:val="001C3257"/>
    <w:rsid w:val="001C3583"/>
    <w:rsid w:val="001C383B"/>
    <w:rsid w:val="001C3854"/>
    <w:rsid w:val="001C38B6"/>
    <w:rsid w:val="001C3A9D"/>
    <w:rsid w:val="001C3B3C"/>
    <w:rsid w:val="001C3BCB"/>
    <w:rsid w:val="001C3CA1"/>
    <w:rsid w:val="001C3D5C"/>
    <w:rsid w:val="001C40A0"/>
    <w:rsid w:val="001C4531"/>
    <w:rsid w:val="001C459C"/>
    <w:rsid w:val="001C4659"/>
    <w:rsid w:val="001C4E2C"/>
    <w:rsid w:val="001C52C3"/>
    <w:rsid w:val="001C53C6"/>
    <w:rsid w:val="001C5454"/>
    <w:rsid w:val="001C54CC"/>
    <w:rsid w:val="001C5C0E"/>
    <w:rsid w:val="001C5C63"/>
    <w:rsid w:val="001C5E59"/>
    <w:rsid w:val="001C6145"/>
    <w:rsid w:val="001C632F"/>
    <w:rsid w:val="001C64E4"/>
    <w:rsid w:val="001C6512"/>
    <w:rsid w:val="001C65A9"/>
    <w:rsid w:val="001C66C6"/>
    <w:rsid w:val="001C68A2"/>
    <w:rsid w:val="001C6C68"/>
    <w:rsid w:val="001C6F5D"/>
    <w:rsid w:val="001C73B3"/>
    <w:rsid w:val="001C7430"/>
    <w:rsid w:val="001C74B5"/>
    <w:rsid w:val="001C754B"/>
    <w:rsid w:val="001C7CDF"/>
    <w:rsid w:val="001C7F67"/>
    <w:rsid w:val="001D013A"/>
    <w:rsid w:val="001D0F78"/>
    <w:rsid w:val="001D15C4"/>
    <w:rsid w:val="001D184C"/>
    <w:rsid w:val="001D1FFF"/>
    <w:rsid w:val="001D21D1"/>
    <w:rsid w:val="001D2B35"/>
    <w:rsid w:val="001D3B89"/>
    <w:rsid w:val="001D3E48"/>
    <w:rsid w:val="001D46A1"/>
    <w:rsid w:val="001D494F"/>
    <w:rsid w:val="001D4D60"/>
    <w:rsid w:val="001D58B6"/>
    <w:rsid w:val="001D5908"/>
    <w:rsid w:val="001D59EE"/>
    <w:rsid w:val="001D5BE2"/>
    <w:rsid w:val="001D5DE1"/>
    <w:rsid w:val="001D5F9B"/>
    <w:rsid w:val="001D6171"/>
    <w:rsid w:val="001D65C4"/>
    <w:rsid w:val="001D6725"/>
    <w:rsid w:val="001D6EEF"/>
    <w:rsid w:val="001D6F54"/>
    <w:rsid w:val="001D7182"/>
    <w:rsid w:val="001D73A8"/>
    <w:rsid w:val="001D77DA"/>
    <w:rsid w:val="001D7A2A"/>
    <w:rsid w:val="001D7BE2"/>
    <w:rsid w:val="001E0040"/>
    <w:rsid w:val="001E0234"/>
    <w:rsid w:val="001E049A"/>
    <w:rsid w:val="001E0630"/>
    <w:rsid w:val="001E0C38"/>
    <w:rsid w:val="001E1B31"/>
    <w:rsid w:val="001E2024"/>
    <w:rsid w:val="001E2090"/>
    <w:rsid w:val="001E223E"/>
    <w:rsid w:val="001E2408"/>
    <w:rsid w:val="001E25EB"/>
    <w:rsid w:val="001E28E1"/>
    <w:rsid w:val="001E2BCE"/>
    <w:rsid w:val="001E2C97"/>
    <w:rsid w:val="001E2D3D"/>
    <w:rsid w:val="001E360C"/>
    <w:rsid w:val="001E41C4"/>
    <w:rsid w:val="001E4282"/>
    <w:rsid w:val="001E439E"/>
    <w:rsid w:val="001E4566"/>
    <w:rsid w:val="001E4AB3"/>
    <w:rsid w:val="001E50ED"/>
    <w:rsid w:val="001E5117"/>
    <w:rsid w:val="001E518A"/>
    <w:rsid w:val="001E521D"/>
    <w:rsid w:val="001E526B"/>
    <w:rsid w:val="001E5758"/>
    <w:rsid w:val="001E5BFC"/>
    <w:rsid w:val="001E5CCD"/>
    <w:rsid w:val="001E5ED5"/>
    <w:rsid w:val="001E600D"/>
    <w:rsid w:val="001E676D"/>
    <w:rsid w:val="001E6B11"/>
    <w:rsid w:val="001E6C97"/>
    <w:rsid w:val="001E6FAE"/>
    <w:rsid w:val="001E7978"/>
    <w:rsid w:val="001E7A44"/>
    <w:rsid w:val="001E7B95"/>
    <w:rsid w:val="001E7E71"/>
    <w:rsid w:val="001F0158"/>
    <w:rsid w:val="001F0E3A"/>
    <w:rsid w:val="001F0E5C"/>
    <w:rsid w:val="001F128E"/>
    <w:rsid w:val="001F1424"/>
    <w:rsid w:val="001F20C7"/>
    <w:rsid w:val="001F22DB"/>
    <w:rsid w:val="001F24C7"/>
    <w:rsid w:val="001F271D"/>
    <w:rsid w:val="001F294D"/>
    <w:rsid w:val="001F2FB7"/>
    <w:rsid w:val="001F3959"/>
    <w:rsid w:val="001F3B6D"/>
    <w:rsid w:val="001F3DC9"/>
    <w:rsid w:val="001F4130"/>
    <w:rsid w:val="001F4275"/>
    <w:rsid w:val="001F43C8"/>
    <w:rsid w:val="001F4551"/>
    <w:rsid w:val="001F45F9"/>
    <w:rsid w:val="001F48AA"/>
    <w:rsid w:val="001F49B5"/>
    <w:rsid w:val="001F4D5B"/>
    <w:rsid w:val="001F4E7D"/>
    <w:rsid w:val="001F4FD4"/>
    <w:rsid w:val="001F5419"/>
    <w:rsid w:val="001F5442"/>
    <w:rsid w:val="001F55FD"/>
    <w:rsid w:val="001F5760"/>
    <w:rsid w:val="001F5AF9"/>
    <w:rsid w:val="001F645C"/>
    <w:rsid w:val="001F6502"/>
    <w:rsid w:val="001F6666"/>
    <w:rsid w:val="001F6E94"/>
    <w:rsid w:val="001F6F4D"/>
    <w:rsid w:val="001F7423"/>
    <w:rsid w:val="001F7D41"/>
    <w:rsid w:val="001F7E61"/>
    <w:rsid w:val="001F7E83"/>
    <w:rsid w:val="001F7ED2"/>
    <w:rsid w:val="00200684"/>
    <w:rsid w:val="0020122B"/>
    <w:rsid w:val="002012FD"/>
    <w:rsid w:val="00201325"/>
    <w:rsid w:val="00201547"/>
    <w:rsid w:val="00201EE3"/>
    <w:rsid w:val="0020243B"/>
    <w:rsid w:val="0020265D"/>
    <w:rsid w:val="0020269E"/>
    <w:rsid w:val="0020275E"/>
    <w:rsid w:val="00202B71"/>
    <w:rsid w:val="00202BDB"/>
    <w:rsid w:val="00202DA3"/>
    <w:rsid w:val="002034B8"/>
    <w:rsid w:val="00203766"/>
    <w:rsid w:val="00203786"/>
    <w:rsid w:val="002037F0"/>
    <w:rsid w:val="00203CD1"/>
    <w:rsid w:val="00204333"/>
    <w:rsid w:val="00204987"/>
    <w:rsid w:val="00204E82"/>
    <w:rsid w:val="00204FAC"/>
    <w:rsid w:val="00204FD8"/>
    <w:rsid w:val="0020524C"/>
    <w:rsid w:val="00205307"/>
    <w:rsid w:val="002053DD"/>
    <w:rsid w:val="002056CD"/>
    <w:rsid w:val="002056DD"/>
    <w:rsid w:val="00205739"/>
    <w:rsid w:val="00205CD4"/>
    <w:rsid w:val="00205DDF"/>
    <w:rsid w:val="002067D4"/>
    <w:rsid w:val="00206822"/>
    <w:rsid w:val="00206ADA"/>
    <w:rsid w:val="00206B32"/>
    <w:rsid w:val="00206C90"/>
    <w:rsid w:val="00207670"/>
    <w:rsid w:val="00207876"/>
    <w:rsid w:val="00207A7C"/>
    <w:rsid w:val="00207DFE"/>
    <w:rsid w:val="00210A12"/>
    <w:rsid w:val="00210B69"/>
    <w:rsid w:val="00211378"/>
    <w:rsid w:val="002119DE"/>
    <w:rsid w:val="00211AC9"/>
    <w:rsid w:val="00212355"/>
    <w:rsid w:val="0021237E"/>
    <w:rsid w:val="0021289B"/>
    <w:rsid w:val="00212907"/>
    <w:rsid w:val="00212E0B"/>
    <w:rsid w:val="0021326C"/>
    <w:rsid w:val="00213277"/>
    <w:rsid w:val="00213281"/>
    <w:rsid w:val="002132E6"/>
    <w:rsid w:val="00213499"/>
    <w:rsid w:val="00213E02"/>
    <w:rsid w:val="00213E0D"/>
    <w:rsid w:val="002142D6"/>
    <w:rsid w:val="00214321"/>
    <w:rsid w:val="002145BA"/>
    <w:rsid w:val="002146F5"/>
    <w:rsid w:val="00214EE4"/>
    <w:rsid w:val="0021549F"/>
    <w:rsid w:val="002155EE"/>
    <w:rsid w:val="0021614F"/>
    <w:rsid w:val="0021674B"/>
    <w:rsid w:val="00216776"/>
    <w:rsid w:val="00216E3A"/>
    <w:rsid w:val="00216F45"/>
    <w:rsid w:val="00217656"/>
    <w:rsid w:val="00217A2E"/>
    <w:rsid w:val="00217BB8"/>
    <w:rsid w:val="00217E86"/>
    <w:rsid w:val="00220030"/>
    <w:rsid w:val="00220673"/>
    <w:rsid w:val="00220903"/>
    <w:rsid w:val="0022092B"/>
    <w:rsid w:val="00220B9B"/>
    <w:rsid w:val="00220D18"/>
    <w:rsid w:val="00221500"/>
    <w:rsid w:val="0022160A"/>
    <w:rsid w:val="0022177F"/>
    <w:rsid w:val="002217A4"/>
    <w:rsid w:val="00221851"/>
    <w:rsid w:val="00221B21"/>
    <w:rsid w:val="002220D7"/>
    <w:rsid w:val="0022234B"/>
    <w:rsid w:val="0022252A"/>
    <w:rsid w:val="002226F5"/>
    <w:rsid w:val="00222A6D"/>
    <w:rsid w:val="00222C7E"/>
    <w:rsid w:val="00222CC6"/>
    <w:rsid w:val="00222EE5"/>
    <w:rsid w:val="00222EEE"/>
    <w:rsid w:val="00222FE3"/>
    <w:rsid w:val="0022364E"/>
    <w:rsid w:val="00223712"/>
    <w:rsid w:val="00223753"/>
    <w:rsid w:val="00223B7F"/>
    <w:rsid w:val="00225DF3"/>
    <w:rsid w:val="00225E6B"/>
    <w:rsid w:val="00226577"/>
    <w:rsid w:val="0022662C"/>
    <w:rsid w:val="00227257"/>
    <w:rsid w:val="002275F2"/>
    <w:rsid w:val="00227F18"/>
    <w:rsid w:val="00230375"/>
    <w:rsid w:val="00230B91"/>
    <w:rsid w:val="00231007"/>
    <w:rsid w:val="00231408"/>
    <w:rsid w:val="002315BE"/>
    <w:rsid w:val="002316B9"/>
    <w:rsid w:val="00231A8E"/>
    <w:rsid w:val="00231F76"/>
    <w:rsid w:val="00232363"/>
    <w:rsid w:val="00232401"/>
    <w:rsid w:val="0023240E"/>
    <w:rsid w:val="0023282E"/>
    <w:rsid w:val="0023293D"/>
    <w:rsid w:val="00233101"/>
    <w:rsid w:val="00233505"/>
    <w:rsid w:val="00233777"/>
    <w:rsid w:val="0023392D"/>
    <w:rsid w:val="00233FA7"/>
    <w:rsid w:val="002343F1"/>
    <w:rsid w:val="0023440D"/>
    <w:rsid w:val="00234A6F"/>
    <w:rsid w:val="00234FDC"/>
    <w:rsid w:val="00235122"/>
    <w:rsid w:val="002352D7"/>
    <w:rsid w:val="00235BF6"/>
    <w:rsid w:val="00235C7F"/>
    <w:rsid w:val="00235C8D"/>
    <w:rsid w:val="00235D60"/>
    <w:rsid w:val="00235E05"/>
    <w:rsid w:val="00235FCA"/>
    <w:rsid w:val="002366D3"/>
    <w:rsid w:val="00236B80"/>
    <w:rsid w:val="00236DFE"/>
    <w:rsid w:val="00236FD5"/>
    <w:rsid w:val="002372FB"/>
    <w:rsid w:val="002401C2"/>
    <w:rsid w:val="0024031C"/>
    <w:rsid w:val="002403A0"/>
    <w:rsid w:val="002404A7"/>
    <w:rsid w:val="002405C3"/>
    <w:rsid w:val="002412A5"/>
    <w:rsid w:val="002415DA"/>
    <w:rsid w:val="0024188C"/>
    <w:rsid w:val="002418B0"/>
    <w:rsid w:val="00241964"/>
    <w:rsid w:val="002420EE"/>
    <w:rsid w:val="00242120"/>
    <w:rsid w:val="0024342A"/>
    <w:rsid w:val="002438BE"/>
    <w:rsid w:val="00243DE8"/>
    <w:rsid w:val="00243E28"/>
    <w:rsid w:val="00244A47"/>
    <w:rsid w:val="002450CF"/>
    <w:rsid w:val="00245325"/>
    <w:rsid w:val="0024540F"/>
    <w:rsid w:val="002464EB"/>
    <w:rsid w:val="002467E7"/>
    <w:rsid w:val="00247595"/>
    <w:rsid w:val="0024793D"/>
    <w:rsid w:val="00247CF3"/>
    <w:rsid w:val="00247E2F"/>
    <w:rsid w:val="002500D5"/>
    <w:rsid w:val="00250A96"/>
    <w:rsid w:val="00250EF3"/>
    <w:rsid w:val="00251019"/>
    <w:rsid w:val="0025127D"/>
    <w:rsid w:val="002512D7"/>
    <w:rsid w:val="00251304"/>
    <w:rsid w:val="00251948"/>
    <w:rsid w:val="00251EBD"/>
    <w:rsid w:val="002520CF"/>
    <w:rsid w:val="002526EA"/>
    <w:rsid w:val="0025296D"/>
    <w:rsid w:val="00252A17"/>
    <w:rsid w:val="00252C84"/>
    <w:rsid w:val="00252FBE"/>
    <w:rsid w:val="002539D2"/>
    <w:rsid w:val="00253A58"/>
    <w:rsid w:val="00253E6D"/>
    <w:rsid w:val="0025415D"/>
    <w:rsid w:val="0025442C"/>
    <w:rsid w:val="0025469B"/>
    <w:rsid w:val="00254AD7"/>
    <w:rsid w:val="00254F64"/>
    <w:rsid w:val="002553AA"/>
    <w:rsid w:val="00255643"/>
    <w:rsid w:val="002558EC"/>
    <w:rsid w:val="0025590F"/>
    <w:rsid w:val="00255C0A"/>
    <w:rsid w:val="002561E0"/>
    <w:rsid w:val="00256AE7"/>
    <w:rsid w:val="00256B39"/>
    <w:rsid w:val="00256F31"/>
    <w:rsid w:val="002576D5"/>
    <w:rsid w:val="0025797A"/>
    <w:rsid w:val="002579FF"/>
    <w:rsid w:val="002602A9"/>
    <w:rsid w:val="002602FD"/>
    <w:rsid w:val="002604F2"/>
    <w:rsid w:val="00260A1A"/>
    <w:rsid w:val="00260A1E"/>
    <w:rsid w:val="002610DA"/>
    <w:rsid w:val="00261278"/>
    <w:rsid w:val="00261320"/>
    <w:rsid w:val="0026154A"/>
    <w:rsid w:val="002617BA"/>
    <w:rsid w:val="00261D3C"/>
    <w:rsid w:val="00261D5A"/>
    <w:rsid w:val="00262695"/>
    <w:rsid w:val="00262DB9"/>
    <w:rsid w:val="00262EA0"/>
    <w:rsid w:val="0026307C"/>
    <w:rsid w:val="0026383D"/>
    <w:rsid w:val="0026388F"/>
    <w:rsid w:val="00263B83"/>
    <w:rsid w:val="00263CB7"/>
    <w:rsid w:val="00263D57"/>
    <w:rsid w:val="00264090"/>
    <w:rsid w:val="00264106"/>
    <w:rsid w:val="0026411F"/>
    <w:rsid w:val="0026459B"/>
    <w:rsid w:val="0026474F"/>
    <w:rsid w:val="00264EF8"/>
    <w:rsid w:val="00264F7A"/>
    <w:rsid w:val="0026533B"/>
    <w:rsid w:val="002656C9"/>
    <w:rsid w:val="00265733"/>
    <w:rsid w:val="0026604D"/>
    <w:rsid w:val="0026607D"/>
    <w:rsid w:val="00266111"/>
    <w:rsid w:val="002662C8"/>
    <w:rsid w:val="002666F5"/>
    <w:rsid w:val="0026696D"/>
    <w:rsid w:val="00266D94"/>
    <w:rsid w:val="00266DAC"/>
    <w:rsid w:val="0026715E"/>
    <w:rsid w:val="0026739A"/>
    <w:rsid w:val="0026782A"/>
    <w:rsid w:val="002701BA"/>
    <w:rsid w:val="00270537"/>
    <w:rsid w:val="00270630"/>
    <w:rsid w:val="00270CB1"/>
    <w:rsid w:val="00271637"/>
    <w:rsid w:val="00271D89"/>
    <w:rsid w:val="00271F02"/>
    <w:rsid w:val="00271F63"/>
    <w:rsid w:val="0027278D"/>
    <w:rsid w:val="00272AF7"/>
    <w:rsid w:val="00272BBB"/>
    <w:rsid w:val="00272DA7"/>
    <w:rsid w:val="00272FE3"/>
    <w:rsid w:val="00273070"/>
    <w:rsid w:val="002732C3"/>
    <w:rsid w:val="002737E1"/>
    <w:rsid w:val="00273967"/>
    <w:rsid w:val="00273FFC"/>
    <w:rsid w:val="00274208"/>
    <w:rsid w:val="00274849"/>
    <w:rsid w:val="00274851"/>
    <w:rsid w:val="002749CE"/>
    <w:rsid w:val="00274CC0"/>
    <w:rsid w:val="00274DF1"/>
    <w:rsid w:val="00274E8B"/>
    <w:rsid w:val="002755CB"/>
    <w:rsid w:val="00275825"/>
    <w:rsid w:val="002758EB"/>
    <w:rsid w:val="002759FC"/>
    <w:rsid w:val="0027641F"/>
    <w:rsid w:val="00276486"/>
    <w:rsid w:val="00276DD5"/>
    <w:rsid w:val="00276E69"/>
    <w:rsid w:val="002772D0"/>
    <w:rsid w:val="002774D8"/>
    <w:rsid w:val="00277639"/>
    <w:rsid w:val="00277752"/>
    <w:rsid w:val="00277A97"/>
    <w:rsid w:val="00277B27"/>
    <w:rsid w:val="0028010E"/>
    <w:rsid w:val="002806E1"/>
    <w:rsid w:val="002812E3"/>
    <w:rsid w:val="00281377"/>
    <w:rsid w:val="002815AE"/>
    <w:rsid w:val="0028193D"/>
    <w:rsid w:val="0028208A"/>
    <w:rsid w:val="00282162"/>
    <w:rsid w:val="00282232"/>
    <w:rsid w:val="002825EB"/>
    <w:rsid w:val="00283130"/>
    <w:rsid w:val="00283141"/>
    <w:rsid w:val="00283512"/>
    <w:rsid w:val="002837C9"/>
    <w:rsid w:val="002839BF"/>
    <w:rsid w:val="00283DAF"/>
    <w:rsid w:val="002842B5"/>
    <w:rsid w:val="002842DB"/>
    <w:rsid w:val="00284F42"/>
    <w:rsid w:val="0028524B"/>
    <w:rsid w:val="002857AF"/>
    <w:rsid w:val="00285925"/>
    <w:rsid w:val="00285AC2"/>
    <w:rsid w:val="00285C57"/>
    <w:rsid w:val="00285FC1"/>
    <w:rsid w:val="00286498"/>
    <w:rsid w:val="002864A4"/>
    <w:rsid w:val="002864F6"/>
    <w:rsid w:val="0028666C"/>
    <w:rsid w:val="00286FDD"/>
    <w:rsid w:val="00287144"/>
    <w:rsid w:val="00287DB6"/>
    <w:rsid w:val="0029003F"/>
    <w:rsid w:val="002907FB"/>
    <w:rsid w:val="00290FF1"/>
    <w:rsid w:val="002914E5"/>
    <w:rsid w:val="002915C7"/>
    <w:rsid w:val="002916D2"/>
    <w:rsid w:val="002918A0"/>
    <w:rsid w:val="00291995"/>
    <w:rsid w:val="00291AB9"/>
    <w:rsid w:val="00291D81"/>
    <w:rsid w:val="00291FA1"/>
    <w:rsid w:val="00292244"/>
    <w:rsid w:val="00292316"/>
    <w:rsid w:val="0029297A"/>
    <w:rsid w:val="00292DA9"/>
    <w:rsid w:val="0029320D"/>
    <w:rsid w:val="0029344E"/>
    <w:rsid w:val="002936B1"/>
    <w:rsid w:val="0029373B"/>
    <w:rsid w:val="00293F0F"/>
    <w:rsid w:val="00294017"/>
    <w:rsid w:val="00294B20"/>
    <w:rsid w:val="00294EB0"/>
    <w:rsid w:val="00294FCD"/>
    <w:rsid w:val="00295115"/>
    <w:rsid w:val="002952FE"/>
    <w:rsid w:val="0029541E"/>
    <w:rsid w:val="00295783"/>
    <w:rsid w:val="00295DCA"/>
    <w:rsid w:val="002965AE"/>
    <w:rsid w:val="00296A0E"/>
    <w:rsid w:val="00296A78"/>
    <w:rsid w:val="00296E7C"/>
    <w:rsid w:val="00296FC4"/>
    <w:rsid w:val="0029732D"/>
    <w:rsid w:val="00297414"/>
    <w:rsid w:val="00297474"/>
    <w:rsid w:val="0029750B"/>
    <w:rsid w:val="00297B1F"/>
    <w:rsid w:val="00297BA8"/>
    <w:rsid w:val="00297D9D"/>
    <w:rsid w:val="002A0505"/>
    <w:rsid w:val="002A09D4"/>
    <w:rsid w:val="002A0B2F"/>
    <w:rsid w:val="002A0D3A"/>
    <w:rsid w:val="002A0E38"/>
    <w:rsid w:val="002A0EFD"/>
    <w:rsid w:val="002A0F28"/>
    <w:rsid w:val="002A10E1"/>
    <w:rsid w:val="002A15EB"/>
    <w:rsid w:val="002A1A39"/>
    <w:rsid w:val="002A2051"/>
    <w:rsid w:val="002A216D"/>
    <w:rsid w:val="002A239B"/>
    <w:rsid w:val="002A246E"/>
    <w:rsid w:val="002A2707"/>
    <w:rsid w:val="002A2B45"/>
    <w:rsid w:val="002A3145"/>
    <w:rsid w:val="002A3311"/>
    <w:rsid w:val="002A3948"/>
    <w:rsid w:val="002A3A70"/>
    <w:rsid w:val="002A3AC3"/>
    <w:rsid w:val="002A3DEF"/>
    <w:rsid w:val="002A4781"/>
    <w:rsid w:val="002A492D"/>
    <w:rsid w:val="002A4FAF"/>
    <w:rsid w:val="002A5005"/>
    <w:rsid w:val="002A5A65"/>
    <w:rsid w:val="002A61C8"/>
    <w:rsid w:val="002A62C0"/>
    <w:rsid w:val="002A6602"/>
    <w:rsid w:val="002A6DCB"/>
    <w:rsid w:val="002A7016"/>
    <w:rsid w:val="002A718F"/>
    <w:rsid w:val="002A7390"/>
    <w:rsid w:val="002A7538"/>
    <w:rsid w:val="002A756C"/>
    <w:rsid w:val="002A7BE5"/>
    <w:rsid w:val="002A7E6E"/>
    <w:rsid w:val="002B11A5"/>
    <w:rsid w:val="002B1603"/>
    <w:rsid w:val="002B1609"/>
    <w:rsid w:val="002B16EF"/>
    <w:rsid w:val="002B1A03"/>
    <w:rsid w:val="002B1EE4"/>
    <w:rsid w:val="002B212C"/>
    <w:rsid w:val="002B2539"/>
    <w:rsid w:val="002B29B5"/>
    <w:rsid w:val="002B2A3F"/>
    <w:rsid w:val="002B307C"/>
    <w:rsid w:val="002B31D4"/>
    <w:rsid w:val="002B38C1"/>
    <w:rsid w:val="002B40BD"/>
    <w:rsid w:val="002B42C0"/>
    <w:rsid w:val="002B481F"/>
    <w:rsid w:val="002B492B"/>
    <w:rsid w:val="002B5079"/>
    <w:rsid w:val="002B50C1"/>
    <w:rsid w:val="002B5AA3"/>
    <w:rsid w:val="002B5ADB"/>
    <w:rsid w:val="002B5B0D"/>
    <w:rsid w:val="002B62AA"/>
    <w:rsid w:val="002B64DF"/>
    <w:rsid w:val="002B66AB"/>
    <w:rsid w:val="002B676F"/>
    <w:rsid w:val="002B6D54"/>
    <w:rsid w:val="002B6EC7"/>
    <w:rsid w:val="002B70A1"/>
    <w:rsid w:val="002B722E"/>
    <w:rsid w:val="002B743F"/>
    <w:rsid w:val="002B7530"/>
    <w:rsid w:val="002B76AF"/>
    <w:rsid w:val="002B775F"/>
    <w:rsid w:val="002B7B9C"/>
    <w:rsid w:val="002B7FFB"/>
    <w:rsid w:val="002C0039"/>
    <w:rsid w:val="002C039A"/>
    <w:rsid w:val="002C052A"/>
    <w:rsid w:val="002C0AF1"/>
    <w:rsid w:val="002C1082"/>
    <w:rsid w:val="002C251A"/>
    <w:rsid w:val="002C29B8"/>
    <w:rsid w:val="002C385A"/>
    <w:rsid w:val="002C3B97"/>
    <w:rsid w:val="002C3BEE"/>
    <w:rsid w:val="002C3EF5"/>
    <w:rsid w:val="002C4005"/>
    <w:rsid w:val="002C45B6"/>
    <w:rsid w:val="002C49AB"/>
    <w:rsid w:val="002C49B9"/>
    <w:rsid w:val="002C5424"/>
    <w:rsid w:val="002C5A6B"/>
    <w:rsid w:val="002C5BA2"/>
    <w:rsid w:val="002C5E57"/>
    <w:rsid w:val="002C610A"/>
    <w:rsid w:val="002C651B"/>
    <w:rsid w:val="002C670F"/>
    <w:rsid w:val="002C7C95"/>
    <w:rsid w:val="002C7DA7"/>
    <w:rsid w:val="002D018C"/>
    <w:rsid w:val="002D01C4"/>
    <w:rsid w:val="002D096C"/>
    <w:rsid w:val="002D0A0D"/>
    <w:rsid w:val="002D0B0B"/>
    <w:rsid w:val="002D0F41"/>
    <w:rsid w:val="002D102D"/>
    <w:rsid w:val="002D1267"/>
    <w:rsid w:val="002D17A9"/>
    <w:rsid w:val="002D1A85"/>
    <w:rsid w:val="002D1B0D"/>
    <w:rsid w:val="002D1CD1"/>
    <w:rsid w:val="002D2255"/>
    <w:rsid w:val="002D22AB"/>
    <w:rsid w:val="002D26C6"/>
    <w:rsid w:val="002D2A2E"/>
    <w:rsid w:val="002D2FA2"/>
    <w:rsid w:val="002D2FC7"/>
    <w:rsid w:val="002D313E"/>
    <w:rsid w:val="002D313F"/>
    <w:rsid w:val="002D31D9"/>
    <w:rsid w:val="002D33CF"/>
    <w:rsid w:val="002D362F"/>
    <w:rsid w:val="002D3887"/>
    <w:rsid w:val="002D3FD3"/>
    <w:rsid w:val="002D4045"/>
    <w:rsid w:val="002D45FE"/>
    <w:rsid w:val="002D4BEE"/>
    <w:rsid w:val="002D5352"/>
    <w:rsid w:val="002D55A6"/>
    <w:rsid w:val="002D564B"/>
    <w:rsid w:val="002D56C7"/>
    <w:rsid w:val="002D5BBB"/>
    <w:rsid w:val="002D631C"/>
    <w:rsid w:val="002D6745"/>
    <w:rsid w:val="002D6A38"/>
    <w:rsid w:val="002D6B55"/>
    <w:rsid w:val="002D6B80"/>
    <w:rsid w:val="002D6D61"/>
    <w:rsid w:val="002D7057"/>
    <w:rsid w:val="002D732A"/>
    <w:rsid w:val="002D7363"/>
    <w:rsid w:val="002D75E6"/>
    <w:rsid w:val="002D7639"/>
    <w:rsid w:val="002D76FA"/>
    <w:rsid w:val="002D7B21"/>
    <w:rsid w:val="002D7B6C"/>
    <w:rsid w:val="002D7B90"/>
    <w:rsid w:val="002E0632"/>
    <w:rsid w:val="002E0673"/>
    <w:rsid w:val="002E0C1C"/>
    <w:rsid w:val="002E0F23"/>
    <w:rsid w:val="002E0F63"/>
    <w:rsid w:val="002E0FAD"/>
    <w:rsid w:val="002E1186"/>
    <w:rsid w:val="002E1470"/>
    <w:rsid w:val="002E1C59"/>
    <w:rsid w:val="002E1FC0"/>
    <w:rsid w:val="002E282B"/>
    <w:rsid w:val="002E28A2"/>
    <w:rsid w:val="002E29D2"/>
    <w:rsid w:val="002E2ABB"/>
    <w:rsid w:val="002E35B9"/>
    <w:rsid w:val="002E3CC8"/>
    <w:rsid w:val="002E3F51"/>
    <w:rsid w:val="002E4558"/>
    <w:rsid w:val="002E4833"/>
    <w:rsid w:val="002E4953"/>
    <w:rsid w:val="002E4975"/>
    <w:rsid w:val="002E4E19"/>
    <w:rsid w:val="002E4E1B"/>
    <w:rsid w:val="002E5002"/>
    <w:rsid w:val="002E55E5"/>
    <w:rsid w:val="002E5688"/>
    <w:rsid w:val="002E5A97"/>
    <w:rsid w:val="002E5E10"/>
    <w:rsid w:val="002E5E66"/>
    <w:rsid w:val="002E61B2"/>
    <w:rsid w:val="002E6205"/>
    <w:rsid w:val="002E6C31"/>
    <w:rsid w:val="002E6D09"/>
    <w:rsid w:val="002E6DF7"/>
    <w:rsid w:val="002E708A"/>
    <w:rsid w:val="002E772C"/>
    <w:rsid w:val="002E7D5E"/>
    <w:rsid w:val="002E7E9F"/>
    <w:rsid w:val="002E7FD7"/>
    <w:rsid w:val="002F04D7"/>
    <w:rsid w:val="002F0D5B"/>
    <w:rsid w:val="002F0DAA"/>
    <w:rsid w:val="002F180A"/>
    <w:rsid w:val="002F1AAC"/>
    <w:rsid w:val="002F1C6C"/>
    <w:rsid w:val="002F1FBE"/>
    <w:rsid w:val="002F2CC2"/>
    <w:rsid w:val="002F30E8"/>
    <w:rsid w:val="002F30FF"/>
    <w:rsid w:val="002F3181"/>
    <w:rsid w:val="002F3183"/>
    <w:rsid w:val="002F3220"/>
    <w:rsid w:val="002F3322"/>
    <w:rsid w:val="002F3A20"/>
    <w:rsid w:val="002F46BC"/>
    <w:rsid w:val="002F4774"/>
    <w:rsid w:val="002F47E8"/>
    <w:rsid w:val="002F53D0"/>
    <w:rsid w:val="002F5795"/>
    <w:rsid w:val="002F57BD"/>
    <w:rsid w:val="002F57F2"/>
    <w:rsid w:val="002F5CC5"/>
    <w:rsid w:val="002F615B"/>
    <w:rsid w:val="002F63EC"/>
    <w:rsid w:val="002F6505"/>
    <w:rsid w:val="002F68A9"/>
    <w:rsid w:val="002F707D"/>
    <w:rsid w:val="002F74D2"/>
    <w:rsid w:val="002F76DD"/>
    <w:rsid w:val="002F7909"/>
    <w:rsid w:val="002F7D7E"/>
    <w:rsid w:val="003000C4"/>
    <w:rsid w:val="00300191"/>
    <w:rsid w:val="003001B2"/>
    <w:rsid w:val="003009C1"/>
    <w:rsid w:val="00300DEB"/>
    <w:rsid w:val="003014C0"/>
    <w:rsid w:val="003018AB"/>
    <w:rsid w:val="00301BE2"/>
    <w:rsid w:val="00301C41"/>
    <w:rsid w:val="0030283D"/>
    <w:rsid w:val="00302AD6"/>
    <w:rsid w:val="00302B95"/>
    <w:rsid w:val="00302C6F"/>
    <w:rsid w:val="00302DAF"/>
    <w:rsid w:val="003030F7"/>
    <w:rsid w:val="00303699"/>
    <w:rsid w:val="003036E3"/>
    <w:rsid w:val="00303B88"/>
    <w:rsid w:val="00304509"/>
    <w:rsid w:val="00304999"/>
    <w:rsid w:val="00304A1D"/>
    <w:rsid w:val="00305D43"/>
    <w:rsid w:val="00305D59"/>
    <w:rsid w:val="00305E44"/>
    <w:rsid w:val="003066E4"/>
    <w:rsid w:val="003068C6"/>
    <w:rsid w:val="00306D6F"/>
    <w:rsid w:val="00306E4D"/>
    <w:rsid w:val="00306E62"/>
    <w:rsid w:val="00307A48"/>
    <w:rsid w:val="00307C1F"/>
    <w:rsid w:val="003107F6"/>
    <w:rsid w:val="00310997"/>
    <w:rsid w:val="00310B50"/>
    <w:rsid w:val="00310BE2"/>
    <w:rsid w:val="00310BF1"/>
    <w:rsid w:val="00310DFB"/>
    <w:rsid w:val="00311AE7"/>
    <w:rsid w:val="00311F00"/>
    <w:rsid w:val="00311F47"/>
    <w:rsid w:val="00312594"/>
    <w:rsid w:val="00312797"/>
    <w:rsid w:val="00312D70"/>
    <w:rsid w:val="0031310F"/>
    <w:rsid w:val="0031323A"/>
    <w:rsid w:val="003133B3"/>
    <w:rsid w:val="003139B8"/>
    <w:rsid w:val="00313C2E"/>
    <w:rsid w:val="00313F6B"/>
    <w:rsid w:val="00314056"/>
    <w:rsid w:val="0031419F"/>
    <w:rsid w:val="00314650"/>
    <w:rsid w:val="0031471D"/>
    <w:rsid w:val="0031482D"/>
    <w:rsid w:val="00314DD2"/>
    <w:rsid w:val="00315157"/>
    <w:rsid w:val="00315459"/>
    <w:rsid w:val="00315B21"/>
    <w:rsid w:val="00315C3C"/>
    <w:rsid w:val="00315F6B"/>
    <w:rsid w:val="0031633A"/>
    <w:rsid w:val="0031637E"/>
    <w:rsid w:val="00316675"/>
    <w:rsid w:val="00316DF2"/>
    <w:rsid w:val="00316EC3"/>
    <w:rsid w:val="00317449"/>
    <w:rsid w:val="003200B6"/>
    <w:rsid w:val="00320147"/>
    <w:rsid w:val="003202D1"/>
    <w:rsid w:val="0032043A"/>
    <w:rsid w:val="00320473"/>
    <w:rsid w:val="003207F6"/>
    <w:rsid w:val="00320EDA"/>
    <w:rsid w:val="003210FB"/>
    <w:rsid w:val="003215A8"/>
    <w:rsid w:val="003216CD"/>
    <w:rsid w:val="0032189F"/>
    <w:rsid w:val="00321998"/>
    <w:rsid w:val="00321C1E"/>
    <w:rsid w:val="00321DF6"/>
    <w:rsid w:val="003221E5"/>
    <w:rsid w:val="003226B5"/>
    <w:rsid w:val="00322891"/>
    <w:rsid w:val="00322D21"/>
    <w:rsid w:val="00322F22"/>
    <w:rsid w:val="00323281"/>
    <w:rsid w:val="003236A8"/>
    <w:rsid w:val="003237EF"/>
    <w:rsid w:val="00323909"/>
    <w:rsid w:val="00323A79"/>
    <w:rsid w:val="00323CA5"/>
    <w:rsid w:val="0032470E"/>
    <w:rsid w:val="00324A25"/>
    <w:rsid w:val="00324B9C"/>
    <w:rsid w:val="00324DB7"/>
    <w:rsid w:val="003255CB"/>
    <w:rsid w:val="003257AE"/>
    <w:rsid w:val="00325E09"/>
    <w:rsid w:val="00325FF2"/>
    <w:rsid w:val="00326013"/>
    <w:rsid w:val="003261C5"/>
    <w:rsid w:val="003262A8"/>
    <w:rsid w:val="003262B6"/>
    <w:rsid w:val="00326A8B"/>
    <w:rsid w:val="00326B11"/>
    <w:rsid w:val="00326B29"/>
    <w:rsid w:val="00326C04"/>
    <w:rsid w:val="00326C69"/>
    <w:rsid w:val="00326F82"/>
    <w:rsid w:val="003270BB"/>
    <w:rsid w:val="0032712E"/>
    <w:rsid w:val="0032717B"/>
    <w:rsid w:val="003271DE"/>
    <w:rsid w:val="003276E6"/>
    <w:rsid w:val="00327F34"/>
    <w:rsid w:val="0033002F"/>
    <w:rsid w:val="00330498"/>
    <w:rsid w:val="0033053E"/>
    <w:rsid w:val="00330679"/>
    <w:rsid w:val="00330727"/>
    <w:rsid w:val="00330B5D"/>
    <w:rsid w:val="00330CED"/>
    <w:rsid w:val="00330D7A"/>
    <w:rsid w:val="003310D6"/>
    <w:rsid w:val="003313F8"/>
    <w:rsid w:val="00331406"/>
    <w:rsid w:val="00331622"/>
    <w:rsid w:val="0033164F"/>
    <w:rsid w:val="0033168C"/>
    <w:rsid w:val="003316D0"/>
    <w:rsid w:val="00331719"/>
    <w:rsid w:val="003324F5"/>
    <w:rsid w:val="0033257A"/>
    <w:rsid w:val="003326DB"/>
    <w:rsid w:val="00332A12"/>
    <w:rsid w:val="00332E83"/>
    <w:rsid w:val="00332E98"/>
    <w:rsid w:val="00333191"/>
    <w:rsid w:val="00333339"/>
    <w:rsid w:val="00333A14"/>
    <w:rsid w:val="00333CFE"/>
    <w:rsid w:val="0033438E"/>
    <w:rsid w:val="003343CE"/>
    <w:rsid w:val="003352C8"/>
    <w:rsid w:val="00335576"/>
    <w:rsid w:val="00335737"/>
    <w:rsid w:val="003359E1"/>
    <w:rsid w:val="00335A2A"/>
    <w:rsid w:val="00335B23"/>
    <w:rsid w:val="00335DDD"/>
    <w:rsid w:val="00336749"/>
    <w:rsid w:val="0033691F"/>
    <w:rsid w:val="00336985"/>
    <w:rsid w:val="00336BAB"/>
    <w:rsid w:val="003376B7"/>
    <w:rsid w:val="00337A87"/>
    <w:rsid w:val="00337C9D"/>
    <w:rsid w:val="00337DF9"/>
    <w:rsid w:val="00337FC8"/>
    <w:rsid w:val="0034020E"/>
    <w:rsid w:val="00340774"/>
    <w:rsid w:val="00340846"/>
    <w:rsid w:val="003409FE"/>
    <w:rsid w:val="00340B02"/>
    <w:rsid w:val="00340B73"/>
    <w:rsid w:val="003411AA"/>
    <w:rsid w:val="0034129A"/>
    <w:rsid w:val="003413E6"/>
    <w:rsid w:val="00341520"/>
    <w:rsid w:val="00341611"/>
    <w:rsid w:val="00341731"/>
    <w:rsid w:val="0034187F"/>
    <w:rsid w:val="00341968"/>
    <w:rsid w:val="003419E2"/>
    <w:rsid w:val="00341D12"/>
    <w:rsid w:val="00341E6C"/>
    <w:rsid w:val="00342235"/>
    <w:rsid w:val="003424E6"/>
    <w:rsid w:val="003428E9"/>
    <w:rsid w:val="00342E91"/>
    <w:rsid w:val="0034377E"/>
    <w:rsid w:val="0034386B"/>
    <w:rsid w:val="003438AC"/>
    <w:rsid w:val="003444A1"/>
    <w:rsid w:val="003445F3"/>
    <w:rsid w:val="00344825"/>
    <w:rsid w:val="00344B41"/>
    <w:rsid w:val="00345299"/>
    <w:rsid w:val="00345339"/>
    <w:rsid w:val="003459B5"/>
    <w:rsid w:val="00345ADF"/>
    <w:rsid w:val="003462B8"/>
    <w:rsid w:val="003466B9"/>
    <w:rsid w:val="00346951"/>
    <w:rsid w:val="00346C57"/>
    <w:rsid w:val="00346D00"/>
    <w:rsid w:val="00346F77"/>
    <w:rsid w:val="00347474"/>
    <w:rsid w:val="00347CE6"/>
    <w:rsid w:val="003503B5"/>
    <w:rsid w:val="003504AD"/>
    <w:rsid w:val="0035061E"/>
    <w:rsid w:val="003506AA"/>
    <w:rsid w:val="00350A95"/>
    <w:rsid w:val="00350B76"/>
    <w:rsid w:val="00350E0B"/>
    <w:rsid w:val="0035125D"/>
    <w:rsid w:val="00351A15"/>
    <w:rsid w:val="00352AAC"/>
    <w:rsid w:val="00352F74"/>
    <w:rsid w:val="00353028"/>
    <w:rsid w:val="00353391"/>
    <w:rsid w:val="00353735"/>
    <w:rsid w:val="00353895"/>
    <w:rsid w:val="00353912"/>
    <w:rsid w:val="00353E56"/>
    <w:rsid w:val="00353F8B"/>
    <w:rsid w:val="00354029"/>
    <w:rsid w:val="00354896"/>
    <w:rsid w:val="00354A49"/>
    <w:rsid w:val="00354BB9"/>
    <w:rsid w:val="00354C7E"/>
    <w:rsid w:val="00354DB5"/>
    <w:rsid w:val="00354E95"/>
    <w:rsid w:val="0035504E"/>
    <w:rsid w:val="00356069"/>
    <w:rsid w:val="00356BCD"/>
    <w:rsid w:val="00357030"/>
    <w:rsid w:val="0035759B"/>
    <w:rsid w:val="003579A9"/>
    <w:rsid w:val="00360136"/>
    <w:rsid w:val="00360538"/>
    <w:rsid w:val="00360B38"/>
    <w:rsid w:val="00360E8F"/>
    <w:rsid w:val="0036115F"/>
    <w:rsid w:val="003613B1"/>
    <w:rsid w:val="0036160D"/>
    <w:rsid w:val="0036163C"/>
    <w:rsid w:val="00361654"/>
    <w:rsid w:val="003616B5"/>
    <w:rsid w:val="00361D0B"/>
    <w:rsid w:val="00361DB3"/>
    <w:rsid w:val="003622A0"/>
    <w:rsid w:val="0036247A"/>
    <w:rsid w:val="00362CAA"/>
    <w:rsid w:val="0036305A"/>
    <w:rsid w:val="00363496"/>
    <w:rsid w:val="00363AEB"/>
    <w:rsid w:val="00363BF1"/>
    <w:rsid w:val="00363E85"/>
    <w:rsid w:val="00363F71"/>
    <w:rsid w:val="00364139"/>
    <w:rsid w:val="003642BF"/>
    <w:rsid w:val="00364393"/>
    <w:rsid w:val="00364403"/>
    <w:rsid w:val="003648FC"/>
    <w:rsid w:val="003649D6"/>
    <w:rsid w:val="00364BAE"/>
    <w:rsid w:val="00364CF1"/>
    <w:rsid w:val="00364EAA"/>
    <w:rsid w:val="003650D8"/>
    <w:rsid w:val="00365664"/>
    <w:rsid w:val="00365900"/>
    <w:rsid w:val="00365D3C"/>
    <w:rsid w:val="00365DEE"/>
    <w:rsid w:val="003663A9"/>
    <w:rsid w:val="00366A26"/>
    <w:rsid w:val="00367073"/>
    <w:rsid w:val="003670BB"/>
    <w:rsid w:val="003670D5"/>
    <w:rsid w:val="00367436"/>
    <w:rsid w:val="003678CB"/>
    <w:rsid w:val="00367B63"/>
    <w:rsid w:val="00367B77"/>
    <w:rsid w:val="00367D5A"/>
    <w:rsid w:val="003708D1"/>
    <w:rsid w:val="00370E08"/>
    <w:rsid w:val="00370E30"/>
    <w:rsid w:val="00371E21"/>
    <w:rsid w:val="00371E75"/>
    <w:rsid w:val="00372053"/>
    <w:rsid w:val="00372232"/>
    <w:rsid w:val="003725B6"/>
    <w:rsid w:val="0037282F"/>
    <w:rsid w:val="00372DDC"/>
    <w:rsid w:val="00373028"/>
    <w:rsid w:val="0037359E"/>
    <w:rsid w:val="003737DE"/>
    <w:rsid w:val="00373BBE"/>
    <w:rsid w:val="00373CF3"/>
    <w:rsid w:val="00374679"/>
    <w:rsid w:val="0037477E"/>
    <w:rsid w:val="003749BF"/>
    <w:rsid w:val="00374A23"/>
    <w:rsid w:val="00374E92"/>
    <w:rsid w:val="00374FFA"/>
    <w:rsid w:val="00375587"/>
    <w:rsid w:val="00375725"/>
    <w:rsid w:val="0037593C"/>
    <w:rsid w:val="00375C06"/>
    <w:rsid w:val="00375C62"/>
    <w:rsid w:val="00376038"/>
    <w:rsid w:val="003760E7"/>
    <w:rsid w:val="003761E9"/>
    <w:rsid w:val="003763E9"/>
    <w:rsid w:val="003764A5"/>
    <w:rsid w:val="0037673A"/>
    <w:rsid w:val="003767C4"/>
    <w:rsid w:val="00376C27"/>
    <w:rsid w:val="00376C6F"/>
    <w:rsid w:val="0037700C"/>
    <w:rsid w:val="0037713A"/>
    <w:rsid w:val="00377189"/>
    <w:rsid w:val="003778E8"/>
    <w:rsid w:val="00377A4F"/>
    <w:rsid w:val="00377C98"/>
    <w:rsid w:val="00377EF5"/>
    <w:rsid w:val="00380606"/>
    <w:rsid w:val="003807D3"/>
    <w:rsid w:val="00380854"/>
    <w:rsid w:val="00380AEF"/>
    <w:rsid w:val="00380E30"/>
    <w:rsid w:val="00380E8F"/>
    <w:rsid w:val="00380FD8"/>
    <w:rsid w:val="00381238"/>
    <w:rsid w:val="003816B4"/>
    <w:rsid w:val="0038206A"/>
    <w:rsid w:val="00382451"/>
    <w:rsid w:val="00382796"/>
    <w:rsid w:val="003828E5"/>
    <w:rsid w:val="00382CF9"/>
    <w:rsid w:val="00382DED"/>
    <w:rsid w:val="003832AF"/>
    <w:rsid w:val="003835BE"/>
    <w:rsid w:val="00383F1F"/>
    <w:rsid w:val="00384433"/>
    <w:rsid w:val="003846CF"/>
    <w:rsid w:val="00384931"/>
    <w:rsid w:val="00384A5C"/>
    <w:rsid w:val="00384DB1"/>
    <w:rsid w:val="00384F1D"/>
    <w:rsid w:val="003854AA"/>
    <w:rsid w:val="00385BA2"/>
    <w:rsid w:val="00385DAE"/>
    <w:rsid w:val="00385DDA"/>
    <w:rsid w:val="00385E48"/>
    <w:rsid w:val="00385E8D"/>
    <w:rsid w:val="00386C8A"/>
    <w:rsid w:val="003875C6"/>
    <w:rsid w:val="00387ABD"/>
    <w:rsid w:val="00387DDC"/>
    <w:rsid w:val="00387F0C"/>
    <w:rsid w:val="003902D4"/>
    <w:rsid w:val="0039034C"/>
    <w:rsid w:val="0039056C"/>
    <w:rsid w:val="00390622"/>
    <w:rsid w:val="00390782"/>
    <w:rsid w:val="00390E83"/>
    <w:rsid w:val="00390FB6"/>
    <w:rsid w:val="0039101A"/>
    <w:rsid w:val="00391049"/>
    <w:rsid w:val="00391087"/>
    <w:rsid w:val="003917F9"/>
    <w:rsid w:val="00391989"/>
    <w:rsid w:val="00392151"/>
    <w:rsid w:val="00392317"/>
    <w:rsid w:val="003931BA"/>
    <w:rsid w:val="0039343C"/>
    <w:rsid w:val="0039362D"/>
    <w:rsid w:val="00393837"/>
    <w:rsid w:val="003938A8"/>
    <w:rsid w:val="003941BD"/>
    <w:rsid w:val="00394279"/>
    <w:rsid w:val="00394E8A"/>
    <w:rsid w:val="00394F41"/>
    <w:rsid w:val="00395659"/>
    <w:rsid w:val="003956CF"/>
    <w:rsid w:val="003957F9"/>
    <w:rsid w:val="00395901"/>
    <w:rsid w:val="003964A7"/>
    <w:rsid w:val="003965E0"/>
    <w:rsid w:val="0039668B"/>
    <w:rsid w:val="00396701"/>
    <w:rsid w:val="003969FA"/>
    <w:rsid w:val="00396A82"/>
    <w:rsid w:val="00396A9A"/>
    <w:rsid w:val="003972BC"/>
    <w:rsid w:val="0039730D"/>
    <w:rsid w:val="00397515"/>
    <w:rsid w:val="003979F0"/>
    <w:rsid w:val="00397A4A"/>
    <w:rsid w:val="003A03AC"/>
    <w:rsid w:val="003A06AE"/>
    <w:rsid w:val="003A09D7"/>
    <w:rsid w:val="003A0CB3"/>
    <w:rsid w:val="003A0E59"/>
    <w:rsid w:val="003A10AA"/>
    <w:rsid w:val="003A14AE"/>
    <w:rsid w:val="003A1A6A"/>
    <w:rsid w:val="003A1E6F"/>
    <w:rsid w:val="003A1E75"/>
    <w:rsid w:val="003A230A"/>
    <w:rsid w:val="003A2BB3"/>
    <w:rsid w:val="003A2BB8"/>
    <w:rsid w:val="003A2BF9"/>
    <w:rsid w:val="003A2EA4"/>
    <w:rsid w:val="003A2F1F"/>
    <w:rsid w:val="003A33D6"/>
    <w:rsid w:val="003A3683"/>
    <w:rsid w:val="003A3C76"/>
    <w:rsid w:val="003A43B7"/>
    <w:rsid w:val="003A465C"/>
    <w:rsid w:val="003A4868"/>
    <w:rsid w:val="003A49AC"/>
    <w:rsid w:val="003A4C6D"/>
    <w:rsid w:val="003A4CF9"/>
    <w:rsid w:val="003A4E2C"/>
    <w:rsid w:val="003A5130"/>
    <w:rsid w:val="003A53DB"/>
    <w:rsid w:val="003A5A9D"/>
    <w:rsid w:val="003A5C63"/>
    <w:rsid w:val="003A5E79"/>
    <w:rsid w:val="003A6658"/>
    <w:rsid w:val="003A6BFC"/>
    <w:rsid w:val="003A7288"/>
    <w:rsid w:val="003A7332"/>
    <w:rsid w:val="003A7692"/>
    <w:rsid w:val="003A7715"/>
    <w:rsid w:val="003B0119"/>
    <w:rsid w:val="003B032E"/>
    <w:rsid w:val="003B0801"/>
    <w:rsid w:val="003B08CD"/>
    <w:rsid w:val="003B0B82"/>
    <w:rsid w:val="003B1144"/>
    <w:rsid w:val="003B12DB"/>
    <w:rsid w:val="003B1468"/>
    <w:rsid w:val="003B1C4B"/>
    <w:rsid w:val="003B1D08"/>
    <w:rsid w:val="003B2D17"/>
    <w:rsid w:val="003B353C"/>
    <w:rsid w:val="003B3D37"/>
    <w:rsid w:val="003B3E50"/>
    <w:rsid w:val="003B486C"/>
    <w:rsid w:val="003B4C7A"/>
    <w:rsid w:val="003B5131"/>
    <w:rsid w:val="003B536E"/>
    <w:rsid w:val="003B549E"/>
    <w:rsid w:val="003B6060"/>
    <w:rsid w:val="003B70BD"/>
    <w:rsid w:val="003B7654"/>
    <w:rsid w:val="003B78B5"/>
    <w:rsid w:val="003B7EEE"/>
    <w:rsid w:val="003B7F22"/>
    <w:rsid w:val="003B7F5F"/>
    <w:rsid w:val="003B7FA0"/>
    <w:rsid w:val="003C0053"/>
    <w:rsid w:val="003C03AE"/>
    <w:rsid w:val="003C06C5"/>
    <w:rsid w:val="003C1046"/>
    <w:rsid w:val="003C1385"/>
    <w:rsid w:val="003C180D"/>
    <w:rsid w:val="003C20C1"/>
    <w:rsid w:val="003C25C9"/>
    <w:rsid w:val="003C2D47"/>
    <w:rsid w:val="003C2F13"/>
    <w:rsid w:val="003C3225"/>
    <w:rsid w:val="003C32AF"/>
    <w:rsid w:val="003C336E"/>
    <w:rsid w:val="003C35C3"/>
    <w:rsid w:val="003C36A0"/>
    <w:rsid w:val="003C3ACC"/>
    <w:rsid w:val="003C3C32"/>
    <w:rsid w:val="003C3E57"/>
    <w:rsid w:val="003C4029"/>
    <w:rsid w:val="003C4106"/>
    <w:rsid w:val="003C41C7"/>
    <w:rsid w:val="003C43C2"/>
    <w:rsid w:val="003C4655"/>
    <w:rsid w:val="003C46A1"/>
    <w:rsid w:val="003C4B9D"/>
    <w:rsid w:val="003C4C96"/>
    <w:rsid w:val="003C54C0"/>
    <w:rsid w:val="003C575F"/>
    <w:rsid w:val="003C5855"/>
    <w:rsid w:val="003C5AA8"/>
    <w:rsid w:val="003C5E9B"/>
    <w:rsid w:val="003C5FAA"/>
    <w:rsid w:val="003C62E2"/>
    <w:rsid w:val="003C65F6"/>
    <w:rsid w:val="003C6696"/>
    <w:rsid w:val="003C68A9"/>
    <w:rsid w:val="003C70B5"/>
    <w:rsid w:val="003C72D9"/>
    <w:rsid w:val="003C7D2D"/>
    <w:rsid w:val="003C7E26"/>
    <w:rsid w:val="003D08A8"/>
    <w:rsid w:val="003D09BC"/>
    <w:rsid w:val="003D0BDA"/>
    <w:rsid w:val="003D17F8"/>
    <w:rsid w:val="003D182E"/>
    <w:rsid w:val="003D183B"/>
    <w:rsid w:val="003D1D08"/>
    <w:rsid w:val="003D1D84"/>
    <w:rsid w:val="003D25D6"/>
    <w:rsid w:val="003D2BBF"/>
    <w:rsid w:val="003D31D5"/>
    <w:rsid w:val="003D3575"/>
    <w:rsid w:val="003D36D3"/>
    <w:rsid w:val="003D38F7"/>
    <w:rsid w:val="003D41AC"/>
    <w:rsid w:val="003D44AA"/>
    <w:rsid w:val="003D47AC"/>
    <w:rsid w:val="003D5132"/>
    <w:rsid w:val="003D5250"/>
    <w:rsid w:val="003D56A8"/>
    <w:rsid w:val="003D5BAA"/>
    <w:rsid w:val="003D7001"/>
    <w:rsid w:val="003D721A"/>
    <w:rsid w:val="003E0072"/>
    <w:rsid w:val="003E0646"/>
    <w:rsid w:val="003E0AF3"/>
    <w:rsid w:val="003E0CF8"/>
    <w:rsid w:val="003E103E"/>
    <w:rsid w:val="003E116F"/>
    <w:rsid w:val="003E1A62"/>
    <w:rsid w:val="003E1C93"/>
    <w:rsid w:val="003E23D5"/>
    <w:rsid w:val="003E293E"/>
    <w:rsid w:val="003E2A8D"/>
    <w:rsid w:val="003E2CAE"/>
    <w:rsid w:val="003E2D6B"/>
    <w:rsid w:val="003E343E"/>
    <w:rsid w:val="003E38A1"/>
    <w:rsid w:val="003E3BB6"/>
    <w:rsid w:val="003E3F27"/>
    <w:rsid w:val="003E4204"/>
    <w:rsid w:val="003E4834"/>
    <w:rsid w:val="003E4F71"/>
    <w:rsid w:val="003E524A"/>
    <w:rsid w:val="003E53DD"/>
    <w:rsid w:val="003E55ED"/>
    <w:rsid w:val="003E5AD1"/>
    <w:rsid w:val="003E5B19"/>
    <w:rsid w:val="003E5C2B"/>
    <w:rsid w:val="003E5CDA"/>
    <w:rsid w:val="003E5DD8"/>
    <w:rsid w:val="003E5DFA"/>
    <w:rsid w:val="003E670E"/>
    <w:rsid w:val="003E699A"/>
    <w:rsid w:val="003E6E4A"/>
    <w:rsid w:val="003E6EEC"/>
    <w:rsid w:val="003E74B5"/>
    <w:rsid w:val="003E76DD"/>
    <w:rsid w:val="003E7A6C"/>
    <w:rsid w:val="003E7DDA"/>
    <w:rsid w:val="003F03E5"/>
    <w:rsid w:val="003F0401"/>
    <w:rsid w:val="003F04EF"/>
    <w:rsid w:val="003F09F7"/>
    <w:rsid w:val="003F0B92"/>
    <w:rsid w:val="003F0BFE"/>
    <w:rsid w:val="003F0FCD"/>
    <w:rsid w:val="003F10AC"/>
    <w:rsid w:val="003F122C"/>
    <w:rsid w:val="003F1690"/>
    <w:rsid w:val="003F1B3A"/>
    <w:rsid w:val="003F1CB8"/>
    <w:rsid w:val="003F21FE"/>
    <w:rsid w:val="003F2275"/>
    <w:rsid w:val="003F236A"/>
    <w:rsid w:val="003F239E"/>
    <w:rsid w:val="003F2527"/>
    <w:rsid w:val="003F265C"/>
    <w:rsid w:val="003F2D74"/>
    <w:rsid w:val="003F31EB"/>
    <w:rsid w:val="003F347D"/>
    <w:rsid w:val="003F34A6"/>
    <w:rsid w:val="003F3801"/>
    <w:rsid w:val="003F397A"/>
    <w:rsid w:val="003F3CE5"/>
    <w:rsid w:val="003F3FC8"/>
    <w:rsid w:val="003F40E1"/>
    <w:rsid w:val="003F41AF"/>
    <w:rsid w:val="003F4CAD"/>
    <w:rsid w:val="003F4D92"/>
    <w:rsid w:val="003F5344"/>
    <w:rsid w:val="003F536A"/>
    <w:rsid w:val="003F5496"/>
    <w:rsid w:val="003F562B"/>
    <w:rsid w:val="003F569A"/>
    <w:rsid w:val="003F5935"/>
    <w:rsid w:val="003F59C7"/>
    <w:rsid w:val="003F5A26"/>
    <w:rsid w:val="003F5D5E"/>
    <w:rsid w:val="003F6442"/>
    <w:rsid w:val="003F64E8"/>
    <w:rsid w:val="003F6664"/>
    <w:rsid w:val="003F6818"/>
    <w:rsid w:val="003F6BB9"/>
    <w:rsid w:val="003F6FF3"/>
    <w:rsid w:val="003F766E"/>
    <w:rsid w:val="003F78B7"/>
    <w:rsid w:val="003F7936"/>
    <w:rsid w:val="003F7AD8"/>
    <w:rsid w:val="003F7BA6"/>
    <w:rsid w:val="00400492"/>
    <w:rsid w:val="0040050B"/>
    <w:rsid w:val="00400886"/>
    <w:rsid w:val="00400924"/>
    <w:rsid w:val="00401158"/>
    <w:rsid w:val="00401499"/>
    <w:rsid w:val="00401EA8"/>
    <w:rsid w:val="004024D8"/>
    <w:rsid w:val="00402547"/>
    <w:rsid w:val="00402624"/>
    <w:rsid w:val="00402726"/>
    <w:rsid w:val="004029D2"/>
    <w:rsid w:val="00402B41"/>
    <w:rsid w:val="00402C7A"/>
    <w:rsid w:val="00402FA5"/>
    <w:rsid w:val="0040318E"/>
    <w:rsid w:val="0040371C"/>
    <w:rsid w:val="00403DFD"/>
    <w:rsid w:val="00404883"/>
    <w:rsid w:val="00404B05"/>
    <w:rsid w:val="00404DD7"/>
    <w:rsid w:val="00404E11"/>
    <w:rsid w:val="00404F9A"/>
    <w:rsid w:val="00405749"/>
    <w:rsid w:val="00405C4C"/>
    <w:rsid w:val="00405C8B"/>
    <w:rsid w:val="00405F24"/>
    <w:rsid w:val="00406040"/>
    <w:rsid w:val="0040604A"/>
    <w:rsid w:val="0040644A"/>
    <w:rsid w:val="004066A6"/>
    <w:rsid w:val="004069A5"/>
    <w:rsid w:val="00406C3A"/>
    <w:rsid w:val="00406CC1"/>
    <w:rsid w:val="00406E64"/>
    <w:rsid w:val="00406E9F"/>
    <w:rsid w:val="00406FBD"/>
    <w:rsid w:val="00407209"/>
    <w:rsid w:val="004100FC"/>
    <w:rsid w:val="00410229"/>
    <w:rsid w:val="00410583"/>
    <w:rsid w:val="00410848"/>
    <w:rsid w:val="004108B3"/>
    <w:rsid w:val="00410FA5"/>
    <w:rsid w:val="00411229"/>
    <w:rsid w:val="004113C2"/>
    <w:rsid w:val="0041140B"/>
    <w:rsid w:val="00412490"/>
    <w:rsid w:val="00412A0D"/>
    <w:rsid w:val="00412A28"/>
    <w:rsid w:val="00412BF5"/>
    <w:rsid w:val="00412E38"/>
    <w:rsid w:val="00413107"/>
    <w:rsid w:val="00413124"/>
    <w:rsid w:val="0041380F"/>
    <w:rsid w:val="0041389F"/>
    <w:rsid w:val="00413E61"/>
    <w:rsid w:val="00413E7C"/>
    <w:rsid w:val="00414162"/>
    <w:rsid w:val="00414544"/>
    <w:rsid w:val="00414666"/>
    <w:rsid w:val="0041478E"/>
    <w:rsid w:val="00414880"/>
    <w:rsid w:val="00414C84"/>
    <w:rsid w:val="00415143"/>
    <w:rsid w:val="0041548E"/>
    <w:rsid w:val="00415505"/>
    <w:rsid w:val="004158BB"/>
    <w:rsid w:val="00415CDC"/>
    <w:rsid w:val="00415D08"/>
    <w:rsid w:val="00415EDC"/>
    <w:rsid w:val="0041648E"/>
    <w:rsid w:val="00416A27"/>
    <w:rsid w:val="004171C3"/>
    <w:rsid w:val="004173E3"/>
    <w:rsid w:val="004176EF"/>
    <w:rsid w:val="00417846"/>
    <w:rsid w:val="00420623"/>
    <w:rsid w:val="004207A5"/>
    <w:rsid w:val="00421154"/>
    <w:rsid w:val="00421389"/>
    <w:rsid w:val="00421651"/>
    <w:rsid w:val="00421AB4"/>
    <w:rsid w:val="00421E46"/>
    <w:rsid w:val="00422314"/>
    <w:rsid w:val="00422B1A"/>
    <w:rsid w:val="00422C42"/>
    <w:rsid w:val="00422EA7"/>
    <w:rsid w:val="004232B6"/>
    <w:rsid w:val="004233CD"/>
    <w:rsid w:val="0042395F"/>
    <w:rsid w:val="004244B7"/>
    <w:rsid w:val="0042461E"/>
    <w:rsid w:val="00424802"/>
    <w:rsid w:val="00425294"/>
    <w:rsid w:val="0042548D"/>
    <w:rsid w:val="004257C1"/>
    <w:rsid w:val="00425843"/>
    <w:rsid w:val="00425BA1"/>
    <w:rsid w:val="00425D46"/>
    <w:rsid w:val="00425F81"/>
    <w:rsid w:val="00426516"/>
    <w:rsid w:val="00426963"/>
    <w:rsid w:val="00426FE1"/>
    <w:rsid w:val="00427161"/>
    <w:rsid w:val="0042797A"/>
    <w:rsid w:val="0042799D"/>
    <w:rsid w:val="00427E04"/>
    <w:rsid w:val="00427F48"/>
    <w:rsid w:val="004300E7"/>
    <w:rsid w:val="00430881"/>
    <w:rsid w:val="00430A91"/>
    <w:rsid w:val="00430B93"/>
    <w:rsid w:val="00430E0F"/>
    <w:rsid w:val="00431153"/>
    <w:rsid w:val="00431284"/>
    <w:rsid w:val="004319AF"/>
    <w:rsid w:val="00431C87"/>
    <w:rsid w:val="00432063"/>
    <w:rsid w:val="00432074"/>
    <w:rsid w:val="00432C3D"/>
    <w:rsid w:val="004331C1"/>
    <w:rsid w:val="0043351C"/>
    <w:rsid w:val="004338A6"/>
    <w:rsid w:val="00433B31"/>
    <w:rsid w:val="00433D2E"/>
    <w:rsid w:val="004343F0"/>
    <w:rsid w:val="004344F4"/>
    <w:rsid w:val="004344F6"/>
    <w:rsid w:val="00434A77"/>
    <w:rsid w:val="00434B13"/>
    <w:rsid w:val="00434BEA"/>
    <w:rsid w:val="00435181"/>
    <w:rsid w:val="00435195"/>
    <w:rsid w:val="00435B77"/>
    <w:rsid w:val="00435D6C"/>
    <w:rsid w:val="00436443"/>
    <w:rsid w:val="00436490"/>
    <w:rsid w:val="004367E1"/>
    <w:rsid w:val="00436D90"/>
    <w:rsid w:val="00437540"/>
    <w:rsid w:val="0043774C"/>
    <w:rsid w:val="00437824"/>
    <w:rsid w:val="00437929"/>
    <w:rsid w:val="00437DF6"/>
    <w:rsid w:val="00440106"/>
    <w:rsid w:val="00440A1C"/>
    <w:rsid w:val="00440B1F"/>
    <w:rsid w:val="00440E26"/>
    <w:rsid w:val="004410F9"/>
    <w:rsid w:val="00441178"/>
    <w:rsid w:val="004411FB"/>
    <w:rsid w:val="00441928"/>
    <w:rsid w:val="00441A63"/>
    <w:rsid w:val="004420B2"/>
    <w:rsid w:val="0044276A"/>
    <w:rsid w:val="0044302A"/>
    <w:rsid w:val="00443284"/>
    <w:rsid w:val="004437A6"/>
    <w:rsid w:val="004448EB"/>
    <w:rsid w:val="00444984"/>
    <w:rsid w:val="00444A40"/>
    <w:rsid w:val="00444B6A"/>
    <w:rsid w:val="00444BFA"/>
    <w:rsid w:val="00444D9F"/>
    <w:rsid w:val="00445394"/>
    <w:rsid w:val="0044598C"/>
    <w:rsid w:val="004459FA"/>
    <w:rsid w:val="00445AA7"/>
    <w:rsid w:val="00445B01"/>
    <w:rsid w:val="00445D2F"/>
    <w:rsid w:val="004460B0"/>
    <w:rsid w:val="00446355"/>
    <w:rsid w:val="004469F4"/>
    <w:rsid w:val="00446DB5"/>
    <w:rsid w:val="0044705C"/>
    <w:rsid w:val="0044733A"/>
    <w:rsid w:val="004474C9"/>
    <w:rsid w:val="00447C17"/>
    <w:rsid w:val="00447E96"/>
    <w:rsid w:val="00447FB5"/>
    <w:rsid w:val="0045006B"/>
    <w:rsid w:val="00450BDE"/>
    <w:rsid w:val="00450E60"/>
    <w:rsid w:val="00451276"/>
    <w:rsid w:val="00451459"/>
    <w:rsid w:val="00451AC3"/>
    <w:rsid w:val="00451D3E"/>
    <w:rsid w:val="004521BB"/>
    <w:rsid w:val="004525DC"/>
    <w:rsid w:val="00452905"/>
    <w:rsid w:val="00452AE1"/>
    <w:rsid w:val="004531E5"/>
    <w:rsid w:val="004536DF"/>
    <w:rsid w:val="004540A2"/>
    <w:rsid w:val="00454589"/>
    <w:rsid w:val="004546AC"/>
    <w:rsid w:val="004547D3"/>
    <w:rsid w:val="00454C51"/>
    <w:rsid w:val="00454F3A"/>
    <w:rsid w:val="00454F8D"/>
    <w:rsid w:val="00455154"/>
    <w:rsid w:val="00455285"/>
    <w:rsid w:val="004557CA"/>
    <w:rsid w:val="004558CD"/>
    <w:rsid w:val="00455AC0"/>
    <w:rsid w:val="00455C29"/>
    <w:rsid w:val="00455C7E"/>
    <w:rsid w:val="004566CD"/>
    <w:rsid w:val="0045685C"/>
    <w:rsid w:val="004571D7"/>
    <w:rsid w:val="00457523"/>
    <w:rsid w:val="0045769A"/>
    <w:rsid w:val="004578FA"/>
    <w:rsid w:val="004579C8"/>
    <w:rsid w:val="00457BC5"/>
    <w:rsid w:val="00457CC6"/>
    <w:rsid w:val="00457D7C"/>
    <w:rsid w:val="00460080"/>
    <w:rsid w:val="0046076A"/>
    <w:rsid w:val="0046081D"/>
    <w:rsid w:val="00460D15"/>
    <w:rsid w:val="00460D56"/>
    <w:rsid w:val="004611CC"/>
    <w:rsid w:val="004614DD"/>
    <w:rsid w:val="004619ED"/>
    <w:rsid w:val="00461AE5"/>
    <w:rsid w:val="00461BB2"/>
    <w:rsid w:val="0046208B"/>
    <w:rsid w:val="004622A7"/>
    <w:rsid w:val="00462A48"/>
    <w:rsid w:val="00462B38"/>
    <w:rsid w:val="00463205"/>
    <w:rsid w:val="00463263"/>
    <w:rsid w:val="0046336B"/>
    <w:rsid w:val="004639D4"/>
    <w:rsid w:val="00463A1A"/>
    <w:rsid w:val="00463BA4"/>
    <w:rsid w:val="0046457B"/>
    <w:rsid w:val="004647DC"/>
    <w:rsid w:val="00464DF1"/>
    <w:rsid w:val="00465715"/>
    <w:rsid w:val="00465817"/>
    <w:rsid w:val="00465973"/>
    <w:rsid w:val="00465CFD"/>
    <w:rsid w:val="00465F76"/>
    <w:rsid w:val="004664B8"/>
    <w:rsid w:val="004665E6"/>
    <w:rsid w:val="00466722"/>
    <w:rsid w:val="00466FF7"/>
    <w:rsid w:val="0046730E"/>
    <w:rsid w:val="004675CA"/>
    <w:rsid w:val="004678D1"/>
    <w:rsid w:val="00467B47"/>
    <w:rsid w:val="00467DED"/>
    <w:rsid w:val="00467E10"/>
    <w:rsid w:val="00470043"/>
    <w:rsid w:val="004702E9"/>
    <w:rsid w:val="00470495"/>
    <w:rsid w:val="0047098E"/>
    <w:rsid w:val="004709C3"/>
    <w:rsid w:val="00470A04"/>
    <w:rsid w:val="00470AD0"/>
    <w:rsid w:val="00470B31"/>
    <w:rsid w:val="00471963"/>
    <w:rsid w:val="00471A45"/>
    <w:rsid w:val="00471CBB"/>
    <w:rsid w:val="0047214C"/>
    <w:rsid w:val="00472868"/>
    <w:rsid w:val="004728C3"/>
    <w:rsid w:val="00472DBC"/>
    <w:rsid w:val="00472DF8"/>
    <w:rsid w:val="00473ECB"/>
    <w:rsid w:val="004742E1"/>
    <w:rsid w:val="00474767"/>
    <w:rsid w:val="00474A9A"/>
    <w:rsid w:val="00474C48"/>
    <w:rsid w:val="00474CD5"/>
    <w:rsid w:val="00476159"/>
    <w:rsid w:val="0047695B"/>
    <w:rsid w:val="00476D5B"/>
    <w:rsid w:val="00476D98"/>
    <w:rsid w:val="0047757D"/>
    <w:rsid w:val="00477C0F"/>
    <w:rsid w:val="00477F5D"/>
    <w:rsid w:val="0048009E"/>
    <w:rsid w:val="00480328"/>
    <w:rsid w:val="004806B1"/>
    <w:rsid w:val="00480B98"/>
    <w:rsid w:val="00480E15"/>
    <w:rsid w:val="0048145A"/>
    <w:rsid w:val="0048154A"/>
    <w:rsid w:val="00481F2A"/>
    <w:rsid w:val="004820AE"/>
    <w:rsid w:val="004829D2"/>
    <w:rsid w:val="00482A14"/>
    <w:rsid w:val="00482AAB"/>
    <w:rsid w:val="00482B68"/>
    <w:rsid w:val="00482DF6"/>
    <w:rsid w:val="00482E06"/>
    <w:rsid w:val="00482FE0"/>
    <w:rsid w:val="004833EB"/>
    <w:rsid w:val="0048346D"/>
    <w:rsid w:val="004838F6"/>
    <w:rsid w:val="00483C4B"/>
    <w:rsid w:val="00483D3F"/>
    <w:rsid w:val="00483EFB"/>
    <w:rsid w:val="00483FFD"/>
    <w:rsid w:val="004848A8"/>
    <w:rsid w:val="00484F55"/>
    <w:rsid w:val="00485363"/>
    <w:rsid w:val="004855C9"/>
    <w:rsid w:val="00486BCD"/>
    <w:rsid w:val="00486D06"/>
    <w:rsid w:val="0048705F"/>
    <w:rsid w:val="00487560"/>
    <w:rsid w:val="004875BF"/>
    <w:rsid w:val="00487668"/>
    <w:rsid w:val="00487BC7"/>
    <w:rsid w:val="00487C35"/>
    <w:rsid w:val="00487EC9"/>
    <w:rsid w:val="00487FCB"/>
    <w:rsid w:val="00490DA1"/>
    <w:rsid w:val="00490EB5"/>
    <w:rsid w:val="00490F33"/>
    <w:rsid w:val="0049126A"/>
    <w:rsid w:val="00491519"/>
    <w:rsid w:val="004915EC"/>
    <w:rsid w:val="00491A53"/>
    <w:rsid w:val="00491F7A"/>
    <w:rsid w:val="00492055"/>
    <w:rsid w:val="004920A4"/>
    <w:rsid w:val="00492461"/>
    <w:rsid w:val="00492742"/>
    <w:rsid w:val="00492B83"/>
    <w:rsid w:val="004930A9"/>
    <w:rsid w:val="00493200"/>
    <w:rsid w:val="004934AB"/>
    <w:rsid w:val="00494497"/>
    <w:rsid w:val="0049458A"/>
    <w:rsid w:val="00494776"/>
    <w:rsid w:val="00494D83"/>
    <w:rsid w:val="00494D8C"/>
    <w:rsid w:val="004950EF"/>
    <w:rsid w:val="00495118"/>
    <w:rsid w:val="0049550A"/>
    <w:rsid w:val="004959E7"/>
    <w:rsid w:val="00495B41"/>
    <w:rsid w:val="00495B67"/>
    <w:rsid w:val="00496C72"/>
    <w:rsid w:val="00496DAD"/>
    <w:rsid w:val="00496F48"/>
    <w:rsid w:val="004973A4"/>
    <w:rsid w:val="004973F4"/>
    <w:rsid w:val="00497478"/>
    <w:rsid w:val="004977E4"/>
    <w:rsid w:val="00497AFC"/>
    <w:rsid w:val="00497D33"/>
    <w:rsid w:val="00497F7D"/>
    <w:rsid w:val="004A0269"/>
    <w:rsid w:val="004A02A4"/>
    <w:rsid w:val="004A07D3"/>
    <w:rsid w:val="004A09E5"/>
    <w:rsid w:val="004A0C9E"/>
    <w:rsid w:val="004A1440"/>
    <w:rsid w:val="004A147A"/>
    <w:rsid w:val="004A1754"/>
    <w:rsid w:val="004A1AD0"/>
    <w:rsid w:val="004A1CAA"/>
    <w:rsid w:val="004A1CC9"/>
    <w:rsid w:val="004A1E00"/>
    <w:rsid w:val="004A2B97"/>
    <w:rsid w:val="004A2C0E"/>
    <w:rsid w:val="004A2D2F"/>
    <w:rsid w:val="004A320B"/>
    <w:rsid w:val="004A3333"/>
    <w:rsid w:val="004A3D43"/>
    <w:rsid w:val="004A3ECB"/>
    <w:rsid w:val="004A3F8E"/>
    <w:rsid w:val="004A4152"/>
    <w:rsid w:val="004A4650"/>
    <w:rsid w:val="004A46F6"/>
    <w:rsid w:val="004A4AFC"/>
    <w:rsid w:val="004A4D30"/>
    <w:rsid w:val="004A5202"/>
    <w:rsid w:val="004A5355"/>
    <w:rsid w:val="004A5C78"/>
    <w:rsid w:val="004A6335"/>
    <w:rsid w:val="004A69CE"/>
    <w:rsid w:val="004A6C6F"/>
    <w:rsid w:val="004A6CEA"/>
    <w:rsid w:val="004A6E17"/>
    <w:rsid w:val="004A6FFF"/>
    <w:rsid w:val="004A77A0"/>
    <w:rsid w:val="004A79D2"/>
    <w:rsid w:val="004A7AD9"/>
    <w:rsid w:val="004B011E"/>
    <w:rsid w:val="004B01AE"/>
    <w:rsid w:val="004B0279"/>
    <w:rsid w:val="004B0C27"/>
    <w:rsid w:val="004B0FB5"/>
    <w:rsid w:val="004B185A"/>
    <w:rsid w:val="004B1912"/>
    <w:rsid w:val="004B1FA9"/>
    <w:rsid w:val="004B1FE2"/>
    <w:rsid w:val="004B2132"/>
    <w:rsid w:val="004B2268"/>
    <w:rsid w:val="004B26E1"/>
    <w:rsid w:val="004B28FE"/>
    <w:rsid w:val="004B29C9"/>
    <w:rsid w:val="004B2ABD"/>
    <w:rsid w:val="004B329F"/>
    <w:rsid w:val="004B33C8"/>
    <w:rsid w:val="004B34C4"/>
    <w:rsid w:val="004B356B"/>
    <w:rsid w:val="004B3937"/>
    <w:rsid w:val="004B403B"/>
    <w:rsid w:val="004B439C"/>
    <w:rsid w:val="004B5652"/>
    <w:rsid w:val="004B56A1"/>
    <w:rsid w:val="004B5DA7"/>
    <w:rsid w:val="004B5E33"/>
    <w:rsid w:val="004B6060"/>
    <w:rsid w:val="004B6368"/>
    <w:rsid w:val="004B6542"/>
    <w:rsid w:val="004B6A50"/>
    <w:rsid w:val="004B6DB0"/>
    <w:rsid w:val="004B7670"/>
    <w:rsid w:val="004B77CC"/>
    <w:rsid w:val="004B789C"/>
    <w:rsid w:val="004C0351"/>
    <w:rsid w:val="004C05B8"/>
    <w:rsid w:val="004C1419"/>
    <w:rsid w:val="004C1A29"/>
    <w:rsid w:val="004C1BED"/>
    <w:rsid w:val="004C24A5"/>
    <w:rsid w:val="004C2609"/>
    <w:rsid w:val="004C2779"/>
    <w:rsid w:val="004C2980"/>
    <w:rsid w:val="004C2F22"/>
    <w:rsid w:val="004C2F8E"/>
    <w:rsid w:val="004C316A"/>
    <w:rsid w:val="004C3A6E"/>
    <w:rsid w:val="004C4197"/>
    <w:rsid w:val="004C488B"/>
    <w:rsid w:val="004C4936"/>
    <w:rsid w:val="004C5706"/>
    <w:rsid w:val="004C5800"/>
    <w:rsid w:val="004C613E"/>
    <w:rsid w:val="004C6197"/>
    <w:rsid w:val="004C635A"/>
    <w:rsid w:val="004C65FA"/>
    <w:rsid w:val="004C68A8"/>
    <w:rsid w:val="004C7249"/>
    <w:rsid w:val="004C73EF"/>
    <w:rsid w:val="004C78D3"/>
    <w:rsid w:val="004C79F8"/>
    <w:rsid w:val="004C79FA"/>
    <w:rsid w:val="004C7D56"/>
    <w:rsid w:val="004C7E78"/>
    <w:rsid w:val="004D00A5"/>
    <w:rsid w:val="004D01B8"/>
    <w:rsid w:val="004D0626"/>
    <w:rsid w:val="004D0761"/>
    <w:rsid w:val="004D0D5D"/>
    <w:rsid w:val="004D104A"/>
    <w:rsid w:val="004D1493"/>
    <w:rsid w:val="004D1636"/>
    <w:rsid w:val="004D1AE3"/>
    <w:rsid w:val="004D1E37"/>
    <w:rsid w:val="004D1ECE"/>
    <w:rsid w:val="004D203A"/>
    <w:rsid w:val="004D21CD"/>
    <w:rsid w:val="004D26A9"/>
    <w:rsid w:val="004D2F11"/>
    <w:rsid w:val="004D340D"/>
    <w:rsid w:val="004D34C4"/>
    <w:rsid w:val="004D3790"/>
    <w:rsid w:val="004D3A23"/>
    <w:rsid w:val="004D3BF0"/>
    <w:rsid w:val="004D3C61"/>
    <w:rsid w:val="004D420E"/>
    <w:rsid w:val="004D43B8"/>
    <w:rsid w:val="004D447F"/>
    <w:rsid w:val="004D468C"/>
    <w:rsid w:val="004D480D"/>
    <w:rsid w:val="004D4813"/>
    <w:rsid w:val="004D4E02"/>
    <w:rsid w:val="004D52BF"/>
    <w:rsid w:val="004D5365"/>
    <w:rsid w:val="004D547E"/>
    <w:rsid w:val="004D5699"/>
    <w:rsid w:val="004D5733"/>
    <w:rsid w:val="004D5834"/>
    <w:rsid w:val="004D5AC2"/>
    <w:rsid w:val="004D5F90"/>
    <w:rsid w:val="004D5FFF"/>
    <w:rsid w:val="004D64CE"/>
    <w:rsid w:val="004D6567"/>
    <w:rsid w:val="004D6675"/>
    <w:rsid w:val="004D66AD"/>
    <w:rsid w:val="004D679F"/>
    <w:rsid w:val="004D682B"/>
    <w:rsid w:val="004D6CA2"/>
    <w:rsid w:val="004D6D07"/>
    <w:rsid w:val="004D6DC6"/>
    <w:rsid w:val="004D7297"/>
    <w:rsid w:val="004D7723"/>
    <w:rsid w:val="004D7A0E"/>
    <w:rsid w:val="004E0171"/>
    <w:rsid w:val="004E0282"/>
    <w:rsid w:val="004E02BA"/>
    <w:rsid w:val="004E0431"/>
    <w:rsid w:val="004E0AA9"/>
    <w:rsid w:val="004E11E1"/>
    <w:rsid w:val="004E1938"/>
    <w:rsid w:val="004E1D3C"/>
    <w:rsid w:val="004E1DB2"/>
    <w:rsid w:val="004E2791"/>
    <w:rsid w:val="004E307A"/>
    <w:rsid w:val="004E364C"/>
    <w:rsid w:val="004E4E4C"/>
    <w:rsid w:val="004E50F7"/>
    <w:rsid w:val="004E55B4"/>
    <w:rsid w:val="004E595C"/>
    <w:rsid w:val="004E5BF9"/>
    <w:rsid w:val="004E621E"/>
    <w:rsid w:val="004E66E8"/>
    <w:rsid w:val="004E6888"/>
    <w:rsid w:val="004E7337"/>
    <w:rsid w:val="004E7387"/>
    <w:rsid w:val="004E7583"/>
    <w:rsid w:val="004E7B30"/>
    <w:rsid w:val="004E7ED8"/>
    <w:rsid w:val="004F01A1"/>
    <w:rsid w:val="004F02AA"/>
    <w:rsid w:val="004F07AF"/>
    <w:rsid w:val="004F0980"/>
    <w:rsid w:val="004F09FE"/>
    <w:rsid w:val="004F1225"/>
    <w:rsid w:val="004F1CDD"/>
    <w:rsid w:val="004F2EB8"/>
    <w:rsid w:val="004F2F17"/>
    <w:rsid w:val="004F30C8"/>
    <w:rsid w:val="004F34A8"/>
    <w:rsid w:val="004F3601"/>
    <w:rsid w:val="004F38AF"/>
    <w:rsid w:val="004F3A81"/>
    <w:rsid w:val="004F3D0D"/>
    <w:rsid w:val="004F3E56"/>
    <w:rsid w:val="004F3F29"/>
    <w:rsid w:val="004F42F3"/>
    <w:rsid w:val="004F482A"/>
    <w:rsid w:val="004F4A46"/>
    <w:rsid w:val="004F54AA"/>
    <w:rsid w:val="004F5719"/>
    <w:rsid w:val="004F572C"/>
    <w:rsid w:val="004F57BE"/>
    <w:rsid w:val="004F5805"/>
    <w:rsid w:val="004F594E"/>
    <w:rsid w:val="004F5DEC"/>
    <w:rsid w:val="004F6817"/>
    <w:rsid w:val="004F683C"/>
    <w:rsid w:val="004F6A69"/>
    <w:rsid w:val="004F6C5C"/>
    <w:rsid w:val="004F6D20"/>
    <w:rsid w:val="004F7584"/>
    <w:rsid w:val="004F790D"/>
    <w:rsid w:val="005004B8"/>
    <w:rsid w:val="005004F6"/>
    <w:rsid w:val="00500587"/>
    <w:rsid w:val="005009C4"/>
    <w:rsid w:val="00500CD2"/>
    <w:rsid w:val="00501111"/>
    <w:rsid w:val="005011EB"/>
    <w:rsid w:val="0050133A"/>
    <w:rsid w:val="00501BC8"/>
    <w:rsid w:val="00501D76"/>
    <w:rsid w:val="00501FDD"/>
    <w:rsid w:val="005026E4"/>
    <w:rsid w:val="00502B45"/>
    <w:rsid w:val="00502C6B"/>
    <w:rsid w:val="00502D1B"/>
    <w:rsid w:val="005031EB"/>
    <w:rsid w:val="00503A27"/>
    <w:rsid w:val="005041A6"/>
    <w:rsid w:val="005041A9"/>
    <w:rsid w:val="00504586"/>
    <w:rsid w:val="00504C20"/>
    <w:rsid w:val="00504F09"/>
    <w:rsid w:val="00505469"/>
    <w:rsid w:val="00505508"/>
    <w:rsid w:val="005055AC"/>
    <w:rsid w:val="00505FE3"/>
    <w:rsid w:val="00506EBC"/>
    <w:rsid w:val="0050769F"/>
    <w:rsid w:val="00507A45"/>
    <w:rsid w:val="00507CC1"/>
    <w:rsid w:val="00507F90"/>
    <w:rsid w:val="005100FF"/>
    <w:rsid w:val="0051046A"/>
    <w:rsid w:val="005104CD"/>
    <w:rsid w:val="00510970"/>
    <w:rsid w:val="00510D23"/>
    <w:rsid w:val="00511393"/>
    <w:rsid w:val="005115A6"/>
    <w:rsid w:val="00511773"/>
    <w:rsid w:val="00511CEE"/>
    <w:rsid w:val="00511FCC"/>
    <w:rsid w:val="00512045"/>
    <w:rsid w:val="005127F1"/>
    <w:rsid w:val="00512EB5"/>
    <w:rsid w:val="005130EB"/>
    <w:rsid w:val="00513AF1"/>
    <w:rsid w:val="00513BE1"/>
    <w:rsid w:val="00513DA4"/>
    <w:rsid w:val="00513E25"/>
    <w:rsid w:val="00513E41"/>
    <w:rsid w:val="00514284"/>
    <w:rsid w:val="0051459F"/>
    <w:rsid w:val="00514CFF"/>
    <w:rsid w:val="0051523B"/>
    <w:rsid w:val="00515607"/>
    <w:rsid w:val="00515BE9"/>
    <w:rsid w:val="00516929"/>
    <w:rsid w:val="00516A3D"/>
    <w:rsid w:val="00516AD0"/>
    <w:rsid w:val="00516AFD"/>
    <w:rsid w:val="00516D1B"/>
    <w:rsid w:val="0051791F"/>
    <w:rsid w:val="005204E0"/>
    <w:rsid w:val="005209AB"/>
    <w:rsid w:val="00520B2D"/>
    <w:rsid w:val="005211F6"/>
    <w:rsid w:val="0052164D"/>
    <w:rsid w:val="0052176E"/>
    <w:rsid w:val="0052186A"/>
    <w:rsid w:val="0052189E"/>
    <w:rsid w:val="005224EE"/>
    <w:rsid w:val="00522D94"/>
    <w:rsid w:val="00523378"/>
    <w:rsid w:val="00523449"/>
    <w:rsid w:val="005239C9"/>
    <w:rsid w:val="00523B67"/>
    <w:rsid w:val="00524103"/>
    <w:rsid w:val="00524351"/>
    <w:rsid w:val="005245A2"/>
    <w:rsid w:val="00524ECF"/>
    <w:rsid w:val="00524F73"/>
    <w:rsid w:val="00525847"/>
    <w:rsid w:val="005259ED"/>
    <w:rsid w:val="005266BF"/>
    <w:rsid w:val="005266D8"/>
    <w:rsid w:val="00526DB6"/>
    <w:rsid w:val="00526FFF"/>
    <w:rsid w:val="00527244"/>
    <w:rsid w:val="0052728A"/>
    <w:rsid w:val="00527395"/>
    <w:rsid w:val="00527670"/>
    <w:rsid w:val="00527A7C"/>
    <w:rsid w:val="00527B0C"/>
    <w:rsid w:val="00527C84"/>
    <w:rsid w:val="00527D1B"/>
    <w:rsid w:val="00527E5C"/>
    <w:rsid w:val="00530243"/>
    <w:rsid w:val="0053090E"/>
    <w:rsid w:val="00530A82"/>
    <w:rsid w:val="00530C35"/>
    <w:rsid w:val="00530E6F"/>
    <w:rsid w:val="00530F91"/>
    <w:rsid w:val="00531184"/>
    <w:rsid w:val="005316B7"/>
    <w:rsid w:val="00531EAE"/>
    <w:rsid w:val="00531F88"/>
    <w:rsid w:val="00533017"/>
    <w:rsid w:val="00533021"/>
    <w:rsid w:val="00533905"/>
    <w:rsid w:val="00533A2F"/>
    <w:rsid w:val="00533C54"/>
    <w:rsid w:val="005340D7"/>
    <w:rsid w:val="00535520"/>
    <w:rsid w:val="005356D9"/>
    <w:rsid w:val="00535CA8"/>
    <w:rsid w:val="00536131"/>
    <w:rsid w:val="0053684D"/>
    <w:rsid w:val="00536EA7"/>
    <w:rsid w:val="00537041"/>
    <w:rsid w:val="00537558"/>
    <w:rsid w:val="00537965"/>
    <w:rsid w:val="00537B80"/>
    <w:rsid w:val="00537C84"/>
    <w:rsid w:val="00540046"/>
    <w:rsid w:val="00540349"/>
    <w:rsid w:val="00540434"/>
    <w:rsid w:val="005406F0"/>
    <w:rsid w:val="00540762"/>
    <w:rsid w:val="005407A9"/>
    <w:rsid w:val="0054082B"/>
    <w:rsid w:val="00540F0D"/>
    <w:rsid w:val="00541459"/>
    <w:rsid w:val="00541A78"/>
    <w:rsid w:val="00541D2A"/>
    <w:rsid w:val="00541E75"/>
    <w:rsid w:val="00542291"/>
    <w:rsid w:val="00542293"/>
    <w:rsid w:val="005427D7"/>
    <w:rsid w:val="00542D89"/>
    <w:rsid w:val="005431A4"/>
    <w:rsid w:val="005431C9"/>
    <w:rsid w:val="00544170"/>
    <w:rsid w:val="00544330"/>
    <w:rsid w:val="00544971"/>
    <w:rsid w:val="00544B9A"/>
    <w:rsid w:val="0054525E"/>
    <w:rsid w:val="0054535C"/>
    <w:rsid w:val="00545B0D"/>
    <w:rsid w:val="00545CB0"/>
    <w:rsid w:val="005464B5"/>
    <w:rsid w:val="005467A8"/>
    <w:rsid w:val="00546812"/>
    <w:rsid w:val="00546DC1"/>
    <w:rsid w:val="00546E76"/>
    <w:rsid w:val="00547815"/>
    <w:rsid w:val="005478F0"/>
    <w:rsid w:val="00547B69"/>
    <w:rsid w:val="00547B8A"/>
    <w:rsid w:val="00547BCB"/>
    <w:rsid w:val="00550505"/>
    <w:rsid w:val="00550833"/>
    <w:rsid w:val="005509B9"/>
    <w:rsid w:val="00550F27"/>
    <w:rsid w:val="0055131B"/>
    <w:rsid w:val="00551389"/>
    <w:rsid w:val="005515E1"/>
    <w:rsid w:val="005517DC"/>
    <w:rsid w:val="005519E3"/>
    <w:rsid w:val="00551A59"/>
    <w:rsid w:val="00551EC4"/>
    <w:rsid w:val="00551F45"/>
    <w:rsid w:val="005523B7"/>
    <w:rsid w:val="00552858"/>
    <w:rsid w:val="00552872"/>
    <w:rsid w:val="00553013"/>
    <w:rsid w:val="005530A6"/>
    <w:rsid w:val="0055310E"/>
    <w:rsid w:val="00553D55"/>
    <w:rsid w:val="00553E71"/>
    <w:rsid w:val="005540BD"/>
    <w:rsid w:val="00554206"/>
    <w:rsid w:val="005544C4"/>
    <w:rsid w:val="00554A4F"/>
    <w:rsid w:val="00554FF9"/>
    <w:rsid w:val="0055507E"/>
    <w:rsid w:val="0055550B"/>
    <w:rsid w:val="005558D6"/>
    <w:rsid w:val="005559E3"/>
    <w:rsid w:val="00555F71"/>
    <w:rsid w:val="00556063"/>
    <w:rsid w:val="0055664C"/>
    <w:rsid w:val="0055671C"/>
    <w:rsid w:val="00556D34"/>
    <w:rsid w:val="0055742C"/>
    <w:rsid w:val="00557641"/>
    <w:rsid w:val="005579C0"/>
    <w:rsid w:val="00557A2B"/>
    <w:rsid w:val="00557A9D"/>
    <w:rsid w:val="00557B67"/>
    <w:rsid w:val="00557CE8"/>
    <w:rsid w:val="00557CED"/>
    <w:rsid w:val="00557FF1"/>
    <w:rsid w:val="00560475"/>
    <w:rsid w:val="00560E94"/>
    <w:rsid w:val="00561093"/>
    <w:rsid w:val="0056162A"/>
    <w:rsid w:val="005618D4"/>
    <w:rsid w:val="00562A2D"/>
    <w:rsid w:val="00562F6A"/>
    <w:rsid w:val="00563500"/>
    <w:rsid w:val="0056366B"/>
    <w:rsid w:val="00563754"/>
    <w:rsid w:val="0056385D"/>
    <w:rsid w:val="00564022"/>
    <w:rsid w:val="005648F2"/>
    <w:rsid w:val="00565169"/>
    <w:rsid w:val="0056533E"/>
    <w:rsid w:val="0056563A"/>
    <w:rsid w:val="00565893"/>
    <w:rsid w:val="00565D9D"/>
    <w:rsid w:val="00565E0D"/>
    <w:rsid w:val="00565FA9"/>
    <w:rsid w:val="005666EF"/>
    <w:rsid w:val="00566F01"/>
    <w:rsid w:val="00566FE3"/>
    <w:rsid w:val="00567074"/>
    <w:rsid w:val="005676C6"/>
    <w:rsid w:val="005676F3"/>
    <w:rsid w:val="00567776"/>
    <w:rsid w:val="005677DC"/>
    <w:rsid w:val="005678A1"/>
    <w:rsid w:val="005701C7"/>
    <w:rsid w:val="0057036F"/>
    <w:rsid w:val="00570835"/>
    <w:rsid w:val="00570A5E"/>
    <w:rsid w:val="00570AE4"/>
    <w:rsid w:val="00570E99"/>
    <w:rsid w:val="0057108F"/>
    <w:rsid w:val="005714E2"/>
    <w:rsid w:val="00572301"/>
    <w:rsid w:val="00572529"/>
    <w:rsid w:val="00572972"/>
    <w:rsid w:val="005729B2"/>
    <w:rsid w:val="00572AB3"/>
    <w:rsid w:val="00572C21"/>
    <w:rsid w:val="00572EB0"/>
    <w:rsid w:val="0057383A"/>
    <w:rsid w:val="005739DF"/>
    <w:rsid w:val="00573F2A"/>
    <w:rsid w:val="00573F6E"/>
    <w:rsid w:val="0057447A"/>
    <w:rsid w:val="00574486"/>
    <w:rsid w:val="00574887"/>
    <w:rsid w:val="00574AB0"/>
    <w:rsid w:val="00575453"/>
    <w:rsid w:val="005759B1"/>
    <w:rsid w:val="005760F7"/>
    <w:rsid w:val="00576105"/>
    <w:rsid w:val="0057654A"/>
    <w:rsid w:val="00576C45"/>
    <w:rsid w:val="00576D5C"/>
    <w:rsid w:val="0057708D"/>
    <w:rsid w:val="00577192"/>
    <w:rsid w:val="00577585"/>
    <w:rsid w:val="005777A4"/>
    <w:rsid w:val="00577A05"/>
    <w:rsid w:val="00577A3B"/>
    <w:rsid w:val="005802FA"/>
    <w:rsid w:val="00580405"/>
    <w:rsid w:val="0058041C"/>
    <w:rsid w:val="0058046B"/>
    <w:rsid w:val="0058051A"/>
    <w:rsid w:val="0058057F"/>
    <w:rsid w:val="0058076B"/>
    <w:rsid w:val="00580825"/>
    <w:rsid w:val="005808E5"/>
    <w:rsid w:val="00580C36"/>
    <w:rsid w:val="00580C46"/>
    <w:rsid w:val="00580ED3"/>
    <w:rsid w:val="00581226"/>
    <w:rsid w:val="00581345"/>
    <w:rsid w:val="005813D6"/>
    <w:rsid w:val="005814A7"/>
    <w:rsid w:val="00581AA5"/>
    <w:rsid w:val="00581E80"/>
    <w:rsid w:val="005823BF"/>
    <w:rsid w:val="00582981"/>
    <w:rsid w:val="00582C73"/>
    <w:rsid w:val="00582E1C"/>
    <w:rsid w:val="00582FB5"/>
    <w:rsid w:val="00582FF5"/>
    <w:rsid w:val="00583518"/>
    <w:rsid w:val="0058436F"/>
    <w:rsid w:val="00584F76"/>
    <w:rsid w:val="00585321"/>
    <w:rsid w:val="0058596F"/>
    <w:rsid w:val="00585F35"/>
    <w:rsid w:val="00585FAA"/>
    <w:rsid w:val="00586377"/>
    <w:rsid w:val="00586505"/>
    <w:rsid w:val="00586530"/>
    <w:rsid w:val="00586725"/>
    <w:rsid w:val="00586941"/>
    <w:rsid w:val="00586FDD"/>
    <w:rsid w:val="005875C7"/>
    <w:rsid w:val="00587A62"/>
    <w:rsid w:val="00587D8D"/>
    <w:rsid w:val="00587DEF"/>
    <w:rsid w:val="00590400"/>
    <w:rsid w:val="00590873"/>
    <w:rsid w:val="00590BED"/>
    <w:rsid w:val="00590D15"/>
    <w:rsid w:val="00590EF3"/>
    <w:rsid w:val="00591384"/>
    <w:rsid w:val="00591A65"/>
    <w:rsid w:val="00591CE2"/>
    <w:rsid w:val="00591FD3"/>
    <w:rsid w:val="00592BD3"/>
    <w:rsid w:val="00593716"/>
    <w:rsid w:val="00593B50"/>
    <w:rsid w:val="00593D06"/>
    <w:rsid w:val="00594114"/>
    <w:rsid w:val="0059441A"/>
    <w:rsid w:val="00594622"/>
    <w:rsid w:val="00594DA7"/>
    <w:rsid w:val="00595068"/>
    <w:rsid w:val="005950C6"/>
    <w:rsid w:val="00595358"/>
    <w:rsid w:val="005955C9"/>
    <w:rsid w:val="005955D8"/>
    <w:rsid w:val="00595AE2"/>
    <w:rsid w:val="00595F67"/>
    <w:rsid w:val="00595F7E"/>
    <w:rsid w:val="0059628C"/>
    <w:rsid w:val="00596676"/>
    <w:rsid w:val="00596B24"/>
    <w:rsid w:val="005970A5"/>
    <w:rsid w:val="00597182"/>
    <w:rsid w:val="00597194"/>
    <w:rsid w:val="005978FE"/>
    <w:rsid w:val="00597913"/>
    <w:rsid w:val="00597AF8"/>
    <w:rsid w:val="00597C71"/>
    <w:rsid w:val="00597CD5"/>
    <w:rsid w:val="00597DCE"/>
    <w:rsid w:val="00597E40"/>
    <w:rsid w:val="00597F42"/>
    <w:rsid w:val="005A04F3"/>
    <w:rsid w:val="005A0886"/>
    <w:rsid w:val="005A09BD"/>
    <w:rsid w:val="005A119D"/>
    <w:rsid w:val="005A13BA"/>
    <w:rsid w:val="005A1C07"/>
    <w:rsid w:val="005A1D13"/>
    <w:rsid w:val="005A2157"/>
    <w:rsid w:val="005A225C"/>
    <w:rsid w:val="005A2405"/>
    <w:rsid w:val="005A240B"/>
    <w:rsid w:val="005A2627"/>
    <w:rsid w:val="005A2716"/>
    <w:rsid w:val="005A2992"/>
    <w:rsid w:val="005A2AEB"/>
    <w:rsid w:val="005A2E46"/>
    <w:rsid w:val="005A2E54"/>
    <w:rsid w:val="005A2EE2"/>
    <w:rsid w:val="005A2F0A"/>
    <w:rsid w:val="005A324E"/>
    <w:rsid w:val="005A3277"/>
    <w:rsid w:val="005A329B"/>
    <w:rsid w:val="005A32E4"/>
    <w:rsid w:val="005A3887"/>
    <w:rsid w:val="005A3A55"/>
    <w:rsid w:val="005A4020"/>
    <w:rsid w:val="005A40B2"/>
    <w:rsid w:val="005A43F2"/>
    <w:rsid w:val="005A4865"/>
    <w:rsid w:val="005A4A11"/>
    <w:rsid w:val="005A4B08"/>
    <w:rsid w:val="005A4BDE"/>
    <w:rsid w:val="005A4D07"/>
    <w:rsid w:val="005A4FC6"/>
    <w:rsid w:val="005A4FD0"/>
    <w:rsid w:val="005A51EC"/>
    <w:rsid w:val="005A5597"/>
    <w:rsid w:val="005A5BE0"/>
    <w:rsid w:val="005A5F2F"/>
    <w:rsid w:val="005A633A"/>
    <w:rsid w:val="005A649E"/>
    <w:rsid w:val="005A64CE"/>
    <w:rsid w:val="005A6D09"/>
    <w:rsid w:val="005A75F8"/>
    <w:rsid w:val="005A777F"/>
    <w:rsid w:val="005A78BD"/>
    <w:rsid w:val="005A7ABD"/>
    <w:rsid w:val="005A7C44"/>
    <w:rsid w:val="005A7C6D"/>
    <w:rsid w:val="005B00DF"/>
    <w:rsid w:val="005B0273"/>
    <w:rsid w:val="005B0505"/>
    <w:rsid w:val="005B0592"/>
    <w:rsid w:val="005B0802"/>
    <w:rsid w:val="005B090C"/>
    <w:rsid w:val="005B1358"/>
    <w:rsid w:val="005B1613"/>
    <w:rsid w:val="005B1EA7"/>
    <w:rsid w:val="005B2062"/>
    <w:rsid w:val="005B2167"/>
    <w:rsid w:val="005B21A1"/>
    <w:rsid w:val="005B232D"/>
    <w:rsid w:val="005B2839"/>
    <w:rsid w:val="005B2AA3"/>
    <w:rsid w:val="005B2D60"/>
    <w:rsid w:val="005B2F42"/>
    <w:rsid w:val="005B3048"/>
    <w:rsid w:val="005B304D"/>
    <w:rsid w:val="005B3631"/>
    <w:rsid w:val="005B3E1D"/>
    <w:rsid w:val="005B3EC5"/>
    <w:rsid w:val="005B3EFA"/>
    <w:rsid w:val="005B45B5"/>
    <w:rsid w:val="005B4B8E"/>
    <w:rsid w:val="005B51C5"/>
    <w:rsid w:val="005B53AE"/>
    <w:rsid w:val="005B5861"/>
    <w:rsid w:val="005B587D"/>
    <w:rsid w:val="005B5F79"/>
    <w:rsid w:val="005B6413"/>
    <w:rsid w:val="005B6636"/>
    <w:rsid w:val="005B69F5"/>
    <w:rsid w:val="005B6E76"/>
    <w:rsid w:val="005B6F8F"/>
    <w:rsid w:val="005B75EF"/>
    <w:rsid w:val="005B7619"/>
    <w:rsid w:val="005B7A1F"/>
    <w:rsid w:val="005B7F3A"/>
    <w:rsid w:val="005C033F"/>
    <w:rsid w:val="005C093B"/>
    <w:rsid w:val="005C0C7F"/>
    <w:rsid w:val="005C1257"/>
    <w:rsid w:val="005C13E6"/>
    <w:rsid w:val="005C1D85"/>
    <w:rsid w:val="005C2369"/>
    <w:rsid w:val="005C294F"/>
    <w:rsid w:val="005C2BA3"/>
    <w:rsid w:val="005C2BAF"/>
    <w:rsid w:val="005C2C78"/>
    <w:rsid w:val="005C2D56"/>
    <w:rsid w:val="005C31CC"/>
    <w:rsid w:val="005C34FB"/>
    <w:rsid w:val="005C3548"/>
    <w:rsid w:val="005C3674"/>
    <w:rsid w:val="005C3A73"/>
    <w:rsid w:val="005C3BD0"/>
    <w:rsid w:val="005C4025"/>
    <w:rsid w:val="005C4109"/>
    <w:rsid w:val="005C4239"/>
    <w:rsid w:val="005C426C"/>
    <w:rsid w:val="005C45B3"/>
    <w:rsid w:val="005C463A"/>
    <w:rsid w:val="005C479B"/>
    <w:rsid w:val="005C4A91"/>
    <w:rsid w:val="005C4FDA"/>
    <w:rsid w:val="005C5013"/>
    <w:rsid w:val="005C50E8"/>
    <w:rsid w:val="005C5580"/>
    <w:rsid w:val="005C55A8"/>
    <w:rsid w:val="005C5B14"/>
    <w:rsid w:val="005C62B6"/>
    <w:rsid w:val="005C6515"/>
    <w:rsid w:val="005C6517"/>
    <w:rsid w:val="005C66E0"/>
    <w:rsid w:val="005C70D5"/>
    <w:rsid w:val="005D0385"/>
    <w:rsid w:val="005D06C9"/>
    <w:rsid w:val="005D0B12"/>
    <w:rsid w:val="005D0B2F"/>
    <w:rsid w:val="005D0D78"/>
    <w:rsid w:val="005D0D9E"/>
    <w:rsid w:val="005D0F80"/>
    <w:rsid w:val="005D0FB1"/>
    <w:rsid w:val="005D10C1"/>
    <w:rsid w:val="005D1952"/>
    <w:rsid w:val="005D19F9"/>
    <w:rsid w:val="005D1B96"/>
    <w:rsid w:val="005D1F79"/>
    <w:rsid w:val="005D23BC"/>
    <w:rsid w:val="005D2627"/>
    <w:rsid w:val="005D2700"/>
    <w:rsid w:val="005D2FEE"/>
    <w:rsid w:val="005D3383"/>
    <w:rsid w:val="005D3561"/>
    <w:rsid w:val="005D3723"/>
    <w:rsid w:val="005D3CD2"/>
    <w:rsid w:val="005D4078"/>
    <w:rsid w:val="005D4ADE"/>
    <w:rsid w:val="005D4F89"/>
    <w:rsid w:val="005D5172"/>
    <w:rsid w:val="005D54FF"/>
    <w:rsid w:val="005D5D11"/>
    <w:rsid w:val="005D645F"/>
    <w:rsid w:val="005D6504"/>
    <w:rsid w:val="005D70AE"/>
    <w:rsid w:val="005D7233"/>
    <w:rsid w:val="005D7386"/>
    <w:rsid w:val="005D76BD"/>
    <w:rsid w:val="005D7D5F"/>
    <w:rsid w:val="005D7E72"/>
    <w:rsid w:val="005E06BD"/>
    <w:rsid w:val="005E06D6"/>
    <w:rsid w:val="005E0FB2"/>
    <w:rsid w:val="005E103A"/>
    <w:rsid w:val="005E11F1"/>
    <w:rsid w:val="005E1271"/>
    <w:rsid w:val="005E193C"/>
    <w:rsid w:val="005E24D8"/>
    <w:rsid w:val="005E289A"/>
    <w:rsid w:val="005E2C8F"/>
    <w:rsid w:val="005E3266"/>
    <w:rsid w:val="005E3274"/>
    <w:rsid w:val="005E327A"/>
    <w:rsid w:val="005E371B"/>
    <w:rsid w:val="005E38F9"/>
    <w:rsid w:val="005E3A54"/>
    <w:rsid w:val="005E3DE6"/>
    <w:rsid w:val="005E431C"/>
    <w:rsid w:val="005E433D"/>
    <w:rsid w:val="005E448B"/>
    <w:rsid w:val="005E550C"/>
    <w:rsid w:val="005E550D"/>
    <w:rsid w:val="005E5E76"/>
    <w:rsid w:val="005E60B3"/>
    <w:rsid w:val="005E645C"/>
    <w:rsid w:val="005E672A"/>
    <w:rsid w:val="005E6779"/>
    <w:rsid w:val="005E6B93"/>
    <w:rsid w:val="005E6EB2"/>
    <w:rsid w:val="005E6EDA"/>
    <w:rsid w:val="005E7005"/>
    <w:rsid w:val="005E77FE"/>
    <w:rsid w:val="005E7FB0"/>
    <w:rsid w:val="005F02CA"/>
    <w:rsid w:val="005F0493"/>
    <w:rsid w:val="005F04B3"/>
    <w:rsid w:val="005F0754"/>
    <w:rsid w:val="005F07D6"/>
    <w:rsid w:val="005F0890"/>
    <w:rsid w:val="005F09E9"/>
    <w:rsid w:val="005F0E1E"/>
    <w:rsid w:val="005F2A71"/>
    <w:rsid w:val="005F2A93"/>
    <w:rsid w:val="005F2CBD"/>
    <w:rsid w:val="005F300F"/>
    <w:rsid w:val="005F32AE"/>
    <w:rsid w:val="005F361F"/>
    <w:rsid w:val="005F3840"/>
    <w:rsid w:val="005F3C3E"/>
    <w:rsid w:val="005F3C8C"/>
    <w:rsid w:val="005F3D01"/>
    <w:rsid w:val="005F3FD9"/>
    <w:rsid w:val="005F408A"/>
    <w:rsid w:val="005F41DC"/>
    <w:rsid w:val="005F4300"/>
    <w:rsid w:val="005F4AD9"/>
    <w:rsid w:val="005F4BB0"/>
    <w:rsid w:val="005F4DE5"/>
    <w:rsid w:val="005F5288"/>
    <w:rsid w:val="005F5648"/>
    <w:rsid w:val="005F592B"/>
    <w:rsid w:val="005F59CE"/>
    <w:rsid w:val="005F60C8"/>
    <w:rsid w:val="005F6323"/>
    <w:rsid w:val="005F64C4"/>
    <w:rsid w:val="005F6790"/>
    <w:rsid w:val="005F6C94"/>
    <w:rsid w:val="005F6EA5"/>
    <w:rsid w:val="005F725B"/>
    <w:rsid w:val="005F76C2"/>
    <w:rsid w:val="005F7788"/>
    <w:rsid w:val="005F77B4"/>
    <w:rsid w:val="006005CF"/>
    <w:rsid w:val="0060089D"/>
    <w:rsid w:val="00600C70"/>
    <w:rsid w:val="0060107F"/>
    <w:rsid w:val="00601573"/>
    <w:rsid w:val="00601775"/>
    <w:rsid w:val="00601838"/>
    <w:rsid w:val="00601E5C"/>
    <w:rsid w:val="00601ED7"/>
    <w:rsid w:val="006020AD"/>
    <w:rsid w:val="006023C1"/>
    <w:rsid w:val="006028FF"/>
    <w:rsid w:val="00602DB9"/>
    <w:rsid w:val="00602E8D"/>
    <w:rsid w:val="006038D9"/>
    <w:rsid w:val="006038DA"/>
    <w:rsid w:val="006041D9"/>
    <w:rsid w:val="006043C9"/>
    <w:rsid w:val="006043F7"/>
    <w:rsid w:val="00604BC7"/>
    <w:rsid w:val="00604DC2"/>
    <w:rsid w:val="00604E3A"/>
    <w:rsid w:val="0060500B"/>
    <w:rsid w:val="006052B3"/>
    <w:rsid w:val="006054B5"/>
    <w:rsid w:val="006057C1"/>
    <w:rsid w:val="00605CF7"/>
    <w:rsid w:val="00605DEE"/>
    <w:rsid w:val="00605F6D"/>
    <w:rsid w:val="006061F9"/>
    <w:rsid w:val="00606451"/>
    <w:rsid w:val="00606910"/>
    <w:rsid w:val="00606A1D"/>
    <w:rsid w:val="00606A72"/>
    <w:rsid w:val="00606AF5"/>
    <w:rsid w:val="00606C80"/>
    <w:rsid w:val="00607192"/>
    <w:rsid w:val="0060736A"/>
    <w:rsid w:val="00607394"/>
    <w:rsid w:val="00607A4C"/>
    <w:rsid w:val="00607B85"/>
    <w:rsid w:val="00607CDA"/>
    <w:rsid w:val="00607D13"/>
    <w:rsid w:val="00607D76"/>
    <w:rsid w:val="00607F05"/>
    <w:rsid w:val="00607F6D"/>
    <w:rsid w:val="006102D9"/>
    <w:rsid w:val="00610AA7"/>
    <w:rsid w:val="00611110"/>
    <w:rsid w:val="00611313"/>
    <w:rsid w:val="006113DF"/>
    <w:rsid w:val="0061145F"/>
    <w:rsid w:val="006115E8"/>
    <w:rsid w:val="0061172A"/>
    <w:rsid w:val="00611BF4"/>
    <w:rsid w:val="006122B6"/>
    <w:rsid w:val="006122BD"/>
    <w:rsid w:val="006123F2"/>
    <w:rsid w:val="0061241F"/>
    <w:rsid w:val="00612558"/>
    <w:rsid w:val="00612712"/>
    <w:rsid w:val="0061283B"/>
    <w:rsid w:val="00612B8A"/>
    <w:rsid w:val="00612DD2"/>
    <w:rsid w:val="00613310"/>
    <w:rsid w:val="00613808"/>
    <w:rsid w:val="00613955"/>
    <w:rsid w:val="00613996"/>
    <w:rsid w:val="00613C6A"/>
    <w:rsid w:val="00614D53"/>
    <w:rsid w:val="00615129"/>
    <w:rsid w:val="0061517B"/>
    <w:rsid w:val="00615516"/>
    <w:rsid w:val="00615ECD"/>
    <w:rsid w:val="00616326"/>
    <w:rsid w:val="00617006"/>
    <w:rsid w:val="00617093"/>
    <w:rsid w:val="006178FB"/>
    <w:rsid w:val="00617A86"/>
    <w:rsid w:val="00617BF6"/>
    <w:rsid w:val="00617D26"/>
    <w:rsid w:val="00617E34"/>
    <w:rsid w:val="00617EDC"/>
    <w:rsid w:val="00620521"/>
    <w:rsid w:val="006206BC"/>
    <w:rsid w:val="00620A5D"/>
    <w:rsid w:val="00620C01"/>
    <w:rsid w:val="00621104"/>
    <w:rsid w:val="00621365"/>
    <w:rsid w:val="00621C2E"/>
    <w:rsid w:val="00621C44"/>
    <w:rsid w:val="00622067"/>
    <w:rsid w:val="006220AE"/>
    <w:rsid w:val="00622306"/>
    <w:rsid w:val="006223D5"/>
    <w:rsid w:val="0062246A"/>
    <w:rsid w:val="00622622"/>
    <w:rsid w:val="00622E01"/>
    <w:rsid w:val="0062348D"/>
    <w:rsid w:val="00623970"/>
    <w:rsid w:val="00623B06"/>
    <w:rsid w:val="00623CF9"/>
    <w:rsid w:val="00623E1A"/>
    <w:rsid w:val="00623E31"/>
    <w:rsid w:val="00623F63"/>
    <w:rsid w:val="00623FC8"/>
    <w:rsid w:val="00624011"/>
    <w:rsid w:val="00624166"/>
    <w:rsid w:val="00624175"/>
    <w:rsid w:val="00624EAC"/>
    <w:rsid w:val="00625A34"/>
    <w:rsid w:val="00625B13"/>
    <w:rsid w:val="00625B61"/>
    <w:rsid w:val="00626049"/>
    <w:rsid w:val="00626121"/>
    <w:rsid w:val="00626268"/>
    <w:rsid w:val="00626D84"/>
    <w:rsid w:val="00626D9A"/>
    <w:rsid w:val="00627747"/>
    <w:rsid w:val="00627977"/>
    <w:rsid w:val="00627AEA"/>
    <w:rsid w:val="00627BDF"/>
    <w:rsid w:val="00627C85"/>
    <w:rsid w:val="00627F7F"/>
    <w:rsid w:val="00627F97"/>
    <w:rsid w:val="006309D3"/>
    <w:rsid w:val="00630E73"/>
    <w:rsid w:val="00631064"/>
    <w:rsid w:val="00631576"/>
    <w:rsid w:val="0063163A"/>
    <w:rsid w:val="006319DC"/>
    <w:rsid w:val="00631AA9"/>
    <w:rsid w:val="00631DB2"/>
    <w:rsid w:val="0063202C"/>
    <w:rsid w:val="006321AA"/>
    <w:rsid w:val="006321C6"/>
    <w:rsid w:val="006323E5"/>
    <w:rsid w:val="006326C8"/>
    <w:rsid w:val="00632BCB"/>
    <w:rsid w:val="00632DFC"/>
    <w:rsid w:val="006338CF"/>
    <w:rsid w:val="00633B20"/>
    <w:rsid w:val="0063424A"/>
    <w:rsid w:val="00634336"/>
    <w:rsid w:val="006343F2"/>
    <w:rsid w:val="006344C3"/>
    <w:rsid w:val="006344E0"/>
    <w:rsid w:val="00634818"/>
    <w:rsid w:val="00635332"/>
    <w:rsid w:val="00635810"/>
    <w:rsid w:val="00635BF0"/>
    <w:rsid w:val="00635D2F"/>
    <w:rsid w:val="00635D9E"/>
    <w:rsid w:val="006360BD"/>
    <w:rsid w:val="00636215"/>
    <w:rsid w:val="00636290"/>
    <w:rsid w:val="0063643F"/>
    <w:rsid w:val="006368AB"/>
    <w:rsid w:val="006368CF"/>
    <w:rsid w:val="00636BA8"/>
    <w:rsid w:val="00636F90"/>
    <w:rsid w:val="00637348"/>
    <w:rsid w:val="006379CD"/>
    <w:rsid w:val="00637F6A"/>
    <w:rsid w:val="00637FA3"/>
    <w:rsid w:val="00640220"/>
    <w:rsid w:val="0064063F"/>
    <w:rsid w:val="006409A3"/>
    <w:rsid w:val="00640B47"/>
    <w:rsid w:val="00640BA1"/>
    <w:rsid w:val="006417E3"/>
    <w:rsid w:val="0064230E"/>
    <w:rsid w:val="0064255F"/>
    <w:rsid w:val="0064257C"/>
    <w:rsid w:val="00642596"/>
    <w:rsid w:val="006428AA"/>
    <w:rsid w:val="00642FA5"/>
    <w:rsid w:val="006430A8"/>
    <w:rsid w:val="006431BA"/>
    <w:rsid w:val="00643267"/>
    <w:rsid w:val="00643343"/>
    <w:rsid w:val="00643418"/>
    <w:rsid w:val="00643455"/>
    <w:rsid w:val="00643819"/>
    <w:rsid w:val="0064396A"/>
    <w:rsid w:val="00643E3E"/>
    <w:rsid w:val="006442D5"/>
    <w:rsid w:val="0064485B"/>
    <w:rsid w:val="00644A12"/>
    <w:rsid w:val="0064559A"/>
    <w:rsid w:val="0064595A"/>
    <w:rsid w:val="00646440"/>
    <w:rsid w:val="006467B4"/>
    <w:rsid w:val="00646C98"/>
    <w:rsid w:val="00646CBE"/>
    <w:rsid w:val="00646D81"/>
    <w:rsid w:val="00646DF1"/>
    <w:rsid w:val="006471B3"/>
    <w:rsid w:val="00647258"/>
    <w:rsid w:val="0064731A"/>
    <w:rsid w:val="0064732F"/>
    <w:rsid w:val="00647556"/>
    <w:rsid w:val="0064797D"/>
    <w:rsid w:val="006479BE"/>
    <w:rsid w:val="006500F4"/>
    <w:rsid w:val="0065011F"/>
    <w:rsid w:val="0065020A"/>
    <w:rsid w:val="006505D9"/>
    <w:rsid w:val="006508F8"/>
    <w:rsid w:val="006509F6"/>
    <w:rsid w:val="00650A25"/>
    <w:rsid w:val="00650C97"/>
    <w:rsid w:val="00650D10"/>
    <w:rsid w:val="0065124A"/>
    <w:rsid w:val="00651C73"/>
    <w:rsid w:val="0065201D"/>
    <w:rsid w:val="00652655"/>
    <w:rsid w:val="00652CA2"/>
    <w:rsid w:val="00652FAB"/>
    <w:rsid w:val="006536A3"/>
    <w:rsid w:val="006539E6"/>
    <w:rsid w:val="00653C57"/>
    <w:rsid w:val="00653D06"/>
    <w:rsid w:val="00653F41"/>
    <w:rsid w:val="00653F5D"/>
    <w:rsid w:val="00654233"/>
    <w:rsid w:val="00654759"/>
    <w:rsid w:val="00654B35"/>
    <w:rsid w:val="00654D7D"/>
    <w:rsid w:val="006550C7"/>
    <w:rsid w:val="006551F8"/>
    <w:rsid w:val="00655D02"/>
    <w:rsid w:val="00655F19"/>
    <w:rsid w:val="00656170"/>
    <w:rsid w:val="00656569"/>
    <w:rsid w:val="0065692C"/>
    <w:rsid w:val="006569A2"/>
    <w:rsid w:val="00656E38"/>
    <w:rsid w:val="00657195"/>
    <w:rsid w:val="006575AA"/>
    <w:rsid w:val="00657738"/>
    <w:rsid w:val="006579B0"/>
    <w:rsid w:val="00657C2D"/>
    <w:rsid w:val="006600A5"/>
    <w:rsid w:val="006606E8"/>
    <w:rsid w:val="00660AE2"/>
    <w:rsid w:val="00660CCD"/>
    <w:rsid w:val="006611E8"/>
    <w:rsid w:val="00661746"/>
    <w:rsid w:val="006619A0"/>
    <w:rsid w:val="006619FC"/>
    <w:rsid w:val="00661A3D"/>
    <w:rsid w:val="00661AC5"/>
    <w:rsid w:val="00661B73"/>
    <w:rsid w:val="00661C6F"/>
    <w:rsid w:val="00661CDE"/>
    <w:rsid w:val="00662046"/>
    <w:rsid w:val="006620A6"/>
    <w:rsid w:val="0066275D"/>
    <w:rsid w:val="00662D32"/>
    <w:rsid w:val="0066302D"/>
    <w:rsid w:val="00663088"/>
    <w:rsid w:val="006631E0"/>
    <w:rsid w:val="00663504"/>
    <w:rsid w:val="00663868"/>
    <w:rsid w:val="00663CEB"/>
    <w:rsid w:val="00663D9C"/>
    <w:rsid w:val="00663DD1"/>
    <w:rsid w:val="00663F2B"/>
    <w:rsid w:val="00664C9B"/>
    <w:rsid w:val="00664E65"/>
    <w:rsid w:val="00664FF2"/>
    <w:rsid w:val="00665153"/>
    <w:rsid w:val="00665D53"/>
    <w:rsid w:val="00665F5C"/>
    <w:rsid w:val="006662C0"/>
    <w:rsid w:val="0066633E"/>
    <w:rsid w:val="006665E4"/>
    <w:rsid w:val="006665EE"/>
    <w:rsid w:val="006667C9"/>
    <w:rsid w:val="00666BCA"/>
    <w:rsid w:val="00667330"/>
    <w:rsid w:val="00667C8D"/>
    <w:rsid w:val="006705CF"/>
    <w:rsid w:val="00670800"/>
    <w:rsid w:val="006708DE"/>
    <w:rsid w:val="00670DC2"/>
    <w:rsid w:val="00670F2B"/>
    <w:rsid w:val="006712E2"/>
    <w:rsid w:val="00671950"/>
    <w:rsid w:val="00671E6A"/>
    <w:rsid w:val="00672144"/>
    <w:rsid w:val="00672255"/>
    <w:rsid w:val="006722DE"/>
    <w:rsid w:val="006726AE"/>
    <w:rsid w:val="00672BA0"/>
    <w:rsid w:val="00672DBA"/>
    <w:rsid w:val="0067321E"/>
    <w:rsid w:val="0067323E"/>
    <w:rsid w:val="00673306"/>
    <w:rsid w:val="0067421F"/>
    <w:rsid w:val="00674CDE"/>
    <w:rsid w:val="00674E56"/>
    <w:rsid w:val="00674FD6"/>
    <w:rsid w:val="00675636"/>
    <w:rsid w:val="0067576D"/>
    <w:rsid w:val="00675969"/>
    <w:rsid w:val="00676327"/>
    <w:rsid w:val="006763E8"/>
    <w:rsid w:val="00676598"/>
    <w:rsid w:val="00676761"/>
    <w:rsid w:val="00676C81"/>
    <w:rsid w:val="00676F0E"/>
    <w:rsid w:val="00677299"/>
    <w:rsid w:val="00677304"/>
    <w:rsid w:val="006774E4"/>
    <w:rsid w:val="00677847"/>
    <w:rsid w:val="00677D23"/>
    <w:rsid w:val="006803FC"/>
    <w:rsid w:val="00680427"/>
    <w:rsid w:val="00680543"/>
    <w:rsid w:val="00680549"/>
    <w:rsid w:val="00681311"/>
    <w:rsid w:val="0068150D"/>
    <w:rsid w:val="006819C8"/>
    <w:rsid w:val="00681E0F"/>
    <w:rsid w:val="006822D7"/>
    <w:rsid w:val="00682607"/>
    <w:rsid w:val="00682674"/>
    <w:rsid w:val="0068319B"/>
    <w:rsid w:val="006833BC"/>
    <w:rsid w:val="0068347B"/>
    <w:rsid w:val="00683660"/>
    <w:rsid w:val="006836BD"/>
    <w:rsid w:val="00683805"/>
    <w:rsid w:val="00683849"/>
    <w:rsid w:val="006838CF"/>
    <w:rsid w:val="00683991"/>
    <w:rsid w:val="00683A1A"/>
    <w:rsid w:val="006849B1"/>
    <w:rsid w:val="00684AF1"/>
    <w:rsid w:val="00684B34"/>
    <w:rsid w:val="00684C03"/>
    <w:rsid w:val="00685114"/>
    <w:rsid w:val="006857E1"/>
    <w:rsid w:val="00685948"/>
    <w:rsid w:val="00685C85"/>
    <w:rsid w:val="0068631A"/>
    <w:rsid w:val="00686339"/>
    <w:rsid w:val="00686364"/>
    <w:rsid w:val="00686434"/>
    <w:rsid w:val="0068645C"/>
    <w:rsid w:val="006864E0"/>
    <w:rsid w:val="006865C5"/>
    <w:rsid w:val="0068662A"/>
    <w:rsid w:val="0068664F"/>
    <w:rsid w:val="006866DF"/>
    <w:rsid w:val="006866F6"/>
    <w:rsid w:val="00686F57"/>
    <w:rsid w:val="006870EA"/>
    <w:rsid w:val="006873E1"/>
    <w:rsid w:val="00687655"/>
    <w:rsid w:val="0068774F"/>
    <w:rsid w:val="00687E23"/>
    <w:rsid w:val="006901E5"/>
    <w:rsid w:val="006904A4"/>
    <w:rsid w:val="006904DB"/>
    <w:rsid w:val="00690696"/>
    <w:rsid w:val="006914EA"/>
    <w:rsid w:val="00691A7C"/>
    <w:rsid w:val="00691E17"/>
    <w:rsid w:val="00691ED6"/>
    <w:rsid w:val="00692493"/>
    <w:rsid w:val="0069249D"/>
    <w:rsid w:val="0069271C"/>
    <w:rsid w:val="00692971"/>
    <w:rsid w:val="00692DD7"/>
    <w:rsid w:val="0069329D"/>
    <w:rsid w:val="00693365"/>
    <w:rsid w:val="00693755"/>
    <w:rsid w:val="00693CF4"/>
    <w:rsid w:val="00694223"/>
    <w:rsid w:val="00694B9C"/>
    <w:rsid w:val="00694D29"/>
    <w:rsid w:val="00694DA1"/>
    <w:rsid w:val="006952D5"/>
    <w:rsid w:val="0069550B"/>
    <w:rsid w:val="00695C33"/>
    <w:rsid w:val="00695EA2"/>
    <w:rsid w:val="00696767"/>
    <w:rsid w:val="006968BC"/>
    <w:rsid w:val="006970C0"/>
    <w:rsid w:val="00697231"/>
    <w:rsid w:val="006972F9"/>
    <w:rsid w:val="00697B53"/>
    <w:rsid w:val="00697B60"/>
    <w:rsid w:val="00697C03"/>
    <w:rsid w:val="00697CD2"/>
    <w:rsid w:val="006A0057"/>
    <w:rsid w:val="006A0889"/>
    <w:rsid w:val="006A0A3A"/>
    <w:rsid w:val="006A12C0"/>
    <w:rsid w:val="006A183B"/>
    <w:rsid w:val="006A1B3B"/>
    <w:rsid w:val="006A1D0F"/>
    <w:rsid w:val="006A1F98"/>
    <w:rsid w:val="006A24BB"/>
    <w:rsid w:val="006A26BE"/>
    <w:rsid w:val="006A2B4E"/>
    <w:rsid w:val="006A2B66"/>
    <w:rsid w:val="006A2C0D"/>
    <w:rsid w:val="006A2D05"/>
    <w:rsid w:val="006A38C4"/>
    <w:rsid w:val="006A39E7"/>
    <w:rsid w:val="006A3A7E"/>
    <w:rsid w:val="006A3A8C"/>
    <w:rsid w:val="006A3D91"/>
    <w:rsid w:val="006A433D"/>
    <w:rsid w:val="006A43F1"/>
    <w:rsid w:val="006A4798"/>
    <w:rsid w:val="006A48B1"/>
    <w:rsid w:val="006A498B"/>
    <w:rsid w:val="006A49F8"/>
    <w:rsid w:val="006A4CE0"/>
    <w:rsid w:val="006A4EF7"/>
    <w:rsid w:val="006A50CE"/>
    <w:rsid w:val="006A556F"/>
    <w:rsid w:val="006A5E50"/>
    <w:rsid w:val="006A6089"/>
    <w:rsid w:val="006A65B3"/>
    <w:rsid w:val="006A6E41"/>
    <w:rsid w:val="006A76EC"/>
    <w:rsid w:val="006B02DB"/>
    <w:rsid w:val="006B0548"/>
    <w:rsid w:val="006B05A0"/>
    <w:rsid w:val="006B0984"/>
    <w:rsid w:val="006B0B68"/>
    <w:rsid w:val="006B0BDB"/>
    <w:rsid w:val="006B0D49"/>
    <w:rsid w:val="006B0D79"/>
    <w:rsid w:val="006B10A6"/>
    <w:rsid w:val="006B17EE"/>
    <w:rsid w:val="006B190A"/>
    <w:rsid w:val="006B338E"/>
    <w:rsid w:val="006B3519"/>
    <w:rsid w:val="006B39CB"/>
    <w:rsid w:val="006B3AE9"/>
    <w:rsid w:val="006B3AF8"/>
    <w:rsid w:val="006B3CFA"/>
    <w:rsid w:val="006B3DFA"/>
    <w:rsid w:val="006B42F5"/>
    <w:rsid w:val="006B43E1"/>
    <w:rsid w:val="006B4B01"/>
    <w:rsid w:val="006B4BD4"/>
    <w:rsid w:val="006B5194"/>
    <w:rsid w:val="006B6713"/>
    <w:rsid w:val="006B6D01"/>
    <w:rsid w:val="006B6D62"/>
    <w:rsid w:val="006B6E93"/>
    <w:rsid w:val="006B738A"/>
    <w:rsid w:val="006B74B0"/>
    <w:rsid w:val="006B7882"/>
    <w:rsid w:val="006C05CE"/>
    <w:rsid w:val="006C06C4"/>
    <w:rsid w:val="006C08CE"/>
    <w:rsid w:val="006C0D04"/>
    <w:rsid w:val="006C12F6"/>
    <w:rsid w:val="006C1DBC"/>
    <w:rsid w:val="006C1E33"/>
    <w:rsid w:val="006C2432"/>
    <w:rsid w:val="006C2592"/>
    <w:rsid w:val="006C269F"/>
    <w:rsid w:val="006C2C00"/>
    <w:rsid w:val="006C2EA3"/>
    <w:rsid w:val="006C2F30"/>
    <w:rsid w:val="006C3999"/>
    <w:rsid w:val="006C3AA3"/>
    <w:rsid w:val="006C45EA"/>
    <w:rsid w:val="006C49C4"/>
    <w:rsid w:val="006C5008"/>
    <w:rsid w:val="006C56D4"/>
    <w:rsid w:val="006C5F8F"/>
    <w:rsid w:val="006C613C"/>
    <w:rsid w:val="006C650F"/>
    <w:rsid w:val="006C6717"/>
    <w:rsid w:val="006C693B"/>
    <w:rsid w:val="006C6B10"/>
    <w:rsid w:val="006C6CF8"/>
    <w:rsid w:val="006C6E08"/>
    <w:rsid w:val="006C7120"/>
    <w:rsid w:val="006C7B6F"/>
    <w:rsid w:val="006C7FE3"/>
    <w:rsid w:val="006D08AC"/>
    <w:rsid w:val="006D0B1A"/>
    <w:rsid w:val="006D0CF0"/>
    <w:rsid w:val="006D1319"/>
    <w:rsid w:val="006D1E0B"/>
    <w:rsid w:val="006D2268"/>
    <w:rsid w:val="006D270A"/>
    <w:rsid w:val="006D286C"/>
    <w:rsid w:val="006D33AB"/>
    <w:rsid w:val="006D3581"/>
    <w:rsid w:val="006D3604"/>
    <w:rsid w:val="006D36B4"/>
    <w:rsid w:val="006D39C3"/>
    <w:rsid w:val="006D3B68"/>
    <w:rsid w:val="006D3E4A"/>
    <w:rsid w:val="006D41C4"/>
    <w:rsid w:val="006D4D36"/>
    <w:rsid w:val="006D4DB8"/>
    <w:rsid w:val="006D4E53"/>
    <w:rsid w:val="006D5154"/>
    <w:rsid w:val="006D526B"/>
    <w:rsid w:val="006D56B3"/>
    <w:rsid w:val="006D5759"/>
    <w:rsid w:val="006D5B49"/>
    <w:rsid w:val="006D5DE8"/>
    <w:rsid w:val="006D5E60"/>
    <w:rsid w:val="006D5F3C"/>
    <w:rsid w:val="006D603B"/>
    <w:rsid w:val="006D6534"/>
    <w:rsid w:val="006D65D6"/>
    <w:rsid w:val="006D68CE"/>
    <w:rsid w:val="006D6920"/>
    <w:rsid w:val="006D73B9"/>
    <w:rsid w:val="006D7D9B"/>
    <w:rsid w:val="006E0235"/>
    <w:rsid w:val="006E0618"/>
    <w:rsid w:val="006E0B29"/>
    <w:rsid w:val="006E10DD"/>
    <w:rsid w:val="006E1207"/>
    <w:rsid w:val="006E18F7"/>
    <w:rsid w:val="006E19C7"/>
    <w:rsid w:val="006E1B69"/>
    <w:rsid w:val="006E1D83"/>
    <w:rsid w:val="006E21D3"/>
    <w:rsid w:val="006E24C4"/>
    <w:rsid w:val="006E2A6A"/>
    <w:rsid w:val="006E2A77"/>
    <w:rsid w:val="006E2C1A"/>
    <w:rsid w:val="006E2E49"/>
    <w:rsid w:val="006E2EB3"/>
    <w:rsid w:val="006E31F6"/>
    <w:rsid w:val="006E388D"/>
    <w:rsid w:val="006E39EF"/>
    <w:rsid w:val="006E3BC2"/>
    <w:rsid w:val="006E3CEB"/>
    <w:rsid w:val="006E3ECC"/>
    <w:rsid w:val="006E4041"/>
    <w:rsid w:val="006E4219"/>
    <w:rsid w:val="006E481A"/>
    <w:rsid w:val="006E5023"/>
    <w:rsid w:val="006E53CA"/>
    <w:rsid w:val="006E547B"/>
    <w:rsid w:val="006E5657"/>
    <w:rsid w:val="006E57A9"/>
    <w:rsid w:val="006E58D9"/>
    <w:rsid w:val="006E58E5"/>
    <w:rsid w:val="006E597E"/>
    <w:rsid w:val="006E5E1D"/>
    <w:rsid w:val="006E6538"/>
    <w:rsid w:val="006E6DCE"/>
    <w:rsid w:val="006E74C7"/>
    <w:rsid w:val="006E75FB"/>
    <w:rsid w:val="006E773B"/>
    <w:rsid w:val="006E78BA"/>
    <w:rsid w:val="006E7BE7"/>
    <w:rsid w:val="006E7C23"/>
    <w:rsid w:val="006F0858"/>
    <w:rsid w:val="006F0B62"/>
    <w:rsid w:val="006F138C"/>
    <w:rsid w:val="006F1700"/>
    <w:rsid w:val="006F180E"/>
    <w:rsid w:val="006F19A9"/>
    <w:rsid w:val="006F2322"/>
    <w:rsid w:val="006F239D"/>
    <w:rsid w:val="006F2500"/>
    <w:rsid w:val="006F2BE7"/>
    <w:rsid w:val="006F2DB1"/>
    <w:rsid w:val="006F3272"/>
    <w:rsid w:val="006F32A7"/>
    <w:rsid w:val="006F338A"/>
    <w:rsid w:val="006F33FB"/>
    <w:rsid w:val="006F3666"/>
    <w:rsid w:val="006F37BA"/>
    <w:rsid w:val="006F390F"/>
    <w:rsid w:val="006F3B42"/>
    <w:rsid w:val="006F3F9F"/>
    <w:rsid w:val="006F4492"/>
    <w:rsid w:val="006F49CE"/>
    <w:rsid w:val="006F4AEB"/>
    <w:rsid w:val="006F55AF"/>
    <w:rsid w:val="006F56F0"/>
    <w:rsid w:val="006F5900"/>
    <w:rsid w:val="006F5A28"/>
    <w:rsid w:val="006F5AA7"/>
    <w:rsid w:val="006F5B0A"/>
    <w:rsid w:val="006F606D"/>
    <w:rsid w:val="006F65FC"/>
    <w:rsid w:val="006F69E2"/>
    <w:rsid w:val="006F6B2F"/>
    <w:rsid w:val="006F6F62"/>
    <w:rsid w:val="006F707D"/>
    <w:rsid w:val="006F7307"/>
    <w:rsid w:val="006F78A9"/>
    <w:rsid w:val="006F7B67"/>
    <w:rsid w:val="00700168"/>
    <w:rsid w:val="00700212"/>
    <w:rsid w:val="00700BA3"/>
    <w:rsid w:val="00700D74"/>
    <w:rsid w:val="00701384"/>
    <w:rsid w:val="0070157D"/>
    <w:rsid w:val="007017A0"/>
    <w:rsid w:val="00701B9A"/>
    <w:rsid w:val="0070230B"/>
    <w:rsid w:val="0070295E"/>
    <w:rsid w:val="007039DD"/>
    <w:rsid w:val="00703D99"/>
    <w:rsid w:val="0070416B"/>
    <w:rsid w:val="00704636"/>
    <w:rsid w:val="0070475F"/>
    <w:rsid w:val="0070482D"/>
    <w:rsid w:val="00704BA9"/>
    <w:rsid w:val="00704DD4"/>
    <w:rsid w:val="00705095"/>
    <w:rsid w:val="00705098"/>
    <w:rsid w:val="00705102"/>
    <w:rsid w:val="007057A2"/>
    <w:rsid w:val="0070583A"/>
    <w:rsid w:val="00705886"/>
    <w:rsid w:val="00705A6A"/>
    <w:rsid w:val="00705B2C"/>
    <w:rsid w:val="007064BD"/>
    <w:rsid w:val="007064E7"/>
    <w:rsid w:val="007065B1"/>
    <w:rsid w:val="007066B1"/>
    <w:rsid w:val="00706E7C"/>
    <w:rsid w:val="0070722F"/>
    <w:rsid w:val="00707359"/>
    <w:rsid w:val="0070757E"/>
    <w:rsid w:val="007100D1"/>
    <w:rsid w:val="007103EE"/>
    <w:rsid w:val="007107BC"/>
    <w:rsid w:val="007108B8"/>
    <w:rsid w:val="00710ED4"/>
    <w:rsid w:val="00711466"/>
    <w:rsid w:val="00711602"/>
    <w:rsid w:val="00711874"/>
    <w:rsid w:val="00711FBD"/>
    <w:rsid w:val="007122CC"/>
    <w:rsid w:val="0071238A"/>
    <w:rsid w:val="007123CD"/>
    <w:rsid w:val="00712598"/>
    <w:rsid w:val="007126BE"/>
    <w:rsid w:val="00713043"/>
    <w:rsid w:val="007139D7"/>
    <w:rsid w:val="00713F15"/>
    <w:rsid w:val="007142CC"/>
    <w:rsid w:val="007146B6"/>
    <w:rsid w:val="00714A49"/>
    <w:rsid w:val="007151C6"/>
    <w:rsid w:val="00715A19"/>
    <w:rsid w:val="00715DF4"/>
    <w:rsid w:val="00716F8B"/>
    <w:rsid w:val="007170AC"/>
    <w:rsid w:val="007170C7"/>
    <w:rsid w:val="00720971"/>
    <w:rsid w:val="00720D95"/>
    <w:rsid w:val="007213C0"/>
    <w:rsid w:val="0072172C"/>
    <w:rsid w:val="00721919"/>
    <w:rsid w:val="00722019"/>
    <w:rsid w:val="0072224E"/>
    <w:rsid w:val="00722669"/>
    <w:rsid w:val="007227A5"/>
    <w:rsid w:val="00722984"/>
    <w:rsid w:val="00722CA2"/>
    <w:rsid w:val="00722DAC"/>
    <w:rsid w:val="00722DF4"/>
    <w:rsid w:val="007237E9"/>
    <w:rsid w:val="00723ABE"/>
    <w:rsid w:val="00724A8A"/>
    <w:rsid w:val="00724DFF"/>
    <w:rsid w:val="00724FC4"/>
    <w:rsid w:val="0072504E"/>
    <w:rsid w:val="007250DC"/>
    <w:rsid w:val="007252EB"/>
    <w:rsid w:val="00725988"/>
    <w:rsid w:val="00725BC1"/>
    <w:rsid w:val="00725DE3"/>
    <w:rsid w:val="00726B0F"/>
    <w:rsid w:val="00726CDA"/>
    <w:rsid w:val="00727215"/>
    <w:rsid w:val="007273FB"/>
    <w:rsid w:val="007276C2"/>
    <w:rsid w:val="007276E6"/>
    <w:rsid w:val="00727A07"/>
    <w:rsid w:val="00727BB1"/>
    <w:rsid w:val="00727C50"/>
    <w:rsid w:val="00727DB2"/>
    <w:rsid w:val="00727F38"/>
    <w:rsid w:val="0073004B"/>
    <w:rsid w:val="007304D7"/>
    <w:rsid w:val="00730661"/>
    <w:rsid w:val="00730B8A"/>
    <w:rsid w:val="007310BC"/>
    <w:rsid w:val="00731396"/>
    <w:rsid w:val="007313E4"/>
    <w:rsid w:val="00731460"/>
    <w:rsid w:val="00731C10"/>
    <w:rsid w:val="00731F1E"/>
    <w:rsid w:val="00732411"/>
    <w:rsid w:val="0073268A"/>
    <w:rsid w:val="00732E28"/>
    <w:rsid w:val="00733060"/>
    <w:rsid w:val="00733C34"/>
    <w:rsid w:val="00733D9E"/>
    <w:rsid w:val="007340E6"/>
    <w:rsid w:val="00734322"/>
    <w:rsid w:val="00734931"/>
    <w:rsid w:val="00734B44"/>
    <w:rsid w:val="00734C46"/>
    <w:rsid w:val="00734F72"/>
    <w:rsid w:val="0073547E"/>
    <w:rsid w:val="007356F5"/>
    <w:rsid w:val="00735C7A"/>
    <w:rsid w:val="00735CED"/>
    <w:rsid w:val="00736029"/>
    <w:rsid w:val="00736108"/>
    <w:rsid w:val="007362D5"/>
    <w:rsid w:val="00736B33"/>
    <w:rsid w:val="00736B74"/>
    <w:rsid w:val="00736BA4"/>
    <w:rsid w:val="00736EF2"/>
    <w:rsid w:val="007370B4"/>
    <w:rsid w:val="00737B1C"/>
    <w:rsid w:val="00737BA5"/>
    <w:rsid w:val="00737CC2"/>
    <w:rsid w:val="00737D45"/>
    <w:rsid w:val="007407D8"/>
    <w:rsid w:val="00740CDB"/>
    <w:rsid w:val="00741712"/>
    <w:rsid w:val="00741E37"/>
    <w:rsid w:val="00742346"/>
    <w:rsid w:val="00742B5C"/>
    <w:rsid w:val="00742D3B"/>
    <w:rsid w:val="00742FAC"/>
    <w:rsid w:val="0074347F"/>
    <w:rsid w:val="007435E0"/>
    <w:rsid w:val="0074362C"/>
    <w:rsid w:val="00743775"/>
    <w:rsid w:val="0074380A"/>
    <w:rsid w:val="00743D0D"/>
    <w:rsid w:val="0074437A"/>
    <w:rsid w:val="007443A3"/>
    <w:rsid w:val="007444F9"/>
    <w:rsid w:val="00744B02"/>
    <w:rsid w:val="0074540A"/>
    <w:rsid w:val="00745586"/>
    <w:rsid w:val="00745660"/>
    <w:rsid w:val="00746141"/>
    <w:rsid w:val="0074617E"/>
    <w:rsid w:val="007463E7"/>
    <w:rsid w:val="007465CD"/>
    <w:rsid w:val="00746897"/>
    <w:rsid w:val="00746A4F"/>
    <w:rsid w:val="00746C8D"/>
    <w:rsid w:val="00746FC2"/>
    <w:rsid w:val="00747A35"/>
    <w:rsid w:val="00747B06"/>
    <w:rsid w:val="00747EC7"/>
    <w:rsid w:val="00750069"/>
    <w:rsid w:val="007502BC"/>
    <w:rsid w:val="007503FB"/>
    <w:rsid w:val="00750557"/>
    <w:rsid w:val="00750A46"/>
    <w:rsid w:val="007515F1"/>
    <w:rsid w:val="007525B4"/>
    <w:rsid w:val="00752653"/>
    <w:rsid w:val="00752BA1"/>
    <w:rsid w:val="00753259"/>
    <w:rsid w:val="0075331A"/>
    <w:rsid w:val="007535E1"/>
    <w:rsid w:val="007538A1"/>
    <w:rsid w:val="00753F8E"/>
    <w:rsid w:val="00753FB9"/>
    <w:rsid w:val="0075434F"/>
    <w:rsid w:val="00754378"/>
    <w:rsid w:val="007547DD"/>
    <w:rsid w:val="00755140"/>
    <w:rsid w:val="007557F3"/>
    <w:rsid w:val="00755990"/>
    <w:rsid w:val="00755B27"/>
    <w:rsid w:val="00756071"/>
    <w:rsid w:val="007562F5"/>
    <w:rsid w:val="0075646F"/>
    <w:rsid w:val="00756B99"/>
    <w:rsid w:val="00756C7D"/>
    <w:rsid w:val="00756CBA"/>
    <w:rsid w:val="007571F4"/>
    <w:rsid w:val="0075748C"/>
    <w:rsid w:val="007575DC"/>
    <w:rsid w:val="00757D30"/>
    <w:rsid w:val="007604BF"/>
    <w:rsid w:val="007604D9"/>
    <w:rsid w:val="00760545"/>
    <w:rsid w:val="0076085A"/>
    <w:rsid w:val="007608AF"/>
    <w:rsid w:val="00761E60"/>
    <w:rsid w:val="00762242"/>
    <w:rsid w:val="00762AF3"/>
    <w:rsid w:val="00762C47"/>
    <w:rsid w:val="00762E61"/>
    <w:rsid w:val="007632E7"/>
    <w:rsid w:val="00763DF7"/>
    <w:rsid w:val="00763EC5"/>
    <w:rsid w:val="0076421E"/>
    <w:rsid w:val="007642C1"/>
    <w:rsid w:val="00764655"/>
    <w:rsid w:val="007647AE"/>
    <w:rsid w:val="007647ED"/>
    <w:rsid w:val="0076496F"/>
    <w:rsid w:val="0076497C"/>
    <w:rsid w:val="00764F96"/>
    <w:rsid w:val="00765129"/>
    <w:rsid w:val="007654A6"/>
    <w:rsid w:val="0076556C"/>
    <w:rsid w:val="0076570C"/>
    <w:rsid w:val="007657BA"/>
    <w:rsid w:val="00765835"/>
    <w:rsid w:val="00765DD9"/>
    <w:rsid w:val="00766728"/>
    <w:rsid w:val="00766801"/>
    <w:rsid w:val="00766B6C"/>
    <w:rsid w:val="00766CA6"/>
    <w:rsid w:val="00767D39"/>
    <w:rsid w:val="00767E2D"/>
    <w:rsid w:val="00767F2D"/>
    <w:rsid w:val="007707DD"/>
    <w:rsid w:val="007708CF"/>
    <w:rsid w:val="00770D1C"/>
    <w:rsid w:val="00770DAD"/>
    <w:rsid w:val="00770DFC"/>
    <w:rsid w:val="0077151A"/>
    <w:rsid w:val="007726C0"/>
    <w:rsid w:val="0077282F"/>
    <w:rsid w:val="007729DF"/>
    <w:rsid w:val="00772DB6"/>
    <w:rsid w:val="00772DED"/>
    <w:rsid w:val="0077301D"/>
    <w:rsid w:val="007730A6"/>
    <w:rsid w:val="00773156"/>
    <w:rsid w:val="007737AB"/>
    <w:rsid w:val="00773983"/>
    <w:rsid w:val="00773C5F"/>
    <w:rsid w:val="00773D24"/>
    <w:rsid w:val="0077411F"/>
    <w:rsid w:val="00774906"/>
    <w:rsid w:val="0077581B"/>
    <w:rsid w:val="0077587E"/>
    <w:rsid w:val="007760CF"/>
    <w:rsid w:val="0077655B"/>
    <w:rsid w:val="007766CB"/>
    <w:rsid w:val="007769CE"/>
    <w:rsid w:val="007778B1"/>
    <w:rsid w:val="00777AA9"/>
    <w:rsid w:val="00777EED"/>
    <w:rsid w:val="007808CF"/>
    <w:rsid w:val="00780913"/>
    <w:rsid w:val="00780AFE"/>
    <w:rsid w:val="00780D46"/>
    <w:rsid w:val="00780E19"/>
    <w:rsid w:val="007816A6"/>
    <w:rsid w:val="00781952"/>
    <w:rsid w:val="00781EB9"/>
    <w:rsid w:val="007825CF"/>
    <w:rsid w:val="00782682"/>
    <w:rsid w:val="007826F7"/>
    <w:rsid w:val="0078298C"/>
    <w:rsid w:val="00782C2E"/>
    <w:rsid w:val="00782D45"/>
    <w:rsid w:val="00783450"/>
    <w:rsid w:val="007835FA"/>
    <w:rsid w:val="0078430E"/>
    <w:rsid w:val="00784664"/>
    <w:rsid w:val="00784C22"/>
    <w:rsid w:val="007851A8"/>
    <w:rsid w:val="00785730"/>
    <w:rsid w:val="00785FC7"/>
    <w:rsid w:val="007862F3"/>
    <w:rsid w:val="007869D5"/>
    <w:rsid w:val="00786A00"/>
    <w:rsid w:val="00786D5A"/>
    <w:rsid w:val="00786DBD"/>
    <w:rsid w:val="00787030"/>
    <w:rsid w:val="0078714D"/>
    <w:rsid w:val="00787533"/>
    <w:rsid w:val="00787873"/>
    <w:rsid w:val="00787FF9"/>
    <w:rsid w:val="00790721"/>
    <w:rsid w:val="007909FD"/>
    <w:rsid w:val="00790A1D"/>
    <w:rsid w:val="00790B87"/>
    <w:rsid w:val="00790BE7"/>
    <w:rsid w:val="00790D7E"/>
    <w:rsid w:val="007913D3"/>
    <w:rsid w:val="007913D5"/>
    <w:rsid w:val="00791DA2"/>
    <w:rsid w:val="00791DE3"/>
    <w:rsid w:val="00791F17"/>
    <w:rsid w:val="007920BA"/>
    <w:rsid w:val="0079216E"/>
    <w:rsid w:val="00792450"/>
    <w:rsid w:val="0079250B"/>
    <w:rsid w:val="00792940"/>
    <w:rsid w:val="00792CCA"/>
    <w:rsid w:val="0079372A"/>
    <w:rsid w:val="00793875"/>
    <w:rsid w:val="00793A49"/>
    <w:rsid w:val="00793EE1"/>
    <w:rsid w:val="0079473C"/>
    <w:rsid w:val="007948D4"/>
    <w:rsid w:val="00794B17"/>
    <w:rsid w:val="00794B40"/>
    <w:rsid w:val="007950BF"/>
    <w:rsid w:val="00795308"/>
    <w:rsid w:val="0079556D"/>
    <w:rsid w:val="007955DC"/>
    <w:rsid w:val="0079576C"/>
    <w:rsid w:val="007958C7"/>
    <w:rsid w:val="007959FA"/>
    <w:rsid w:val="00795A8E"/>
    <w:rsid w:val="00795B98"/>
    <w:rsid w:val="00795F37"/>
    <w:rsid w:val="00796394"/>
    <w:rsid w:val="0079656F"/>
    <w:rsid w:val="007969B1"/>
    <w:rsid w:val="00796AAF"/>
    <w:rsid w:val="00796BFC"/>
    <w:rsid w:val="007974C3"/>
    <w:rsid w:val="00797791"/>
    <w:rsid w:val="0079798A"/>
    <w:rsid w:val="007979B1"/>
    <w:rsid w:val="00797CAF"/>
    <w:rsid w:val="00797DB5"/>
    <w:rsid w:val="007A05C7"/>
    <w:rsid w:val="007A05D2"/>
    <w:rsid w:val="007A07A2"/>
    <w:rsid w:val="007A0B84"/>
    <w:rsid w:val="007A11CE"/>
    <w:rsid w:val="007A2328"/>
    <w:rsid w:val="007A233A"/>
    <w:rsid w:val="007A24AA"/>
    <w:rsid w:val="007A26B4"/>
    <w:rsid w:val="007A2785"/>
    <w:rsid w:val="007A2AEF"/>
    <w:rsid w:val="007A2CC5"/>
    <w:rsid w:val="007A2D1B"/>
    <w:rsid w:val="007A3383"/>
    <w:rsid w:val="007A366E"/>
    <w:rsid w:val="007A3996"/>
    <w:rsid w:val="007A3C7D"/>
    <w:rsid w:val="007A4231"/>
    <w:rsid w:val="007A492B"/>
    <w:rsid w:val="007A4E0F"/>
    <w:rsid w:val="007A4E4A"/>
    <w:rsid w:val="007A4E5C"/>
    <w:rsid w:val="007A4EAE"/>
    <w:rsid w:val="007A521C"/>
    <w:rsid w:val="007A52C5"/>
    <w:rsid w:val="007A57E2"/>
    <w:rsid w:val="007A59DF"/>
    <w:rsid w:val="007A5AB6"/>
    <w:rsid w:val="007A5E78"/>
    <w:rsid w:val="007A5EA9"/>
    <w:rsid w:val="007A609E"/>
    <w:rsid w:val="007A63D8"/>
    <w:rsid w:val="007A655E"/>
    <w:rsid w:val="007A6898"/>
    <w:rsid w:val="007A6E70"/>
    <w:rsid w:val="007A7A12"/>
    <w:rsid w:val="007A7A7E"/>
    <w:rsid w:val="007A7EE8"/>
    <w:rsid w:val="007A7F10"/>
    <w:rsid w:val="007B03B3"/>
    <w:rsid w:val="007B0A05"/>
    <w:rsid w:val="007B0B55"/>
    <w:rsid w:val="007B0DEC"/>
    <w:rsid w:val="007B127E"/>
    <w:rsid w:val="007B145D"/>
    <w:rsid w:val="007B1572"/>
    <w:rsid w:val="007B16B2"/>
    <w:rsid w:val="007B16B4"/>
    <w:rsid w:val="007B1C77"/>
    <w:rsid w:val="007B1D66"/>
    <w:rsid w:val="007B1E86"/>
    <w:rsid w:val="007B1EF0"/>
    <w:rsid w:val="007B22A4"/>
    <w:rsid w:val="007B22D1"/>
    <w:rsid w:val="007B2398"/>
    <w:rsid w:val="007B2471"/>
    <w:rsid w:val="007B299B"/>
    <w:rsid w:val="007B2A6C"/>
    <w:rsid w:val="007B2AEC"/>
    <w:rsid w:val="007B2EFC"/>
    <w:rsid w:val="007B321D"/>
    <w:rsid w:val="007B38E4"/>
    <w:rsid w:val="007B3ADE"/>
    <w:rsid w:val="007B3B46"/>
    <w:rsid w:val="007B4000"/>
    <w:rsid w:val="007B4356"/>
    <w:rsid w:val="007B4547"/>
    <w:rsid w:val="007B468F"/>
    <w:rsid w:val="007B46BB"/>
    <w:rsid w:val="007B4702"/>
    <w:rsid w:val="007B4AA8"/>
    <w:rsid w:val="007B4CB7"/>
    <w:rsid w:val="007B4CD8"/>
    <w:rsid w:val="007B4D48"/>
    <w:rsid w:val="007B4EDD"/>
    <w:rsid w:val="007B4F0D"/>
    <w:rsid w:val="007B517D"/>
    <w:rsid w:val="007B5567"/>
    <w:rsid w:val="007B5ADD"/>
    <w:rsid w:val="007B61EC"/>
    <w:rsid w:val="007B63D1"/>
    <w:rsid w:val="007B667F"/>
    <w:rsid w:val="007B6701"/>
    <w:rsid w:val="007B67CF"/>
    <w:rsid w:val="007B6C22"/>
    <w:rsid w:val="007B6E70"/>
    <w:rsid w:val="007B6E88"/>
    <w:rsid w:val="007B737C"/>
    <w:rsid w:val="007B7AE8"/>
    <w:rsid w:val="007B7C5E"/>
    <w:rsid w:val="007B7F15"/>
    <w:rsid w:val="007C01A0"/>
    <w:rsid w:val="007C04A7"/>
    <w:rsid w:val="007C06FD"/>
    <w:rsid w:val="007C0DB5"/>
    <w:rsid w:val="007C1076"/>
    <w:rsid w:val="007C15A5"/>
    <w:rsid w:val="007C1CB1"/>
    <w:rsid w:val="007C1CFB"/>
    <w:rsid w:val="007C1DCD"/>
    <w:rsid w:val="007C20A0"/>
    <w:rsid w:val="007C20EF"/>
    <w:rsid w:val="007C21BD"/>
    <w:rsid w:val="007C2A83"/>
    <w:rsid w:val="007C3209"/>
    <w:rsid w:val="007C34B9"/>
    <w:rsid w:val="007C3569"/>
    <w:rsid w:val="007C37F0"/>
    <w:rsid w:val="007C40F0"/>
    <w:rsid w:val="007C4167"/>
    <w:rsid w:val="007C422E"/>
    <w:rsid w:val="007C438C"/>
    <w:rsid w:val="007C46DC"/>
    <w:rsid w:val="007C4BCE"/>
    <w:rsid w:val="007C4C08"/>
    <w:rsid w:val="007C4CEB"/>
    <w:rsid w:val="007C4F2F"/>
    <w:rsid w:val="007C4F42"/>
    <w:rsid w:val="007C50C6"/>
    <w:rsid w:val="007C5FED"/>
    <w:rsid w:val="007C6069"/>
    <w:rsid w:val="007C619E"/>
    <w:rsid w:val="007C6BE3"/>
    <w:rsid w:val="007C6C16"/>
    <w:rsid w:val="007C71AE"/>
    <w:rsid w:val="007C7BDB"/>
    <w:rsid w:val="007C7C7E"/>
    <w:rsid w:val="007C7E74"/>
    <w:rsid w:val="007D078D"/>
    <w:rsid w:val="007D07F5"/>
    <w:rsid w:val="007D07FC"/>
    <w:rsid w:val="007D137D"/>
    <w:rsid w:val="007D1405"/>
    <w:rsid w:val="007D14B8"/>
    <w:rsid w:val="007D1A5C"/>
    <w:rsid w:val="007D1D93"/>
    <w:rsid w:val="007D21EE"/>
    <w:rsid w:val="007D24EE"/>
    <w:rsid w:val="007D322F"/>
    <w:rsid w:val="007D3957"/>
    <w:rsid w:val="007D3C6C"/>
    <w:rsid w:val="007D3CB0"/>
    <w:rsid w:val="007D3CD6"/>
    <w:rsid w:val="007D417B"/>
    <w:rsid w:val="007D4489"/>
    <w:rsid w:val="007D4BED"/>
    <w:rsid w:val="007D4EE0"/>
    <w:rsid w:val="007D5D3B"/>
    <w:rsid w:val="007D5E9A"/>
    <w:rsid w:val="007D6115"/>
    <w:rsid w:val="007D6277"/>
    <w:rsid w:val="007D6829"/>
    <w:rsid w:val="007D69E1"/>
    <w:rsid w:val="007D6CAA"/>
    <w:rsid w:val="007D6DCD"/>
    <w:rsid w:val="007D6EB4"/>
    <w:rsid w:val="007D6FF5"/>
    <w:rsid w:val="007D72F7"/>
    <w:rsid w:val="007D7354"/>
    <w:rsid w:val="007D75E9"/>
    <w:rsid w:val="007D7B0E"/>
    <w:rsid w:val="007D7CC9"/>
    <w:rsid w:val="007E0523"/>
    <w:rsid w:val="007E08EE"/>
    <w:rsid w:val="007E0BA5"/>
    <w:rsid w:val="007E14D7"/>
    <w:rsid w:val="007E15F1"/>
    <w:rsid w:val="007E18AE"/>
    <w:rsid w:val="007E1A34"/>
    <w:rsid w:val="007E1B78"/>
    <w:rsid w:val="007E1B7C"/>
    <w:rsid w:val="007E1CFB"/>
    <w:rsid w:val="007E2240"/>
    <w:rsid w:val="007E2607"/>
    <w:rsid w:val="007E27E9"/>
    <w:rsid w:val="007E281B"/>
    <w:rsid w:val="007E2A8C"/>
    <w:rsid w:val="007E2B39"/>
    <w:rsid w:val="007E2C9A"/>
    <w:rsid w:val="007E2CC1"/>
    <w:rsid w:val="007E32D0"/>
    <w:rsid w:val="007E32EC"/>
    <w:rsid w:val="007E34F5"/>
    <w:rsid w:val="007E3536"/>
    <w:rsid w:val="007E3D5C"/>
    <w:rsid w:val="007E40C3"/>
    <w:rsid w:val="007E4354"/>
    <w:rsid w:val="007E44AA"/>
    <w:rsid w:val="007E465C"/>
    <w:rsid w:val="007E4D4C"/>
    <w:rsid w:val="007E4E54"/>
    <w:rsid w:val="007E4FA3"/>
    <w:rsid w:val="007E5019"/>
    <w:rsid w:val="007E5578"/>
    <w:rsid w:val="007E58A0"/>
    <w:rsid w:val="007E5B67"/>
    <w:rsid w:val="007E5C20"/>
    <w:rsid w:val="007E5CD0"/>
    <w:rsid w:val="007E62DE"/>
    <w:rsid w:val="007E62EA"/>
    <w:rsid w:val="007E66CE"/>
    <w:rsid w:val="007E6963"/>
    <w:rsid w:val="007E6A2F"/>
    <w:rsid w:val="007E6DFB"/>
    <w:rsid w:val="007E71C4"/>
    <w:rsid w:val="007E7669"/>
    <w:rsid w:val="007E770D"/>
    <w:rsid w:val="007E78F6"/>
    <w:rsid w:val="007E7C00"/>
    <w:rsid w:val="007E7C1B"/>
    <w:rsid w:val="007F0164"/>
    <w:rsid w:val="007F02AB"/>
    <w:rsid w:val="007F0A29"/>
    <w:rsid w:val="007F0E84"/>
    <w:rsid w:val="007F1263"/>
    <w:rsid w:val="007F1797"/>
    <w:rsid w:val="007F1829"/>
    <w:rsid w:val="007F19CF"/>
    <w:rsid w:val="007F1DF9"/>
    <w:rsid w:val="007F1E7A"/>
    <w:rsid w:val="007F2128"/>
    <w:rsid w:val="007F2F22"/>
    <w:rsid w:val="007F3038"/>
    <w:rsid w:val="007F32EE"/>
    <w:rsid w:val="007F38E7"/>
    <w:rsid w:val="007F474B"/>
    <w:rsid w:val="007F47BF"/>
    <w:rsid w:val="007F4A62"/>
    <w:rsid w:val="007F5696"/>
    <w:rsid w:val="007F5860"/>
    <w:rsid w:val="007F5888"/>
    <w:rsid w:val="007F59C1"/>
    <w:rsid w:val="007F5B55"/>
    <w:rsid w:val="007F6163"/>
    <w:rsid w:val="007F6347"/>
    <w:rsid w:val="007F6441"/>
    <w:rsid w:val="007F650B"/>
    <w:rsid w:val="007F7365"/>
    <w:rsid w:val="007F7535"/>
    <w:rsid w:val="007F7980"/>
    <w:rsid w:val="007F799C"/>
    <w:rsid w:val="00800921"/>
    <w:rsid w:val="00800D56"/>
    <w:rsid w:val="008012C3"/>
    <w:rsid w:val="0080176A"/>
    <w:rsid w:val="00801A56"/>
    <w:rsid w:val="00801DE4"/>
    <w:rsid w:val="0080237F"/>
    <w:rsid w:val="00802594"/>
    <w:rsid w:val="00802688"/>
    <w:rsid w:val="0080283F"/>
    <w:rsid w:val="00802B61"/>
    <w:rsid w:val="00802D8B"/>
    <w:rsid w:val="00802E56"/>
    <w:rsid w:val="00802F7D"/>
    <w:rsid w:val="00803174"/>
    <w:rsid w:val="00803CB3"/>
    <w:rsid w:val="00804907"/>
    <w:rsid w:val="00805556"/>
    <w:rsid w:val="008055B2"/>
    <w:rsid w:val="00805608"/>
    <w:rsid w:val="00805733"/>
    <w:rsid w:val="00805AAC"/>
    <w:rsid w:val="00805B66"/>
    <w:rsid w:val="008061D3"/>
    <w:rsid w:val="008062E3"/>
    <w:rsid w:val="008068E1"/>
    <w:rsid w:val="00806CCF"/>
    <w:rsid w:val="00807181"/>
    <w:rsid w:val="0080755D"/>
    <w:rsid w:val="00807E7F"/>
    <w:rsid w:val="00807F14"/>
    <w:rsid w:val="00807F87"/>
    <w:rsid w:val="0081026A"/>
    <w:rsid w:val="00810819"/>
    <w:rsid w:val="00810B95"/>
    <w:rsid w:val="00810EB2"/>
    <w:rsid w:val="00810FF7"/>
    <w:rsid w:val="00811115"/>
    <w:rsid w:val="00811193"/>
    <w:rsid w:val="008116DA"/>
    <w:rsid w:val="008118BB"/>
    <w:rsid w:val="00811C59"/>
    <w:rsid w:val="00811D6B"/>
    <w:rsid w:val="00811FF8"/>
    <w:rsid w:val="008124E5"/>
    <w:rsid w:val="00812545"/>
    <w:rsid w:val="00812647"/>
    <w:rsid w:val="00812727"/>
    <w:rsid w:val="008128C8"/>
    <w:rsid w:val="008133E2"/>
    <w:rsid w:val="00814024"/>
    <w:rsid w:val="0081486F"/>
    <w:rsid w:val="0081535D"/>
    <w:rsid w:val="008154A9"/>
    <w:rsid w:val="008154AA"/>
    <w:rsid w:val="00815BF2"/>
    <w:rsid w:val="00815DD4"/>
    <w:rsid w:val="00816137"/>
    <w:rsid w:val="008164EF"/>
    <w:rsid w:val="00816965"/>
    <w:rsid w:val="00816EA5"/>
    <w:rsid w:val="00817160"/>
    <w:rsid w:val="008176E6"/>
    <w:rsid w:val="00817A4D"/>
    <w:rsid w:val="00820240"/>
    <w:rsid w:val="0082071E"/>
    <w:rsid w:val="00820B3C"/>
    <w:rsid w:val="00820BA4"/>
    <w:rsid w:val="00820C3C"/>
    <w:rsid w:val="00820E18"/>
    <w:rsid w:val="00820EC1"/>
    <w:rsid w:val="00820FF8"/>
    <w:rsid w:val="00821124"/>
    <w:rsid w:val="0082119F"/>
    <w:rsid w:val="0082146B"/>
    <w:rsid w:val="00821973"/>
    <w:rsid w:val="00822110"/>
    <w:rsid w:val="0082288D"/>
    <w:rsid w:val="00822C48"/>
    <w:rsid w:val="00823019"/>
    <w:rsid w:val="008231E7"/>
    <w:rsid w:val="008232AC"/>
    <w:rsid w:val="008237E6"/>
    <w:rsid w:val="00823881"/>
    <w:rsid w:val="00823B40"/>
    <w:rsid w:val="00823E33"/>
    <w:rsid w:val="00823E6F"/>
    <w:rsid w:val="008240C1"/>
    <w:rsid w:val="00824405"/>
    <w:rsid w:val="008244E6"/>
    <w:rsid w:val="00824797"/>
    <w:rsid w:val="00824B82"/>
    <w:rsid w:val="00824EA5"/>
    <w:rsid w:val="00825356"/>
    <w:rsid w:val="008259C3"/>
    <w:rsid w:val="00825A8D"/>
    <w:rsid w:val="00825B7E"/>
    <w:rsid w:val="00826097"/>
    <w:rsid w:val="0082624A"/>
    <w:rsid w:val="008265D6"/>
    <w:rsid w:val="00826BDD"/>
    <w:rsid w:val="00826CD7"/>
    <w:rsid w:val="00826F56"/>
    <w:rsid w:val="00827678"/>
    <w:rsid w:val="008303D0"/>
    <w:rsid w:val="00830408"/>
    <w:rsid w:val="00830F70"/>
    <w:rsid w:val="008311E3"/>
    <w:rsid w:val="00831712"/>
    <w:rsid w:val="00831B54"/>
    <w:rsid w:val="00831D4D"/>
    <w:rsid w:val="00832018"/>
    <w:rsid w:val="008322B0"/>
    <w:rsid w:val="008322CA"/>
    <w:rsid w:val="00832A8C"/>
    <w:rsid w:val="00832E46"/>
    <w:rsid w:val="00833582"/>
    <w:rsid w:val="008337FA"/>
    <w:rsid w:val="00833911"/>
    <w:rsid w:val="00833DC4"/>
    <w:rsid w:val="00834021"/>
    <w:rsid w:val="00834467"/>
    <w:rsid w:val="00834C63"/>
    <w:rsid w:val="00834CFC"/>
    <w:rsid w:val="0083541B"/>
    <w:rsid w:val="00835881"/>
    <w:rsid w:val="0083697D"/>
    <w:rsid w:val="0083750C"/>
    <w:rsid w:val="008375C8"/>
    <w:rsid w:val="008375CF"/>
    <w:rsid w:val="0083791D"/>
    <w:rsid w:val="00837BA1"/>
    <w:rsid w:val="00837CDE"/>
    <w:rsid w:val="00837E43"/>
    <w:rsid w:val="008400F5"/>
    <w:rsid w:val="008405E3"/>
    <w:rsid w:val="00840768"/>
    <w:rsid w:val="008407FE"/>
    <w:rsid w:val="00840A81"/>
    <w:rsid w:val="00840BD1"/>
    <w:rsid w:val="008414C2"/>
    <w:rsid w:val="00841C1F"/>
    <w:rsid w:val="00841E29"/>
    <w:rsid w:val="00841ECE"/>
    <w:rsid w:val="00841FBE"/>
    <w:rsid w:val="00842252"/>
    <w:rsid w:val="00842339"/>
    <w:rsid w:val="00842B92"/>
    <w:rsid w:val="00842F04"/>
    <w:rsid w:val="008437CC"/>
    <w:rsid w:val="00843E30"/>
    <w:rsid w:val="00844436"/>
    <w:rsid w:val="00844579"/>
    <w:rsid w:val="008446B1"/>
    <w:rsid w:val="00844C4C"/>
    <w:rsid w:val="00844D35"/>
    <w:rsid w:val="00844FCA"/>
    <w:rsid w:val="00845139"/>
    <w:rsid w:val="008456A3"/>
    <w:rsid w:val="008459FF"/>
    <w:rsid w:val="00845C5B"/>
    <w:rsid w:val="00845D05"/>
    <w:rsid w:val="00845E03"/>
    <w:rsid w:val="00845E23"/>
    <w:rsid w:val="008465EE"/>
    <w:rsid w:val="00846917"/>
    <w:rsid w:val="0084699E"/>
    <w:rsid w:val="00846B7A"/>
    <w:rsid w:val="00846D5D"/>
    <w:rsid w:val="008470AA"/>
    <w:rsid w:val="00847BA7"/>
    <w:rsid w:val="00847DAE"/>
    <w:rsid w:val="00847EB9"/>
    <w:rsid w:val="00850108"/>
    <w:rsid w:val="0085089F"/>
    <w:rsid w:val="00850A6E"/>
    <w:rsid w:val="00850E00"/>
    <w:rsid w:val="00851325"/>
    <w:rsid w:val="008516CA"/>
    <w:rsid w:val="00851C52"/>
    <w:rsid w:val="00851D8B"/>
    <w:rsid w:val="008520BE"/>
    <w:rsid w:val="008527BB"/>
    <w:rsid w:val="008528E9"/>
    <w:rsid w:val="00852A30"/>
    <w:rsid w:val="00852CF1"/>
    <w:rsid w:val="00852FD8"/>
    <w:rsid w:val="00853B2A"/>
    <w:rsid w:val="00853D74"/>
    <w:rsid w:val="008544F2"/>
    <w:rsid w:val="00854837"/>
    <w:rsid w:val="0085577A"/>
    <w:rsid w:val="008558E5"/>
    <w:rsid w:val="008559BD"/>
    <w:rsid w:val="00855B42"/>
    <w:rsid w:val="00855DE0"/>
    <w:rsid w:val="008561A2"/>
    <w:rsid w:val="008561E1"/>
    <w:rsid w:val="008563F9"/>
    <w:rsid w:val="00856523"/>
    <w:rsid w:val="008566E9"/>
    <w:rsid w:val="008569B0"/>
    <w:rsid w:val="008572D3"/>
    <w:rsid w:val="008603FA"/>
    <w:rsid w:val="008604F2"/>
    <w:rsid w:val="008607F8"/>
    <w:rsid w:val="00860BBF"/>
    <w:rsid w:val="008619A7"/>
    <w:rsid w:val="00861C25"/>
    <w:rsid w:val="0086245F"/>
    <w:rsid w:val="00862843"/>
    <w:rsid w:val="00862CAA"/>
    <w:rsid w:val="0086332C"/>
    <w:rsid w:val="00863A5B"/>
    <w:rsid w:val="00863AA7"/>
    <w:rsid w:val="0086412A"/>
    <w:rsid w:val="0086427A"/>
    <w:rsid w:val="008642E2"/>
    <w:rsid w:val="00864449"/>
    <w:rsid w:val="008648CC"/>
    <w:rsid w:val="00864D42"/>
    <w:rsid w:val="00864DC5"/>
    <w:rsid w:val="00864E5A"/>
    <w:rsid w:val="00864EE6"/>
    <w:rsid w:val="008657EA"/>
    <w:rsid w:val="0086584F"/>
    <w:rsid w:val="0086590E"/>
    <w:rsid w:val="00865FFB"/>
    <w:rsid w:val="00866573"/>
    <w:rsid w:val="008665F6"/>
    <w:rsid w:val="008669C5"/>
    <w:rsid w:val="00866ACB"/>
    <w:rsid w:val="00866BF5"/>
    <w:rsid w:val="00867000"/>
    <w:rsid w:val="008674C4"/>
    <w:rsid w:val="008676F7"/>
    <w:rsid w:val="00867A4F"/>
    <w:rsid w:val="008701CD"/>
    <w:rsid w:val="00870337"/>
    <w:rsid w:val="00870482"/>
    <w:rsid w:val="0087057C"/>
    <w:rsid w:val="008705AB"/>
    <w:rsid w:val="00870664"/>
    <w:rsid w:val="0087071C"/>
    <w:rsid w:val="00870A3B"/>
    <w:rsid w:val="00870DC4"/>
    <w:rsid w:val="0087102B"/>
    <w:rsid w:val="00871280"/>
    <w:rsid w:val="00871422"/>
    <w:rsid w:val="00871431"/>
    <w:rsid w:val="00871875"/>
    <w:rsid w:val="00871DFB"/>
    <w:rsid w:val="0087251C"/>
    <w:rsid w:val="00872961"/>
    <w:rsid w:val="00872D7E"/>
    <w:rsid w:val="00872D7F"/>
    <w:rsid w:val="00872E30"/>
    <w:rsid w:val="00873F4A"/>
    <w:rsid w:val="00873FB5"/>
    <w:rsid w:val="00874032"/>
    <w:rsid w:val="008742EA"/>
    <w:rsid w:val="008743A7"/>
    <w:rsid w:val="00874497"/>
    <w:rsid w:val="008744E8"/>
    <w:rsid w:val="00874ACA"/>
    <w:rsid w:val="00874D35"/>
    <w:rsid w:val="00875566"/>
    <w:rsid w:val="00875CB4"/>
    <w:rsid w:val="00875CCC"/>
    <w:rsid w:val="00875F0E"/>
    <w:rsid w:val="0087600C"/>
    <w:rsid w:val="00876085"/>
    <w:rsid w:val="00876321"/>
    <w:rsid w:val="00876511"/>
    <w:rsid w:val="00876580"/>
    <w:rsid w:val="00876BB3"/>
    <w:rsid w:val="00876E38"/>
    <w:rsid w:val="00877001"/>
    <w:rsid w:val="00877022"/>
    <w:rsid w:val="0087705E"/>
    <w:rsid w:val="00877668"/>
    <w:rsid w:val="008778EE"/>
    <w:rsid w:val="00877918"/>
    <w:rsid w:val="00877B27"/>
    <w:rsid w:val="00880381"/>
    <w:rsid w:val="0088048F"/>
    <w:rsid w:val="00880589"/>
    <w:rsid w:val="008805F8"/>
    <w:rsid w:val="00880652"/>
    <w:rsid w:val="00880714"/>
    <w:rsid w:val="0088076C"/>
    <w:rsid w:val="00880865"/>
    <w:rsid w:val="00880AB7"/>
    <w:rsid w:val="00880B6E"/>
    <w:rsid w:val="00880EA6"/>
    <w:rsid w:val="008812B4"/>
    <w:rsid w:val="00881579"/>
    <w:rsid w:val="00881926"/>
    <w:rsid w:val="00881E9A"/>
    <w:rsid w:val="00882069"/>
    <w:rsid w:val="008824D3"/>
    <w:rsid w:val="00882B59"/>
    <w:rsid w:val="00882F24"/>
    <w:rsid w:val="008834C8"/>
    <w:rsid w:val="00883659"/>
    <w:rsid w:val="008837EB"/>
    <w:rsid w:val="0088381A"/>
    <w:rsid w:val="00883D55"/>
    <w:rsid w:val="00883D82"/>
    <w:rsid w:val="008844F1"/>
    <w:rsid w:val="008846BA"/>
    <w:rsid w:val="00884D12"/>
    <w:rsid w:val="00884E9A"/>
    <w:rsid w:val="00885032"/>
    <w:rsid w:val="00885693"/>
    <w:rsid w:val="008858A9"/>
    <w:rsid w:val="00885A71"/>
    <w:rsid w:val="00885C50"/>
    <w:rsid w:val="00885F6E"/>
    <w:rsid w:val="008869B5"/>
    <w:rsid w:val="00886C12"/>
    <w:rsid w:val="00886C70"/>
    <w:rsid w:val="00886E6B"/>
    <w:rsid w:val="00886E84"/>
    <w:rsid w:val="00886EC4"/>
    <w:rsid w:val="00886ED2"/>
    <w:rsid w:val="008871D0"/>
    <w:rsid w:val="00887219"/>
    <w:rsid w:val="00887472"/>
    <w:rsid w:val="0088748B"/>
    <w:rsid w:val="008874F0"/>
    <w:rsid w:val="00887A12"/>
    <w:rsid w:val="00887CE1"/>
    <w:rsid w:val="00887FD1"/>
    <w:rsid w:val="00890C71"/>
    <w:rsid w:val="00890D91"/>
    <w:rsid w:val="0089108D"/>
    <w:rsid w:val="0089113E"/>
    <w:rsid w:val="0089129B"/>
    <w:rsid w:val="00891507"/>
    <w:rsid w:val="008919A5"/>
    <w:rsid w:val="00891E14"/>
    <w:rsid w:val="008922C7"/>
    <w:rsid w:val="008924D8"/>
    <w:rsid w:val="00892B08"/>
    <w:rsid w:val="00892C44"/>
    <w:rsid w:val="00892D57"/>
    <w:rsid w:val="00893266"/>
    <w:rsid w:val="008937E4"/>
    <w:rsid w:val="008939C6"/>
    <w:rsid w:val="00893A32"/>
    <w:rsid w:val="00893D9E"/>
    <w:rsid w:val="00894044"/>
    <w:rsid w:val="00894060"/>
    <w:rsid w:val="00894136"/>
    <w:rsid w:val="00894451"/>
    <w:rsid w:val="008946EC"/>
    <w:rsid w:val="00894B5A"/>
    <w:rsid w:val="0089514A"/>
    <w:rsid w:val="00895308"/>
    <w:rsid w:val="0089569D"/>
    <w:rsid w:val="0089607B"/>
    <w:rsid w:val="0089641F"/>
    <w:rsid w:val="008970F3"/>
    <w:rsid w:val="008976FE"/>
    <w:rsid w:val="0089799F"/>
    <w:rsid w:val="00897A9C"/>
    <w:rsid w:val="00897E43"/>
    <w:rsid w:val="008A02C3"/>
    <w:rsid w:val="008A03B3"/>
    <w:rsid w:val="008A0474"/>
    <w:rsid w:val="008A0482"/>
    <w:rsid w:val="008A065C"/>
    <w:rsid w:val="008A098A"/>
    <w:rsid w:val="008A0DAD"/>
    <w:rsid w:val="008A0DF7"/>
    <w:rsid w:val="008A0F11"/>
    <w:rsid w:val="008A13BE"/>
    <w:rsid w:val="008A1633"/>
    <w:rsid w:val="008A198F"/>
    <w:rsid w:val="008A2195"/>
    <w:rsid w:val="008A2584"/>
    <w:rsid w:val="008A274E"/>
    <w:rsid w:val="008A2B2B"/>
    <w:rsid w:val="008A2F7D"/>
    <w:rsid w:val="008A3981"/>
    <w:rsid w:val="008A3BFC"/>
    <w:rsid w:val="008A3CC7"/>
    <w:rsid w:val="008A3FB9"/>
    <w:rsid w:val="008A40EA"/>
    <w:rsid w:val="008A450B"/>
    <w:rsid w:val="008A4520"/>
    <w:rsid w:val="008A47E0"/>
    <w:rsid w:val="008A4A4E"/>
    <w:rsid w:val="008A4B0D"/>
    <w:rsid w:val="008A4B87"/>
    <w:rsid w:val="008A5530"/>
    <w:rsid w:val="008A555C"/>
    <w:rsid w:val="008A6071"/>
    <w:rsid w:val="008A6312"/>
    <w:rsid w:val="008A66CE"/>
    <w:rsid w:val="008A6BBA"/>
    <w:rsid w:val="008A6E08"/>
    <w:rsid w:val="008A70FD"/>
    <w:rsid w:val="008A7202"/>
    <w:rsid w:val="008A73A3"/>
    <w:rsid w:val="008A78CC"/>
    <w:rsid w:val="008A7C07"/>
    <w:rsid w:val="008A7DB4"/>
    <w:rsid w:val="008A7FC2"/>
    <w:rsid w:val="008B00E3"/>
    <w:rsid w:val="008B05D1"/>
    <w:rsid w:val="008B0698"/>
    <w:rsid w:val="008B069B"/>
    <w:rsid w:val="008B09E0"/>
    <w:rsid w:val="008B0A83"/>
    <w:rsid w:val="008B0B99"/>
    <w:rsid w:val="008B0BFF"/>
    <w:rsid w:val="008B1002"/>
    <w:rsid w:val="008B14FB"/>
    <w:rsid w:val="008B1726"/>
    <w:rsid w:val="008B17FF"/>
    <w:rsid w:val="008B1B27"/>
    <w:rsid w:val="008B1C42"/>
    <w:rsid w:val="008B1F7F"/>
    <w:rsid w:val="008B212B"/>
    <w:rsid w:val="008B21CE"/>
    <w:rsid w:val="008B25E5"/>
    <w:rsid w:val="008B2847"/>
    <w:rsid w:val="008B3149"/>
    <w:rsid w:val="008B315D"/>
    <w:rsid w:val="008B319C"/>
    <w:rsid w:val="008B3493"/>
    <w:rsid w:val="008B40A6"/>
    <w:rsid w:val="008B4116"/>
    <w:rsid w:val="008B415C"/>
    <w:rsid w:val="008B4425"/>
    <w:rsid w:val="008B4BF4"/>
    <w:rsid w:val="008B4C70"/>
    <w:rsid w:val="008B508C"/>
    <w:rsid w:val="008B5160"/>
    <w:rsid w:val="008B5277"/>
    <w:rsid w:val="008B5280"/>
    <w:rsid w:val="008B5622"/>
    <w:rsid w:val="008B5F37"/>
    <w:rsid w:val="008B5FDF"/>
    <w:rsid w:val="008B61B5"/>
    <w:rsid w:val="008B64FA"/>
    <w:rsid w:val="008B6582"/>
    <w:rsid w:val="008B668E"/>
    <w:rsid w:val="008B672B"/>
    <w:rsid w:val="008B697A"/>
    <w:rsid w:val="008B6CBF"/>
    <w:rsid w:val="008B6D2A"/>
    <w:rsid w:val="008C0B7E"/>
    <w:rsid w:val="008C0EE8"/>
    <w:rsid w:val="008C123E"/>
    <w:rsid w:val="008C16DD"/>
    <w:rsid w:val="008C16F0"/>
    <w:rsid w:val="008C1DB9"/>
    <w:rsid w:val="008C21C7"/>
    <w:rsid w:val="008C24EA"/>
    <w:rsid w:val="008C2A05"/>
    <w:rsid w:val="008C2ACB"/>
    <w:rsid w:val="008C2D73"/>
    <w:rsid w:val="008C306C"/>
    <w:rsid w:val="008C3077"/>
    <w:rsid w:val="008C3204"/>
    <w:rsid w:val="008C338C"/>
    <w:rsid w:val="008C345D"/>
    <w:rsid w:val="008C3AF1"/>
    <w:rsid w:val="008C3AFC"/>
    <w:rsid w:val="008C3BE0"/>
    <w:rsid w:val="008C4238"/>
    <w:rsid w:val="008C455D"/>
    <w:rsid w:val="008C4786"/>
    <w:rsid w:val="008C4969"/>
    <w:rsid w:val="008C4A57"/>
    <w:rsid w:val="008C50CD"/>
    <w:rsid w:val="008C544D"/>
    <w:rsid w:val="008C5A5E"/>
    <w:rsid w:val="008C5BB5"/>
    <w:rsid w:val="008C5F04"/>
    <w:rsid w:val="008C62AE"/>
    <w:rsid w:val="008C68ED"/>
    <w:rsid w:val="008C699D"/>
    <w:rsid w:val="008C6DF7"/>
    <w:rsid w:val="008C76BE"/>
    <w:rsid w:val="008C7C3A"/>
    <w:rsid w:val="008D02D5"/>
    <w:rsid w:val="008D07A0"/>
    <w:rsid w:val="008D07C5"/>
    <w:rsid w:val="008D07EA"/>
    <w:rsid w:val="008D09F0"/>
    <w:rsid w:val="008D09FD"/>
    <w:rsid w:val="008D0AA8"/>
    <w:rsid w:val="008D0D5F"/>
    <w:rsid w:val="008D10D2"/>
    <w:rsid w:val="008D1B5F"/>
    <w:rsid w:val="008D1BF7"/>
    <w:rsid w:val="008D1D6D"/>
    <w:rsid w:val="008D1E14"/>
    <w:rsid w:val="008D1E25"/>
    <w:rsid w:val="008D1EFB"/>
    <w:rsid w:val="008D20F1"/>
    <w:rsid w:val="008D2347"/>
    <w:rsid w:val="008D2441"/>
    <w:rsid w:val="008D2E7A"/>
    <w:rsid w:val="008D384E"/>
    <w:rsid w:val="008D3D68"/>
    <w:rsid w:val="008D40EC"/>
    <w:rsid w:val="008D4154"/>
    <w:rsid w:val="008D4498"/>
    <w:rsid w:val="008D469D"/>
    <w:rsid w:val="008D474A"/>
    <w:rsid w:val="008D4AF8"/>
    <w:rsid w:val="008D4FEA"/>
    <w:rsid w:val="008D51C4"/>
    <w:rsid w:val="008D5514"/>
    <w:rsid w:val="008D562A"/>
    <w:rsid w:val="008D5ABD"/>
    <w:rsid w:val="008D5B92"/>
    <w:rsid w:val="008D5D54"/>
    <w:rsid w:val="008D634C"/>
    <w:rsid w:val="008D63B7"/>
    <w:rsid w:val="008D6A75"/>
    <w:rsid w:val="008D6BC3"/>
    <w:rsid w:val="008D6C0F"/>
    <w:rsid w:val="008D6EE0"/>
    <w:rsid w:val="008D6F58"/>
    <w:rsid w:val="008D6FD1"/>
    <w:rsid w:val="008D7043"/>
    <w:rsid w:val="008D70B7"/>
    <w:rsid w:val="008D7383"/>
    <w:rsid w:val="008D73D5"/>
    <w:rsid w:val="008E03FD"/>
    <w:rsid w:val="008E06B1"/>
    <w:rsid w:val="008E08B8"/>
    <w:rsid w:val="008E0C88"/>
    <w:rsid w:val="008E110C"/>
    <w:rsid w:val="008E117D"/>
    <w:rsid w:val="008E1479"/>
    <w:rsid w:val="008E1599"/>
    <w:rsid w:val="008E1752"/>
    <w:rsid w:val="008E1CD6"/>
    <w:rsid w:val="008E1EE7"/>
    <w:rsid w:val="008E1EEC"/>
    <w:rsid w:val="008E24EA"/>
    <w:rsid w:val="008E26F9"/>
    <w:rsid w:val="008E29D8"/>
    <w:rsid w:val="008E2DEC"/>
    <w:rsid w:val="008E30D6"/>
    <w:rsid w:val="008E3582"/>
    <w:rsid w:val="008E3705"/>
    <w:rsid w:val="008E3FA6"/>
    <w:rsid w:val="008E40A4"/>
    <w:rsid w:val="008E40CF"/>
    <w:rsid w:val="008E4357"/>
    <w:rsid w:val="008E4455"/>
    <w:rsid w:val="008E44CB"/>
    <w:rsid w:val="008E4689"/>
    <w:rsid w:val="008E4A0F"/>
    <w:rsid w:val="008E4AC7"/>
    <w:rsid w:val="008E4EEC"/>
    <w:rsid w:val="008E5310"/>
    <w:rsid w:val="008E5745"/>
    <w:rsid w:val="008E59FB"/>
    <w:rsid w:val="008E5A21"/>
    <w:rsid w:val="008E5BEC"/>
    <w:rsid w:val="008E5CAE"/>
    <w:rsid w:val="008E6088"/>
    <w:rsid w:val="008E65CD"/>
    <w:rsid w:val="008E6F24"/>
    <w:rsid w:val="008E783D"/>
    <w:rsid w:val="008E7A3D"/>
    <w:rsid w:val="008E7AEE"/>
    <w:rsid w:val="008E7F3F"/>
    <w:rsid w:val="008F03DD"/>
    <w:rsid w:val="008F059E"/>
    <w:rsid w:val="008F0DB7"/>
    <w:rsid w:val="008F0E23"/>
    <w:rsid w:val="008F105E"/>
    <w:rsid w:val="008F1818"/>
    <w:rsid w:val="008F1B43"/>
    <w:rsid w:val="008F1C1B"/>
    <w:rsid w:val="008F1CA6"/>
    <w:rsid w:val="008F1CD9"/>
    <w:rsid w:val="008F2AC5"/>
    <w:rsid w:val="008F2FAB"/>
    <w:rsid w:val="008F3130"/>
    <w:rsid w:val="008F327B"/>
    <w:rsid w:val="008F3454"/>
    <w:rsid w:val="008F34A0"/>
    <w:rsid w:val="008F34D3"/>
    <w:rsid w:val="008F370D"/>
    <w:rsid w:val="008F386E"/>
    <w:rsid w:val="008F3AE3"/>
    <w:rsid w:val="008F3DC5"/>
    <w:rsid w:val="008F4372"/>
    <w:rsid w:val="008F4902"/>
    <w:rsid w:val="008F4932"/>
    <w:rsid w:val="008F49B2"/>
    <w:rsid w:val="008F4CCE"/>
    <w:rsid w:val="008F5052"/>
    <w:rsid w:val="008F51F1"/>
    <w:rsid w:val="008F55D7"/>
    <w:rsid w:val="008F5F63"/>
    <w:rsid w:val="008F5FB4"/>
    <w:rsid w:val="008F608D"/>
    <w:rsid w:val="008F6507"/>
    <w:rsid w:val="008F664C"/>
    <w:rsid w:val="008F72A6"/>
    <w:rsid w:val="008F72AA"/>
    <w:rsid w:val="008F76EC"/>
    <w:rsid w:val="008F782B"/>
    <w:rsid w:val="008F7C60"/>
    <w:rsid w:val="00900386"/>
    <w:rsid w:val="00900813"/>
    <w:rsid w:val="009009D2"/>
    <w:rsid w:val="00900DA2"/>
    <w:rsid w:val="00900DFA"/>
    <w:rsid w:val="00900E12"/>
    <w:rsid w:val="00900EBF"/>
    <w:rsid w:val="009011A2"/>
    <w:rsid w:val="009012B6"/>
    <w:rsid w:val="00901521"/>
    <w:rsid w:val="00901746"/>
    <w:rsid w:val="00901E15"/>
    <w:rsid w:val="00901E79"/>
    <w:rsid w:val="009020BC"/>
    <w:rsid w:val="009021B9"/>
    <w:rsid w:val="009022D2"/>
    <w:rsid w:val="00902438"/>
    <w:rsid w:val="00902AD6"/>
    <w:rsid w:val="009031DB"/>
    <w:rsid w:val="00903476"/>
    <w:rsid w:val="00903EB0"/>
    <w:rsid w:val="009046B1"/>
    <w:rsid w:val="009049C9"/>
    <w:rsid w:val="00904A6D"/>
    <w:rsid w:val="00904BDA"/>
    <w:rsid w:val="00904E33"/>
    <w:rsid w:val="00905227"/>
    <w:rsid w:val="009054CF"/>
    <w:rsid w:val="0090585C"/>
    <w:rsid w:val="00905A55"/>
    <w:rsid w:val="00905B87"/>
    <w:rsid w:val="00905BCC"/>
    <w:rsid w:val="00905EF5"/>
    <w:rsid w:val="00906019"/>
    <w:rsid w:val="009060D6"/>
    <w:rsid w:val="009067DF"/>
    <w:rsid w:val="0090692E"/>
    <w:rsid w:val="00906E4C"/>
    <w:rsid w:val="00906F26"/>
    <w:rsid w:val="00906F85"/>
    <w:rsid w:val="00907148"/>
    <w:rsid w:val="0090718E"/>
    <w:rsid w:val="0090740F"/>
    <w:rsid w:val="009074FE"/>
    <w:rsid w:val="00907584"/>
    <w:rsid w:val="009078A3"/>
    <w:rsid w:val="009078BE"/>
    <w:rsid w:val="00907A73"/>
    <w:rsid w:val="00907BD7"/>
    <w:rsid w:val="0091002A"/>
    <w:rsid w:val="00910289"/>
    <w:rsid w:val="009105B6"/>
    <w:rsid w:val="009110FC"/>
    <w:rsid w:val="00911141"/>
    <w:rsid w:val="00911409"/>
    <w:rsid w:val="00911472"/>
    <w:rsid w:val="00911518"/>
    <w:rsid w:val="0091177C"/>
    <w:rsid w:val="009117F6"/>
    <w:rsid w:val="009119A3"/>
    <w:rsid w:val="0091260D"/>
    <w:rsid w:val="0091269E"/>
    <w:rsid w:val="00912A9A"/>
    <w:rsid w:val="00912B27"/>
    <w:rsid w:val="00912DCE"/>
    <w:rsid w:val="00912E9D"/>
    <w:rsid w:val="00912F41"/>
    <w:rsid w:val="00913482"/>
    <w:rsid w:val="009136E8"/>
    <w:rsid w:val="009138AC"/>
    <w:rsid w:val="00913983"/>
    <w:rsid w:val="00913AB9"/>
    <w:rsid w:val="00913D23"/>
    <w:rsid w:val="00913DF5"/>
    <w:rsid w:val="00913EB7"/>
    <w:rsid w:val="00913EED"/>
    <w:rsid w:val="00914109"/>
    <w:rsid w:val="0091443A"/>
    <w:rsid w:val="009145A4"/>
    <w:rsid w:val="009146B7"/>
    <w:rsid w:val="00914990"/>
    <w:rsid w:val="00914CEA"/>
    <w:rsid w:val="00914D62"/>
    <w:rsid w:val="00914F12"/>
    <w:rsid w:val="0091519B"/>
    <w:rsid w:val="00915446"/>
    <w:rsid w:val="009154A1"/>
    <w:rsid w:val="009154A8"/>
    <w:rsid w:val="00915656"/>
    <w:rsid w:val="00915CFD"/>
    <w:rsid w:val="00916065"/>
    <w:rsid w:val="0091643F"/>
    <w:rsid w:val="009166F4"/>
    <w:rsid w:val="0091714A"/>
    <w:rsid w:val="00917256"/>
    <w:rsid w:val="0091727F"/>
    <w:rsid w:val="00917BFF"/>
    <w:rsid w:val="00917F63"/>
    <w:rsid w:val="0092013E"/>
    <w:rsid w:val="0092060B"/>
    <w:rsid w:val="009206F0"/>
    <w:rsid w:val="00920913"/>
    <w:rsid w:val="009218C7"/>
    <w:rsid w:val="0092193F"/>
    <w:rsid w:val="00921949"/>
    <w:rsid w:val="009219A7"/>
    <w:rsid w:val="00922723"/>
    <w:rsid w:val="009228E4"/>
    <w:rsid w:val="00922EB7"/>
    <w:rsid w:val="00922EC0"/>
    <w:rsid w:val="00923054"/>
    <w:rsid w:val="00923192"/>
    <w:rsid w:val="0092367A"/>
    <w:rsid w:val="0092377C"/>
    <w:rsid w:val="0092386A"/>
    <w:rsid w:val="00923FD7"/>
    <w:rsid w:val="0092478C"/>
    <w:rsid w:val="00924EED"/>
    <w:rsid w:val="009259E4"/>
    <w:rsid w:val="00925A53"/>
    <w:rsid w:val="00925B9D"/>
    <w:rsid w:val="00925CDE"/>
    <w:rsid w:val="009262BB"/>
    <w:rsid w:val="0092641E"/>
    <w:rsid w:val="00926420"/>
    <w:rsid w:val="00926672"/>
    <w:rsid w:val="009267B5"/>
    <w:rsid w:val="009267D4"/>
    <w:rsid w:val="009269E5"/>
    <w:rsid w:val="00926B7F"/>
    <w:rsid w:val="00926BDE"/>
    <w:rsid w:val="00926C50"/>
    <w:rsid w:val="00926E1F"/>
    <w:rsid w:val="009272BF"/>
    <w:rsid w:val="0092739E"/>
    <w:rsid w:val="00927525"/>
    <w:rsid w:val="00927DBF"/>
    <w:rsid w:val="00927E3F"/>
    <w:rsid w:val="00930075"/>
    <w:rsid w:val="00930420"/>
    <w:rsid w:val="00930ADD"/>
    <w:rsid w:val="00930EBA"/>
    <w:rsid w:val="009312D7"/>
    <w:rsid w:val="009313C0"/>
    <w:rsid w:val="0093181B"/>
    <w:rsid w:val="00931ABE"/>
    <w:rsid w:val="00931BA4"/>
    <w:rsid w:val="009321B9"/>
    <w:rsid w:val="009324AA"/>
    <w:rsid w:val="00932A8B"/>
    <w:rsid w:val="00932DF5"/>
    <w:rsid w:val="009335DE"/>
    <w:rsid w:val="00933692"/>
    <w:rsid w:val="009339FB"/>
    <w:rsid w:val="00933ABB"/>
    <w:rsid w:val="00933E88"/>
    <w:rsid w:val="00934D2F"/>
    <w:rsid w:val="00934E6F"/>
    <w:rsid w:val="00935433"/>
    <w:rsid w:val="009354F3"/>
    <w:rsid w:val="00935727"/>
    <w:rsid w:val="00935763"/>
    <w:rsid w:val="00935806"/>
    <w:rsid w:val="00935811"/>
    <w:rsid w:val="00935A7E"/>
    <w:rsid w:val="00935B3F"/>
    <w:rsid w:val="00935B61"/>
    <w:rsid w:val="00935D0D"/>
    <w:rsid w:val="00935F75"/>
    <w:rsid w:val="00935FB6"/>
    <w:rsid w:val="00936195"/>
    <w:rsid w:val="0093654C"/>
    <w:rsid w:val="00936E05"/>
    <w:rsid w:val="00937046"/>
    <w:rsid w:val="0093716D"/>
    <w:rsid w:val="00937923"/>
    <w:rsid w:val="00937C7A"/>
    <w:rsid w:val="00937DC0"/>
    <w:rsid w:val="00937DFE"/>
    <w:rsid w:val="009401F0"/>
    <w:rsid w:val="009406B6"/>
    <w:rsid w:val="00940D35"/>
    <w:rsid w:val="00940D64"/>
    <w:rsid w:val="00940D90"/>
    <w:rsid w:val="00941A8C"/>
    <w:rsid w:val="00941A9B"/>
    <w:rsid w:val="00941F47"/>
    <w:rsid w:val="0094250C"/>
    <w:rsid w:val="009427E8"/>
    <w:rsid w:val="009428AC"/>
    <w:rsid w:val="00942AAD"/>
    <w:rsid w:val="00942EDF"/>
    <w:rsid w:val="00942F4B"/>
    <w:rsid w:val="00943957"/>
    <w:rsid w:val="00943E44"/>
    <w:rsid w:val="00943EE1"/>
    <w:rsid w:val="00943FB8"/>
    <w:rsid w:val="009445C6"/>
    <w:rsid w:val="00944985"/>
    <w:rsid w:val="009450B3"/>
    <w:rsid w:val="009450EC"/>
    <w:rsid w:val="009450F3"/>
    <w:rsid w:val="0094527C"/>
    <w:rsid w:val="0094636A"/>
    <w:rsid w:val="00946CDC"/>
    <w:rsid w:val="00946DEA"/>
    <w:rsid w:val="00946E84"/>
    <w:rsid w:val="00947098"/>
    <w:rsid w:val="0094713D"/>
    <w:rsid w:val="0094721C"/>
    <w:rsid w:val="00947AEC"/>
    <w:rsid w:val="00947C6A"/>
    <w:rsid w:val="0095029E"/>
    <w:rsid w:val="00950E7C"/>
    <w:rsid w:val="00950E98"/>
    <w:rsid w:val="00950F9B"/>
    <w:rsid w:val="0095138B"/>
    <w:rsid w:val="0095153E"/>
    <w:rsid w:val="00951623"/>
    <w:rsid w:val="009517AB"/>
    <w:rsid w:val="00951B0B"/>
    <w:rsid w:val="00951B7E"/>
    <w:rsid w:val="00951BDD"/>
    <w:rsid w:val="00951C38"/>
    <w:rsid w:val="00952066"/>
    <w:rsid w:val="00952A22"/>
    <w:rsid w:val="00952CC9"/>
    <w:rsid w:val="00952D4C"/>
    <w:rsid w:val="00952F29"/>
    <w:rsid w:val="00952FE4"/>
    <w:rsid w:val="0095301B"/>
    <w:rsid w:val="00953970"/>
    <w:rsid w:val="00953BEE"/>
    <w:rsid w:val="00953F27"/>
    <w:rsid w:val="00954648"/>
    <w:rsid w:val="00954EB2"/>
    <w:rsid w:val="00954EEB"/>
    <w:rsid w:val="00955928"/>
    <w:rsid w:val="0095611D"/>
    <w:rsid w:val="0095618A"/>
    <w:rsid w:val="009567E1"/>
    <w:rsid w:val="0095697E"/>
    <w:rsid w:val="00957544"/>
    <w:rsid w:val="009575FF"/>
    <w:rsid w:val="0095786B"/>
    <w:rsid w:val="009578AA"/>
    <w:rsid w:val="00960283"/>
    <w:rsid w:val="00960490"/>
    <w:rsid w:val="00960A34"/>
    <w:rsid w:val="00960B17"/>
    <w:rsid w:val="00961155"/>
    <w:rsid w:val="00961392"/>
    <w:rsid w:val="00961422"/>
    <w:rsid w:val="00961771"/>
    <w:rsid w:val="00961AFC"/>
    <w:rsid w:val="00961E27"/>
    <w:rsid w:val="00962241"/>
    <w:rsid w:val="00962481"/>
    <w:rsid w:val="00962ACE"/>
    <w:rsid w:val="00962D3B"/>
    <w:rsid w:val="00962DC3"/>
    <w:rsid w:val="009631DA"/>
    <w:rsid w:val="0096321B"/>
    <w:rsid w:val="0096341B"/>
    <w:rsid w:val="009635C9"/>
    <w:rsid w:val="00963A50"/>
    <w:rsid w:val="00963ADF"/>
    <w:rsid w:val="00964793"/>
    <w:rsid w:val="00964CCC"/>
    <w:rsid w:val="00964EDA"/>
    <w:rsid w:val="009653EE"/>
    <w:rsid w:val="009655AB"/>
    <w:rsid w:val="00965890"/>
    <w:rsid w:val="009658F3"/>
    <w:rsid w:val="00965E42"/>
    <w:rsid w:val="009660A4"/>
    <w:rsid w:val="0096634E"/>
    <w:rsid w:val="009668AB"/>
    <w:rsid w:val="00966AFC"/>
    <w:rsid w:val="00966BD4"/>
    <w:rsid w:val="00966E17"/>
    <w:rsid w:val="009675A2"/>
    <w:rsid w:val="009676DF"/>
    <w:rsid w:val="00967817"/>
    <w:rsid w:val="009679D0"/>
    <w:rsid w:val="0097093E"/>
    <w:rsid w:val="00970A94"/>
    <w:rsid w:val="00970EDD"/>
    <w:rsid w:val="009719F8"/>
    <w:rsid w:val="00971A22"/>
    <w:rsid w:val="00971F7E"/>
    <w:rsid w:val="00972090"/>
    <w:rsid w:val="009721F5"/>
    <w:rsid w:val="00972D9C"/>
    <w:rsid w:val="00973206"/>
    <w:rsid w:val="00973721"/>
    <w:rsid w:val="0097388C"/>
    <w:rsid w:val="00973B50"/>
    <w:rsid w:val="00973E07"/>
    <w:rsid w:val="009741FB"/>
    <w:rsid w:val="009746AA"/>
    <w:rsid w:val="0097482D"/>
    <w:rsid w:val="00974C1E"/>
    <w:rsid w:val="00974C1F"/>
    <w:rsid w:val="00975617"/>
    <w:rsid w:val="009760D2"/>
    <w:rsid w:val="0097628E"/>
    <w:rsid w:val="00976615"/>
    <w:rsid w:val="00976652"/>
    <w:rsid w:val="009770B6"/>
    <w:rsid w:val="009771E0"/>
    <w:rsid w:val="009771EA"/>
    <w:rsid w:val="009774D4"/>
    <w:rsid w:val="00977666"/>
    <w:rsid w:val="00977852"/>
    <w:rsid w:val="00977B04"/>
    <w:rsid w:val="00977CD8"/>
    <w:rsid w:val="00977D9B"/>
    <w:rsid w:val="00977E9A"/>
    <w:rsid w:val="00980B06"/>
    <w:rsid w:val="009812A8"/>
    <w:rsid w:val="009816FE"/>
    <w:rsid w:val="009818EF"/>
    <w:rsid w:val="00981D4F"/>
    <w:rsid w:val="00981EA2"/>
    <w:rsid w:val="00982171"/>
    <w:rsid w:val="009824D8"/>
    <w:rsid w:val="009827D6"/>
    <w:rsid w:val="00982B80"/>
    <w:rsid w:val="00982FD6"/>
    <w:rsid w:val="009833DF"/>
    <w:rsid w:val="0098358E"/>
    <w:rsid w:val="00984017"/>
    <w:rsid w:val="0098428A"/>
    <w:rsid w:val="0098436E"/>
    <w:rsid w:val="00984386"/>
    <w:rsid w:val="0098441C"/>
    <w:rsid w:val="009848BC"/>
    <w:rsid w:val="00984BFF"/>
    <w:rsid w:val="00984C74"/>
    <w:rsid w:val="00984CD7"/>
    <w:rsid w:val="00984CDD"/>
    <w:rsid w:val="009851BF"/>
    <w:rsid w:val="00985252"/>
    <w:rsid w:val="00985549"/>
    <w:rsid w:val="009856C7"/>
    <w:rsid w:val="0098589C"/>
    <w:rsid w:val="00985D4D"/>
    <w:rsid w:val="00985DF2"/>
    <w:rsid w:val="009861C3"/>
    <w:rsid w:val="009861C8"/>
    <w:rsid w:val="009862C7"/>
    <w:rsid w:val="009862FD"/>
    <w:rsid w:val="009866BB"/>
    <w:rsid w:val="009867B5"/>
    <w:rsid w:val="009867C0"/>
    <w:rsid w:val="00987AE7"/>
    <w:rsid w:val="00987AF8"/>
    <w:rsid w:val="00987FF2"/>
    <w:rsid w:val="00990362"/>
    <w:rsid w:val="009906C9"/>
    <w:rsid w:val="00990C1C"/>
    <w:rsid w:val="00990E29"/>
    <w:rsid w:val="00990E60"/>
    <w:rsid w:val="009915D1"/>
    <w:rsid w:val="00991C27"/>
    <w:rsid w:val="00991F70"/>
    <w:rsid w:val="009923DC"/>
    <w:rsid w:val="0099245F"/>
    <w:rsid w:val="00992798"/>
    <w:rsid w:val="00992BDA"/>
    <w:rsid w:val="00992D7D"/>
    <w:rsid w:val="009930BF"/>
    <w:rsid w:val="009930E4"/>
    <w:rsid w:val="009935E8"/>
    <w:rsid w:val="0099367F"/>
    <w:rsid w:val="00993B3D"/>
    <w:rsid w:val="00993BAF"/>
    <w:rsid w:val="00994157"/>
    <w:rsid w:val="00994D0C"/>
    <w:rsid w:val="00995345"/>
    <w:rsid w:val="009958CE"/>
    <w:rsid w:val="00995A12"/>
    <w:rsid w:val="00995AD5"/>
    <w:rsid w:val="0099603C"/>
    <w:rsid w:val="009962F1"/>
    <w:rsid w:val="00996640"/>
    <w:rsid w:val="00996A2F"/>
    <w:rsid w:val="00996C32"/>
    <w:rsid w:val="00997028"/>
    <w:rsid w:val="0099707F"/>
    <w:rsid w:val="009970F5"/>
    <w:rsid w:val="009975E3"/>
    <w:rsid w:val="00997A9F"/>
    <w:rsid w:val="00997EBD"/>
    <w:rsid w:val="00997F2C"/>
    <w:rsid w:val="00997F63"/>
    <w:rsid w:val="009A094A"/>
    <w:rsid w:val="009A1116"/>
    <w:rsid w:val="009A119F"/>
    <w:rsid w:val="009A1514"/>
    <w:rsid w:val="009A160B"/>
    <w:rsid w:val="009A1763"/>
    <w:rsid w:val="009A18D7"/>
    <w:rsid w:val="009A1A08"/>
    <w:rsid w:val="009A1BDF"/>
    <w:rsid w:val="009A1D33"/>
    <w:rsid w:val="009A2533"/>
    <w:rsid w:val="009A2C86"/>
    <w:rsid w:val="009A2DC1"/>
    <w:rsid w:val="009A2DD5"/>
    <w:rsid w:val="009A352C"/>
    <w:rsid w:val="009A383D"/>
    <w:rsid w:val="009A3F12"/>
    <w:rsid w:val="009A46BF"/>
    <w:rsid w:val="009A4B4F"/>
    <w:rsid w:val="009A4BB7"/>
    <w:rsid w:val="009A4E12"/>
    <w:rsid w:val="009A4E94"/>
    <w:rsid w:val="009A513C"/>
    <w:rsid w:val="009A583B"/>
    <w:rsid w:val="009A62F6"/>
    <w:rsid w:val="009A647A"/>
    <w:rsid w:val="009A6D94"/>
    <w:rsid w:val="009A6E15"/>
    <w:rsid w:val="009A710D"/>
    <w:rsid w:val="009A747E"/>
    <w:rsid w:val="009A74BC"/>
    <w:rsid w:val="009A7566"/>
    <w:rsid w:val="009A763D"/>
    <w:rsid w:val="009A7DF4"/>
    <w:rsid w:val="009A7F57"/>
    <w:rsid w:val="009B062B"/>
    <w:rsid w:val="009B06BB"/>
    <w:rsid w:val="009B0A56"/>
    <w:rsid w:val="009B0BCE"/>
    <w:rsid w:val="009B0C0D"/>
    <w:rsid w:val="009B0D49"/>
    <w:rsid w:val="009B0DA5"/>
    <w:rsid w:val="009B0FFB"/>
    <w:rsid w:val="009B1010"/>
    <w:rsid w:val="009B1B7C"/>
    <w:rsid w:val="009B1C07"/>
    <w:rsid w:val="009B1CA8"/>
    <w:rsid w:val="009B1F29"/>
    <w:rsid w:val="009B2938"/>
    <w:rsid w:val="009B2E46"/>
    <w:rsid w:val="009B2F6B"/>
    <w:rsid w:val="009B3002"/>
    <w:rsid w:val="009B3469"/>
    <w:rsid w:val="009B349B"/>
    <w:rsid w:val="009B35F2"/>
    <w:rsid w:val="009B3815"/>
    <w:rsid w:val="009B3AD2"/>
    <w:rsid w:val="009B3EE9"/>
    <w:rsid w:val="009B403A"/>
    <w:rsid w:val="009B4221"/>
    <w:rsid w:val="009B4996"/>
    <w:rsid w:val="009B4A20"/>
    <w:rsid w:val="009B4D0F"/>
    <w:rsid w:val="009B50A4"/>
    <w:rsid w:val="009B518C"/>
    <w:rsid w:val="009B518F"/>
    <w:rsid w:val="009B52FE"/>
    <w:rsid w:val="009B53BA"/>
    <w:rsid w:val="009B5896"/>
    <w:rsid w:val="009B59AF"/>
    <w:rsid w:val="009B5BBF"/>
    <w:rsid w:val="009B5BD1"/>
    <w:rsid w:val="009B609F"/>
    <w:rsid w:val="009B6704"/>
    <w:rsid w:val="009B6726"/>
    <w:rsid w:val="009B672F"/>
    <w:rsid w:val="009B6838"/>
    <w:rsid w:val="009B6922"/>
    <w:rsid w:val="009B6A41"/>
    <w:rsid w:val="009B6AD4"/>
    <w:rsid w:val="009B6B6D"/>
    <w:rsid w:val="009B6B7F"/>
    <w:rsid w:val="009B6BB2"/>
    <w:rsid w:val="009B7024"/>
    <w:rsid w:val="009B71B5"/>
    <w:rsid w:val="009B752D"/>
    <w:rsid w:val="009B764F"/>
    <w:rsid w:val="009B7BBF"/>
    <w:rsid w:val="009B7C07"/>
    <w:rsid w:val="009B7C86"/>
    <w:rsid w:val="009B7D7E"/>
    <w:rsid w:val="009B7F49"/>
    <w:rsid w:val="009C0368"/>
    <w:rsid w:val="009C096C"/>
    <w:rsid w:val="009C0B6B"/>
    <w:rsid w:val="009C0F9E"/>
    <w:rsid w:val="009C1362"/>
    <w:rsid w:val="009C1509"/>
    <w:rsid w:val="009C1670"/>
    <w:rsid w:val="009C1CA4"/>
    <w:rsid w:val="009C1F23"/>
    <w:rsid w:val="009C1F63"/>
    <w:rsid w:val="009C200F"/>
    <w:rsid w:val="009C210D"/>
    <w:rsid w:val="009C265B"/>
    <w:rsid w:val="009C2F9C"/>
    <w:rsid w:val="009C3313"/>
    <w:rsid w:val="009C33AD"/>
    <w:rsid w:val="009C3727"/>
    <w:rsid w:val="009C3B50"/>
    <w:rsid w:val="009C3CC4"/>
    <w:rsid w:val="009C3E83"/>
    <w:rsid w:val="009C3FBD"/>
    <w:rsid w:val="009C400C"/>
    <w:rsid w:val="009C4124"/>
    <w:rsid w:val="009C4216"/>
    <w:rsid w:val="009C4683"/>
    <w:rsid w:val="009C4EBE"/>
    <w:rsid w:val="009C511B"/>
    <w:rsid w:val="009C5346"/>
    <w:rsid w:val="009C5493"/>
    <w:rsid w:val="009C5629"/>
    <w:rsid w:val="009C5645"/>
    <w:rsid w:val="009C575E"/>
    <w:rsid w:val="009C581C"/>
    <w:rsid w:val="009C5E3C"/>
    <w:rsid w:val="009C6744"/>
    <w:rsid w:val="009C67CF"/>
    <w:rsid w:val="009C682E"/>
    <w:rsid w:val="009C6B94"/>
    <w:rsid w:val="009C7284"/>
    <w:rsid w:val="009C7387"/>
    <w:rsid w:val="009C73DA"/>
    <w:rsid w:val="009C7774"/>
    <w:rsid w:val="009C792D"/>
    <w:rsid w:val="009C7E26"/>
    <w:rsid w:val="009C7F34"/>
    <w:rsid w:val="009C7F5E"/>
    <w:rsid w:val="009D046F"/>
    <w:rsid w:val="009D07F1"/>
    <w:rsid w:val="009D0E35"/>
    <w:rsid w:val="009D1101"/>
    <w:rsid w:val="009D191B"/>
    <w:rsid w:val="009D1961"/>
    <w:rsid w:val="009D19B4"/>
    <w:rsid w:val="009D1F18"/>
    <w:rsid w:val="009D2150"/>
    <w:rsid w:val="009D2369"/>
    <w:rsid w:val="009D261B"/>
    <w:rsid w:val="009D2B5E"/>
    <w:rsid w:val="009D2B89"/>
    <w:rsid w:val="009D2F50"/>
    <w:rsid w:val="009D315F"/>
    <w:rsid w:val="009D34D8"/>
    <w:rsid w:val="009D35BE"/>
    <w:rsid w:val="009D37D6"/>
    <w:rsid w:val="009D3B5B"/>
    <w:rsid w:val="009D3C73"/>
    <w:rsid w:val="009D3CFB"/>
    <w:rsid w:val="009D4285"/>
    <w:rsid w:val="009D44DA"/>
    <w:rsid w:val="009D4896"/>
    <w:rsid w:val="009D4938"/>
    <w:rsid w:val="009D49B7"/>
    <w:rsid w:val="009D4AB2"/>
    <w:rsid w:val="009D4C89"/>
    <w:rsid w:val="009D4D84"/>
    <w:rsid w:val="009D4F64"/>
    <w:rsid w:val="009D540B"/>
    <w:rsid w:val="009D5F9E"/>
    <w:rsid w:val="009D61CA"/>
    <w:rsid w:val="009D6369"/>
    <w:rsid w:val="009D63F5"/>
    <w:rsid w:val="009D6791"/>
    <w:rsid w:val="009D67E9"/>
    <w:rsid w:val="009D6E41"/>
    <w:rsid w:val="009D744F"/>
    <w:rsid w:val="009D750E"/>
    <w:rsid w:val="009D7590"/>
    <w:rsid w:val="009D773D"/>
    <w:rsid w:val="009D77DB"/>
    <w:rsid w:val="009D7ACB"/>
    <w:rsid w:val="009D7DD3"/>
    <w:rsid w:val="009E0C0A"/>
    <w:rsid w:val="009E0C7F"/>
    <w:rsid w:val="009E1087"/>
    <w:rsid w:val="009E1219"/>
    <w:rsid w:val="009E12BF"/>
    <w:rsid w:val="009E12CF"/>
    <w:rsid w:val="009E1970"/>
    <w:rsid w:val="009E1A15"/>
    <w:rsid w:val="009E1A1F"/>
    <w:rsid w:val="009E1CE9"/>
    <w:rsid w:val="009E2CC5"/>
    <w:rsid w:val="009E325D"/>
    <w:rsid w:val="009E32C8"/>
    <w:rsid w:val="009E342A"/>
    <w:rsid w:val="009E3E6B"/>
    <w:rsid w:val="009E4041"/>
    <w:rsid w:val="009E498D"/>
    <w:rsid w:val="009E4EE8"/>
    <w:rsid w:val="009E5A10"/>
    <w:rsid w:val="009E73AD"/>
    <w:rsid w:val="009E7754"/>
    <w:rsid w:val="009E79BF"/>
    <w:rsid w:val="009F0693"/>
    <w:rsid w:val="009F072E"/>
    <w:rsid w:val="009F077E"/>
    <w:rsid w:val="009F11E1"/>
    <w:rsid w:val="009F13D6"/>
    <w:rsid w:val="009F15F6"/>
    <w:rsid w:val="009F1F44"/>
    <w:rsid w:val="009F1F64"/>
    <w:rsid w:val="009F24F6"/>
    <w:rsid w:val="009F24FA"/>
    <w:rsid w:val="009F2500"/>
    <w:rsid w:val="009F2975"/>
    <w:rsid w:val="009F2B1E"/>
    <w:rsid w:val="009F2C16"/>
    <w:rsid w:val="009F2C92"/>
    <w:rsid w:val="009F3699"/>
    <w:rsid w:val="009F3CD5"/>
    <w:rsid w:val="009F3E18"/>
    <w:rsid w:val="009F3F83"/>
    <w:rsid w:val="009F441D"/>
    <w:rsid w:val="009F46A1"/>
    <w:rsid w:val="009F46D1"/>
    <w:rsid w:val="009F4B4E"/>
    <w:rsid w:val="009F4C62"/>
    <w:rsid w:val="009F4E32"/>
    <w:rsid w:val="009F51FA"/>
    <w:rsid w:val="009F540C"/>
    <w:rsid w:val="009F5628"/>
    <w:rsid w:val="009F5DF9"/>
    <w:rsid w:val="009F61FD"/>
    <w:rsid w:val="009F61FE"/>
    <w:rsid w:val="009F6617"/>
    <w:rsid w:val="009F670D"/>
    <w:rsid w:val="009F6794"/>
    <w:rsid w:val="009F6A27"/>
    <w:rsid w:val="009F6E4F"/>
    <w:rsid w:val="009F706A"/>
    <w:rsid w:val="009F74C3"/>
    <w:rsid w:val="009F7516"/>
    <w:rsid w:val="009F7533"/>
    <w:rsid w:val="00A0021E"/>
    <w:rsid w:val="00A0057C"/>
    <w:rsid w:val="00A00580"/>
    <w:rsid w:val="00A006E8"/>
    <w:rsid w:val="00A00748"/>
    <w:rsid w:val="00A01235"/>
    <w:rsid w:val="00A01B43"/>
    <w:rsid w:val="00A01CC6"/>
    <w:rsid w:val="00A01CE0"/>
    <w:rsid w:val="00A02008"/>
    <w:rsid w:val="00A02132"/>
    <w:rsid w:val="00A02B73"/>
    <w:rsid w:val="00A02FA4"/>
    <w:rsid w:val="00A0310A"/>
    <w:rsid w:val="00A03247"/>
    <w:rsid w:val="00A0352E"/>
    <w:rsid w:val="00A0372D"/>
    <w:rsid w:val="00A03AD9"/>
    <w:rsid w:val="00A03F1F"/>
    <w:rsid w:val="00A0442E"/>
    <w:rsid w:val="00A04471"/>
    <w:rsid w:val="00A04511"/>
    <w:rsid w:val="00A04614"/>
    <w:rsid w:val="00A04E13"/>
    <w:rsid w:val="00A04EF1"/>
    <w:rsid w:val="00A04FD4"/>
    <w:rsid w:val="00A05019"/>
    <w:rsid w:val="00A05669"/>
    <w:rsid w:val="00A05CC9"/>
    <w:rsid w:val="00A05DAB"/>
    <w:rsid w:val="00A05FD5"/>
    <w:rsid w:val="00A0608A"/>
    <w:rsid w:val="00A066AB"/>
    <w:rsid w:val="00A068E6"/>
    <w:rsid w:val="00A06981"/>
    <w:rsid w:val="00A072C2"/>
    <w:rsid w:val="00A073C0"/>
    <w:rsid w:val="00A07691"/>
    <w:rsid w:val="00A079D9"/>
    <w:rsid w:val="00A07B94"/>
    <w:rsid w:val="00A07D2A"/>
    <w:rsid w:val="00A07D62"/>
    <w:rsid w:val="00A07E5C"/>
    <w:rsid w:val="00A10026"/>
    <w:rsid w:val="00A10113"/>
    <w:rsid w:val="00A105AA"/>
    <w:rsid w:val="00A109CF"/>
    <w:rsid w:val="00A10A77"/>
    <w:rsid w:val="00A10DE6"/>
    <w:rsid w:val="00A10F70"/>
    <w:rsid w:val="00A110AA"/>
    <w:rsid w:val="00A110BF"/>
    <w:rsid w:val="00A111C5"/>
    <w:rsid w:val="00A11253"/>
    <w:rsid w:val="00A11422"/>
    <w:rsid w:val="00A114E2"/>
    <w:rsid w:val="00A1170D"/>
    <w:rsid w:val="00A118D1"/>
    <w:rsid w:val="00A11AA6"/>
    <w:rsid w:val="00A11BD6"/>
    <w:rsid w:val="00A12512"/>
    <w:rsid w:val="00A12C14"/>
    <w:rsid w:val="00A13194"/>
    <w:rsid w:val="00A13264"/>
    <w:rsid w:val="00A133AF"/>
    <w:rsid w:val="00A1365A"/>
    <w:rsid w:val="00A13CD6"/>
    <w:rsid w:val="00A14032"/>
    <w:rsid w:val="00A1406B"/>
    <w:rsid w:val="00A144E8"/>
    <w:rsid w:val="00A14856"/>
    <w:rsid w:val="00A14A8A"/>
    <w:rsid w:val="00A14EC0"/>
    <w:rsid w:val="00A15272"/>
    <w:rsid w:val="00A1529A"/>
    <w:rsid w:val="00A15364"/>
    <w:rsid w:val="00A15796"/>
    <w:rsid w:val="00A158AB"/>
    <w:rsid w:val="00A15D8C"/>
    <w:rsid w:val="00A15DCD"/>
    <w:rsid w:val="00A161C5"/>
    <w:rsid w:val="00A16516"/>
    <w:rsid w:val="00A16DB4"/>
    <w:rsid w:val="00A16E0F"/>
    <w:rsid w:val="00A175B0"/>
    <w:rsid w:val="00A176D5"/>
    <w:rsid w:val="00A17809"/>
    <w:rsid w:val="00A17C46"/>
    <w:rsid w:val="00A20BC3"/>
    <w:rsid w:val="00A20D14"/>
    <w:rsid w:val="00A21B3C"/>
    <w:rsid w:val="00A222F4"/>
    <w:rsid w:val="00A22782"/>
    <w:rsid w:val="00A22A50"/>
    <w:rsid w:val="00A22F79"/>
    <w:rsid w:val="00A235DC"/>
    <w:rsid w:val="00A23E0D"/>
    <w:rsid w:val="00A241BB"/>
    <w:rsid w:val="00A241C1"/>
    <w:rsid w:val="00A24A76"/>
    <w:rsid w:val="00A24AFD"/>
    <w:rsid w:val="00A24BC1"/>
    <w:rsid w:val="00A24DD7"/>
    <w:rsid w:val="00A24E93"/>
    <w:rsid w:val="00A2545A"/>
    <w:rsid w:val="00A2633F"/>
    <w:rsid w:val="00A26732"/>
    <w:rsid w:val="00A26B59"/>
    <w:rsid w:val="00A2702E"/>
    <w:rsid w:val="00A271B0"/>
    <w:rsid w:val="00A2731B"/>
    <w:rsid w:val="00A2740F"/>
    <w:rsid w:val="00A278A9"/>
    <w:rsid w:val="00A27996"/>
    <w:rsid w:val="00A27A9D"/>
    <w:rsid w:val="00A27AF6"/>
    <w:rsid w:val="00A3002D"/>
    <w:rsid w:val="00A3006B"/>
    <w:rsid w:val="00A30286"/>
    <w:rsid w:val="00A30311"/>
    <w:rsid w:val="00A304B1"/>
    <w:rsid w:val="00A308CB"/>
    <w:rsid w:val="00A30E61"/>
    <w:rsid w:val="00A31015"/>
    <w:rsid w:val="00A314E9"/>
    <w:rsid w:val="00A314FB"/>
    <w:rsid w:val="00A3153D"/>
    <w:rsid w:val="00A31724"/>
    <w:rsid w:val="00A31F8F"/>
    <w:rsid w:val="00A3203E"/>
    <w:rsid w:val="00A3231E"/>
    <w:rsid w:val="00A33593"/>
    <w:rsid w:val="00A335EE"/>
    <w:rsid w:val="00A336E9"/>
    <w:rsid w:val="00A339D9"/>
    <w:rsid w:val="00A339F1"/>
    <w:rsid w:val="00A33CC0"/>
    <w:rsid w:val="00A3450A"/>
    <w:rsid w:val="00A3463C"/>
    <w:rsid w:val="00A347D6"/>
    <w:rsid w:val="00A34C76"/>
    <w:rsid w:val="00A34CEB"/>
    <w:rsid w:val="00A34FBC"/>
    <w:rsid w:val="00A350BB"/>
    <w:rsid w:val="00A353C5"/>
    <w:rsid w:val="00A35500"/>
    <w:rsid w:val="00A357EF"/>
    <w:rsid w:val="00A35EAF"/>
    <w:rsid w:val="00A360B9"/>
    <w:rsid w:val="00A3619F"/>
    <w:rsid w:val="00A363A8"/>
    <w:rsid w:val="00A36772"/>
    <w:rsid w:val="00A36C6F"/>
    <w:rsid w:val="00A36ECA"/>
    <w:rsid w:val="00A374EB"/>
    <w:rsid w:val="00A376A2"/>
    <w:rsid w:val="00A378C9"/>
    <w:rsid w:val="00A37A19"/>
    <w:rsid w:val="00A37BFA"/>
    <w:rsid w:val="00A37C37"/>
    <w:rsid w:val="00A37DA2"/>
    <w:rsid w:val="00A4010F"/>
    <w:rsid w:val="00A40357"/>
    <w:rsid w:val="00A405B7"/>
    <w:rsid w:val="00A40850"/>
    <w:rsid w:val="00A40A56"/>
    <w:rsid w:val="00A40DBF"/>
    <w:rsid w:val="00A41481"/>
    <w:rsid w:val="00A41802"/>
    <w:rsid w:val="00A41BC2"/>
    <w:rsid w:val="00A42199"/>
    <w:rsid w:val="00A424D0"/>
    <w:rsid w:val="00A42566"/>
    <w:rsid w:val="00A4280B"/>
    <w:rsid w:val="00A42A3A"/>
    <w:rsid w:val="00A42C9C"/>
    <w:rsid w:val="00A42CE9"/>
    <w:rsid w:val="00A42FAF"/>
    <w:rsid w:val="00A4399A"/>
    <w:rsid w:val="00A43E3E"/>
    <w:rsid w:val="00A44068"/>
    <w:rsid w:val="00A440C4"/>
    <w:rsid w:val="00A44130"/>
    <w:rsid w:val="00A44490"/>
    <w:rsid w:val="00A448D3"/>
    <w:rsid w:val="00A44F0A"/>
    <w:rsid w:val="00A456CD"/>
    <w:rsid w:val="00A45890"/>
    <w:rsid w:val="00A45C03"/>
    <w:rsid w:val="00A45EE2"/>
    <w:rsid w:val="00A45F3C"/>
    <w:rsid w:val="00A46198"/>
    <w:rsid w:val="00A4622C"/>
    <w:rsid w:val="00A464BF"/>
    <w:rsid w:val="00A46914"/>
    <w:rsid w:val="00A46AE5"/>
    <w:rsid w:val="00A47322"/>
    <w:rsid w:val="00A47E74"/>
    <w:rsid w:val="00A47F5C"/>
    <w:rsid w:val="00A502A2"/>
    <w:rsid w:val="00A50358"/>
    <w:rsid w:val="00A50985"/>
    <w:rsid w:val="00A50C3C"/>
    <w:rsid w:val="00A50F83"/>
    <w:rsid w:val="00A51A55"/>
    <w:rsid w:val="00A51E9B"/>
    <w:rsid w:val="00A5275F"/>
    <w:rsid w:val="00A527D4"/>
    <w:rsid w:val="00A52C40"/>
    <w:rsid w:val="00A53203"/>
    <w:rsid w:val="00A5328C"/>
    <w:rsid w:val="00A532BF"/>
    <w:rsid w:val="00A53376"/>
    <w:rsid w:val="00A533E8"/>
    <w:rsid w:val="00A53408"/>
    <w:rsid w:val="00A53D0C"/>
    <w:rsid w:val="00A547A0"/>
    <w:rsid w:val="00A548BB"/>
    <w:rsid w:val="00A54CCA"/>
    <w:rsid w:val="00A55004"/>
    <w:rsid w:val="00A5502D"/>
    <w:rsid w:val="00A550BB"/>
    <w:rsid w:val="00A556CD"/>
    <w:rsid w:val="00A556E7"/>
    <w:rsid w:val="00A557EE"/>
    <w:rsid w:val="00A55827"/>
    <w:rsid w:val="00A5641F"/>
    <w:rsid w:val="00A5669D"/>
    <w:rsid w:val="00A56B40"/>
    <w:rsid w:val="00A56BF4"/>
    <w:rsid w:val="00A571B9"/>
    <w:rsid w:val="00A571F5"/>
    <w:rsid w:val="00A5762C"/>
    <w:rsid w:val="00A57E14"/>
    <w:rsid w:val="00A57EF7"/>
    <w:rsid w:val="00A57F44"/>
    <w:rsid w:val="00A600A9"/>
    <w:rsid w:val="00A60230"/>
    <w:rsid w:val="00A6047A"/>
    <w:rsid w:val="00A60507"/>
    <w:rsid w:val="00A605E9"/>
    <w:rsid w:val="00A60ACC"/>
    <w:rsid w:val="00A60ADE"/>
    <w:rsid w:val="00A60ECD"/>
    <w:rsid w:val="00A60F11"/>
    <w:rsid w:val="00A61113"/>
    <w:rsid w:val="00A61A45"/>
    <w:rsid w:val="00A61A73"/>
    <w:rsid w:val="00A61DEF"/>
    <w:rsid w:val="00A62881"/>
    <w:rsid w:val="00A629DC"/>
    <w:rsid w:val="00A62E25"/>
    <w:rsid w:val="00A62F8A"/>
    <w:rsid w:val="00A6350E"/>
    <w:rsid w:val="00A638AB"/>
    <w:rsid w:val="00A6449D"/>
    <w:rsid w:val="00A6454B"/>
    <w:rsid w:val="00A64A87"/>
    <w:rsid w:val="00A65759"/>
    <w:rsid w:val="00A6598D"/>
    <w:rsid w:val="00A65A81"/>
    <w:rsid w:val="00A65F96"/>
    <w:rsid w:val="00A662EA"/>
    <w:rsid w:val="00A66400"/>
    <w:rsid w:val="00A66A97"/>
    <w:rsid w:val="00A66C18"/>
    <w:rsid w:val="00A670F8"/>
    <w:rsid w:val="00A675F5"/>
    <w:rsid w:val="00A67D11"/>
    <w:rsid w:val="00A702EC"/>
    <w:rsid w:val="00A7034C"/>
    <w:rsid w:val="00A703FC"/>
    <w:rsid w:val="00A707F9"/>
    <w:rsid w:val="00A70E6B"/>
    <w:rsid w:val="00A71121"/>
    <w:rsid w:val="00A7140E"/>
    <w:rsid w:val="00A72127"/>
    <w:rsid w:val="00A724F7"/>
    <w:rsid w:val="00A7274B"/>
    <w:rsid w:val="00A72F38"/>
    <w:rsid w:val="00A730A4"/>
    <w:rsid w:val="00A730F2"/>
    <w:rsid w:val="00A73271"/>
    <w:rsid w:val="00A73474"/>
    <w:rsid w:val="00A735F0"/>
    <w:rsid w:val="00A73823"/>
    <w:rsid w:val="00A73A2F"/>
    <w:rsid w:val="00A73C90"/>
    <w:rsid w:val="00A7471C"/>
    <w:rsid w:val="00A74AEE"/>
    <w:rsid w:val="00A750C0"/>
    <w:rsid w:val="00A75160"/>
    <w:rsid w:val="00A75877"/>
    <w:rsid w:val="00A75938"/>
    <w:rsid w:val="00A75D0C"/>
    <w:rsid w:val="00A75F43"/>
    <w:rsid w:val="00A75FAE"/>
    <w:rsid w:val="00A75FE1"/>
    <w:rsid w:val="00A764BD"/>
    <w:rsid w:val="00A76549"/>
    <w:rsid w:val="00A7666E"/>
    <w:rsid w:val="00A76854"/>
    <w:rsid w:val="00A768E1"/>
    <w:rsid w:val="00A76C06"/>
    <w:rsid w:val="00A76D4C"/>
    <w:rsid w:val="00A7749C"/>
    <w:rsid w:val="00A77B98"/>
    <w:rsid w:val="00A800F2"/>
    <w:rsid w:val="00A80221"/>
    <w:rsid w:val="00A814DF"/>
    <w:rsid w:val="00A816E1"/>
    <w:rsid w:val="00A8175B"/>
    <w:rsid w:val="00A81CA5"/>
    <w:rsid w:val="00A8229D"/>
    <w:rsid w:val="00A8277B"/>
    <w:rsid w:val="00A8297D"/>
    <w:rsid w:val="00A83155"/>
    <w:rsid w:val="00A83402"/>
    <w:rsid w:val="00A8345C"/>
    <w:rsid w:val="00A835D6"/>
    <w:rsid w:val="00A836A1"/>
    <w:rsid w:val="00A83737"/>
    <w:rsid w:val="00A838B1"/>
    <w:rsid w:val="00A83AF5"/>
    <w:rsid w:val="00A83FBB"/>
    <w:rsid w:val="00A84014"/>
    <w:rsid w:val="00A84DFA"/>
    <w:rsid w:val="00A85081"/>
    <w:rsid w:val="00A85275"/>
    <w:rsid w:val="00A8564D"/>
    <w:rsid w:val="00A858A2"/>
    <w:rsid w:val="00A858AE"/>
    <w:rsid w:val="00A85977"/>
    <w:rsid w:val="00A860A8"/>
    <w:rsid w:val="00A86144"/>
    <w:rsid w:val="00A863F1"/>
    <w:rsid w:val="00A86590"/>
    <w:rsid w:val="00A867B5"/>
    <w:rsid w:val="00A868F3"/>
    <w:rsid w:val="00A86F42"/>
    <w:rsid w:val="00A87033"/>
    <w:rsid w:val="00A87141"/>
    <w:rsid w:val="00A8730B"/>
    <w:rsid w:val="00A87D69"/>
    <w:rsid w:val="00A87F4C"/>
    <w:rsid w:val="00A902F7"/>
    <w:rsid w:val="00A90412"/>
    <w:rsid w:val="00A906D6"/>
    <w:rsid w:val="00A90F88"/>
    <w:rsid w:val="00A91064"/>
    <w:rsid w:val="00A91088"/>
    <w:rsid w:val="00A9142F"/>
    <w:rsid w:val="00A92B35"/>
    <w:rsid w:val="00A92D9A"/>
    <w:rsid w:val="00A93064"/>
    <w:rsid w:val="00A931A7"/>
    <w:rsid w:val="00A9344A"/>
    <w:rsid w:val="00A93F74"/>
    <w:rsid w:val="00A9498E"/>
    <w:rsid w:val="00A94A3F"/>
    <w:rsid w:val="00A94AB2"/>
    <w:rsid w:val="00A94B63"/>
    <w:rsid w:val="00A94C49"/>
    <w:rsid w:val="00A94CA2"/>
    <w:rsid w:val="00A94EC1"/>
    <w:rsid w:val="00A94F5A"/>
    <w:rsid w:val="00A94FCC"/>
    <w:rsid w:val="00A95138"/>
    <w:rsid w:val="00A9524E"/>
    <w:rsid w:val="00A95321"/>
    <w:rsid w:val="00A9538A"/>
    <w:rsid w:val="00A955D8"/>
    <w:rsid w:val="00A95839"/>
    <w:rsid w:val="00A959B4"/>
    <w:rsid w:val="00A9641E"/>
    <w:rsid w:val="00A96ABB"/>
    <w:rsid w:val="00A96AF7"/>
    <w:rsid w:val="00A96B51"/>
    <w:rsid w:val="00A970FE"/>
    <w:rsid w:val="00A97B7C"/>
    <w:rsid w:val="00AA07E8"/>
    <w:rsid w:val="00AA08BD"/>
    <w:rsid w:val="00AA08DA"/>
    <w:rsid w:val="00AA0A3A"/>
    <w:rsid w:val="00AA11B1"/>
    <w:rsid w:val="00AA1532"/>
    <w:rsid w:val="00AA15AC"/>
    <w:rsid w:val="00AA15F6"/>
    <w:rsid w:val="00AA1816"/>
    <w:rsid w:val="00AA289E"/>
    <w:rsid w:val="00AA3043"/>
    <w:rsid w:val="00AA3672"/>
    <w:rsid w:val="00AA38D2"/>
    <w:rsid w:val="00AA3917"/>
    <w:rsid w:val="00AA3E18"/>
    <w:rsid w:val="00AA3F6A"/>
    <w:rsid w:val="00AA414D"/>
    <w:rsid w:val="00AA41EF"/>
    <w:rsid w:val="00AA435C"/>
    <w:rsid w:val="00AA452A"/>
    <w:rsid w:val="00AA4928"/>
    <w:rsid w:val="00AA4B2C"/>
    <w:rsid w:val="00AA4B37"/>
    <w:rsid w:val="00AA4C40"/>
    <w:rsid w:val="00AA4E07"/>
    <w:rsid w:val="00AA502E"/>
    <w:rsid w:val="00AA524D"/>
    <w:rsid w:val="00AA545F"/>
    <w:rsid w:val="00AA55E9"/>
    <w:rsid w:val="00AA5723"/>
    <w:rsid w:val="00AA5859"/>
    <w:rsid w:val="00AA5889"/>
    <w:rsid w:val="00AA65E2"/>
    <w:rsid w:val="00AA6880"/>
    <w:rsid w:val="00AA6901"/>
    <w:rsid w:val="00AA777E"/>
    <w:rsid w:val="00AA7C9D"/>
    <w:rsid w:val="00AA7F0F"/>
    <w:rsid w:val="00AB0281"/>
    <w:rsid w:val="00AB0BF9"/>
    <w:rsid w:val="00AB0E31"/>
    <w:rsid w:val="00AB0FF8"/>
    <w:rsid w:val="00AB1A58"/>
    <w:rsid w:val="00AB1C2C"/>
    <w:rsid w:val="00AB1F1F"/>
    <w:rsid w:val="00AB2162"/>
    <w:rsid w:val="00AB218A"/>
    <w:rsid w:val="00AB2ECB"/>
    <w:rsid w:val="00AB38C0"/>
    <w:rsid w:val="00AB517E"/>
    <w:rsid w:val="00AB52E4"/>
    <w:rsid w:val="00AB58A8"/>
    <w:rsid w:val="00AB5C1A"/>
    <w:rsid w:val="00AB5D1B"/>
    <w:rsid w:val="00AB5FCC"/>
    <w:rsid w:val="00AB6141"/>
    <w:rsid w:val="00AB6659"/>
    <w:rsid w:val="00AB6C9A"/>
    <w:rsid w:val="00AB7223"/>
    <w:rsid w:val="00AB7602"/>
    <w:rsid w:val="00AB7C0A"/>
    <w:rsid w:val="00AB7C62"/>
    <w:rsid w:val="00AC07FB"/>
    <w:rsid w:val="00AC0E4C"/>
    <w:rsid w:val="00AC10B8"/>
    <w:rsid w:val="00AC16B0"/>
    <w:rsid w:val="00AC193D"/>
    <w:rsid w:val="00AC1AF4"/>
    <w:rsid w:val="00AC1C89"/>
    <w:rsid w:val="00AC1F1C"/>
    <w:rsid w:val="00AC201A"/>
    <w:rsid w:val="00AC2297"/>
    <w:rsid w:val="00AC23C6"/>
    <w:rsid w:val="00AC249C"/>
    <w:rsid w:val="00AC26E9"/>
    <w:rsid w:val="00AC2763"/>
    <w:rsid w:val="00AC294D"/>
    <w:rsid w:val="00AC2980"/>
    <w:rsid w:val="00AC2C45"/>
    <w:rsid w:val="00AC2F91"/>
    <w:rsid w:val="00AC310B"/>
    <w:rsid w:val="00AC3915"/>
    <w:rsid w:val="00AC3B9C"/>
    <w:rsid w:val="00AC416C"/>
    <w:rsid w:val="00AC4308"/>
    <w:rsid w:val="00AC4C16"/>
    <w:rsid w:val="00AC4E06"/>
    <w:rsid w:val="00AC520C"/>
    <w:rsid w:val="00AC5B3F"/>
    <w:rsid w:val="00AC5C44"/>
    <w:rsid w:val="00AC6057"/>
    <w:rsid w:val="00AC6F43"/>
    <w:rsid w:val="00AC72D7"/>
    <w:rsid w:val="00AC74F6"/>
    <w:rsid w:val="00AC7DC0"/>
    <w:rsid w:val="00AC7E5F"/>
    <w:rsid w:val="00AC7EF8"/>
    <w:rsid w:val="00AC7EFE"/>
    <w:rsid w:val="00AC7F1C"/>
    <w:rsid w:val="00AD0236"/>
    <w:rsid w:val="00AD03CF"/>
    <w:rsid w:val="00AD0994"/>
    <w:rsid w:val="00AD0B07"/>
    <w:rsid w:val="00AD0B3B"/>
    <w:rsid w:val="00AD0CFF"/>
    <w:rsid w:val="00AD173A"/>
    <w:rsid w:val="00AD18B8"/>
    <w:rsid w:val="00AD1A58"/>
    <w:rsid w:val="00AD1C9A"/>
    <w:rsid w:val="00AD1D20"/>
    <w:rsid w:val="00AD1EB9"/>
    <w:rsid w:val="00AD1F21"/>
    <w:rsid w:val="00AD1FCC"/>
    <w:rsid w:val="00AD249B"/>
    <w:rsid w:val="00AD24CD"/>
    <w:rsid w:val="00AD277A"/>
    <w:rsid w:val="00AD2B10"/>
    <w:rsid w:val="00AD2D94"/>
    <w:rsid w:val="00AD2E59"/>
    <w:rsid w:val="00AD2F86"/>
    <w:rsid w:val="00AD325B"/>
    <w:rsid w:val="00AD37A5"/>
    <w:rsid w:val="00AD40E9"/>
    <w:rsid w:val="00AD41C7"/>
    <w:rsid w:val="00AD4291"/>
    <w:rsid w:val="00AD4476"/>
    <w:rsid w:val="00AD44D8"/>
    <w:rsid w:val="00AD4A07"/>
    <w:rsid w:val="00AD4E71"/>
    <w:rsid w:val="00AD51DB"/>
    <w:rsid w:val="00AD58BB"/>
    <w:rsid w:val="00AD5CE1"/>
    <w:rsid w:val="00AD5D37"/>
    <w:rsid w:val="00AD5F6A"/>
    <w:rsid w:val="00AD6254"/>
    <w:rsid w:val="00AD63F8"/>
    <w:rsid w:val="00AD6514"/>
    <w:rsid w:val="00AD686C"/>
    <w:rsid w:val="00AD723A"/>
    <w:rsid w:val="00AD7360"/>
    <w:rsid w:val="00AD77A3"/>
    <w:rsid w:val="00AD7F25"/>
    <w:rsid w:val="00AE04FE"/>
    <w:rsid w:val="00AE0E3B"/>
    <w:rsid w:val="00AE10DB"/>
    <w:rsid w:val="00AE1891"/>
    <w:rsid w:val="00AE1B95"/>
    <w:rsid w:val="00AE1E45"/>
    <w:rsid w:val="00AE21D1"/>
    <w:rsid w:val="00AE233E"/>
    <w:rsid w:val="00AE23E0"/>
    <w:rsid w:val="00AE2615"/>
    <w:rsid w:val="00AE2B6E"/>
    <w:rsid w:val="00AE303A"/>
    <w:rsid w:val="00AE3358"/>
    <w:rsid w:val="00AE3774"/>
    <w:rsid w:val="00AE37B5"/>
    <w:rsid w:val="00AE3E7E"/>
    <w:rsid w:val="00AE4F9D"/>
    <w:rsid w:val="00AE51F8"/>
    <w:rsid w:val="00AE529E"/>
    <w:rsid w:val="00AE64C2"/>
    <w:rsid w:val="00AE68E1"/>
    <w:rsid w:val="00AE6B49"/>
    <w:rsid w:val="00AE7231"/>
    <w:rsid w:val="00AE738A"/>
    <w:rsid w:val="00AE7B03"/>
    <w:rsid w:val="00AF0300"/>
    <w:rsid w:val="00AF0C6A"/>
    <w:rsid w:val="00AF1036"/>
    <w:rsid w:val="00AF1A87"/>
    <w:rsid w:val="00AF1BA0"/>
    <w:rsid w:val="00AF1BED"/>
    <w:rsid w:val="00AF2145"/>
    <w:rsid w:val="00AF29A7"/>
    <w:rsid w:val="00AF2A50"/>
    <w:rsid w:val="00AF3635"/>
    <w:rsid w:val="00AF3ED7"/>
    <w:rsid w:val="00AF439C"/>
    <w:rsid w:val="00AF442D"/>
    <w:rsid w:val="00AF4DB4"/>
    <w:rsid w:val="00AF5105"/>
    <w:rsid w:val="00AF51B6"/>
    <w:rsid w:val="00AF5446"/>
    <w:rsid w:val="00AF569F"/>
    <w:rsid w:val="00AF6534"/>
    <w:rsid w:val="00AF6668"/>
    <w:rsid w:val="00AF6D80"/>
    <w:rsid w:val="00AF6EE4"/>
    <w:rsid w:val="00AF7962"/>
    <w:rsid w:val="00AF79CE"/>
    <w:rsid w:val="00AF7E03"/>
    <w:rsid w:val="00B00247"/>
    <w:rsid w:val="00B002B4"/>
    <w:rsid w:val="00B006A8"/>
    <w:rsid w:val="00B00AB8"/>
    <w:rsid w:val="00B00D3F"/>
    <w:rsid w:val="00B016FD"/>
    <w:rsid w:val="00B017DA"/>
    <w:rsid w:val="00B019A9"/>
    <w:rsid w:val="00B01E2E"/>
    <w:rsid w:val="00B023EC"/>
    <w:rsid w:val="00B025B6"/>
    <w:rsid w:val="00B02628"/>
    <w:rsid w:val="00B026C7"/>
    <w:rsid w:val="00B02E60"/>
    <w:rsid w:val="00B0352B"/>
    <w:rsid w:val="00B036B2"/>
    <w:rsid w:val="00B0371E"/>
    <w:rsid w:val="00B03D4E"/>
    <w:rsid w:val="00B03E70"/>
    <w:rsid w:val="00B04420"/>
    <w:rsid w:val="00B0451B"/>
    <w:rsid w:val="00B04725"/>
    <w:rsid w:val="00B048A5"/>
    <w:rsid w:val="00B04B2E"/>
    <w:rsid w:val="00B04F30"/>
    <w:rsid w:val="00B05143"/>
    <w:rsid w:val="00B05490"/>
    <w:rsid w:val="00B05877"/>
    <w:rsid w:val="00B058A6"/>
    <w:rsid w:val="00B058CC"/>
    <w:rsid w:val="00B05E04"/>
    <w:rsid w:val="00B06018"/>
    <w:rsid w:val="00B06125"/>
    <w:rsid w:val="00B061CA"/>
    <w:rsid w:val="00B066E2"/>
    <w:rsid w:val="00B06857"/>
    <w:rsid w:val="00B06A20"/>
    <w:rsid w:val="00B06CE1"/>
    <w:rsid w:val="00B0726D"/>
    <w:rsid w:val="00B074D1"/>
    <w:rsid w:val="00B07801"/>
    <w:rsid w:val="00B078AC"/>
    <w:rsid w:val="00B07975"/>
    <w:rsid w:val="00B079E5"/>
    <w:rsid w:val="00B07CF4"/>
    <w:rsid w:val="00B10356"/>
    <w:rsid w:val="00B106DA"/>
    <w:rsid w:val="00B10749"/>
    <w:rsid w:val="00B10A8F"/>
    <w:rsid w:val="00B10AB4"/>
    <w:rsid w:val="00B10B22"/>
    <w:rsid w:val="00B1129E"/>
    <w:rsid w:val="00B11419"/>
    <w:rsid w:val="00B11537"/>
    <w:rsid w:val="00B11CC1"/>
    <w:rsid w:val="00B12811"/>
    <w:rsid w:val="00B13308"/>
    <w:rsid w:val="00B135E5"/>
    <w:rsid w:val="00B139C7"/>
    <w:rsid w:val="00B13E45"/>
    <w:rsid w:val="00B13F3E"/>
    <w:rsid w:val="00B143F0"/>
    <w:rsid w:val="00B1485F"/>
    <w:rsid w:val="00B14A05"/>
    <w:rsid w:val="00B14B56"/>
    <w:rsid w:val="00B14C9D"/>
    <w:rsid w:val="00B15AA5"/>
    <w:rsid w:val="00B15EF6"/>
    <w:rsid w:val="00B16088"/>
    <w:rsid w:val="00B1617A"/>
    <w:rsid w:val="00B1617B"/>
    <w:rsid w:val="00B161BF"/>
    <w:rsid w:val="00B16626"/>
    <w:rsid w:val="00B16778"/>
    <w:rsid w:val="00B167FE"/>
    <w:rsid w:val="00B169FB"/>
    <w:rsid w:val="00B16B67"/>
    <w:rsid w:val="00B16D8E"/>
    <w:rsid w:val="00B17455"/>
    <w:rsid w:val="00B17457"/>
    <w:rsid w:val="00B1747A"/>
    <w:rsid w:val="00B17482"/>
    <w:rsid w:val="00B17533"/>
    <w:rsid w:val="00B1767C"/>
    <w:rsid w:val="00B17781"/>
    <w:rsid w:val="00B1787B"/>
    <w:rsid w:val="00B178E9"/>
    <w:rsid w:val="00B17AAA"/>
    <w:rsid w:val="00B17DE6"/>
    <w:rsid w:val="00B17F94"/>
    <w:rsid w:val="00B202B2"/>
    <w:rsid w:val="00B2057E"/>
    <w:rsid w:val="00B20DBF"/>
    <w:rsid w:val="00B20E91"/>
    <w:rsid w:val="00B21094"/>
    <w:rsid w:val="00B213D4"/>
    <w:rsid w:val="00B218DB"/>
    <w:rsid w:val="00B219BB"/>
    <w:rsid w:val="00B21C38"/>
    <w:rsid w:val="00B21DE7"/>
    <w:rsid w:val="00B22684"/>
    <w:rsid w:val="00B22EF3"/>
    <w:rsid w:val="00B230E8"/>
    <w:rsid w:val="00B23199"/>
    <w:rsid w:val="00B2323F"/>
    <w:rsid w:val="00B23317"/>
    <w:rsid w:val="00B234C7"/>
    <w:rsid w:val="00B23A15"/>
    <w:rsid w:val="00B23A5A"/>
    <w:rsid w:val="00B23BFD"/>
    <w:rsid w:val="00B23C85"/>
    <w:rsid w:val="00B23D58"/>
    <w:rsid w:val="00B23D6B"/>
    <w:rsid w:val="00B23F23"/>
    <w:rsid w:val="00B240F8"/>
    <w:rsid w:val="00B242C2"/>
    <w:rsid w:val="00B24787"/>
    <w:rsid w:val="00B249E4"/>
    <w:rsid w:val="00B24CBE"/>
    <w:rsid w:val="00B250D6"/>
    <w:rsid w:val="00B250F8"/>
    <w:rsid w:val="00B25228"/>
    <w:rsid w:val="00B25701"/>
    <w:rsid w:val="00B25F40"/>
    <w:rsid w:val="00B26971"/>
    <w:rsid w:val="00B271EC"/>
    <w:rsid w:val="00B27287"/>
    <w:rsid w:val="00B272E7"/>
    <w:rsid w:val="00B27311"/>
    <w:rsid w:val="00B27909"/>
    <w:rsid w:val="00B27BB9"/>
    <w:rsid w:val="00B27FAD"/>
    <w:rsid w:val="00B30106"/>
    <w:rsid w:val="00B30487"/>
    <w:rsid w:val="00B30491"/>
    <w:rsid w:val="00B3061B"/>
    <w:rsid w:val="00B30867"/>
    <w:rsid w:val="00B309EB"/>
    <w:rsid w:val="00B30BFA"/>
    <w:rsid w:val="00B319DD"/>
    <w:rsid w:val="00B319FE"/>
    <w:rsid w:val="00B31EC3"/>
    <w:rsid w:val="00B32165"/>
    <w:rsid w:val="00B324B6"/>
    <w:rsid w:val="00B32BCC"/>
    <w:rsid w:val="00B32F22"/>
    <w:rsid w:val="00B33433"/>
    <w:rsid w:val="00B33849"/>
    <w:rsid w:val="00B33A9B"/>
    <w:rsid w:val="00B33F5B"/>
    <w:rsid w:val="00B341FE"/>
    <w:rsid w:val="00B34269"/>
    <w:rsid w:val="00B348FA"/>
    <w:rsid w:val="00B34DCA"/>
    <w:rsid w:val="00B34DFF"/>
    <w:rsid w:val="00B3502A"/>
    <w:rsid w:val="00B3539F"/>
    <w:rsid w:val="00B3586F"/>
    <w:rsid w:val="00B35914"/>
    <w:rsid w:val="00B35A64"/>
    <w:rsid w:val="00B35CBC"/>
    <w:rsid w:val="00B35D9C"/>
    <w:rsid w:val="00B35EFF"/>
    <w:rsid w:val="00B3648C"/>
    <w:rsid w:val="00B36797"/>
    <w:rsid w:val="00B36963"/>
    <w:rsid w:val="00B36B29"/>
    <w:rsid w:val="00B36FC3"/>
    <w:rsid w:val="00B37233"/>
    <w:rsid w:val="00B37565"/>
    <w:rsid w:val="00B375ED"/>
    <w:rsid w:val="00B37A6C"/>
    <w:rsid w:val="00B37B58"/>
    <w:rsid w:val="00B404A8"/>
    <w:rsid w:val="00B406D5"/>
    <w:rsid w:val="00B40B83"/>
    <w:rsid w:val="00B40E09"/>
    <w:rsid w:val="00B41ABB"/>
    <w:rsid w:val="00B41E40"/>
    <w:rsid w:val="00B4205D"/>
    <w:rsid w:val="00B42090"/>
    <w:rsid w:val="00B422C3"/>
    <w:rsid w:val="00B423E5"/>
    <w:rsid w:val="00B424CF"/>
    <w:rsid w:val="00B42E3C"/>
    <w:rsid w:val="00B43135"/>
    <w:rsid w:val="00B4318E"/>
    <w:rsid w:val="00B43620"/>
    <w:rsid w:val="00B442F0"/>
    <w:rsid w:val="00B44322"/>
    <w:rsid w:val="00B44511"/>
    <w:rsid w:val="00B44E5B"/>
    <w:rsid w:val="00B452EA"/>
    <w:rsid w:val="00B455AA"/>
    <w:rsid w:val="00B45ABE"/>
    <w:rsid w:val="00B45B0C"/>
    <w:rsid w:val="00B45C1F"/>
    <w:rsid w:val="00B45E3B"/>
    <w:rsid w:val="00B45EE0"/>
    <w:rsid w:val="00B45F85"/>
    <w:rsid w:val="00B46676"/>
    <w:rsid w:val="00B469C0"/>
    <w:rsid w:val="00B46EEE"/>
    <w:rsid w:val="00B46EF7"/>
    <w:rsid w:val="00B46F53"/>
    <w:rsid w:val="00B47182"/>
    <w:rsid w:val="00B472D7"/>
    <w:rsid w:val="00B4738F"/>
    <w:rsid w:val="00B4743B"/>
    <w:rsid w:val="00B476AD"/>
    <w:rsid w:val="00B47B94"/>
    <w:rsid w:val="00B50014"/>
    <w:rsid w:val="00B500F8"/>
    <w:rsid w:val="00B50300"/>
    <w:rsid w:val="00B50753"/>
    <w:rsid w:val="00B50889"/>
    <w:rsid w:val="00B508B8"/>
    <w:rsid w:val="00B50A15"/>
    <w:rsid w:val="00B51467"/>
    <w:rsid w:val="00B5151F"/>
    <w:rsid w:val="00B517B1"/>
    <w:rsid w:val="00B51BD9"/>
    <w:rsid w:val="00B52201"/>
    <w:rsid w:val="00B52752"/>
    <w:rsid w:val="00B52DFB"/>
    <w:rsid w:val="00B52FE6"/>
    <w:rsid w:val="00B5355C"/>
    <w:rsid w:val="00B536CC"/>
    <w:rsid w:val="00B53977"/>
    <w:rsid w:val="00B53C3D"/>
    <w:rsid w:val="00B53DEA"/>
    <w:rsid w:val="00B53E47"/>
    <w:rsid w:val="00B54E1C"/>
    <w:rsid w:val="00B551DB"/>
    <w:rsid w:val="00B552E6"/>
    <w:rsid w:val="00B553C0"/>
    <w:rsid w:val="00B55750"/>
    <w:rsid w:val="00B558D0"/>
    <w:rsid w:val="00B5591F"/>
    <w:rsid w:val="00B55D0D"/>
    <w:rsid w:val="00B55FDF"/>
    <w:rsid w:val="00B5600F"/>
    <w:rsid w:val="00B5607B"/>
    <w:rsid w:val="00B56160"/>
    <w:rsid w:val="00B56192"/>
    <w:rsid w:val="00B563B1"/>
    <w:rsid w:val="00B56696"/>
    <w:rsid w:val="00B56C0F"/>
    <w:rsid w:val="00B56DDD"/>
    <w:rsid w:val="00B57421"/>
    <w:rsid w:val="00B574FC"/>
    <w:rsid w:val="00B57606"/>
    <w:rsid w:val="00B5791D"/>
    <w:rsid w:val="00B57E1D"/>
    <w:rsid w:val="00B6002D"/>
    <w:rsid w:val="00B60CD0"/>
    <w:rsid w:val="00B60CDC"/>
    <w:rsid w:val="00B61272"/>
    <w:rsid w:val="00B6168A"/>
    <w:rsid w:val="00B61782"/>
    <w:rsid w:val="00B61A37"/>
    <w:rsid w:val="00B61B99"/>
    <w:rsid w:val="00B61E94"/>
    <w:rsid w:val="00B61F60"/>
    <w:rsid w:val="00B621D5"/>
    <w:rsid w:val="00B6227C"/>
    <w:rsid w:val="00B622F9"/>
    <w:rsid w:val="00B62750"/>
    <w:rsid w:val="00B62873"/>
    <w:rsid w:val="00B62BD6"/>
    <w:rsid w:val="00B63833"/>
    <w:rsid w:val="00B6386A"/>
    <w:rsid w:val="00B6399F"/>
    <w:rsid w:val="00B63CCD"/>
    <w:rsid w:val="00B63F73"/>
    <w:rsid w:val="00B6425C"/>
    <w:rsid w:val="00B6426F"/>
    <w:rsid w:val="00B64385"/>
    <w:rsid w:val="00B64642"/>
    <w:rsid w:val="00B64945"/>
    <w:rsid w:val="00B64FB4"/>
    <w:rsid w:val="00B652E3"/>
    <w:rsid w:val="00B65E90"/>
    <w:rsid w:val="00B66151"/>
    <w:rsid w:val="00B6653F"/>
    <w:rsid w:val="00B66987"/>
    <w:rsid w:val="00B679CD"/>
    <w:rsid w:val="00B67B4E"/>
    <w:rsid w:val="00B7012F"/>
    <w:rsid w:val="00B7023A"/>
    <w:rsid w:val="00B7030E"/>
    <w:rsid w:val="00B7077A"/>
    <w:rsid w:val="00B7080C"/>
    <w:rsid w:val="00B70820"/>
    <w:rsid w:val="00B70EB5"/>
    <w:rsid w:val="00B71003"/>
    <w:rsid w:val="00B7149A"/>
    <w:rsid w:val="00B715F2"/>
    <w:rsid w:val="00B7190B"/>
    <w:rsid w:val="00B71DEC"/>
    <w:rsid w:val="00B71EC1"/>
    <w:rsid w:val="00B7221D"/>
    <w:rsid w:val="00B7240D"/>
    <w:rsid w:val="00B72765"/>
    <w:rsid w:val="00B72BEC"/>
    <w:rsid w:val="00B73053"/>
    <w:rsid w:val="00B732CD"/>
    <w:rsid w:val="00B73A29"/>
    <w:rsid w:val="00B73A4B"/>
    <w:rsid w:val="00B73C16"/>
    <w:rsid w:val="00B73E4A"/>
    <w:rsid w:val="00B7407C"/>
    <w:rsid w:val="00B74442"/>
    <w:rsid w:val="00B748F2"/>
    <w:rsid w:val="00B74DEB"/>
    <w:rsid w:val="00B74F17"/>
    <w:rsid w:val="00B75220"/>
    <w:rsid w:val="00B7528B"/>
    <w:rsid w:val="00B75425"/>
    <w:rsid w:val="00B755C4"/>
    <w:rsid w:val="00B7562F"/>
    <w:rsid w:val="00B761EF"/>
    <w:rsid w:val="00B7643C"/>
    <w:rsid w:val="00B76479"/>
    <w:rsid w:val="00B76871"/>
    <w:rsid w:val="00B76B4E"/>
    <w:rsid w:val="00B76C60"/>
    <w:rsid w:val="00B772E0"/>
    <w:rsid w:val="00B77317"/>
    <w:rsid w:val="00B77923"/>
    <w:rsid w:val="00B77D2C"/>
    <w:rsid w:val="00B803C5"/>
    <w:rsid w:val="00B807B3"/>
    <w:rsid w:val="00B8086F"/>
    <w:rsid w:val="00B80897"/>
    <w:rsid w:val="00B81030"/>
    <w:rsid w:val="00B815D9"/>
    <w:rsid w:val="00B818DB"/>
    <w:rsid w:val="00B819BA"/>
    <w:rsid w:val="00B81E76"/>
    <w:rsid w:val="00B8209B"/>
    <w:rsid w:val="00B8333E"/>
    <w:rsid w:val="00B83954"/>
    <w:rsid w:val="00B848EB"/>
    <w:rsid w:val="00B84FAE"/>
    <w:rsid w:val="00B84FD8"/>
    <w:rsid w:val="00B850CB"/>
    <w:rsid w:val="00B850E2"/>
    <w:rsid w:val="00B854B6"/>
    <w:rsid w:val="00B85B88"/>
    <w:rsid w:val="00B8742A"/>
    <w:rsid w:val="00B87903"/>
    <w:rsid w:val="00B87A5B"/>
    <w:rsid w:val="00B902DF"/>
    <w:rsid w:val="00B90508"/>
    <w:rsid w:val="00B90696"/>
    <w:rsid w:val="00B90B5D"/>
    <w:rsid w:val="00B90FE6"/>
    <w:rsid w:val="00B915D0"/>
    <w:rsid w:val="00B917CE"/>
    <w:rsid w:val="00B924D9"/>
    <w:rsid w:val="00B92BAA"/>
    <w:rsid w:val="00B92BED"/>
    <w:rsid w:val="00B92C26"/>
    <w:rsid w:val="00B93145"/>
    <w:rsid w:val="00B93316"/>
    <w:rsid w:val="00B933BC"/>
    <w:rsid w:val="00B9367E"/>
    <w:rsid w:val="00B936C3"/>
    <w:rsid w:val="00B936C7"/>
    <w:rsid w:val="00B938C0"/>
    <w:rsid w:val="00B93AE6"/>
    <w:rsid w:val="00B93CCF"/>
    <w:rsid w:val="00B93D66"/>
    <w:rsid w:val="00B93FFC"/>
    <w:rsid w:val="00B94A70"/>
    <w:rsid w:val="00B94EED"/>
    <w:rsid w:val="00B94FBC"/>
    <w:rsid w:val="00B955BA"/>
    <w:rsid w:val="00B95962"/>
    <w:rsid w:val="00B95B3F"/>
    <w:rsid w:val="00B95BE2"/>
    <w:rsid w:val="00B95C2C"/>
    <w:rsid w:val="00B95DF3"/>
    <w:rsid w:val="00B96A9C"/>
    <w:rsid w:val="00B96AB5"/>
    <w:rsid w:val="00B97477"/>
    <w:rsid w:val="00B9793E"/>
    <w:rsid w:val="00BA0C47"/>
    <w:rsid w:val="00BA0E79"/>
    <w:rsid w:val="00BA135A"/>
    <w:rsid w:val="00BA16DB"/>
    <w:rsid w:val="00BA1991"/>
    <w:rsid w:val="00BA1F00"/>
    <w:rsid w:val="00BA210F"/>
    <w:rsid w:val="00BA2C2A"/>
    <w:rsid w:val="00BA3303"/>
    <w:rsid w:val="00BA33FF"/>
    <w:rsid w:val="00BA3D48"/>
    <w:rsid w:val="00BA3D78"/>
    <w:rsid w:val="00BA44EB"/>
    <w:rsid w:val="00BA4545"/>
    <w:rsid w:val="00BA4D8F"/>
    <w:rsid w:val="00BA4EB2"/>
    <w:rsid w:val="00BA5283"/>
    <w:rsid w:val="00BA589B"/>
    <w:rsid w:val="00BA592E"/>
    <w:rsid w:val="00BA5D09"/>
    <w:rsid w:val="00BA6359"/>
    <w:rsid w:val="00BA6472"/>
    <w:rsid w:val="00BA64C0"/>
    <w:rsid w:val="00BA6A0D"/>
    <w:rsid w:val="00BA6B73"/>
    <w:rsid w:val="00BA6E57"/>
    <w:rsid w:val="00BA6F2D"/>
    <w:rsid w:val="00BA76C8"/>
    <w:rsid w:val="00BA77F9"/>
    <w:rsid w:val="00BA79CE"/>
    <w:rsid w:val="00BA7D9C"/>
    <w:rsid w:val="00BB02A8"/>
    <w:rsid w:val="00BB04D5"/>
    <w:rsid w:val="00BB0B21"/>
    <w:rsid w:val="00BB0EF7"/>
    <w:rsid w:val="00BB10F2"/>
    <w:rsid w:val="00BB1509"/>
    <w:rsid w:val="00BB1547"/>
    <w:rsid w:val="00BB15CF"/>
    <w:rsid w:val="00BB1610"/>
    <w:rsid w:val="00BB165F"/>
    <w:rsid w:val="00BB1E6C"/>
    <w:rsid w:val="00BB216E"/>
    <w:rsid w:val="00BB2383"/>
    <w:rsid w:val="00BB2635"/>
    <w:rsid w:val="00BB269E"/>
    <w:rsid w:val="00BB2978"/>
    <w:rsid w:val="00BB2F32"/>
    <w:rsid w:val="00BB3110"/>
    <w:rsid w:val="00BB3323"/>
    <w:rsid w:val="00BB3608"/>
    <w:rsid w:val="00BB37E4"/>
    <w:rsid w:val="00BB39C6"/>
    <w:rsid w:val="00BB3CBE"/>
    <w:rsid w:val="00BB4D9B"/>
    <w:rsid w:val="00BB4F21"/>
    <w:rsid w:val="00BB50F0"/>
    <w:rsid w:val="00BB5301"/>
    <w:rsid w:val="00BB534E"/>
    <w:rsid w:val="00BB5EE4"/>
    <w:rsid w:val="00BB604B"/>
    <w:rsid w:val="00BB6919"/>
    <w:rsid w:val="00BB6A87"/>
    <w:rsid w:val="00BB6AA0"/>
    <w:rsid w:val="00BB7498"/>
    <w:rsid w:val="00BB74AB"/>
    <w:rsid w:val="00BB761B"/>
    <w:rsid w:val="00BB794A"/>
    <w:rsid w:val="00BB7C24"/>
    <w:rsid w:val="00BB7EE0"/>
    <w:rsid w:val="00BC0044"/>
    <w:rsid w:val="00BC11BC"/>
    <w:rsid w:val="00BC12CB"/>
    <w:rsid w:val="00BC180F"/>
    <w:rsid w:val="00BC1858"/>
    <w:rsid w:val="00BC1C97"/>
    <w:rsid w:val="00BC20AF"/>
    <w:rsid w:val="00BC2389"/>
    <w:rsid w:val="00BC252A"/>
    <w:rsid w:val="00BC258A"/>
    <w:rsid w:val="00BC25EE"/>
    <w:rsid w:val="00BC26E7"/>
    <w:rsid w:val="00BC28B9"/>
    <w:rsid w:val="00BC2927"/>
    <w:rsid w:val="00BC2980"/>
    <w:rsid w:val="00BC2CB2"/>
    <w:rsid w:val="00BC2D65"/>
    <w:rsid w:val="00BC2DE1"/>
    <w:rsid w:val="00BC3028"/>
    <w:rsid w:val="00BC311F"/>
    <w:rsid w:val="00BC32A0"/>
    <w:rsid w:val="00BC3549"/>
    <w:rsid w:val="00BC3CEB"/>
    <w:rsid w:val="00BC3D21"/>
    <w:rsid w:val="00BC3E3F"/>
    <w:rsid w:val="00BC4753"/>
    <w:rsid w:val="00BC4B8A"/>
    <w:rsid w:val="00BC4EE4"/>
    <w:rsid w:val="00BC5036"/>
    <w:rsid w:val="00BC5332"/>
    <w:rsid w:val="00BC566A"/>
    <w:rsid w:val="00BC5893"/>
    <w:rsid w:val="00BC5A95"/>
    <w:rsid w:val="00BC5ADC"/>
    <w:rsid w:val="00BC6271"/>
    <w:rsid w:val="00BC6631"/>
    <w:rsid w:val="00BC72BA"/>
    <w:rsid w:val="00BC7705"/>
    <w:rsid w:val="00BC7910"/>
    <w:rsid w:val="00BC7C34"/>
    <w:rsid w:val="00BC7CEE"/>
    <w:rsid w:val="00BC7DF8"/>
    <w:rsid w:val="00BD0387"/>
    <w:rsid w:val="00BD0491"/>
    <w:rsid w:val="00BD054E"/>
    <w:rsid w:val="00BD092C"/>
    <w:rsid w:val="00BD0A91"/>
    <w:rsid w:val="00BD0AB1"/>
    <w:rsid w:val="00BD11D3"/>
    <w:rsid w:val="00BD12B2"/>
    <w:rsid w:val="00BD1688"/>
    <w:rsid w:val="00BD17E4"/>
    <w:rsid w:val="00BD187E"/>
    <w:rsid w:val="00BD18BB"/>
    <w:rsid w:val="00BD242A"/>
    <w:rsid w:val="00BD2D1B"/>
    <w:rsid w:val="00BD2E3F"/>
    <w:rsid w:val="00BD3673"/>
    <w:rsid w:val="00BD39FD"/>
    <w:rsid w:val="00BD3AD6"/>
    <w:rsid w:val="00BD43E7"/>
    <w:rsid w:val="00BD4477"/>
    <w:rsid w:val="00BD4859"/>
    <w:rsid w:val="00BD4B20"/>
    <w:rsid w:val="00BD4E99"/>
    <w:rsid w:val="00BD504B"/>
    <w:rsid w:val="00BD5438"/>
    <w:rsid w:val="00BD56CC"/>
    <w:rsid w:val="00BD581E"/>
    <w:rsid w:val="00BD5887"/>
    <w:rsid w:val="00BD5C34"/>
    <w:rsid w:val="00BD60B6"/>
    <w:rsid w:val="00BD686C"/>
    <w:rsid w:val="00BD68F6"/>
    <w:rsid w:val="00BD6969"/>
    <w:rsid w:val="00BD6AD2"/>
    <w:rsid w:val="00BD6C90"/>
    <w:rsid w:val="00BD7D37"/>
    <w:rsid w:val="00BD7DC7"/>
    <w:rsid w:val="00BE0007"/>
    <w:rsid w:val="00BE0288"/>
    <w:rsid w:val="00BE0422"/>
    <w:rsid w:val="00BE04D2"/>
    <w:rsid w:val="00BE068F"/>
    <w:rsid w:val="00BE0F7B"/>
    <w:rsid w:val="00BE12F4"/>
    <w:rsid w:val="00BE1751"/>
    <w:rsid w:val="00BE19CB"/>
    <w:rsid w:val="00BE1EBE"/>
    <w:rsid w:val="00BE21D3"/>
    <w:rsid w:val="00BE225A"/>
    <w:rsid w:val="00BE23C1"/>
    <w:rsid w:val="00BE2790"/>
    <w:rsid w:val="00BE2AAF"/>
    <w:rsid w:val="00BE2ABD"/>
    <w:rsid w:val="00BE2F90"/>
    <w:rsid w:val="00BE306A"/>
    <w:rsid w:val="00BE3362"/>
    <w:rsid w:val="00BE35BC"/>
    <w:rsid w:val="00BE3C10"/>
    <w:rsid w:val="00BE3D96"/>
    <w:rsid w:val="00BE447B"/>
    <w:rsid w:val="00BE4526"/>
    <w:rsid w:val="00BE46BB"/>
    <w:rsid w:val="00BE49BD"/>
    <w:rsid w:val="00BE4E37"/>
    <w:rsid w:val="00BE554A"/>
    <w:rsid w:val="00BE5AB1"/>
    <w:rsid w:val="00BE5ABB"/>
    <w:rsid w:val="00BE5B9E"/>
    <w:rsid w:val="00BE5E36"/>
    <w:rsid w:val="00BE610F"/>
    <w:rsid w:val="00BE6594"/>
    <w:rsid w:val="00BE6C7A"/>
    <w:rsid w:val="00BE6E9E"/>
    <w:rsid w:val="00BE706E"/>
    <w:rsid w:val="00BE76D2"/>
    <w:rsid w:val="00BE77A9"/>
    <w:rsid w:val="00BE77E4"/>
    <w:rsid w:val="00BE7902"/>
    <w:rsid w:val="00BE7C48"/>
    <w:rsid w:val="00BE7E32"/>
    <w:rsid w:val="00BF0022"/>
    <w:rsid w:val="00BF03EC"/>
    <w:rsid w:val="00BF0432"/>
    <w:rsid w:val="00BF0735"/>
    <w:rsid w:val="00BF0771"/>
    <w:rsid w:val="00BF0B36"/>
    <w:rsid w:val="00BF0EBE"/>
    <w:rsid w:val="00BF129F"/>
    <w:rsid w:val="00BF145D"/>
    <w:rsid w:val="00BF1913"/>
    <w:rsid w:val="00BF1C44"/>
    <w:rsid w:val="00BF25C2"/>
    <w:rsid w:val="00BF26C0"/>
    <w:rsid w:val="00BF2D55"/>
    <w:rsid w:val="00BF2DED"/>
    <w:rsid w:val="00BF398A"/>
    <w:rsid w:val="00BF4409"/>
    <w:rsid w:val="00BF4A62"/>
    <w:rsid w:val="00BF4B54"/>
    <w:rsid w:val="00BF4D49"/>
    <w:rsid w:val="00BF526B"/>
    <w:rsid w:val="00BF581D"/>
    <w:rsid w:val="00BF5D28"/>
    <w:rsid w:val="00BF5E6D"/>
    <w:rsid w:val="00BF641B"/>
    <w:rsid w:val="00BF684D"/>
    <w:rsid w:val="00BF6F9F"/>
    <w:rsid w:val="00BF774D"/>
    <w:rsid w:val="00BF7821"/>
    <w:rsid w:val="00BF7985"/>
    <w:rsid w:val="00BF7A1D"/>
    <w:rsid w:val="00BF7A6F"/>
    <w:rsid w:val="00BF7DFA"/>
    <w:rsid w:val="00C0034A"/>
    <w:rsid w:val="00C005CE"/>
    <w:rsid w:val="00C008E0"/>
    <w:rsid w:val="00C009BF"/>
    <w:rsid w:val="00C00F4F"/>
    <w:rsid w:val="00C00FC8"/>
    <w:rsid w:val="00C01414"/>
    <w:rsid w:val="00C01448"/>
    <w:rsid w:val="00C0167E"/>
    <w:rsid w:val="00C01835"/>
    <w:rsid w:val="00C0189A"/>
    <w:rsid w:val="00C02099"/>
    <w:rsid w:val="00C022B4"/>
    <w:rsid w:val="00C02AB1"/>
    <w:rsid w:val="00C02C50"/>
    <w:rsid w:val="00C033E5"/>
    <w:rsid w:val="00C03658"/>
    <w:rsid w:val="00C039A6"/>
    <w:rsid w:val="00C03EE3"/>
    <w:rsid w:val="00C04092"/>
    <w:rsid w:val="00C041B2"/>
    <w:rsid w:val="00C04345"/>
    <w:rsid w:val="00C04AB2"/>
    <w:rsid w:val="00C058C2"/>
    <w:rsid w:val="00C06123"/>
    <w:rsid w:val="00C06263"/>
    <w:rsid w:val="00C06A4E"/>
    <w:rsid w:val="00C06E2E"/>
    <w:rsid w:val="00C06E47"/>
    <w:rsid w:val="00C06F08"/>
    <w:rsid w:val="00C074CB"/>
    <w:rsid w:val="00C07603"/>
    <w:rsid w:val="00C07709"/>
    <w:rsid w:val="00C10226"/>
    <w:rsid w:val="00C107C4"/>
    <w:rsid w:val="00C1098A"/>
    <w:rsid w:val="00C10C7B"/>
    <w:rsid w:val="00C10FB4"/>
    <w:rsid w:val="00C1100C"/>
    <w:rsid w:val="00C11190"/>
    <w:rsid w:val="00C1159A"/>
    <w:rsid w:val="00C116CE"/>
    <w:rsid w:val="00C1181C"/>
    <w:rsid w:val="00C11FD2"/>
    <w:rsid w:val="00C121DA"/>
    <w:rsid w:val="00C1257B"/>
    <w:rsid w:val="00C12A20"/>
    <w:rsid w:val="00C12DF5"/>
    <w:rsid w:val="00C12ECB"/>
    <w:rsid w:val="00C1316E"/>
    <w:rsid w:val="00C1368E"/>
    <w:rsid w:val="00C1370D"/>
    <w:rsid w:val="00C13B75"/>
    <w:rsid w:val="00C14066"/>
    <w:rsid w:val="00C142DB"/>
    <w:rsid w:val="00C1447D"/>
    <w:rsid w:val="00C1448A"/>
    <w:rsid w:val="00C14A81"/>
    <w:rsid w:val="00C15496"/>
    <w:rsid w:val="00C15CB5"/>
    <w:rsid w:val="00C16594"/>
    <w:rsid w:val="00C1676F"/>
    <w:rsid w:val="00C16DA5"/>
    <w:rsid w:val="00C16DF2"/>
    <w:rsid w:val="00C16E44"/>
    <w:rsid w:val="00C172A7"/>
    <w:rsid w:val="00C172EF"/>
    <w:rsid w:val="00C17477"/>
    <w:rsid w:val="00C17626"/>
    <w:rsid w:val="00C17820"/>
    <w:rsid w:val="00C17874"/>
    <w:rsid w:val="00C179ED"/>
    <w:rsid w:val="00C17B20"/>
    <w:rsid w:val="00C17E28"/>
    <w:rsid w:val="00C2075F"/>
    <w:rsid w:val="00C20E80"/>
    <w:rsid w:val="00C20F42"/>
    <w:rsid w:val="00C2119A"/>
    <w:rsid w:val="00C211D7"/>
    <w:rsid w:val="00C21608"/>
    <w:rsid w:val="00C21A66"/>
    <w:rsid w:val="00C21D3C"/>
    <w:rsid w:val="00C220F8"/>
    <w:rsid w:val="00C22106"/>
    <w:rsid w:val="00C22463"/>
    <w:rsid w:val="00C22602"/>
    <w:rsid w:val="00C22D58"/>
    <w:rsid w:val="00C22FCF"/>
    <w:rsid w:val="00C23899"/>
    <w:rsid w:val="00C23A87"/>
    <w:rsid w:val="00C23BA0"/>
    <w:rsid w:val="00C23D01"/>
    <w:rsid w:val="00C249A4"/>
    <w:rsid w:val="00C24B29"/>
    <w:rsid w:val="00C251B7"/>
    <w:rsid w:val="00C25B66"/>
    <w:rsid w:val="00C26DEB"/>
    <w:rsid w:val="00C27E0C"/>
    <w:rsid w:val="00C30650"/>
    <w:rsid w:val="00C30659"/>
    <w:rsid w:val="00C30894"/>
    <w:rsid w:val="00C30B43"/>
    <w:rsid w:val="00C3114C"/>
    <w:rsid w:val="00C31BB5"/>
    <w:rsid w:val="00C3212A"/>
    <w:rsid w:val="00C322AD"/>
    <w:rsid w:val="00C32381"/>
    <w:rsid w:val="00C32798"/>
    <w:rsid w:val="00C3301A"/>
    <w:rsid w:val="00C333CE"/>
    <w:rsid w:val="00C33B24"/>
    <w:rsid w:val="00C33B77"/>
    <w:rsid w:val="00C33BE6"/>
    <w:rsid w:val="00C33CFC"/>
    <w:rsid w:val="00C34A5C"/>
    <w:rsid w:val="00C3502C"/>
    <w:rsid w:val="00C35A1A"/>
    <w:rsid w:val="00C35B16"/>
    <w:rsid w:val="00C35D10"/>
    <w:rsid w:val="00C35E00"/>
    <w:rsid w:val="00C364EF"/>
    <w:rsid w:val="00C36763"/>
    <w:rsid w:val="00C3694F"/>
    <w:rsid w:val="00C36DC6"/>
    <w:rsid w:val="00C37043"/>
    <w:rsid w:val="00C37259"/>
    <w:rsid w:val="00C37500"/>
    <w:rsid w:val="00C37631"/>
    <w:rsid w:val="00C37855"/>
    <w:rsid w:val="00C37B5F"/>
    <w:rsid w:val="00C37E54"/>
    <w:rsid w:val="00C401F8"/>
    <w:rsid w:val="00C40D68"/>
    <w:rsid w:val="00C41631"/>
    <w:rsid w:val="00C41950"/>
    <w:rsid w:val="00C41A36"/>
    <w:rsid w:val="00C41A3A"/>
    <w:rsid w:val="00C41DFD"/>
    <w:rsid w:val="00C41FA7"/>
    <w:rsid w:val="00C42420"/>
    <w:rsid w:val="00C42CC1"/>
    <w:rsid w:val="00C42CC9"/>
    <w:rsid w:val="00C42FEA"/>
    <w:rsid w:val="00C4306D"/>
    <w:rsid w:val="00C4410C"/>
    <w:rsid w:val="00C4442E"/>
    <w:rsid w:val="00C446D0"/>
    <w:rsid w:val="00C44B67"/>
    <w:rsid w:val="00C44DAC"/>
    <w:rsid w:val="00C45155"/>
    <w:rsid w:val="00C45C2B"/>
    <w:rsid w:val="00C46A15"/>
    <w:rsid w:val="00C46B5E"/>
    <w:rsid w:val="00C46C1B"/>
    <w:rsid w:val="00C47167"/>
    <w:rsid w:val="00C471FC"/>
    <w:rsid w:val="00C47412"/>
    <w:rsid w:val="00C474FC"/>
    <w:rsid w:val="00C47671"/>
    <w:rsid w:val="00C47A99"/>
    <w:rsid w:val="00C47E34"/>
    <w:rsid w:val="00C500D4"/>
    <w:rsid w:val="00C5068C"/>
    <w:rsid w:val="00C508B1"/>
    <w:rsid w:val="00C50954"/>
    <w:rsid w:val="00C5096D"/>
    <w:rsid w:val="00C50A77"/>
    <w:rsid w:val="00C5113E"/>
    <w:rsid w:val="00C51149"/>
    <w:rsid w:val="00C513DC"/>
    <w:rsid w:val="00C51438"/>
    <w:rsid w:val="00C51574"/>
    <w:rsid w:val="00C51791"/>
    <w:rsid w:val="00C517B5"/>
    <w:rsid w:val="00C52550"/>
    <w:rsid w:val="00C526E2"/>
    <w:rsid w:val="00C53A5E"/>
    <w:rsid w:val="00C53BCB"/>
    <w:rsid w:val="00C53D96"/>
    <w:rsid w:val="00C54173"/>
    <w:rsid w:val="00C5466D"/>
    <w:rsid w:val="00C54920"/>
    <w:rsid w:val="00C54EE9"/>
    <w:rsid w:val="00C55249"/>
    <w:rsid w:val="00C5525D"/>
    <w:rsid w:val="00C55467"/>
    <w:rsid w:val="00C55557"/>
    <w:rsid w:val="00C5568F"/>
    <w:rsid w:val="00C557AA"/>
    <w:rsid w:val="00C55AD1"/>
    <w:rsid w:val="00C55B33"/>
    <w:rsid w:val="00C55D15"/>
    <w:rsid w:val="00C5603D"/>
    <w:rsid w:val="00C56045"/>
    <w:rsid w:val="00C5617C"/>
    <w:rsid w:val="00C561C0"/>
    <w:rsid w:val="00C5693C"/>
    <w:rsid w:val="00C56E67"/>
    <w:rsid w:val="00C56F58"/>
    <w:rsid w:val="00C56FEA"/>
    <w:rsid w:val="00C5761D"/>
    <w:rsid w:val="00C57653"/>
    <w:rsid w:val="00C57AA3"/>
    <w:rsid w:val="00C6036D"/>
    <w:rsid w:val="00C60563"/>
    <w:rsid w:val="00C606B0"/>
    <w:rsid w:val="00C607F8"/>
    <w:rsid w:val="00C60991"/>
    <w:rsid w:val="00C60A74"/>
    <w:rsid w:val="00C60C59"/>
    <w:rsid w:val="00C60DC3"/>
    <w:rsid w:val="00C60E6E"/>
    <w:rsid w:val="00C61285"/>
    <w:rsid w:val="00C616DF"/>
    <w:rsid w:val="00C61830"/>
    <w:rsid w:val="00C61A39"/>
    <w:rsid w:val="00C61FC8"/>
    <w:rsid w:val="00C62098"/>
    <w:rsid w:val="00C62F4F"/>
    <w:rsid w:val="00C6302F"/>
    <w:rsid w:val="00C63051"/>
    <w:rsid w:val="00C63378"/>
    <w:rsid w:val="00C63481"/>
    <w:rsid w:val="00C634DE"/>
    <w:rsid w:val="00C63505"/>
    <w:rsid w:val="00C63D9C"/>
    <w:rsid w:val="00C64237"/>
    <w:rsid w:val="00C644EC"/>
    <w:rsid w:val="00C646D3"/>
    <w:rsid w:val="00C64D67"/>
    <w:rsid w:val="00C64DA4"/>
    <w:rsid w:val="00C652E7"/>
    <w:rsid w:val="00C65E2C"/>
    <w:rsid w:val="00C66A27"/>
    <w:rsid w:val="00C66F5D"/>
    <w:rsid w:val="00C6742F"/>
    <w:rsid w:val="00C67A6E"/>
    <w:rsid w:val="00C67D2F"/>
    <w:rsid w:val="00C70731"/>
    <w:rsid w:val="00C708B1"/>
    <w:rsid w:val="00C708F7"/>
    <w:rsid w:val="00C7095F"/>
    <w:rsid w:val="00C71971"/>
    <w:rsid w:val="00C72033"/>
    <w:rsid w:val="00C72699"/>
    <w:rsid w:val="00C729EC"/>
    <w:rsid w:val="00C733DF"/>
    <w:rsid w:val="00C7349B"/>
    <w:rsid w:val="00C73D05"/>
    <w:rsid w:val="00C73DDA"/>
    <w:rsid w:val="00C73EED"/>
    <w:rsid w:val="00C743E2"/>
    <w:rsid w:val="00C7532E"/>
    <w:rsid w:val="00C75B18"/>
    <w:rsid w:val="00C75D06"/>
    <w:rsid w:val="00C75EC3"/>
    <w:rsid w:val="00C75F50"/>
    <w:rsid w:val="00C76113"/>
    <w:rsid w:val="00C76500"/>
    <w:rsid w:val="00C769F8"/>
    <w:rsid w:val="00C76B9E"/>
    <w:rsid w:val="00C76DF4"/>
    <w:rsid w:val="00C76E6A"/>
    <w:rsid w:val="00C76FD0"/>
    <w:rsid w:val="00C77176"/>
    <w:rsid w:val="00C7723D"/>
    <w:rsid w:val="00C772CA"/>
    <w:rsid w:val="00C7735C"/>
    <w:rsid w:val="00C77476"/>
    <w:rsid w:val="00C775CA"/>
    <w:rsid w:val="00C7775C"/>
    <w:rsid w:val="00C77E4F"/>
    <w:rsid w:val="00C803AA"/>
    <w:rsid w:val="00C803EA"/>
    <w:rsid w:val="00C80407"/>
    <w:rsid w:val="00C804DE"/>
    <w:rsid w:val="00C805D4"/>
    <w:rsid w:val="00C807AC"/>
    <w:rsid w:val="00C80C41"/>
    <w:rsid w:val="00C80F2F"/>
    <w:rsid w:val="00C811BD"/>
    <w:rsid w:val="00C813EE"/>
    <w:rsid w:val="00C814BE"/>
    <w:rsid w:val="00C81713"/>
    <w:rsid w:val="00C81715"/>
    <w:rsid w:val="00C817BC"/>
    <w:rsid w:val="00C81868"/>
    <w:rsid w:val="00C81931"/>
    <w:rsid w:val="00C81C88"/>
    <w:rsid w:val="00C820F5"/>
    <w:rsid w:val="00C8235D"/>
    <w:rsid w:val="00C82B55"/>
    <w:rsid w:val="00C82D0B"/>
    <w:rsid w:val="00C82D9E"/>
    <w:rsid w:val="00C832A1"/>
    <w:rsid w:val="00C839E5"/>
    <w:rsid w:val="00C83A2A"/>
    <w:rsid w:val="00C83B4A"/>
    <w:rsid w:val="00C83B51"/>
    <w:rsid w:val="00C8419A"/>
    <w:rsid w:val="00C841AD"/>
    <w:rsid w:val="00C8454F"/>
    <w:rsid w:val="00C84CB8"/>
    <w:rsid w:val="00C84D19"/>
    <w:rsid w:val="00C85175"/>
    <w:rsid w:val="00C8535A"/>
    <w:rsid w:val="00C856C2"/>
    <w:rsid w:val="00C85705"/>
    <w:rsid w:val="00C85998"/>
    <w:rsid w:val="00C86617"/>
    <w:rsid w:val="00C86A1B"/>
    <w:rsid w:val="00C87374"/>
    <w:rsid w:val="00C87553"/>
    <w:rsid w:val="00C904BF"/>
    <w:rsid w:val="00C9067B"/>
    <w:rsid w:val="00C907AB"/>
    <w:rsid w:val="00C909AA"/>
    <w:rsid w:val="00C91602"/>
    <w:rsid w:val="00C91C59"/>
    <w:rsid w:val="00C91E04"/>
    <w:rsid w:val="00C91E86"/>
    <w:rsid w:val="00C91FC9"/>
    <w:rsid w:val="00C92569"/>
    <w:rsid w:val="00C92687"/>
    <w:rsid w:val="00C92D56"/>
    <w:rsid w:val="00C92E4A"/>
    <w:rsid w:val="00C93120"/>
    <w:rsid w:val="00C9345B"/>
    <w:rsid w:val="00C937D2"/>
    <w:rsid w:val="00C93C66"/>
    <w:rsid w:val="00C93D33"/>
    <w:rsid w:val="00C93D6D"/>
    <w:rsid w:val="00C941D0"/>
    <w:rsid w:val="00C9458F"/>
    <w:rsid w:val="00C9470E"/>
    <w:rsid w:val="00C94B0A"/>
    <w:rsid w:val="00C94E29"/>
    <w:rsid w:val="00C95254"/>
    <w:rsid w:val="00C9528D"/>
    <w:rsid w:val="00C95953"/>
    <w:rsid w:val="00C95A28"/>
    <w:rsid w:val="00C95E65"/>
    <w:rsid w:val="00C95F2A"/>
    <w:rsid w:val="00C96369"/>
    <w:rsid w:val="00C96A02"/>
    <w:rsid w:val="00C96BC2"/>
    <w:rsid w:val="00C96FEF"/>
    <w:rsid w:val="00C97A46"/>
    <w:rsid w:val="00C97C39"/>
    <w:rsid w:val="00CA02BF"/>
    <w:rsid w:val="00CA0839"/>
    <w:rsid w:val="00CA11BE"/>
    <w:rsid w:val="00CA11D5"/>
    <w:rsid w:val="00CA1210"/>
    <w:rsid w:val="00CA19B7"/>
    <w:rsid w:val="00CA2193"/>
    <w:rsid w:val="00CA25A1"/>
    <w:rsid w:val="00CA3825"/>
    <w:rsid w:val="00CA384D"/>
    <w:rsid w:val="00CA3C91"/>
    <w:rsid w:val="00CA51F8"/>
    <w:rsid w:val="00CA5B1D"/>
    <w:rsid w:val="00CA5BBE"/>
    <w:rsid w:val="00CA5C45"/>
    <w:rsid w:val="00CA5CA3"/>
    <w:rsid w:val="00CA5DFF"/>
    <w:rsid w:val="00CA5E69"/>
    <w:rsid w:val="00CA655F"/>
    <w:rsid w:val="00CA6ADB"/>
    <w:rsid w:val="00CA6FD1"/>
    <w:rsid w:val="00CA7076"/>
    <w:rsid w:val="00CA77CB"/>
    <w:rsid w:val="00CA7926"/>
    <w:rsid w:val="00CA798D"/>
    <w:rsid w:val="00CA7996"/>
    <w:rsid w:val="00CA7A9B"/>
    <w:rsid w:val="00CA7F9B"/>
    <w:rsid w:val="00CB04AA"/>
    <w:rsid w:val="00CB080E"/>
    <w:rsid w:val="00CB0CBC"/>
    <w:rsid w:val="00CB1115"/>
    <w:rsid w:val="00CB141F"/>
    <w:rsid w:val="00CB1AEA"/>
    <w:rsid w:val="00CB2060"/>
    <w:rsid w:val="00CB20A7"/>
    <w:rsid w:val="00CB2120"/>
    <w:rsid w:val="00CB28A9"/>
    <w:rsid w:val="00CB2F29"/>
    <w:rsid w:val="00CB2F57"/>
    <w:rsid w:val="00CB3378"/>
    <w:rsid w:val="00CB3AD9"/>
    <w:rsid w:val="00CB3BA1"/>
    <w:rsid w:val="00CB3F96"/>
    <w:rsid w:val="00CB4133"/>
    <w:rsid w:val="00CB4D0A"/>
    <w:rsid w:val="00CB4E74"/>
    <w:rsid w:val="00CB5614"/>
    <w:rsid w:val="00CB5892"/>
    <w:rsid w:val="00CB5EB3"/>
    <w:rsid w:val="00CB65CD"/>
    <w:rsid w:val="00CB6C95"/>
    <w:rsid w:val="00CB6D81"/>
    <w:rsid w:val="00CB74BB"/>
    <w:rsid w:val="00CB7550"/>
    <w:rsid w:val="00CB7726"/>
    <w:rsid w:val="00CB7D1A"/>
    <w:rsid w:val="00CC101D"/>
    <w:rsid w:val="00CC17F9"/>
    <w:rsid w:val="00CC203D"/>
    <w:rsid w:val="00CC2087"/>
    <w:rsid w:val="00CC2384"/>
    <w:rsid w:val="00CC23DE"/>
    <w:rsid w:val="00CC293C"/>
    <w:rsid w:val="00CC2EF9"/>
    <w:rsid w:val="00CC300D"/>
    <w:rsid w:val="00CC3C3E"/>
    <w:rsid w:val="00CC3CE5"/>
    <w:rsid w:val="00CC3E7A"/>
    <w:rsid w:val="00CC3EFA"/>
    <w:rsid w:val="00CC4802"/>
    <w:rsid w:val="00CC4926"/>
    <w:rsid w:val="00CC4AD0"/>
    <w:rsid w:val="00CC4DEE"/>
    <w:rsid w:val="00CC5309"/>
    <w:rsid w:val="00CC54FB"/>
    <w:rsid w:val="00CC5730"/>
    <w:rsid w:val="00CC62B7"/>
    <w:rsid w:val="00CC656C"/>
    <w:rsid w:val="00CC6634"/>
    <w:rsid w:val="00CC66FD"/>
    <w:rsid w:val="00CC67D9"/>
    <w:rsid w:val="00CC6B01"/>
    <w:rsid w:val="00CC6C06"/>
    <w:rsid w:val="00CC6EB9"/>
    <w:rsid w:val="00CC7875"/>
    <w:rsid w:val="00CC7D8A"/>
    <w:rsid w:val="00CC7E52"/>
    <w:rsid w:val="00CD06E1"/>
    <w:rsid w:val="00CD072B"/>
    <w:rsid w:val="00CD0C3E"/>
    <w:rsid w:val="00CD1B54"/>
    <w:rsid w:val="00CD1CF2"/>
    <w:rsid w:val="00CD2623"/>
    <w:rsid w:val="00CD2651"/>
    <w:rsid w:val="00CD2665"/>
    <w:rsid w:val="00CD294D"/>
    <w:rsid w:val="00CD2DD1"/>
    <w:rsid w:val="00CD2E89"/>
    <w:rsid w:val="00CD312E"/>
    <w:rsid w:val="00CD3667"/>
    <w:rsid w:val="00CD3A25"/>
    <w:rsid w:val="00CD3C0E"/>
    <w:rsid w:val="00CD40B6"/>
    <w:rsid w:val="00CD42A9"/>
    <w:rsid w:val="00CD44B5"/>
    <w:rsid w:val="00CD461D"/>
    <w:rsid w:val="00CD4722"/>
    <w:rsid w:val="00CD4AAB"/>
    <w:rsid w:val="00CD4CCC"/>
    <w:rsid w:val="00CD4E43"/>
    <w:rsid w:val="00CD5049"/>
    <w:rsid w:val="00CD5606"/>
    <w:rsid w:val="00CD5BB5"/>
    <w:rsid w:val="00CD5D65"/>
    <w:rsid w:val="00CD5D6E"/>
    <w:rsid w:val="00CD5FC3"/>
    <w:rsid w:val="00CD63A7"/>
    <w:rsid w:val="00CD64A7"/>
    <w:rsid w:val="00CD697F"/>
    <w:rsid w:val="00CD6E0D"/>
    <w:rsid w:val="00CD7359"/>
    <w:rsid w:val="00CD781C"/>
    <w:rsid w:val="00CD7FBD"/>
    <w:rsid w:val="00CE08EF"/>
    <w:rsid w:val="00CE0F3C"/>
    <w:rsid w:val="00CE101E"/>
    <w:rsid w:val="00CE12F8"/>
    <w:rsid w:val="00CE138E"/>
    <w:rsid w:val="00CE14D8"/>
    <w:rsid w:val="00CE1CB8"/>
    <w:rsid w:val="00CE1CD5"/>
    <w:rsid w:val="00CE1D09"/>
    <w:rsid w:val="00CE1F0B"/>
    <w:rsid w:val="00CE25FE"/>
    <w:rsid w:val="00CE2866"/>
    <w:rsid w:val="00CE293B"/>
    <w:rsid w:val="00CE2C4A"/>
    <w:rsid w:val="00CE2D6B"/>
    <w:rsid w:val="00CE2E96"/>
    <w:rsid w:val="00CE2EB4"/>
    <w:rsid w:val="00CE2F77"/>
    <w:rsid w:val="00CE3103"/>
    <w:rsid w:val="00CE3104"/>
    <w:rsid w:val="00CE3329"/>
    <w:rsid w:val="00CE3791"/>
    <w:rsid w:val="00CE3A59"/>
    <w:rsid w:val="00CE4523"/>
    <w:rsid w:val="00CE476A"/>
    <w:rsid w:val="00CE51F2"/>
    <w:rsid w:val="00CE5257"/>
    <w:rsid w:val="00CE556F"/>
    <w:rsid w:val="00CE5730"/>
    <w:rsid w:val="00CE5F81"/>
    <w:rsid w:val="00CE6306"/>
    <w:rsid w:val="00CE681B"/>
    <w:rsid w:val="00CE6F4E"/>
    <w:rsid w:val="00CE7800"/>
    <w:rsid w:val="00CE7E91"/>
    <w:rsid w:val="00CF0735"/>
    <w:rsid w:val="00CF0917"/>
    <w:rsid w:val="00CF15AB"/>
    <w:rsid w:val="00CF1D9C"/>
    <w:rsid w:val="00CF20B0"/>
    <w:rsid w:val="00CF211F"/>
    <w:rsid w:val="00CF26F2"/>
    <w:rsid w:val="00CF2C52"/>
    <w:rsid w:val="00CF3017"/>
    <w:rsid w:val="00CF3063"/>
    <w:rsid w:val="00CF326B"/>
    <w:rsid w:val="00CF38FC"/>
    <w:rsid w:val="00CF397B"/>
    <w:rsid w:val="00CF3B6C"/>
    <w:rsid w:val="00CF3C71"/>
    <w:rsid w:val="00CF43B7"/>
    <w:rsid w:val="00CF44C2"/>
    <w:rsid w:val="00CF475A"/>
    <w:rsid w:val="00CF4BAB"/>
    <w:rsid w:val="00CF4F14"/>
    <w:rsid w:val="00CF551F"/>
    <w:rsid w:val="00CF5965"/>
    <w:rsid w:val="00CF5D53"/>
    <w:rsid w:val="00CF5EAD"/>
    <w:rsid w:val="00CF621F"/>
    <w:rsid w:val="00CF6FA1"/>
    <w:rsid w:val="00CF70AB"/>
    <w:rsid w:val="00CF7A6A"/>
    <w:rsid w:val="00CF7D49"/>
    <w:rsid w:val="00D00305"/>
    <w:rsid w:val="00D00465"/>
    <w:rsid w:val="00D004B5"/>
    <w:rsid w:val="00D00A8B"/>
    <w:rsid w:val="00D01315"/>
    <w:rsid w:val="00D020D0"/>
    <w:rsid w:val="00D02BB0"/>
    <w:rsid w:val="00D02CC0"/>
    <w:rsid w:val="00D02CF7"/>
    <w:rsid w:val="00D02D5D"/>
    <w:rsid w:val="00D0308B"/>
    <w:rsid w:val="00D03315"/>
    <w:rsid w:val="00D0351E"/>
    <w:rsid w:val="00D03A73"/>
    <w:rsid w:val="00D03AF7"/>
    <w:rsid w:val="00D03DF7"/>
    <w:rsid w:val="00D03EF7"/>
    <w:rsid w:val="00D048C2"/>
    <w:rsid w:val="00D049C0"/>
    <w:rsid w:val="00D04F15"/>
    <w:rsid w:val="00D0544F"/>
    <w:rsid w:val="00D05CB7"/>
    <w:rsid w:val="00D05CE4"/>
    <w:rsid w:val="00D05D39"/>
    <w:rsid w:val="00D05E0A"/>
    <w:rsid w:val="00D063E1"/>
    <w:rsid w:val="00D069D4"/>
    <w:rsid w:val="00D06A8A"/>
    <w:rsid w:val="00D06DA0"/>
    <w:rsid w:val="00D07103"/>
    <w:rsid w:val="00D0719F"/>
    <w:rsid w:val="00D07396"/>
    <w:rsid w:val="00D076B8"/>
    <w:rsid w:val="00D0797A"/>
    <w:rsid w:val="00D07A1E"/>
    <w:rsid w:val="00D07E53"/>
    <w:rsid w:val="00D10B9F"/>
    <w:rsid w:val="00D10EF7"/>
    <w:rsid w:val="00D10F11"/>
    <w:rsid w:val="00D110E0"/>
    <w:rsid w:val="00D1174A"/>
    <w:rsid w:val="00D11964"/>
    <w:rsid w:val="00D11FA4"/>
    <w:rsid w:val="00D1201A"/>
    <w:rsid w:val="00D12050"/>
    <w:rsid w:val="00D123B4"/>
    <w:rsid w:val="00D1327F"/>
    <w:rsid w:val="00D132BA"/>
    <w:rsid w:val="00D1358D"/>
    <w:rsid w:val="00D13A2B"/>
    <w:rsid w:val="00D14218"/>
    <w:rsid w:val="00D14318"/>
    <w:rsid w:val="00D14553"/>
    <w:rsid w:val="00D14A18"/>
    <w:rsid w:val="00D14E73"/>
    <w:rsid w:val="00D1522B"/>
    <w:rsid w:val="00D159A1"/>
    <w:rsid w:val="00D15B07"/>
    <w:rsid w:val="00D162C9"/>
    <w:rsid w:val="00D16466"/>
    <w:rsid w:val="00D17743"/>
    <w:rsid w:val="00D179D5"/>
    <w:rsid w:val="00D17A77"/>
    <w:rsid w:val="00D17C4B"/>
    <w:rsid w:val="00D17CE9"/>
    <w:rsid w:val="00D17D7F"/>
    <w:rsid w:val="00D17D89"/>
    <w:rsid w:val="00D17E37"/>
    <w:rsid w:val="00D17F23"/>
    <w:rsid w:val="00D20049"/>
    <w:rsid w:val="00D20214"/>
    <w:rsid w:val="00D20AF8"/>
    <w:rsid w:val="00D2144B"/>
    <w:rsid w:val="00D216D5"/>
    <w:rsid w:val="00D21735"/>
    <w:rsid w:val="00D21841"/>
    <w:rsid w:val="00D21C53"/>
    <w:rsid w:val="00D21DB9"/>
    <w:rsid w:val="00D21E95"/>
    <w:rsid w:val="00D22041"/>
    <w:rsid w:val="00D22246"/>
    <w:rsid w:val="00D224F3"/>
    <w:rsid w:val="00D2264C"/>
    <w:rsid w:val="00D22C59"/>
    <w:rsid w:val="00D22CFF"/>
    <w:rsid w:val="00D22EDC"/>
    <w:rsid w:val="00D22FB7"/>
    <w:rsid w:val="00D23104"/>
    <w:rsid w:val="00D23369"/>
    <w:rsid w:val="00D2358F"/>
    <w:rsid w:val="00D23630"/>
    <w:rsid w:val="00D23AB6"/>
    <w:rsid w:val="00D23E90"/>
    <w:rsid w:val="00D24428"/>
    <w:rsid w:val="00D24AEA"/>
    <w:rsid w:val="00D24BBF"/>
    <w:rsid w:val="00D24D57"/>
    <w:rsid w:val="00D24F39"/>
    <w:rsid w:val="00D25B57"/>
    <w:rsid w:val="00D26A13"/>
    <w:rsid w:val="00D26B4B"/>
    <w:rsid w:val="00D27001"/>
    <w:rsid w:val="00D276D0"/>
    <w:rsid w:val="00D27AC4"/>
    <w:rsid w:val="00D3005A"/>
    <w:rsid w:val="00D301A2"/>
    <w:rsid w:val="00D3089C"/>
    <w:rsid w:val="00D30F9E"/>
    <w:rsid w:val="00D322FB"/>
    <w:rsid w:val="00D32602"/>
    <w:rsid w:val="00D32716"/>
    <w:rsid w:val="00D3292D"/>
    <w:rsid w:val="00D331C4"/>
    <w:rsid w:val="00D33492"/>
    <w:rsid w:val="00D33D4F"/>
    <w:rsid w:val="00D3454E"/>
    <w:rsid w:val="00D34973"/>
    <w:rsid w:val="00D3510A"/>
    <w:rsid w:val="00D35140"/>
    <w:rsid w:val="00D35D13"/>
    <w:rsid w:val="00D35F59"/>
    <w:rsid w:val="00D35FB2"/>
    <w:rsid w:val="00D3632E"/>
    <w:rsid w:val="00D367EF"/>
    <w:rsid w:val="00D372A9"/>
    <w:rsid w:val="00D37639"/>
    <w:rsid w:val="00D37866"/>
    <w:rsid w:val="00D379CF"/>
    <w:rsid w:val="00D37CDA"/>
    <w:rsid w:val="00D37DDA"/>
    <w:rsid w:val="00D400CE"/>
    <w:rsid w:val="00D40100"/>
    <w:rsid w:val="00D401E3"/>
    <w:rsid w:val="00D40698"/>
    <w:rsid w:val="00D40D54"/>
    <w:rsid w:val="00D4128F"/>
    <w:rsid w:val="00D4136B"/>
    <w:rsid w:val="00D41B31"/>
    <w:rsid w:val="00D41D35"/>
    <w:rsid w:val="00D41E3B"/>
    <w:rsid w:val="00D41FAB"/>
    <w:rsid w:val="00D41FCD"/>
    <w:rsid w:val="00D41FDA"/>
    <w:rsid w:val="00D42AC1"/>
    <w:rsid w:val="00D42E04"/>
    <w:rsid w:val="00D434DC"/>
    <w:rsid w:val="00D43FF5"/>
    <w:rsid w:val="00D44BF9"/>
    <w:rsid w:val="00D44EC3"/>
    <w:rsid w:val="00D44FD5"/>
    <w:rsid w:val="00D4502E"/>
    <w:rsid w:val="00D45303"/>
    <w:rsid w:val="00D453C4"/>
    <w:rsid w:val="00D4551E"/>
    <w:rsid w:val="00D45981"/>
    <w:rsid w:val="00D45CE7"/>
    <w:rsid w:val="00D46230"/>
    <w:rsid w:val="00D46231"/>
    <w:rsid w:val="00D466EC"/>
    <w:rsid w:val="00D46771"/>
    <w:rsid w:val="00D46833"/>
    <w:rsid w:val="00D46C59"/>
    <w:rsid w:val="00D46D70"/>
    <w:rsid w:val="00D46F65"/>
    <w:rsid w:val="00D46F9A"/>
    <w:rsid w:val="00D475A9"/>
    <w:rsid w:val="00D4760E"/>
    <w:rsid w:val="00D478FB"/>
    <w:rsid w:val="00D47A81"/>
    <w:rsid w:val="00D47F5E"/>
    <w:rsid w:val="00D50178"/>
    <w:rsid w:val="00D503C2"/>
    <w:rsid w:val="00D5099B"/>
    <w:rsid w:val="00D50E4A"/>
    <w:rsid w:val="00D51683"/>
    <w:rsid w:val="00D51F6D"/>
    <w:rsid w:val="00D521E7"/>
    <w:rsid w:val="00D522AA"/>
    <w:rsid w:val="00D52436"/>
    <w:rsid w:val="00D5245E"/>
    <w:rsid w:val="00D52FA5"/>
    <w:rsid w:val="00D53E8A"/>
    <w:rsid w:val="00D53FDF"/>
    <w:rsid w:val="00D540FB"/>
    <w:rsid w:val="00D54451"/>
    <w:rsid w:val="00D544A5"/>
    <w:rsid w:val="00D5500A"/>
    <w:rsid w:val="00D552EA"/>
    <w:rsid w:val="00D55347"/>
    <w:rsid w:val="00D553F6"/>
    <w:rsid w:val="00D555A0"/>
    <w:rsid w:val="00D555A7"/>
    <w:rsid w:val="00D55C4F"/>
    <w:rsid w:val="00D55E70"/>
    <w:rsid w:val="00D56039"/>
    <w:rsid w:val="00D56175"/>
    <w:rsid w:val="00D562D2"/>
    <w:rsid w:val="00D5662D"/>
    <w:rsid w:val="00D569B0"/>
    <w:rsid w:val="00D56AAB"/>
    <w:rsid w:val="00D56B34"/>
    <w:rsid w:val="00D57175"/>
    <w:rsid w:val="00D57311"/>
    <w:rsid w:val="00D5734B"/>
    <w:rsid w:val="00D57690"/>
    <w:rsid w:val="00D57C9A"/>
    <w:rsid w:val="00D57F0B"/>
    <w:rsid w:val="00D57F39"/>
    <w:rsid w:val="00D57FF0"/>
    <w:rsid w:val="00D60499"/>
    <w:rsid w:val="00D6090C"/>
    <w:rsid w:val="00D60C05"/>
    <w:rsid w:val="00D60F4C"/>
    <w:rsid w:val="00D6194A"/>
    <w:rsid w:val="00D61B28"/>
    <w:rsid w:val="00D62070"/>
    <w:rsid w:val="00D6215E"/>
    <w:rsid w:val="00D62371"/>
    <w:rsid w:val="00D62E1A"/>
    <w:rsid w:val="00D62E21"/>
    <w:rsid w:val="00D63830"/>
    <w:rsid w:val="00D639A4"/>
    <w:rsid w:val="00D63A6F"/>
    <w:rsid w:val="00D63C02"/>
    <w:rsid w:val="00D63DB1"/>
    <w:rsid w:val="00D641D0"/>
    <w:rsid w:val="00D645A0"/>
    <w:rsid w:val="00D645DF"/>
    <w:rsid w:val="00D64770"/>
    <w:rsid w:val="00D64A44"/>
    <w:rsid w:val="00D64DFA"/>
    <w:rsid w:val="00D64FF2"/>
    <w:rsid w:val="00D650FE"/>
    <w:rsid w:val="00D65251"/>
    <w:rsid w:val="00D653DD"/>
    <w:rsid w:val="00D6563B"/>
    <w:rsid w:val="00D657C4"/>
    <w:rsid w:val="00D65A70"/>
    <w:rsid w:val="00D6635D"/>
    <w:rsid w:val="00D66417"/>
    <w:rsid w:val="00D66776"/>
    <w:rsid w:val="00D668AF"/>
    <w:rsid w:val="00D668F0"/>
    <w:rsid w:val="00D66A6A"/>
    <w:rsid w:val="00D67422"/>
    <w:rsid w:val="00D67C27"/>
    <w:rsid w:val="00D67EF7"/>
    <w:rsid w:val="00D70522"/>
    <w:rsid w:val="00D70DB2"/>
    <w:rsid w:val="00D7105C"/>
    <w:rsid w:val="00D710C0"/>
    <w:rsid w:val="00D71178"/>
    <w:rsid w:val="00D71491"/>
    <w:rsid w:val="00D7188F"/>
    <w:rsid w:val="00D71AB4"/>
    <w:rsid w:val="00D71E0C"/>
    <w:rsid w:val="00D71EE3"/>
    <w:rsid w:val="00D72869"/>
    <w:rsid w:val="00D72C39"/>
    <w:rsid w:val="00D735A8"/>
    <w:rsid w:val="00D735B3"/>
    <w:rsid w:val="00D7373A"/>
    <w:rsid w:val="00D7377F"/>
    <w:rsid w:val="00D73830"/>
    <w:rsid w:val="00D738BB"/>
    <w:rsid w:val="00D73A14"/>
    <w:rsid w:val="00D73D73"/>
    <w:rsid w:val="00D7419E"/>
    <w:rsid w:val="00D7439D"/>
    <w:rsid w:val="00D74590"/>
    <w:rsid w:val="00D74AA6"/>
    <w:rsid w:val="00D74C81"/>
    <w:rsid w:val="00D74F4C"/>
    <w:rsid w:val="00D754DA"/>
    <w:rsid w:val="00D7562A"/>
    <w:rsid w:val="00D757A2"/>
    <w:rsid w:val="00D758A3"/>
    <w:rsid w:val="00D76261"/>
    <w:rsid w:val="00D76324"/>
    <w:rsid w:val="00D7670C"/>
    <w:rsid w:val="00D76F46"/>
    <w:rsid w:val="00D77175"/>
    <w:rsid w:val="00D775DD"/>
    <w:rsid w:val="00D77780"/>
    <w:rsid w:val="00D77E5B"/>
    <w:rsid w:val="00D80319"/>
    <w:rsid w:val="00D8044F"/>
    <w:rsid w:val="00D805BB"/>
    <w:rsid w:val="00D80BF9"/>
    <w:rsid w:val="00D80C5B"/>
    <w:rsid w:val="00D80C65"/>
    <w:rsid w:val="00D80F56"/>
    <w:rsid w:val="00D81EA7"/>
    <w:rsid w:val="00D82729"/>
    <w:rsid w:val="00D82B0C"/>
    <w:rsid w:val="00D82E03"/>
    <w:rsid w:val="00D83098"/>
    <w:rsid w:val="00D83735"/>
    <w:rsid w:val="00D83983"/>
    <w:rsid w:val="00D83EB1"/>
    <w:rsid w:val="00D8416F"/>
    <w:rsid w:val="00D84357"/>
    <w:rsid w:val="00D843B1"/>
    <w:rsid w:val="00D8444A"/>
    <w:rsid w:val="00D8482D"/>
    <w:rsid w:val="00D84878"/>
    <w:rsid w:val="00D8499D"/>
    <w:rsid w:val="00D84F72"/>
    <w:rsid w:val="00D8521C"/>
    <w:rsid w:val="00D85897"/>
    <w:rsid w:val="00D85B28"/>
    <w:rsid w:val="00D85F55"/>
    <w:rsid w:val="00D862D1"/>
    <w:rsid w:val="00D86483"/>
    <w:rsid w:val="00D864A1"/>
    <w:rsid w:val="00D86897"/>
    <w:rsid w:val="00D86985"/>
    <w:rsid w:val="00D86A87"/>
    <w:rsid w:val="00D86B35"/>
    <w:rsid w:val="00D870AE"/>
    <w:rsid w:val="00D870BF"/>
    <w:rsid w:val="00D87A71"/>
    <w:rsid w:val="00D87B24"/>
    <w:rsid w:val="00D90132"/>
    <w:rsid w:val="00D901E5"/>
    <w:rsid w:val="00D90EF0"/>
    <w:rsid w:val="00D91CCA"/>
    <w:rsid w:val="00D923BD"/>
    <w:rsid w:val="00D92710"/>
    <w:rsid w:val="00D92AF8"/>
    <w:rsid w:val="00D92C2E"/>
    <w:rsid w:val="00D92E1F"/>
    <w:rsid w:val="00D93825"/>
    <w:rsid w:val="00D938FE"/>
    <w:rsid w:val="00D939CD"/>
    <w:rsid w:val="00D93BBD"/>
    <w:rsid w:val="00D93DE5"/>
    <w:rsid w:val="00D947CB"/>
    <w:rsid w:val="00D95343"/>
    <w:rsid w:val="00D95924"/>
    <w:rsid w:val="00D959E7"/>
    <w:rsid w:val="00D95B76"/>
    <w:rsid w:val="00D9658B"/>
    <w:rsid w:val="00D9660B"/>
    <w:rsid w:val="00D96687"/>
    <w:rsid w:val="00D967E4"/>
    <w:rsid w:val="00D968A5"/>
    <w:rsid w:val="00D96973"/>
    <w:rsid w:val="00D96BDF"/>
    <w:rsid w:val="00D96E65"/>
    <w:rsid w:val="00D979F5"/>
    <w:rsid w:val="00DA0042"/>
    <w:rsid w:val="00DA03A6"/>
    <w:rsid w:val="00DA09BF"/>
    <w:rsid w:val="00DA0A6E"/>
    <w:rsid w:val="00DA10AD"/>
    <w:rsid w:val="00DA18B2"/>
    <w:rsid w:val="00DA18BC"/>
    <w:rsid w:val="00DA1956"/>
    <w:rsid w:val="00DA2255"/>
    <w:rsid w:val="00DA24D5"/>
    <w:rsid w:val="00DA254A"/>
    <w:rsid w:val="00DA2E29"/>
    <w:rsid w:val="00DA2F96"/>
    <w:rsid w:val="00DA2FAF"/>
    <w:rsid w:val="00DA3205"/>
    <w:rsid w:val="00DA359E"/>
    <w:rsid w:val="00DA3629"/>
    <w:rsid w:val="00DA37FD"/>
    <w:rsid w:val="00DA3C4B"/>
    <w:rsid w:val="00DA3E76"/>
    <w:rsid w:val="00DA43E2"/>
    <w:rsid w:val="00DA4EA0"/>
    <w:rsid w:val="00DA5467"/>
    <w:rsid w:val="00DA583E"/>
    <w:rsid w:val="00DA590E"/>
    <w:rsid w:val="00DA604E"/>
    <w:rsid w:val="00DA6198"/>
    <w:rsid w:val="00DA6D33"/>
    <w:rsid w:val="00DA6F8A"/>
    <w:rsid w:val="00DA7901"/>
    <w:rsid w:val="00DA7D0E"/>
    <w:rsid w:val="00DB0264"/>
    <w:rsid w:val="00DB0277"/>
    <w:rsid w:val="00DB037A"/>
    <w:rsid w:val="00DB06E8"/>
    <w:rsid w:val="00DB08C9"/>
    <w:rsid w:val="00DB0BBC"/>
    <w:rsid w:val="00DB11A2"/>
    <w:rsid w:val="00DB194A"/>
    <w:rsid w:val="00DB19DA"/>
    <w:rsid w:val="00DB1C90"/>
    <w:rsid w:val="00DB1CAD"/>
    <w:rsid w:val="00DB2398"/>
    <w:rsid w:val="00DB266B"/>
    <w:rsid w:val="00DB26AE"/>
    <w:rsid w:val="00DB2C2C"/>
    <w:rsid w:val="00DB2CD5"/>
    <w:rsid w:val="00DB2D9F"/>
    <w:rsid w:val="00DB3204"/>
    <w:rsid w:val="00DB357F"/>
    <w:rsid w:val="00DB3949"/>
    <w:rsid w:val="00DB3A74"/>
    <w:rsid w:val="00DB3AD8"/>
    <w:rsid w:val="00DB3C6B"/>
    <w:rsid w:val="00DB3E87"/>
    <w:rsid w:val="00DB44B3"/>
    <w:rsid w:val="00DB45BE"/>
    <w:rsid w:val="00DB48D1"/>
    <w:rsid w:val="00DB492B"/>
    <w:rsid w:val="00DB4AB1"/>
    <w:rsid w:val="00DB54B2"/>
    <w:rsid w:val="00DB55F4"/>
    <w:rsid w:val="00DB5644"/>
    <w:rsid w:val="00DB575E"/>
    <w:rsid w:val="00DB5B28"/>
    <w:rsid w:val="00DB5B90"/>
    <w:rsid w:val="00DB5E10"/>
    <w:rsid w:val="00DB5FA6"/>
    <w:rsid w:val="00DB6282"/>
    <w:rsid w:val="00DB6516"/>
    <w:rsid w:val="00DB6549"/>
    <w:rsid w:val="00DB6708"/>
    <w:rsid w:val="00DB6868"/>
    <w:rsid w:val="00DB693A"/>
    <w:rsid w:val="00DB6AF7"/>
    <w:rsid w:val="00DB6B7D"/>
    <w:rsid w:val="00DB6EB6"/>
    <w:rsid w:val="00DB71F0"/>
    <w:rsid w:val="00DB73BE"/>
    <w:rsid w:val="00DB771C"/>
    <w:rsid w:val="00DB78A7"/>
    <w:rsid w:val="00DB7B84"/>
    <w:rsid w:val="00DC00C1"/>
    <w:rsid w:val="00DC01EA"/>
    <w:rsid w:val="00DC06D7"/>
    <w:rsid w:val="00DC07C9"/>
    <w:rsid w:val="00DC0F5D"/>
    <w:rsid w:val="00DC122A"/>
    <w:rsid w:val="00DC1725"/>
    <w:rsid w:val="00DC175B"/>
    <w:rsid w:val="00DC1CBB"/>
    <w:rsid w:val="00DC1D02"/>
    <w:rsid w:val="00DC1FB3"/>
    <w:rsid w:val="00DC22A7"/>
    <w:rsid w:val="00DC246D"/>
    <w:rsid w:val="00DC2A50"/>
    <w:rsid w:val="00DC3199"/>
    <w:rsid w:val="00DC3353"/>
    <w:rsid w:val="00DC3973"/>
    <w:rsid w:val="00DC3CA8"/>
    <w:rsid w:val="00DC3CDE"/>
    <w:rsid w:val="00DC3E45"/>
    <w:rsid w:val="00DC44AE"/>
    <w:rsid w:val="00DC4FF4"/>
    <w:rsid w:val="00DC513A"/>
    <w:rsid w:val="00DC55AC"/>
    <w:rsid w:val="00DC562A"/>
    <w:rsid w:val="00DC59A8"/>
    <w:rsid w:val="00DC5CD3"/>
    <w:rsid w:val="00DC623D"/>
    <w:rsid w:val="00DC63D9"/>
    <w:rsid w:val="00DC65A6"/>
    <w:rsid w:val="00DC694E"/>
    <w:rsid w:val="00DC7139"/>
    <w:rsid w:val="00DC777F"/>
    <w:rsid w:val="00DC78F3"/>
    <w:rsid w:val="00DC7B16"/>
    <w:rsid w:val="00DD01C0"/>
    <w:rsid w:val="00DD0775"/>
    <w:rsid w:val="00DD0CFA"/>
    <w:rsid w:val="00DD0EDE"/>
    <w:rsid w:val="00DD0F4C"/>
    <w:rsid w:val="00DD1104"/>
    <w:rsid w:val="00DD1231"/>
    <w:rsid w:val="00DD1761"/>
    <w:rsid w:val="00DD1CA2"/>
    <w:rsid w:val="00DD21F4"/>
    <w:rsid w:val="00DD2A7E"/>
    <w:rsid w:val="00DD2BC5"/>
    <w:rsid w:val="00DD2D86"/>
    <w:rsid w:val="00DD2DA2"/>
    <w:rsid w:val="00DD3172"/>
    <w:rsid w:val="00DD3ACF"/>
    <w:rsid w:val="00DD3B05"/>
    <w:rsid w:val="00DD3CAB"/>
    <w:rsid w:val="00DD3CB9"/>
    <w:rsid w:val="00DD3E7C"/>
    <w:rsid w:val="00DD4ABB"/>
    <w:rsid w:val="00DD4D27"/>
    <w:rsid w:val="00DD584A"/>
    <w:rsid w:val="00DD5B12"/>
    <w:rsid w:val="00DD5F8B"/>
    <w:rsid w:val="00DD5F9B"/>
    <w:rsid w:val="00DD67F1"/>
    <w:rsid w:val="00DD6880"/>
    <w:rsid w:val="00DD6885"/>
    <w:rsid w:val="00DD698A"/>
    <w:rsid w:val="00DD6BB1"/>
    <w:rsid w:val="00DD6F24"/>
    <w:rsid w:val="00DD7494"/>
    <w:rsid w:val="00DD75DB"/>
    <w:rsid w:val="00DD774A"/>
    <w:rsid w:val="00DD777F"/>
    <w:rsid w:val="00DD79D8"/>
    <w:rsid w:val="00DD7B2A"/>
    <w:rsid w:val="00DD7D43"/>
    <w:rsid w:val="00DE0094"/>
    <w:rsid w:val="00DE01BF"/>
    <w:rsid w:val="00DE02D5"/>
    <w:rsid w:val="00DE0597"/>
    <w:rsid w:val="00DE05A4"/>
    <w:rsid w:val="00DE0AD7"/>
    <w:rsid w:val="00DE0B84"/>
    <w:rsid w:val="00DE0F1A"/>
    <w:rsid w:val="00DE1923"/>
    <w:rsid w:val="00DE1B06"/>
    <w:rsid w:val="00DE22AB"/>
    <w:rsid w:val="00DE247E"/>
    <w:rsid w:val="00DE2481"/>
    <w:rsid w:val="00DE24BA"/>
    <w:rsid w:val="00DE24CC"/>
    <w:rsid w:val="00DE257C"/>
    <w:rsid w:val="00DE25CE"/>
    <w:rsid w:val="00DE2688"/>
    <w:rsid w:val="00DE348F"/>
    <w:rsid w:val="00DE3645"/>
    <w:rsid w:val="00DE3A95"/>
    <w:rsid w:val="00DE45F5"/>
    <w:rsid w:val="00DE460E"/>
    <w:rsid w:val="00DE4738"/>
    <w:rsid w:val="00DE479F"/>
    <w:rsid w:val="00DE4A8C"/>
    <w:rsid w:val="00DE52B4"/>
    <w:rsid w:val="00DE5B17"/>
    <w:rsid w:val="00DE5EB6"/>
    <w:rsid w:val="00DE61E0"/>
    <w:rsid w:val="00DE64F1"/>
    <w:rsid w:val="00DE65D2"/>
    <w:rsid w:val="00DE6B22"/>
    <w:rsid w:val="00DE7001"/>
    <w:rsid w:val="00DE70DA"/>
    <w:rsid w:val="00DE7A75"/>
    <w:rsid w:val="00DE7AC2"/>
    <w:rsid w:val="00DE7B58"/>
    <w:rsid w:val="00DF0074"/>
    <w:rsid w:val="00DF0115"/>
    <w:rsid w:val="00DF01C8"/>
    <w:rsid w:val="00DF0333"/>
    <w:rsid w:val="00DF0C30"/>
    <w:rsid w:val="00DF0EE6"/>
    <w:rsid w:val="00DF0F2A"/>
    <w:rsid w:val="00DF1855"/>
    <w:rsid w:val="00DF1AF0"/>
    <w:rsid w:val="00DF215C"/>
    <w:rsid w:val="00DF215D"/>
    <w:rsid w:val="00DF217F"/>
    <w:rsid w:val="00DF23D4"/>
    <w:rsid w:val="00DF25B4"/>
    <w:rsid w:val="00DF2F6D"/>
    <w:rsid w:val="00DF3000"/>
    <w:rsid w:val="00DF376D"/>
    <w:rsid w:val="00DF3CE4"/>
    <w:rsid w:val="00DF4064"/>
    <w:rsid w:val="00DF4166"/>
    <w:rsid w:val="00DF4B97"/>
    <w:rsid w:val="00DF4D20"/>
    <w:rsid w:val="00DF5221"/>
    <w:rsid w:val="00DF529D"/>
    <w:rsid w:val="00DF5B47"/>
    <w:rsid w:val="00DF69AE"/>
    <w:rsid w:val="00DF77C5"/>
    <w:rsid w:val="00DF7832"/>
    <w:rsid w:val="00DF79DA"/>
    <w:rsid w:val="00E0009F"/>
    <w:rsid w:val="00E00963"/>
    <w:rsid w:val="00E00C63"/>
    <w:rsid w:val="00E01380"/>
    <w:rsid w:val="00E01CE7"/>
    <w:rsid w:val="00E01D29"/>
    <w:rsid w:val="00E01E16"/>
    <w:rsid w:val="00E01E98"/>
    <w:rsid w:val="00E01F52"/>
    <w:rsid w:val="00E02D8F"/>
    <w:rsid w:val="00E03339"/>
    <w:rsid w:val="00E03DA4"/>
    <w:rsid w:val="00E0413C"/>
    <w:rsid w:val="00E045DA"/>
    <w:rsid w:val="00E047F2"/>
    <w:rsid w:val="00E0494B"/>
    <w:rsid w:val="00E049E2"/>
    <w:rsid w:val="00E04E7A"/>
    <w:rsid w:val="00E04F14"/>
    <w:rsid w:val="00E04FC9"/>
    <w:rsid w:val="00E05371"/>
    <w:rsid w:val="00E0568D"/>
    <w:rsid w:val="00E05717"/>
    <w:rsid w:val="00E05CAE"/>
    <w:rsid w:val="00E05D2C"/>
    <w:rsid w:val="00E05F1B"/>
    <w:rsid w:val="00E067D7"/>
    <w:rsid w:val="00E06D59"/>
    <w:rsid w:val="00E06D77"/>
    <w:rsid w:val="00E074E5"/>
    <w:rsid w:val="00E07A36"/>
    <w:rsid w:val="00E100BE"/>
    <w:rsid w:val="00E105D6"/>
    <w:rsid w:val="00E1065B"/>
    <w:rsid w:val="00E10E49"/>
    <w:rsid w:val="00E11413"/>
    <w:rsid w:val="00E117BF"/>
    <w:rsid w:val="00E118EF"/>
    <w:rsid w:val="00E11946"/>
    <w:rsid w:val="00E121C2"/>
    <w:rsid w:val="00E12676"/>
    <w:rsid w:val="00E12850"/>
    <w:rsid w:val="00E12C72"/>
    <w:rsid w:val="00E12DFC"/>
    <w:rsid w:val="00E130BC"/>
    <w:rsid w:val="00E13520"/>
    <w:rsid w:val="00E1394A"/>
    <w:rsid w:val="00E13A5A"/>
    <w:rsid w:val="00E13F81"/>
    <w:rsid w:val="00E14027"/>
    <w:rsid w:val="00E140E2"/>
    <w:rsid w:val="00E14618"/>
    <w:rsid w:val="00E14EC5"/>
    <w:rsid w:val="00E14F76"/>
    <w:rsid w:val="00E1511A"/>
    <w:rsid w:val="00E153BB"/>
    <w:rsid w:val="00E1579F"/>
    <w:rsid w:val="00E15930"/>
    <w:rsid w:val="00E15B2C"/>
    <w:rsid w:val="00E16549"/>
    <w:rsid w:val="00E167C5"/>
    <w:rsid w:val="00E16AD6"/>
    <w:rsid w:val="00E16BD4"/>
    <w:rsid w:val="00E16E7F"/>
    <w:rsid w:val="00E16F1F"/>
    <w:rsid w:val="00E16F69"/>
    <w:rsid w:val="00E16FE7"/>
    <w:rsid w:val="00E1705A"/>
    <w:rsid w:val="00E17807"/>
    <w:rsid w:val="00E2032E"/>
    <w:rsid w:val="00E2068A"/>
    <w:rsid w:val="00E21402"/>
    <w:rsid w:val="00E21F30"/>
    <w:rsid w:val="00E220F1"/>
    <w:rsid w:val="00E221B2"/>
    <w:rsid w:val="00E22733"/>
    <w:rsid w:val="00E227EE"/>
    <w:rsid w:val="00E228F5"/>
    <w:rsid w:val="00E22F39"/>
    <w:rsid w:val="00E23185"/>
    <w:rsid w:val="00E2318D"/>
    <w:rsid w:val="00E2386C"/>
    <w:rsid w:val="00E23B17"/>
    <w:rsid w:val="00E2448A"/>
    <w:rsid w:val="00E246EB"/>
    <w:rsid w:val="00E24A81"/>
    <w:rsid w:val="00E24A98"/>
    <w:rsid w:val="00E24C5B"/>
    <w:rsid w:val="00E24D0F"/>
    <w:rsid w:val="00E25078"/>
    <w:rsid w:val="00E25182"/>
    <w:rsid w:val="00E25811"/>
    <w:rsid w:val="00E25831"/>
    <w:rsid w:val="00E258BE"/>
    <w:rsid w:val="00E25917"/>
    <w:rsid w:val="00E25B71"/>
    <w:rsid w:val="00E25C58"/>
    <w:rsid w:val="00E25D49"/>
    <w:rsid w:val="00E25EA8"/>
    <w:rsid w:val="00E263B8"/>
    <w:rsid w:val="00E264DD"/>
    <w:rsid w:val="00E268F7"/>
    <w:rsid w:val="00E26937"/>
    <w:rsid w:val="00E26BF3"/>
    <w:rsid w:val="00E27114"/>
    <w:rsid w:val="00E27758"/>
    <w:rsid w:val="00E27763"/>
    <w:rsid w:val="00E27CDB"/>
    <w:rsid w:val="00E3043F"/>
    <w:rsid w:val="00E30595"/>
    <w:rsid w:val="00E306C2"/>
    <w:rsid w:val="00E30B6F"/>
    <w:rsid w:val="00E30C47"/>
    <w:rsid w:val="00E30CBC"/>
    <w:rsid w:val="00E312C3"/>
    <w:rsid w:val="00E313D4"/>
    <w:rsid w:val="00E31456"/>
    <w:rsid w:val="00E31783"/>
    <w:rsid w:val="00E31B68"/>
    <w:rsid w:val="00E31BF7"/>
    <w:rsid w:val="00E31FFC"/>
    <w:rsid w:val="00E320A5"/>
    <w:rsid w:val="00E32117"/>
    <w:rsid w:val="00E323DD"/>
    <w:rsid w:val="00E32681"/>
    <w:rsid w:val="00E3290E"/>
    <w:rsid w:val="00E32953"/>
    <w:rsid w:val="00E329DD"/>
    <w:rsid w:val="00E330DE"/>
    <w:rsid w:val="00E330F9"/>
    <w:rsid w:val="00E33234"/>
    <w:rsid w:val="00E332C9"/>
    <w:rsid w:val="00E33D14"/>
    <w:rsid w:val="00E3423B"/>
    <w:rsid w:val="00E3428D"/>
    <w:rsid w:val="00E347FF"/>
    <w:rsid w:val="00E34FBB"/>
    <w:rsid w:val="00E35023"/>
    <w:rsid w:val="00E35188"/>
    <w:rsid w:val="00E3569A"/>
    <w:rsid w:val="00E356EB"/>
    <w:rsid w:val="00E35DA7"/>
    <w:rsid w:val="00E363FC"/>
    <w:rsid w:val="00E36816"/>
    <w:rsid w:val="00E3683E"/>
    <w:rsid w:val="00E36E7B"/>
    <w:rsid w:val="00E36EDF"/>
    <w:rsid w:val="00E372B9"/>
    <w:rsid w:val="00E373FF"/>
    <w:rsid w:val="00E3751F"/>
    <w:rsid w:val="00E377B4"/>
    <w:rsid w:val="00E378BB"/>
    <w:rsid w:val="00E37AD9"/>
    <w:rsid w:val="00E37E35"/>
    <w:rsid w:val="00E406D2"/>
    <w:rsid w:val="00E409F4"/>
    <w:rsid w:val="00E40C9C"/>
    <w:rsid w:val="00E40F4B"/>
    <w:rsid w:val="00E41029"/>
    <w:rsid w:val="00E41434"/>
    <w:rsid w:val="00E4190F"/>
    <w:rsid w:val="00E41ACA"/>
    <w:rsid w:val="00E421B3"/>
    <w:rsid w:val="00E42230"/>
    <w:rsid w:val="00E422F2"/>
    <w:rsid w:val="00E423A4"/>
    <w:rsid w:val="00E42B55"/>
    <w:rsid w:val="00E43413"/>
    <w:rsid w:val="00E43846"/>
    <w:rsid w:val="00E43F95"/>
    <w:rsid w:val="00E443F4"/>
    <w:rsid w:val="00E4446C"/>
    <w:rsid w:val="00E44745"/>
    <w:rsid w:val="00E44D41"/>
    <w:rsid w:val="00E450C0"/>
    <w:rsid w:val="00E45399"/>
    <w:rsid w:val="00E45531"/>
    <w:rsid w:val="00E456CF"/>
    <w:rsid w:val="00E45867"/>
    <w:rsid w:val="00E45BAE"/>
    <w:rsid w:val="00E46245"/>
    <w:rsid w:val="00E46275"/>
    <w:rsid w:val="00E46532"/>
    <w:rsid w:val="00E46850"/>
    <w:rsid w:val="00E47353"/>
    <w:rsid w:val="00E474BA"/>
    <w:rsid w:val="00E47D9C"/>
    <w:rsid w:val="00E504B7"/>
    <w:rsid w:val="00E50E70"/>
    <w:rsid w:val="00E51023"/>
    <w:rsid w:val="00E51029"/>
    <w:rsid w:val="00E51072"/>
    <w:rsid w:val="00E5123F"/>
    <w:rsid w:val="00E516B4"/>
    <w:rsid w:val="00E5171A"/>
    <w:rsid w:val="00E51CED"/>
    <w:rsid w:val="00E51DCE"/>
    <w:rsid w:val="00E51E99"/>
    <w:rsid w:val="00E5217A"/>
    <w:rsid w:val="00E5250B"/>
    <w:rsid w:val="00E53157"/>
    <w:rsid w:val="00E531CC"/>
    <w:rsid w:val="00E53348"/>
    <w:rsid w:val="00E53695"/>
    <w:rsid w:val="00E53AFC"/>
    <w:rsid w:val="00E547A2"/>
    <w:rsid w:val="00E55645"/>
    <w:rsid w:val="00E557A7"/>
    <w:rsid w:val="00E5583E"/>
    <w:rsid w:val="00E558CA"/>
    <w:rsid w:val="00E55CF6"/>
    <w:rsid w:val="00E5609C"/>
    <w:rsid w:val="00E56203"/>
    <w:rsid w:val="00E56298"/>
    <w:rsid w:val="00E56365"/>
    <w:rsid w:val="00E56619"/>
    <w:rsid w:val="00E56D27"/>
    <w:rsid w:val="00E578D6"/>
    <w:rsid w:val="00E57D04"/>
    <w:rsid w:val="00E6050D"/>
    <w:rsid w:val="00E60700"/>
    <w:rsid w:val="00E60829"/>
    <w:rsid w:val="00E60D35"/>
    <w:rsid w:val="00E60E2B"/>
    <w:rsid w:val="00E61AD2"/>
    <w:rsid w:val="00E61F94"/>
    <w:rsid w:val="00E62178"/>
    <w:rsid w:val="00E624CD"/>
    <w:rsid w:val="00E6258A"/>
    <w:rsid w:val="00E6276F"/>
    <w:rsid w:val="00E6278D"/>
    <w:rsid w:val="00E62894"/>
    <w:rsid w:val="00E62F44"/>
    <w:rsid w:val="00E635F7"/>
    <w:rsid w:val="00E63CBE"/>
    <w:rsid w:val="00E63D66"/>
    <w:rsid w:val="00E64003"/>
    <w:rsid w:val="00E64537"/>
    <w:rsid w:val="00E64937"/>
    <w:rsid w:val="00E64AE9"/>
    <w:rsid w:val="00E64F10"/>
    <w:rsid w:val="00E64F68"/>
    <w:rsid w:val="00E650F6"/>
    <w:rsid w:val="00E659AD"/>
    <w:rsid w:val="00E65E8E"/>
    <w:rsid w:val="00E66130"/>
    <w:rsid w:val="00E661D5"/>
    <w:rsid w:val="00E66239"/>
    <w:rsid w:val="00E66961"/>
    <w:rsid w:val="00E66BF2"/>
    <w:rsid w:val="00E66C1D"/>
    <w:rsid w:val="00E66E51"/>
    <w:rsid w:val="00E6734D"/>
    <w:rsid w:val="00E673C4"/>
    <w:rsid w:val="00E679F5"/>
    <w:rsid w:val="00E67FD1"/>
    <w:rsid w:val="00E7021D"/>
    <w:rsid w:val="00E703A0"/>
    <w:rsid w:val="00E70821"/>
    <w:rsid w:val="00E70D1C"/>
    <w:rsid w:val="00E70F9C"/>
    <w:rsid w:val="00E7130C"/>
    <w:rsid w:val="00E71572"/>
    <w:rsid w:val="00E715AA"/>
    <w:rsid w:val="00E715E6"/>
    <w:rsid w:val="00E717AA"/>
    <w:rsid w:val="00E717E5"/>
    <w:rsid w:val="00E71927"/>
    <w:rsid w:val="00E72A9D"/>
    <w:rsid w:val="00E72E3C"/>
    <w:rsid w:val="00E7347D"/>
    <w:rsid w:val="00E73760"/>
    <w:rsid w:val="00E74839"/>
    <w:rsid w:val="00E74A47"/>
    <w:rsid w:val="00E74E58"/>
    <w:rsid w:val="00E74F30"/>
    <w:rsid w:val="00E74F65"/>
    <w:rsid w:val="00E75003"/>
    <w:rsid w:val="00E750F0"/>
    <w:rsid w:val="00E75945"/>
    <w:rsid w:val="00E75B08"/>
    <w:rsid w:val="00E75C64"/>
    <w:rsid w:val="00E75DB3"/>
    <w:rsid w:val="00E761BA"/>
    <w:rsid w:val="00E7626E"/>
    <w:rsid w:val="00E7631D"/>
    <w:rsid w:val="00E767EE"/>
    <w:rsid w:val="00E76A0C"/>
    <w:rsid w:val="00E7759F"/>
    <w:rsid w:val="00E7796D"/>
    <w:rsid w:val="00E7799B"/>
    <w:rsid w:val="00E77A47"/>
    <w:rsid w:val="00E803AA"/>
    <w:rsid w:val="00E80D54"/>
    <w:rsid w:val="00E81264"/>
    <w:rsid w:val="00E817FC"/>
    <w:rsid w:val="00E81961"/>
    <w:rsid w:val="00E8212E"/>
    <w:rsid w:val="00E8242A"/>
    <w:rsid w:val="00E82700"/>
    <w:rsid w:val="00E82E85"/>
    <w:rsid w:val="00E82EF9"/>
    <w:rsid w:val="00E830F7"/>
    <w:rsid w:val="00E83113"/>
    <w:rsid w:val="00E83533"/>
    <w:rsid w:val="00E83678"/>
    <w:rsid w:val="00E836F6"/>
    <w:rsid w:val="00E8395A"/>
    <w:rsid w:val="00E83A88"/>
    <w:rsid w:val="00E83CAB"/>
    <w:rsid w:val="00E83DE6"/>
    <w:rsid w:val="00E83E5D"/>
    <w:rsid w:val="00E83FD2"/>
    <w:rsid w:val="00E8448C"/>
    <w:rsid w:val="00E8453E"/>
    <w:rsid w:val="00E84635"/>
    <w:rsid w:val="00E847EC"/>
    <w:rsid w:val="00E848FF"/>
    <w:rsid w:val="00E84CB4"/>
    <w:rsid w:val="00E84ED3"/>
    <w:rsid w:val="00E84F11"/>
    <w:rsid w:val="00E85195"/>
    <w:rsid w:val="00E85201"/>
    <w:rsid w:val="00E857A1"/>
    <w:rsid w:val="00E85801"/>
    <w:rsid w:val="00E859C4"/>
    <w:rsid w:val="00E85A6C"/>
    <w:rsid w:val="00E860F1"/>
    <w:rsid w:val="00E862A5"/>
    <w:rsid w:val="00E862B2"/>
    <w:rsid w:val="00E86CD9"/>
    <w:rsid w:val="00E86E71"/>
    <w:rsid w:val="00E870E7"/>
    <w:rsid w:val="00E87972"/>
    <w:rsid w:val="00E87BDB"/>
    <w:rsid w:val="00E87E6C"/>
    <w:rsid w:val="00E902E9"/>
    <w:rsid w:val="00E90385"/>
    <w:rsid w:val="00E905E9"/>
    <w:rsid w:val="00E909FF"/>
    <w:rsid w:val="00E90A39"/>
    <w:rsid w:val="00E90D4A"/>
    <w:rsid w:val="00E9142C"/>
    <w:rsid w:val="00E9176F"/>
    <w:rsid w:val="00E91C35"/>
    <w:rsid w:val="00E91D19"/>
    <w:rsid w:val="00E9240B"/>
    <w:rsid w:val="00E92E23"/>
    <w:rsid w:val="00E930D0"/>
    <w:rsid w:val="00E936E4"/>
    <w:rsid w:val="00E9394D"/>
    <w:rsid w:val="00E93A73"/>
    <w:rsid w:val="00E93CF3"/>
    <w:rsid w:val="00E93F50"/>
    <w:rsid w:val="00E94602"/>
    <w:rsid w:val="00E948D1"/>
    <w:rsid w:val="00E94D4D"/>
    <w:rsid w:val="00E954DE"/>
    <w:rsid w:val="00E95789"/>
    <w:rsid w:val="00E95796"/>
    <w:rsid w:val="00E959AE"/>
    <w:rsid w:val="00E95A4C"/>
    <w:rsid w:val="00E95F59"/>
    <w:rsid w:val="00E9609B"/>
    <w:rsid w:val="00E9628B"/>
    <w:rsid w:val="00E96293"/>
    <w:rsid w:val="00E965B9"/>
    <w:rsid w:val="00E96AA5"/>
    <w:rsid w:val="00E96C07"/>
    <w:rsid w:val="00E97067"/>
    <w:rsid w:val="00E97456"/>
    <w:rsid w:val="00E974CC"/>
    <w:rsid w:val="00E97CFD"/>
    <w:rsid w:val="00EA0637"/>
    <w:rsid w:val="00EA0913"/>
    <w:rsid w:val="00EA0937"/>
    <w:rsid w:val="00EA097B"/>
    <w:rsid w:val="00EA0A96"/>
    <w:rsid w:val="00EA0CB1"/>
    <w:rsid w:val="00EA0F75"/>
    <w:rsid w:val="00EA123B"/>
    <w:rsid w:val="00EA181E"/>
    <w:rsid w:val="00EA1986"/>
    <w:rsid w:val="00EA1ABB"/>
    <w:rsid w:val="00EA1C11"/>
    <w:rsid w:val="00EA2212"/>
    <w:rsid w:val="00EA24D0"/>
    <w:rsid w:val="00EA29F3"/>
    <w:rsid w:val="00EA2EBC"/>
    <w:rsid w:val="00EA31C2"/>
    <w:rsid w:val="00EA3292"/>
    <w:rsid w:val="00EA3478"/>
    <w:rsid w:val="00EA362D"/>
    <w:rsid w:val="00EA3B4E"/>
    <w:rsid w:val="00EA3CEB"/>
    <w:rsid w:val="00EA3CEE"/>
    <w:rsid w:val="00EA3CF4"/>
    <w:rsid w:val="00EA3DE8"/>
    <w:rsid w:val="00EA3E23"/>
    <w:rsid w:val="00EA41B0"/>
    <w:rsid w:val="00EA4455"/>
    <w:rsid w:val="00EA4963"/>
    <w:rsid w:val="00EA4AEF"/>
    <w:rsid w:val="00EA54D1"/>
    <w:rsid w:val="00EA5663"/>
    <w:rsid w:val="00EA5794"/>
    <w:rsid w:val="00EA5879"/>
    <w:rsid w:val="00EA5C5C"/>
    <w:rsid w:val="00EA5D4C"/>
    <w:rsid w:val="00EA5EE2"/>
    <w:rsid w:val="00EA629C"/>
    <w:rsid w:val="00EA69F2"/>
    <w:rsid w:val="00EA6B91"/>
    <w:rsid w:val="00EA743E"/>
    <w:rsid w:val="00EA776F"/>
    <w:rsid w:val="00EA7B08"/>
    <w:rsid w:val="00EA7CC9"/>
    <w:rsid w:val="00EA7E61"/>
    <w:rsid w:val="00EA7FB3"/>
    <w:rsid w:val="00EB0639"/>
    <w:rsid w:val="00EB08D9"/>
    <w:rsid w:val="00EB0ADB"/>
    <w:rsid w:val="00EB0BDA"/>
    <w:rsid w:val="00EB0CCF"/>
    <w:rsid w:val="00EB1281"/>
    <w:rsid w:val="00EB193C"/>
    <w:rsid w:val="00EB1BA5"/>
    <w:rsid w:val="00EB1BE5"/>
    <w:rsid w:val="00EB1CD3"/>
    <w:rsid w:val="00EB2503"/>
    <w:rsid w:val="00EB26D4"/>
    <w:rsid w:val="00EB2F37"/>
    <w:rsid w:val="00EB2FE1"/>
    <w:rsid w:val="00EB2FEC"/>
    <w:rsid w:val="00EB3230"/>
    <w:rsid w:val="00EB335F"/>
    <w:rsid w:val="00EB3613"/>
    <w:rsid w:val="00EB3655"/>
    <w:rsid w:val="00EB36DE"/>
    <w:rsid w:val="00EB3A07"/>
    <w:rsid w:val="00EB3E8E"/>
    <w:rsid w:val="00EB43D2"/>
    <w:rsid w:val="00EB44A1"/>
    <w:rsid w:val="00EB460D"/>
    <w:rsid w:val="00EB46C4"/>
    <w:rsid w:val="00EB4C51"/>
    <w:rsid w:val="00EB4E97"/>
    <w:rsid w:val="00EB50E0"/>
    <w:rsid w:val="00EB5207"/>
    <w:rsid w:val="00EB5603"/>
    <w:rsid w:val="00EB59E5"/>
    <w:rsid w:val="00EB5A6C"/>
    <w:rsid w:val="00EB5A8D"/>
    <w:rsid w:val="00EB5E32"/>
    <w:rsid w:val="00EB65C7"/>
    <w:rsid w:val="00EB6B78"/>
    <w:rsid w:val="00EB6B7A"/>
    <w:rsid w:val="00EB6D63"/>
    <w:rsid w:val="00EB6DBD"/>
    <w:rsid w:val="00EB6E01"/>
    <w:rsid w:val="00EB7246"/>
    <w:rsid w:val="00EB754B"/>
    <w:rsid w:val="00EB75EA"/>
    <w:rsid w:val="00EC0683"/>
    <w:rsid w:val="00EC06BD"/>
    <w:rsid w:val="00EC0852"/>
    <w:rsid w:val="00EC09AB"/>
    <w:rsid w:val="00EC0D8F"/>
    <w:rsid w:val="00EC13B3"/>
    <w:rsid w:val="00EC1570"/>
    <w:rsid w:val="00EC167F"/>
    <w:rsid w:val="00EC1B27"/>
    <w:rsid w:val="00EC1B2B"/>
    <w:rsid w:val="00EC1CC7"/>
    <w:rsid w:val="00EC2079"/>
    <w:rsid w:val="00EC2116"/>
    <w:rsid w:val="00EC26D3"/>
    <w:rsid w:val="00EC2A6E"/>
    <w:rsid w:val="00EC2BF6"/>
    <w:rsid w:val="00EC31C3"/>
    <w:rsid w:val="00EC35F4"/>
    <w:rsid w:val="00EC3756"/>
    <w:rsid w:val="00EC3B4A"/>
    <w:rsid w:val="00EC4635"/>
    <w:rsid w:val="00EC4DB7"/>
    <w:rsid w:val="00EC4F2E"/>
    <w:rsid w:val="00EC51A6"/>
    <w:rsid w:val="00EC55FF"/>
    <w:rsid w:val="00EC5A29"/>
    <w:rsid w:val="00EC5DC5"/>
    <w:rsid w:val="00EC606A"/>
    <w:rsid w:val="00EC650C"/>
    <w:rsid w:val="00EC6EFD"/>
    <w:rsid w:val="00EC6F19"/>
    <w:rsid w:val="00EC6F92"/>
    <w:rsid w:val="00EC6FBB"/>
    <w:rsid w:val="00EC7420"/>
    <w:rsid w:val="00ED0552"/>
    <w:rsid w:val="00ED0A53"/>
    <w:rsid w:val="00ED0A99"/>
    <w:rsid w:val="00ED0FAA"/>
    <w:rsid w:val="00ED1137"/>
    <w:rsid w:val="00ED1357"/>
    <w:rsid w:val="00ED1491"/>
    <w:rsid w:val="00ED14D2"/>
    <w:rsid w:val="00ED24D1"/>
    <w:rsid w:val="00ED2696"/>
    <w:rsid w:val="00ED29B3"/>
    <w:rsid w:val="00ED29BF"/>
    <w:rsid w:val="00ED2AB1"/>
    <w:rsid w:val="00ED2B4B"/>
    <w:rsid w:val="00ED2B98"/>
    <w:rsid w:val="00ED2D3C"/>
    <w:rsid w:val="00ED2D9E"/>
    <w:rsid w:val="00ED30A1"/>
    <w:rsid w:val="00ED31F3"/>
    <w:rsid w:val="00ED35F3"/>
    <w:rsid w:val="00ED3702"/>
    <w:rsid w:val="00ED4174"/>
    <w:rsid w:val="00ED4543"/>
    <w:rsid w:val="00ED4608"/>
    <w:rsid w:val="00ED4616"/>
    <w:rsid w:val="00ED4F93"/>
    <w:rsid w:val="00ED5194"/>
    <w:rsid w:val="00ED52B7"/>
    <w:rsid w:val="00ED56AC"/>
    <w:rsid w:val="00ED6707"/>
    <w:rsid w:val="00ED6CCB"/>
    <w:rsid w:val="00ED6CE5"/>
    <w:rsid w:val="00ED6ECA"/>
    <w:rsid w:val="00ED7215"/>
    <w:rsid w:val="00ED759C"/>
    <w:rsid w:val="00ED7639"/>
    <w:rsid w:val="00ED771A"/>
    <w:rsid w:val="00ED7E15"/>
    <w:rsid w:val="00EE005A"/>
    <w:rsid w:val="00EE0249"/>
    <w:rsid w:val="00EE04F3"/>
    <w:rsid w:val="00EE0A77"/>
    <w:rsid w:val="00EE0C28"/>
    <w:rsid w:val="00EE0F0C"/>
    <w:rsid w:val="00EE0FE2"/>
    <w:rsid w:val="00EE17D7"/>
    <w:rsid w:val="00EE1B0D"/>
    <w:rsid w:val="00EE1E4E"/>
    <w:rsid w:val="00EE1F95"/>
    <w:rsid w:val="00EE2348"/>
    <w:rsid w:val="00EE27D1"/>
    <w:rsid w:val="00EE2833"/>
    <w:rsid w:val="00EE29FB"/>
    <w:rsid w:val="00EE2DD1"/>
    <w:rsid w:val="00EE2F78"/>
    <w:rsid w:val="00EE335F"/>
    <w:rsid w:val="00EE353F"/>
    <w:rsid w:val="00EE3610"/>
    <w:rsid w:val="00EE3847"/>
    <w:rsid w:val="00EE42A6"/>
    <w:rsid w:val="00EE478A"/>
    <w:rsid w:val="00EE4962"/>
    <w:rsid w:val="00EE49D5"/>
    <w:rsid w:val="00EE4BE4"/>
    <w:rsid w:val="00EE4D51"/>
    <w:rsid w:val="00EE4E75"/>
    <w:rsid w:val="00EE5A2F"/>
    <w:rsid w:val="00EE62B7"/>
    <w:rsid w:val="00EE66B7"/>
    <w:rsid w:val="00EE6A6C"/>
    <w:rsid w:val="00EE6C9B"/>
    <w:rsid w:val="00EE75ED"/>
    <w:rsid w:val="00EE7776"/>
    <w:rsid w:val="00EE783A"/>
    <w:rsid w:val="00EF04AA"/>
    <w:rsid w:val="00EF0A2B"/>
    <w:rsid w:val="00EF0C48"/>
    <w:rsid w:val="00EF1355"/>
    <w:rsid w:val="00EF15B5"/>
    <w:rsid w:val="00EF1770"/>
    <w:rsid w:val="00EF1AA5"/>
    <w:rsid w:val="00EF1CCB"/>
    <w:rsid w:val="00EF2750"/>
    <w:rsid w:val="00EF2A61"/>
    <w:rsid w:val="00EF2CEB"/>
    <w:rsid w:val="00EF3553"/>
    <w:rsid w:val="00EF35EB"/>
    <w:rsid w:val="00EF40D7"/>
    <w:rsid w:val="00EF46A4"/>
    <w:rsid w:val="00EF481F"/>
    <w:rsid w:val="00EF49C8"/>
    <w:rsid w:val="00EF4C41"/>
    <w:rsid w:val="00EF4F27"/>
    <w:rsid w:val="00EF52EF"/>
    <w:rsid w:val="00EF5507"/>
    <w:rsid w:val="00EF5882"/>
    <w:rsid w:val="00EF5CEE"/>
    <w:rsid w:val="00EF6205"/>
    <w:rsid w:val="00EF6283"/>
    <w:rsid w:val="00EF65DB"/>
    <w:rsid w:val="00EF699A"/>
    <w:rsid w:val="00EF6A18"/>
    <w:rsid w:val="00EF6A5A"/>
    <w:rsid w:val="00EF6E77"/>
    <w:rsid w:val="00EF74CA"/>
    <w:rsid w:val="00EF75E6"/>
    <w:rsid w:val="00EF7A0A"/>
    <w:rsid w:val="00F00023"/>
    <w:rsid w:val="00F000BC"/>
    <w:rsid w:val="00F004D7"/>
    <w:rsid w:val="00F0064F"/>
    <w:rsid w:val="00F00D82"/>
    <w:rsid w:val="00F00F8F"/>
    <w:rsid w:val="00F0121A"/>
    <w:rsid w:val="00F01335"/>
    <w:rsid w:val="00F01F0D"/>
    <w:rsid w:val="00F028CD"/>
    <w:rsid w:val="00F0294D"/>
    <w:rsid w:val="00F02C6A"/>
    <w:rsid w:val="00F02F9A"/>
    <w:rsid w:val="00F03C1B"/>
    <w:rsid w:val="00F03CCC"/>
    <w:rsid w:val="00F03FA5"/>
    <w:rsid w:val="00F0436C"/>
    <w:rsid w:val="00F044D9"/>
    <w:rsid w:val="00F045B2"/>
    <w:rsid w:val="00F047E7"/>
    <w:rsid w:val="00F04B44"/>
    <w:rsid w:val="00F05096"/>
    <w:rsid w:val="00F056E8"/>
    <w:rsid w:val="00F059CD"/>
    <w:rsid w:val="00F05CE7"/>
    <w:rsid w:val="00F05FC6"/>
    <w:rsid w:val="00F06122"/>
    <w:rsid w:val="00F062AB"/>
    <w:rsid w:val="00F066A5"/>
    <w:rsid w:val="00F0683A"/>
    <w:rsid w:val="00F06AAC"/>
    <w:rsid w:val="00F06B41"/>
    <w:rsid w:val="00F07649"/>
    <w:rsid w:val="00F07B7A"/>
    <w:rsid w:val="00F07C91"/>
    <w:rsid w:val="00F100EC"/>
    <w:rsid w:val="00F101D6"/>
    <w:rsid w:val="00F102AE"/>
    <w:rsid w:val="00F10540"/>
    <w:rsid w:val="00F105B6"/>
    <w:rsid w:val="00F10D5A"/>
    <w:rsid w:val="00F10D9D"/>
    <w:rsid w:val="00F10EA4"/>
    <w:rsid w:val="00F10EB4"/>
    <w:rsid w:val="00F119D4"/>
    <w:rsid w:val="00F11C12"/>
    <w:rsid w:val="00F11DE4"/>
    <w:rsid w:val="00F11FFA"/>
    <w:rsid w:val="00F121B6"/>
    <w:rsid w:val="00F12216"/>
    <w:rsid w:val="00F124DB"/>
    <w:rsid w:val="00F12583"/>
    <w:rsid w:val="00F12B05"/>
    <w:rsid w:val="00F13042"/>
    <w:rsid w:val="00F130B3"/>
    <w:rsid w:val="00F134C2"/>
    <w:rsid w:val="00F13924"/>
    <w:rsid w:val="00F13C7E"/>
    <w:rsid w:val="00F143E0"/>
    <w:rsid w:val="00F1455A"/>
    <w:rsid w:val="00F1514F"/>
    <w:rsid w:val="00F15843"/>
    <w:rsid w:val="00F15AC3"/>
    <w:rsid w:val="00F15C8C"/>
    <w:rsid w:val="00F15C94"/>
    <w:rsid w:val="00F163B3"/>
    <w:rsid w:val="00F163ED"/>
    <w:rsid w:val="00F167DE"/>
    <w:rsid w:val="00F16D56"/>
    <w:rsid w:val="00F1706B"/>
    <w:rsid w:val="00F17153"/>
    <w:rsid w:val="00F17198"/>
    <w:rsid w:val="00F171A1"/>
    <w:rsid w:val="00F1772C"/>
    <w:rsid w:val="00F17F45"/>
    <w:rsid w:val="00F2053B"/>
    <w:rsid w:val="00F20BFB"/>
    <w:rsid w:val="00F20D8C"/>
    <w:rsid w:val="00F21261"/>
    <w:rsid w:val="00F21278"/>
    <w:rsid w:val="00F21461"/>
    <w:rsid w:val="00F2155F"/>
    <w:rsid w:val="00F21645"/>
    <w:rsid w:val="00F21E5C"/>
    <w:rsid w:val="00F21F9B"/>
    <w:rsid w:val="00F21FF3"/>
    <w:rsid w:val="00F22163"/>
    <w:rsid w:val="00F222A3"/>
    <w:rsid w:val="00F22624"/>
    <w:rsid w:val="00F22C24"/>
    <w:rsid w:val="00F22D71"/>
    <w:rsid w:val="00F22E2C"/>
    <w:rsid w:val="00F22E99"/>
    <w:rsid w:val="00F22F3D"/>
    <w:rsid w:val="00F2300C"/>
    <w:rsid w:val="00F2314C"/>
    <w:rsid w:val="00F23DC7"/>
    <w:rsid w:val="00F23FE2"/>
    <w:rsid w:val="00F2423A"/>
    <w:rsid w:val="00F24424"/>
    <w:rsid w:val="00F2480D"/>
    <w:rsid w:val="00F24A34"/>
    <w:rsid w:val="00F24B84"/>
    <w:rsid w:val="00F24F5F"/>
    <w:rsid w:val="00F2579D"/>
    <w:rsid w:val="00F25AFB"/>
    <w:rsid w:val="00F25C14"/>
    <w:rsid w:val="00F25CD1"/>
    <w:rsid w:val="00F25ED3"/>
    <w:rsid w:val="00F265D5"/>
    <w:rsid w:val="00F2690A"/>
    <w:rsid w:val="00F26D0D"/>
    <w:rsid w:val="00F26E70"/>
    <w:rsid w:val="00F27350"/>
    <w:rsid w:val="00F27550"/>
    <w:rsid w:val="00F27D01"/>
    <w:rsid w:val="00F3029F"/>
    <w:rsid w:val="00F30428"/>
    <w:rsid w:val="00F304DC"/>
    <w:rsid w:val="00F306E6"/>
    <w:rsid w:val="00F3080E"/>
    <w:rsid w:val="00F30B9F"/>
    <w:rsid w:val="00F30BEE"/>
    <w:rsid w:val="00F30D9E"/>
    <w:rsid w:val="00F310A7"/>
    <w:rsid w:val="00F318A3"/>
    <w:rsid w:val="00F321B4"/>
    <w:rsid w:val="00F325BB"/>
    <w:rsid w:val="00F32668"/>
    <w:rsid w:val="00F32747"/>
    <w:rsid w:val="00F327BF"/>
    <w:rsid w:val="00F32818"/>
    <w:rsid w:val="00F3305D"/>
    <w:rsid w:val="00F33150"/>
    <w:rsid w:val="00F33628"/>
    <w:rsid w:val="00F33AA9"/>
    <w:rsid w:val="00F33BA7"/>
    <w:rsid w:val="00F33C84"/>
    <w:rsid w:val="00F33EB7"/>
    <w:rsid w:val="00F34318"/>
    <w:rsid w:val="00F34694"/>
    <w:rsid w:val="00F35096"/>
    <w:rsid w:val="00F357BE"/>
    <w:rsid w:val="00F357DC"/>
    <w:rsid w:val="00F35C42"/>
    <w:rsid w:val="00F35E68"/>
    <w:rsid w:val="00F367A2"/>
    <w:rsid w:val="00F37115"/>
    <w:rsid w:val="00F3776B"/>
    <w:rsid w:val="00F37D69"/>
    <w:rsid w:val="00F37DD0"/>
    <w:rsid w:val="00F402DB"/>
    <w:rsid w:val="00F403F9"/>
    <w:rsid w:val="00F405EA"/>
    <w:rsid w:val="00F407BB"/>
    <w:rsid w:val="00F4086D"/>
    <w:rsid w:val="00F40A5A"/>
    <w:rsid w:val="00F40AAE"/>
    <w:rsid w:val="00F40B38"/>
    <w:rsid w:val="00F410A7"/>
    <w:rsid w:val="00F4185D"/>
    <w:rsid w:val="00F42260"/>
    <w:rsid w:val="00F4247F"/>
    <w:rsid w:val="00F4260D"/>
    <w:rsid w:val="00F426AE"/>
    <w:rsid w:val="00F429FA"/>
    <w:rsid w:val="00F42AE6"/>
    <w:rsid w:val="00F42DD2"/>
    <w:rsid w:val="00F43265"/>
    <w:rsid w:val="00F43ED9"/>
    <w:rsid w:val="00F441F3"/>
    <w:rsid w:val="00F4435E"/>
    <w:rsid w:val="00F44505"/>
    <w:rsid w:val="00F445B5"/>
    <w:rsid w:val="00F44726"/>
    <w:rsid w:val="00F447D7"/>
    <w:rsid w:val="00F447FE"/>
    <w:rsid w:val="00F448CA"/>
    <w:rsid w:val="00F44BA3"/>
    <w:rsid w:val="00F44F10"/>
    <w:rsid w:val="00F44FDF"/>
    <w:rsid w:val="00F450D4"/>
    <w:rsid w:val="00F4514E"/>
    <w:rsid w:val="00F45853"/>
    <w:rsid w:val="00F45A34"/>
    <w:rsid w:val="00F46148"/>
    <w:rsid w:val="00F46779"/>
    <w:rsid w:val="00F46DB2"/>
    <w:rsid w:val="00F46DD2"/>
    <w:rsid w:val="00F46F2E"/>
    <w:rsid w:val="00F47173"/>
    <w:rsid w:val="00F4775A"/>
    <w:rsid w:val="00F47887"/>
    <w:rsid w:val="00F4792B"/>
    <w:rsid w:val="00F47B37"/>
    <w:rsid w:val="00F47BB4"/>
    <w:rsid w:val="00F47DF3"/>
    <w:rsid w:val="00F50943"/>
    <w:rsid w:val="00F50AB1"/>
    <w:rsid w:val="00F50C4A"/>
    <w:rsid w:val="00F50E6C"/>
    <w:rsid w:val="00F51126"/>
    <w:rsid w:val="00F5119F"/>
    <w:rsid w:val="00F51232"/>
    <w:rsid w:val="00F5152E"/>
    <w:rsid w:val="00F5165D"/>
    <w:rsid w:val="00F51901"/>
    <w:rsid w:val="00F52326"/>
    <w:rsid w:val="00F5233E"/>
    <w:rsid w:val="00F524E8"/>
    <w:rsid w:val="00F52563"/>
    <w:rsid w:val="00F52570"/>
    <w:rsid w:val="00F526FC"/>
    <w:rsid w:val="00F528BA"/>
    <w:rsid w:val="00F52C0B"/>
    <w:rsid w:val="00F52FA2"/>
    <w:rsid w:val="00F52FBC"/>
    <w:rsid w:val="00F533D1"/>
    <w:rsid w:val="00F536F1"/>
    <w:rsid w:val="00F53CBE"/>
    <w:rsid w:val="00F53E3B"/>
    <w:rsid w:val="00F53FE4"/>
    <w:rsid w:val="00F544E4"/>
    <w:rsid w:val="00F54865"/>
    <w:rsid w:val="00F54B6B"/>
    <w:rsid w:val="00F54B84"/>
    <w:rsid w:val="00F54C10"/>
    <w:rsid w:val="00F54DE1"/>
    <w:rsid w:val="00F5535F"/>
    <w:rsid w:val="00F55B3E"/>
    <w:rsid w:val="00F55F13"/>
    <w:rsid w:val="00F56333"/>
    <w:rsid w:val="00F56793"/>
    <w:rsid w:val="00F56F79"/>
    <w:rsid w:val="00F57F0E"/>
    <w:rsid w:val="00F602D1"/>
    <w:rsid w:val="00F60394"/>
    <w:rsid w:val="00F6049D"/>
    <w:rsid w:val="00F606AC"/>
    <w:rsid w:val="00F60A11"/>
    <w:rsid w:val="00F60B4B"/>
    <w:rsid w:val="00F61457"/>
    <w:rsid w:val="00F6148F"/>
    <w:rsid w:val="00F615E2"/>
    <w:rsid w:val="00F619C8"/>
    <w:rsid w:val="00F61B1E"/>
    <w:rsid w:val="00F61BC9"/>
    <w:rsid w:val="00F61E2F"/>
    <w:rsid w:val="00F62311"/>
    <w:rsid w:val="00F6235C"/>
    <w:rsid w:val="00F62534"/>
    <w:rsid w:val="00F626CB"/>
    <w:rsid w:val="00F627E8"/>
    <w:rsid w:val="00F62824"/>
    <w:rsid w:val="00F62CFA"/>
    <w:rsid w:val="00F62F1B"/>
    <w:rsid w:val="00F63660"/>
    <w:rsid w:val="00F63FE9"/>
    <w:rsid w:val="00F64424"/>
    <w:rsid w:val="00F645C3"/>
    <w:rsid w:val="00F649D4"/>
    <w:rsid w:val="00F64B15"/>
    <w:rsid w:val="00F64D94"/>
    <w:rsid w:val="00F6553C"/>
    <w:rsid w:val="00F6557F"/>
    <w:rsid w:val="00F655F2"/>
    <w:rsid w:val="00F65A1A"/>
    <w:rsid w:val="00F65C31"/>
    <w:rsid w:val="00F66690"/>
    <w:rsid w:val="00F668BC"/>
    <w:rsid w:val="00F6720E"/>
    <w:rsid w:val="00F672B9"/>
    <w:rsid w:val="00F673BB"/>
    <w:rsid w:val="00F70241"/>
    <w:rsid w:val="00F70960"/>
    <w:rsid w:val="00F70982"/>
    <w:rsid w:val="00F70E78"/>
    <w:rsid w:val="00F717EB"/>
    <w:rsid w:val="00F717FF"/>
    <w:rsid w:val="00F724F6"/>
    <w:rsid w:val="00F72B33"/>
    <w:rsid w:val="00F72DB5"/>
    <w:rsid w:val="00F72F69"/>
    <w:rsid w:val="00F731A1"/>
    <w:rsid w:val="00F732D5"/>
    <w:rsid w:val="00F735D8"/>
    <w:rsid w:val="00F73674"/>
    <w:rsid w:val="00F737F6"/>
    <w:rsid w:val="00F74298"/>
    <w:rsid w:val="00F748BA"/>
    <w:rsid w:val="00F74E18"/>
    <w:rsid w:val="00F74E34"/>
    <w:rsid w:val="00F75071"/>
    <w:rsid w:val="00F7572F"/>
    <w:rsid w:val="00F757A5"/>
    <w:rsid w:val="00F75813"/>
    <w:rsid w:val="00F759E3"/>
    <w:rsid w:val="00F75FAF"/>
    <w:rsid w:val="00F7636A"/>
    <w:rsid w:val="00F765D8"/>
    <w:rsid w:val="00F76815"/>
    <w:rsid w:val="00F77820"/>
    <w:rsid w:val="00F77B7F"/>
    <w:rsid w:val="00F77FFA"/>
    <w:rsid w:val="00F8017F"/>
    <w:rsid w:val="00F80325"/>
    <w:rsid w:val="00F8048C"/>
    <w:rsid w:val="00F805DF"/>
    <w:rsid w:val="00F806FB"/>
    <w:rsid w:val="00F8095E"/>
    <w:rsid w:val="00F81171"/>
    <w:rsid w:val="00F81A23"/>
    <w:rsid w:val="00F81E41"/>
    <w:rsid w:val="00F824A8"/>
    <w:rsid w:val="00F82700"/>
    <w:rsid w:val="00F827E1"/>
    <w:rsid w:val="00F829CB"/>
    <w:rsid w:val="00F82FBC"/>
    <w:rsid w:val="00F8304C"/>
    <w:rsid w:val="00F830ED"/>
    <w:rsid w:val="00F83F17"/>
    <w:rsid w:val="00F848B3"/>
    <w:rsid w:val="00F84AF4"/>
    <w:rsid w:val="00F84FB5"/>
    <w:rsid w:val="00F85A94"/>
    <w:rsid w:val="00F86B3D"/>
    <w:rsid w:val="00F86BC0"/>
    <w:rsid w:val="00F87320"/>
    <w:rsid w:val="00F87512"/>
    <w:rsid w:val="00F8755F"/>
    <w:rsid w:val="00F87C35"/>
    <w:rsid w:val="00F87C78"/>
    <w:rsid w:val="00F90075"/>
    <w:rsid w:val="00F90092"/>
    <w:rsid w:val="00F90E2D"/>
    <w:rsid w:val="00F911EC"/>
    <w:rsid w:val="00F917AD"/>
    <w:rsid w:val="00F91912"/>
    <w:rsid w:val="00F91F7E"/>
    <w:rsid w:val="00F92681"/>
    <w:rsid w:val="00F92DEF"/>
    <w:rsid w:val="00F92E71"/>
    <w:rsid w:val="00F9306B"/>
    <w:rsid w:val="00F93493"/>
    <w:rsid w:val="00F93DA0"/>
    <w:rsid w:val="00F93DFC"/>
    <w:rsid w:val="00F946C4"/>
    <w:rsid w:val="00F94795"/>
    <w:rsid w:val="00F94BA6"/>
    <w:rsid w:val="00F94C76"/>
    <w:rsid w:val="00F94D81"/>
    <w:rsid w:val="00F9542A"/>
    <w:rsid w:val="00F957B6"/>
    <w:rsid w:val="00F95C7C"/>
    <w:rsid w:val="00F95CA4"/>
    <w:rsid w:val="00F95FCF"/>
    <w:rsid w:val="00F962A0"/>
    <w:rsid w:val="00F9679F"/>
    <w:rsid w:val="00F976B9"/>
    <w:rsid w:val="00F97A15"/>
    <w:rsid w:val="00F97B8B"/>
    <w:rsid w:val="00FA019C"/>
    <w:rsid w:val="00FA03A4"/>
    <w:rsid w:val="00FA03B1"/>
    <w:rsid w:val="00FA06AC"/>
    <w:rsid w:val="00FA1000"/>
    <w:rsid w:val="00FA1307"/>
    <w:rsid w:val="00FA1546"/>
    <w:rsid w:val="00FA1694"/>
    <w:rsid w:val="00FA1ABA"/>
    <w:rsid w:val="00FA1F21"/>
    <w:rsid w:val="00FA20AF"/>
    <w:rsid w:val="00FA28CD"/>
    <w:rsid w:val="00FA2A34"/>
    <w:rsid w:val="00FA2C52"/>
    <w:rsid w:val="00FA32A2"/>
    <w:rsid w:val="00FA34AA"/>
    <w:rsid w:val="00FA40E7"/>
    <w:rsid w:val="00FA4252"/>
    <w:rsid w:val="00FA455A"/>
    <w:rsid w:val="00FA46E5"/>
    <w:rsid w:val="00FA5239"/>
    <w:rsid w:val="00FA561A"/>
    <w:rsid w:val="00FA57B5"/>
    <w:rsid w:val="00FA5A86"/>
    <w:rsid w:val="00FA5D41"/>
    <w:rsid w:val="00FA640A"/>
    <w:rsid w:val="00FA736D"/>
    <w:rsid w:val="00FA7567"/>
    <w:rsid w:val="00FA7745"/>
    <w:rsid w:val="00FA783C"/>
    <w:rsid w:val="00FA7951"/>
    <w:rsid w:val="00FA79DE"/>
    <w:rsid w:val="00FB0149"/>
    <w:rsid w:val="00FB0409"/>
    <w:rsid w:val="00FB04FB"/>
    <w:rsid w:val="00FB08AA"/>
    <w:rsid w:val="00FB099F"/>
    <w:rsid w:val="00FB09A8"/>
    <w:rsid w:val="00FB0DF8"/>
    <w:rsid w:val="00FB1170"/>
    <w:rsid w:val="00FB18F8"/>
    <w:rsid w:val="00FB1E56"/>
    <w:rsid w:val="00FB204A"/>
    <w:rsid w:val="00FB223C"/>
    <w:rsid w:val="00FB253C"/>
    <w:rsid w:val="00FB2A25"/>
    <w:rsid w:val="00FB2ECD"/>
    <w:rsid w:val="00FB301C"/>
    <w:rsid w:val="00FB3265"/>
    <w:rsid w:val="00FB3303"/>
    <w:rsid w:val="00FB46F2"/>
    <w:rsid w:val="00FB4AEC"/>
    <w:rsid w:val="00FB4C30"/>
    <w:rsid w:val="00FB4EC3"/>
    <w:rsid w:val="00FB4F61"/>
    <w:rsid w:val="00FB4FD7"/>
    <w:rsid w:val="00FB550D"/>
    <w:rsid w:val="00FB5A11"/>
    <w:rsid w:val="00FB5DC0"/>
    <w:rsid w:val="00FB5E4C"/>
    <w:rsid w:val="00FB6B58"/>
    <w:rsid w:val="00FB6DDE"/>
    <w:rsid w:val="00FB6F13"/>
    <w:rsid w:val="00FB6FD4"/>
    <w:rsid w:val="00FB70E7"/>
    <w:rsid w:val="00FB741B"/>
    <w:rsid w:val="00FB7453"/>
    <w:rsid w:val="00FB764B"/>
    <w:rsid w:val="00FB7903"/>
    <w:rsid w:val="00FB7C7B"/>
    <w:rsid w:val="00FC001D"/>
    <w:rsid w:val="00FC02F4"/>
    <w:rsid w:val="00FC0C76"/>
    <w:rsid w:val="00FC0E6A"/>
    <w:rsid w:val="00FC0FAA"/>
    <w:rsid w:val="00FC138B"/>
    <w:rsid w:val="00FC157A"/>
    <w:rsid w:val="00FC1702"/>
    <w:rsid w:val="00FC17B1"/>
    <w:rsid w:val="00FC193C"/>
    <w:rsid w:val="00FC1A67"/>
    <w:rsid w:val="00FC1B80"/>
    <w:rsid w:val="00FC1D29"/>
    <w:rsid w:val="00FC220A"/>
    <w:rsid w:val="00FC229A"/>
    <w:rsid w:val="00FC272A"/>
    <w:rsid w:val="00FC27F1"/>
    <w:rsid w:val="00FC2A21"/>
    <w:rsid w:val="00FC2CCA"/>
    <w:rsid w:val="00FC323A"/>
    <w:rsid w:val="00FC363F"/>
    <w:rsid w:val="00FC38DE"/>
    <w:rsid w:val="00FC3DE3"/>
    <w:rsid w:val="00FC4C18"/>
    <w:rsid w:val="00FC5361"/>
    <w:rsid w:val="00FC5414"/>
    <w:rsid w:val="00FC55E1"/>
    <w:rsid w:val="00FC577D"/>
    <w:rsid w:val="00FC59A3"/>
    <w:rsid w:val="00FC5F79"/>
    <w:rsid w:val="00FC603D"/>
    <w:rsid w:val="00FC62BD"/>
    <w:rsid w:val="00FC6A17"/>
    <w:rsid w:val="00FC6C39"/>
    <w:rsid w:val="00FC6D24"/>
    <w:rsid w:val="00FC7186"/>
    <w:rsid w:val="00FC74BE"/>
    <w:rsid w:val="00FC75D3"/>
    <w:rsid w:val="00FC7B98"/>
    <w:rsid w:val="00FD02E5"/>
    <w:rsid w:val="00FD06DD"/>
    <w:rsid w:val="00FD0786"/>
    <w:rsid w:val="00FD0A26"/>
    <w:rsid w:val="00FD0C87"/>
    <w:rsid w:val="00FD0F00"/>
    <w:rsid w:val="00FD1257"/>
    <w:rsid w:val="00FD1477"/>
    <w:rsid w:val="00FD14CF"/>
    <w:rsid w:val="00FD14F8"/>
    <w:rsid w:val="00FD15FA"/>
    <w:rsid w:val="00FD1696"/>
    <w:rsid w:val="00FD1C6D"/>
    <w:rsid w:val="00FD2039"/>
    <w:rsid w:val="00FD20BB"/>
    <w:rsid w:val="00FD21B1"/>
    <w:rsid w:val="00FD21EC"/>
    <w:rsid w:val="00FD2289"/>
    <w:rsid w:val="00FD270A"/>
    <w:rsid w:val="00FD2729"/>
    <w:rsid w:val="00FD2C36"/>
    <w:rsid w:val="00FD30D9"/>
    <w:rsid w:val="00FD32D5"/>
    <w:rsid w:val="00FD34E6"/>
    <w:rsid w:val="00FD37F6"/>
    <w:rsid w:val="00FD3817"/>
    <w:rsid w:val="00FD3934"/>
    <w:rsid w:val="00FD3974"/>
    <w:rsid w:val="00FD3A13"/>
    <w:rsid w:val="00FD3ACE"/>
    <w:rsid w:val="00FD3BA3"/>
    <w:rsid w:val="00FD3BB0"/>
    <w:rsid w:val="00FD40B7"/>
    <w:rsid w:val="00FD45FE"/>
    <w:rsid w:val="00FD46BC"/>
    <w:rsid w:val="00FD4BF1"/>
    <w:rsid w:val="00FD52E5"/>
    <w:rsid w:val="00FD556F"/>
    <w:rsid w:val="00FD58AA"/>
    <w:rsid w:val="00FD5981"/>
    <w:rsid w:val="00FD61A1"/>
    <w:rsid w:val="00FD6289"/>
    <w:rsid w:val="00FD66B8"/>
    <w:rsid w:val="00FD6C7F"/>
    <w:rsid w:val="00FD73E6"/>
    <w:rsid w:val="00FD79B3"/>
    <w:rsid w:val="00FE00DC"/>
    <w:rsid w:val="00FE0185"/>
    <w:rsid w:val="00FE0323"/>
    <w:rsid w:val="00FE0384"/>
    <w:rsid w:val="00FE0A98"/>
    <w:rsid w:val="00FE14A2"/>
    <w:rsid w:val="00FE14AA"/>
    <w:rsid w:val="00FE1D5C"/>
    <w:rsid w:val="00FE1FF3"/>
    <w:rsid w:val="00FE205B"/>
    <w:rsid w:val="00FE229F"/>
    <w:rsid w:val="00FE2407"/>
    <w:rsid w:val="00FE261F"/>
    <w:rsid w:val="00FE2A2D"/>
    <w:rsid w:val="00FE2BB2"/>
    <w:rsid w:val="00FE2C8B"/>
    <w:rsid w:val="00FE2DA5"/>
    <w:rsid w:val="00FE2DB2"/>
    <w:rsid w:val="00FE4188"/>
    <w:rsid w:val="00FE44C1"/>
    <w:rsid w:val="00FE4575"/>
    <w:rsid w:val="00FE47F4"/>
    <w:rsid w:val="00FE49AC"/>
    <w:rsid w:val="00FE4CBF"/>
    <w:rsid w:val="00FE4CE9"/>
    <w:rsid w:val="00FE4ED8"/>
    <w:rsid w:val="00FE55B5"/>
    <w:rsid w:val="00FE59AA"/>
    <w:rsid w:val="00FE5DAF"/>
    <w:rsid w:val="00FE6846"/>
    <w:rsid w:val="00FE6EE2"/>
    <w:rsid w:val="00FE721C"/>
    <w:rsid w:val="00FE72B6"/>
    <w:rsid w:val="00FE7504"/>
    <w:rsid w:val="00FE78D0"/>
    <w:rsid w:val="00FE7B6A"/>
    <w:rsid w:val="00FE7BF9"/>
    <w:rsid w:val="00FE7D49"/>
    <w:rsid w:val="00FE7EB6"/>
    <w:rsid w:val="00FF0520"/>
    <w:rsid w:val="00FF05BC"/>
    <w:rsid w:val="00FF0982"/>
    <w:rsid w:val="00FF0A79"/>
    <w:rsid w:val="00FF0AB5"/>
    <w:rsid w:val="00FF0B99"/>
    <w:rsid w:val="00FF0BE4"/>
    <w:rsid w:val="00FF0C9B"/>
    <w:rsid w:val="00FF0FEB"/>
    <w:rsid w:val="00FF1332"/>
    <w:rsid w:val="00FF16E2"/>
    <w:rsid w:val="00FF18F4"/>
    <w:rsid w:val="00FF1944"/>
    <w:rsid w:val="00FF1E98"/>
    <w:rsid w:val="00FF3185"/>
    <w:rsid w:val="00FF33A0"/>
    <w:rsid w:val="00FF34FB"/>
    <w:rsid w:val="00FF3DB8"/>
    <w:rsid w:val="00FF3EDC"/>
    <w:rsid w:val="00FF4119"/>
    <w:rsid w:val="00FF419F"/>
    <w:rsid w:val="00FF4739"/>
    <w:rsid w:val="00FF4A40"/>
    <w:rsid w:val="00FF4FE4"/>
    <w:rsid w:val="00FF51D4"/>
    <w:rsid w:val="00FF5989"/>
    <w:rsid w:val="00FF5AF8"/>
    <w:rsid w:val="00FF5FD0"/>
    <w:rsid w:val="00FF5FE1"/>
    <w:rsid w:val="00FF5FE9"/>
    <w:rsid w:val="00FF66B3"/>
    <w:rsid w:val="00FF6935"/>
    <w:rsid w:val="00FF6D68"/>
    <w:rsid w:val="00FF7CEF"/>
    <w:rsid w:val="00FF7CF8"/>
    <w:rsid w:val="00FF7EAA"/>
    <w:rsid w:val="02070C42"/>
    <w:rsid w:val="05CFFA8D"/>
    <w:rsid w:val="06A0A5C2"/>
    <w:rsid w:val="0A040A7E"/>
    <w:rsid w:val="0BF4DDB5"/>
    <w:rsid w:val="0F22FE55"/>
    <w:rsid w:val="1A75FA4C"/>
    <w:rsid w:val="1AC06760"/>
    <w:rsid w:val="1B8275D7"/>
    <w:rsid w:val="1CAE4057"/>
    <w:rsid w:val="209C830F"/>
    <w:rsid w:val="20F47E69"/>
    <w:rsid w:val="22D416C9"/>
    <w:rsid w:val="2704CE3B"/>
    <w:rsid w:val="28648ED7"/>
    <w:rsid w:val="2A58FE73"/>
    <w:rsid w:val="2AB2926F"/>
    <w:rsid w:val="2B2859B6"/>
    <w:rsid w:val="32217CE4"/>
    <w:rsid w:val="35BFE833"/>
    <w:rsid w:val="35FA592F"/>
    <w:rsid w:val="3A6B0546"/>
    <w:rsid w:val="3CED0514"/>
    <w:rsid w:val="3F96951A"/>
    <w:rsid w:val="40D99967"/>
    <w:rsid w:val="42B24AF4"/>
    <w:rsid w:val="439F7746"/>
    <w:rsid w:val="4B8BF50B"/>
    <w:rsid w:val="4BBB9D0C"/>
    <w:rsid w:val="4C630884"/>
    <w:rsid w:val="4D7D15DC"/>
    <w:rsid w:val="4EC8A8C4"/>
    <w:rsid w:val="4F0D195F"/>
    <w:rsid w:val="4FF84630"/>
    <w:rsid w:val="500DA54F"/>
    <w:rsid w:val="5028F62E"/>
    <w:rsid w:val="5417C14B"/>
    <w:rsid w:val="566787B4"/>
    <w:rsid w:val="5930F2AB"/>
    <w:rsid w:val="5ABD8073"/>
    <w:rsid w:val="5EA259A2"/>
    <w:rsid w:val="5F808813"/>
    <w:rsid w:val="61D3D441"/>
    <w:rsid w:val="6236BDB0"/>
    <w:rsid w:val="62654908"/>
    <w:rsid w:val="679C202E"/>
    <w:rsid w:val="6B77C12F"/>
    <w:rsid w:val="6F2041DE"/>
    <w:rsid w:val="7117B93F"/>
    <w:rsid w:val="715A15E0"/>
    <w:rsid w:val="734AF3AF"/>
    <w:rsid w:val="7444CFC1"/>
    <w:rsid w:val="75A3CBF6"/>
    <w:rsid w:val="78167F76"/>
    <w:rsid w:val="79E0C6C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fac193,#1e242b"/>
    </o:shapedefaults>
    <o:shapelayout v:ext="edit">
      <o:idmap v:ext="edit" data="2"/>
    </o:shapelayout>
  </w:shapeDefaults>
  <w:decimalSymbol w:val="."/>
  <w:listSeparator w:val=","/>
  <w14:docId w14:val="622B3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uiPriority="9"/>
    <w:lsdException w:name="heading 2" w:uiPriority="9"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9"/>
    <w:rsid w:val="00715A19"/>
    <w:rPr>
      <w:sz w:val="24"/>
      <w:szCs w:val="24"/>
      <w:lang w:eastAsia="en-US"/>
    </w:rPr>
  </w:style>
  <w:style w:type="paragraph" w:styleId="Heading1">
    <w:name w:val="heading 1"/>
    <w:basedOn w:val="Normal"/>
    <w:next w:val="Normal"/>
    <w:link w:val="Heading1Char"/>
    <w:rsid w:val="004578FA"/>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4578FA"/>
    <w:pPr>
      <w:keepNext/>
      <w:spacing w:before="240" w:after="60"/>
      <w:outlineLvl w:val="1"/>
    </w:pPr>
    <w:rPr>
      <w:rFonts w:ascii="Arial" w:hAnsi="Arial" w:cs="Arial"/>
      <w:b/>
      <w:bCs/>
      <w:i/>
      <w:iCs/>
      <w:sz w:val="28"/>
      <w:szCs w:val="28"/>
    </w:rPr>
  </w:style>
  <w:style w:type="paragraph" w:styleId="Heading3">
    <w:name w:val="heading 3"/>
    <w:basedOn w:val="Normal"/>
    <w:next w:val="Normal"/>
    <w:semiHidden/>
    <w:rsid w:val="004578FA"/>
    <w:pPr>
      <w:keepNext/>
      <w:spacing w:before="240" w:after="60"/>
      <w:outlineLvl w:val="2"/>
    </w:pPr>
    <w:rPr>
      <w:rFonts w:ascii="Arial" w:hAnsi="Arial" w:cs="Arial"/>
      <w:b/>
      <w:bCs/>
      <w:sz w:val="26"/>
      <w:szCs w:val="26"/>
    </w:rPr>
  </w:style>
  <w:style w:type="paragraph" w:styleId="Heading4">
    <w:name w:val="heading 4"/>
    <w:basedOn w:val="Normal"/>
    <w:next w:val="Normal"/>
    <w:semiHidden/>
    <w:rsid w:val="004578FA"/>
    <w:pPr>
      <w:keepNext/>
      <w:spacing w:before="240" w:after="60"/>
      <w:outlineLvl w:val="3"/>
    </w:pPr>
    <w:rPr>
      <w:b/>
      <w:bCs/>
      <w:sz w:val="28"/>
      <w:szCs w:val="28"/>
    </w:rPr>
  </w:style>
  <w:style w:type="paragraph" w:styleId="Heading5">
    <w:name w:val="heading 5"/>
    <w:aliases w:val="Subhead title page"/>
    <w:basedOn w:val="Normal"/>
    <w:next w:val="Normal"/>
    <w:link w:val="Heading5Char"/>
    <w:qFormat/>
    <w:rsid w:val="004578FA"/>
    <w:pPr>
      <w:spacing w:before="240" w:after="60"/>
      <w:outlineLvl w:val="4"/>
    </w:pPr>
    <w:rPr>
      <w:b/>
      <w:bCs/>
      <w:i/>
      <w:iCs/>
      <w:sz w:val="26"/>
      <w:szCs w:val="26"/>
    </w:rPr>
  </w:style>
  <w:style w:type="paragraph" w:styleId="Heading6">
    <w:name w:val="heading 6"/>
    <w:basedOn w:val="Normal"/>
    <w:next w:val="Normal"/>
    <w:semiHidden/>
    <w:rsid w:val="004578FA"/>
    <w:pPr>
      <w:spacing w:before="240" w:after="60"/>
      <w:outlineLvl w:val="5"/>
    </w:pPr>
    <w:rPr>
      <w:b/>
      <w:bCs/>
      <w:sz w:val="22"/>
      <w:szCs w:val="22"/>
    </w:rPr>
  </w:style>
  <w:style w:type="paragraph" w:styleId="Heading7">
    <w:name w:val="heading 7"/>
    <w:basedOn w:val="Normal"/>
    <w:next w:val="Normal"/>
    <w:semiHidden/>
    <w:rsid w:val="004578FA"/>
    <w:pPr>
      <w:spacing w:before="240" w:after="60"/>
      <w:outlineLvl w:val="6"/>
    </w:pPr>
  </w:style>
  <w:style w:type="paragraph" w:styleId="Heading8">
    <w:name w:val="heading 8"/>
    <w:basedOn w:val="Normal"/>
    <w:next w:val="Normal"/>
    <w:semiHidden/>
    <w:rsid w:val="004578FA"/>
    <w:pPr>
      <w:spacing w:before="240" w:after="60"/>
      <w:outlineLvl w:val="7"/>
    </w:pPr>
    <w:rPr>
      <w:i/>
      <w:iCs/>
    </w:rPr>
  </w:style>
  <w:style w:type="paragraph" w:styleId="Heading9">
    <w:name w:val="heading 9"/>
    <w:basedOn w:val="Normal"/>
    <w:next w:val="Normal"/>
    <w:semiHidden/>
    <w:rsid w:val="004578FA"/>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szCs w:val="24"/>
      <w:lang w:eastAsia="en-US"/>
    </w:rPr>
  </w:style>
  <w:style w:type="paragraph" w:customStyle="1" w:styleId="Bullet2">
    <w:name w:val="_Bullet2"/>
    <w:basedOn w:val="Bullet"/>
    <w:qFormat/>
    <w:rsid w:val="00561093"/>
    <w:pPr>
      <w:numPr>
        <w:ilvl w:val="1"/>
        <w:numId w:val="15"/>
      </w:numPr>
      <w:tabs>
        <w:tab w:val="clear" w:pos="170"/>
        <w:tab w:val="clear" w:pos="1440"/>
        <w:tab w:val="left" w:pos="340"/>
        <w:tab w:val="num" w:pos="1080"/>
      </w:tabs>
      <w:ind w:left="340" w:hanging="170"/>
    </w:pPr>
  </w:style>
  <w:style w:type="paragraph" w:styleId="Header">
    <w:name w:val="header"/>
    <w:basedOn w:val="Normal"/>
    <w:rsid w:val="00CA77CB"/>
    <w:pPr>
      <w:tabs>
        <w:tab w:val="center" w:pos="4320"/>
        <w:tab w:val="right" w:pos="8640"/>
      </w:tabs>
    </w:pPr>
  </w:style>
  <w:style w:type="paragraph" w:styleId="Footer">
    <w:name w:val="footer"/>
    <w:basedOn w:val="Normal"/>
    <w:semiHidden/>
    <w:rsid w:val="00CA77CB"/>
    <w:pPr>
      <w:tabs>
        <w:tab w:val="center" w:pos="4320"/>
        <w:tab w:val="right" w:pos="8640"/>
      </w:tabs>
    </w:pPr>
  </w:style>
  <w:style w:type="paragraph" w:customStyle="1" w:styleId="Body">
    <w:name w:val="_Body"/>
    <w:link w:val="BodyChar"/>
    <w:uiPriority w:val="99"/>
    <w:qFormat/>
    <w:rsid w:val="005A2157"/>
    <w:pPr>
      <w:spacing w:after="113" w:line="240" w:lineRule="atLeast"/>
    </w:pPr>
    <w:rPr>
      <w:rFonts w:ascii="Arial" w:hAnsi="Arial" w:cs="Arial"/>
      <w:sz w:val="18"/>
      <w:szCs w:val="24"/>
      <w:lang w:eastAsia="en-US"/>
    </w:rPr>
  </w:style>
  <w:style w:type="paragraph" w:customStyle="1" w:styleId="Bullet">
    <w:name w:val="_Bullet"/>
    <w:link w:val="BulletChar"/>
    <w:qFormat/>
    <w:rsid w:val="000E6BF2"/>
    <w:pPr>
      <w:numPr>
        <w:numId w:val="14"/>
      </w:numPr>
      <w:tabs>
        <w:tab w:val="clear" w:pos="720"/>
        <w:tab w:val="left" w:pos="170"/>
      </w:tabs>
      <w:spacing w:after="113" w:line="220" w:lineRule="atLeast"/>
      <w:ind w:left="170" w:hanging="170"/>
    </w:pPr>
    <w:rPr>
      <w:rFonts w:ascii="Arial" w:hAnsi="Arial" w:cs="Arial"/>
      <w:sz w:val="18"/>
      <w:szCs w:val="24"/>
      <w:lang w:eastAsia="en-US"/>
    </w:rPr>
  </w:style>
  <w:style w:type="character" w:customStyle="1" w:styleId="BulletChar">
    <w:name w:val="_Bullet Char"/>
    <w:link w:val="Bullet"/>
    <w:rsid w:val="000E6BF2"/>
    <w:rPr>
      <w:rFonts w:ascii="Arial" w:hAnsi="Arial" w:cs="Arial"/>
      <w:sz w:val="18"/>
      <w:szCs w:val="24"/>
      <w:lang w:eastAsia="en-US"/>
    </w:rPr>
  </w:style>
  <w:style w:type="paragraph" w:customStyle="1" w:styleId="Caption">
    <w:name w:val="_Caption"/>
    <w:qFormat/>
    <w:rsid w:val="003917F9"/>
    <w:pPr>
      <w:spacing w:before="120" w:after="120" w:line="170" w:lineRule="atLeast"/>
    </w:pPr>
    <w:rPr>
      <w:rFonts w:ascii="Arial" w:hAnsi="Arial" w:cs="Arial"/>
      <w:b/>
      <w:color w:val="404040"/>
      <w:sz w:val="14"/>
      <w:szCs w:val="14"/>
      <w:lang w:eastAsia="en-US"/>
    </w:rPr>
  </w:style>
  <w:style w:type="paragraph" w:customStyle="1" w:styleId="CertHA">
    <w:name w:val="_CertHA"/>
    <w:semiHidden/>
    <w:rsid w:val="00801A56"/>
    <w:pPr>
      <w:spacing w:line="1172" w:lineRule="atLeast"/>
    </w:pPr>
    <w:rPr>
      <w:rFonts w:ascii="Arial" w:hAnsi="Arial" w:cs="Arial"/>
      <w:color w:val="F58426"/>
      <w:sz w:val="96"/>
      <w:szCs w:val="24"/>
      <w:lang w:eastAsia="en-US"/>
    </w:rPr>
  </w:style>
  <w:style w:type="paragraph" w:customStyle="1" w:styleId="CertHAWhite">
    <w:name w:val="_CertHAWhite"/>
    <w:semiHidden/>
    <w:rsid w:val="004578FA"/>
    <w:pPr>
      <w:spacing w:line="1172" w:lineRule="exact"/>
    </w:pPr>
    <w:rPr>
      <w:rFonts w:ascii="Arial" w:hAnsi="Arial" w:cs="Arial"/>
      <w:color w:val="FFFFFF"/>
      <w:sz w:val="96"/>
      <w:szCs w:val="24"/>
      <w:lang w:eastAsia="en-US"/>
    </w:rPr>
  </w:style>
  <w:style w:type="paragraph" w:customStyle="1" w:styleId="CertHB">
    <w:name w:val="_CertHB"/>
    <w:semiHidden/>
    <w:rsid w:val="00801A56"/>
    <w:pPr>
      <w:spacing w:line="720" w:lineRule="atLeast"/>
    </w:pPr>
    <w:rPr>
      <w:rFonts w:ascii="Arial" w:hAnsi="Arial" w:cs="Arial"/>
      <w:color w:val="F58426"/>
      <w:sz w:val="72"/>
      <w:szCs w:val="24"/>
      <w:lang w:eastAsia="en-US"/>
    </w:rPr>
  </w:style>
  <w:style w:type="paragraph" w:customStyle="1" w:styleId="CertHBWhite">
    <w:name w:val="_CertHBWhite"/>
    <w:semiHidden/>
    <w:rsid w:val="00F101D6"/>
    <w:pPr>
      <w:spacing w:line="720" w:lineRule="atLeast"/>
    </w:pPr>
    <w:rPr>
      <w:rFonts w:ascii="Arial" w:hAnsi="Arial" w:cs="Arial"/>
      <w:color w:val="FFFFFF"/>
      <w:sz w:val="72"/>
      <w:szCs w:val="24"/>
      <w:lang w:eastAsia="en-US"/>
    </w:rPr>
  </w:style>
  <w:style w:type="paragraph" w:customStyle="1" w:styleId="CertHC">
    <w:name w:val="_CertHC"/>
    <w:link w:val="CertHCChar"/>
    <w:semiHidden/>
    <w:rsid w:val="00801A56"/>
    <w:pPr>
      <w:spacing w:line="600" w:lineRule="atLeast"/>
    </w:pPr>
    <w:rPr>
      <w:rFonts w:ascii="Arial" w:hAnsi="Arial" w:cs="Arial"/>
      <w:color w:val="F58426"/>
      <w:sz w:val="52"/>
      <w:szCs w:val="24"/>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szCs w:val="24"/>
      <w:lang w:eastAsia="en-US"/>
    </w:rPr>
  </w:style>
  <w:style w:type="paragraph" w:customStyle="1" w:styleId="CertHD">
    <w:name w:val="_CertHD"/>
    <w:link w:val="CertHDChar"/>
    <w:semiHidden/>
    <w:rsid w:val="00801A56"/>
    <w:pPr>
      <w:spacing w:line="440" w:lineRule="atLeast"/>
    </w:pPr>
    <w:rPr>
      <w:rFonts w:ascii="Arial" w:hAnsi="Arial" w:cs="Arial"/>
      <w:color w:val="F58426"/>
      <w:sz w:val="36"/>
      <w:szCs w:val="24"/>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szCs w:val="24"/>
      <w:lang w:eastAsia="en-US"/>
    </w:rPr>
  </w:style>
  <w:style w:type="paragraph" w:customStyle="1" w:styleId="CertHE">
    <w:name w:val="_CertHE"/>
    <w:link w:val="CertHEChar"/>
    <w:semiHidden/>
    <w:rsid w:val="00801A56"/>
    <w:pPr>
      <w:spacing w:line="520" w:lineRule="atLeast"/>
    </w:pPr>
    <w:rPr>
      <w:rFonts w:ascii="Arial" w:hAnsi="Arial" w:cs="Arial"/>
      <w:color w:val="F58426"/>
      <w:sz w:val="32"/>
      <w:szCs w:val="24"/>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szCs w:val="24"/>
      <w:lang w:eastAsia="en-US"/>
    </w:rPr>
  </w:style>
  <w:style w:type="paragraph" w:customStyle="1" w:styleId="CertYr">
    <w:name w:val="_CertYr"/>
    <w:semiHidden/>
    <w:rsid w:val="00801A56"/>
    <w:pPr>
      <w:spacing w:line="1440" w:lineRule="atLeast"/>
    </w:pPr>
    <w:rPr>
      <w:rFonts w:ascii="Arial" w:hAnsi="Arial" w:cs="Arial"/>
      <w:b/>
      <w:color w:val="F58426"/>
      <w:sz w:val="124"/>
      <w:szCs w:val="24"/>
      <w:lang w:eastAsia="en-US"/>
    </w:rPr>
  </w:style>
  <w:style w:type="paragraph" w:styleId="BalloonText">
    <w:name w:val="Balloon Text"/>
    <w:basedOn w:val="Normal"/>
    <w:link w:val="BalloonTextChar"/>
    <w:uiPriority w:val="99"/>
    <w:semiHidden/>
    <w:rsid w:val="00FB2ECD"/>
    <w:rPr>
      <w:rFonts w:ascii="Tahoma" w:hAnsi="Tahoma" w:cs="Tahoma"/>
      <w:sz w:val="16"/>
      <w:szCs w:val="16"/>
    </w:rPr>
  </w:style>
  <w:style w:type="paragraph" w:customStyle="1" w:styleId="HA">
    <w:name w:val="_HA"/>
    <w:next w:val="Body"/>
    <w:uiPriority w:val="2"/>
    <w:qFormat/>
    <w:rsid w:val="00886C12"/>
    <w:pPr>
      <w:keepNext/>
      <w:spacing w:before="240" w:after="120" w:line="460" w:lineRule="atLeast"/>
      <w:outlineLvl w:val="0"/>
    </w:pPr>
    <w:rPr>
      <w:rFonts w:ascii="Arial" w:hAnsi="Arial" w:cs="Arial"/>
      <w:color w:val="00B0B9"/>
      <w:sz w:val="40"/>
      <w:szCs w:val="24"/>
      <w:lang w:val="en-US" w:eastAsia="en-US"/>
    </w:rPr>
  </w:style>
  <w:style w:type="paragraph" w:customStyle="1" w:styleId="HB">
    <w:name w:val="_HB"/>
    <w:next w:val="Body"/>
    <w:uiPriority w:val="2"/>
    <w:qFormat/>
    <w:rsid w:val="00E27763"/>
    <w:pPr>
      <w:keepNext/>
      <w:spacing w:before="240" w:after="120" w:line="360" w:lineRule="atLeast"/>
      <w:outlineLvl w:val="1"/>
    </w:pPr>
    <w:rPr>
      <w:rFonts w:ascii="Arial" w:hAnsi="Arial" w:cs="Arial"/>
      <w:b/>
      <w:color w:val="004976"/>
      <w:sz w:val="28"/>
      <w:szCs w:val="28"/>
      <w:lang w:eastAsia="en-US"/>
    </w:rPr>
  </w:style>
  <w:style w:type="paragraph" w:customStyle="1" w:styleId="HC">
    <w:name w:val="_HC"/>
    <w:next w:val="Body"/>
    <w:uiPriority w:val="2"/>
    <w:qFormat/>
    <w:rsid w:val="00670F2B"/>
    <w:pPr>
      <w:keepNext/>
      <w:spacing w:before="160" w:after="60" w:line="300" w:lineRule="atLeast"/>
      <w:outlineLvl w:val="2"/>
    </w:pPr>
    <w:rPr>
      <w:rFonts w:ascii="Arial" w:hAnsi="Arial" w:cs="Arial"/>
      <w:b/>
      <w:sz w:val="22"/>
      <w:szCs w:val="22"/>
      <w:lang w:eastAsia="en-US"/>
    </w:rPr>
  </w:style>
  <w:style w:type="paragraph" w:customStyle="1" w:styleId="HD">
    <w:name w:val="_HD"/>
    <w:next w:val="Body"/>
    <w:uiPriority w:val="2"/>
    <w:qFormat/>
    <w:rsid w:val="007C34B9"/>
    <w:pPr>
      <w:keepNext/>
      <w:spacing w:before="57" w:after="57" w:line="220" w:lineRule="atLeast"/>
      <w:outlineLvl w:val="3"/>
    </w:pPr>
    <w:rPr>
      <w:rFonts w:ascii="Arial" w:hAnsi="Arial" w:cs="Arial"/>
      <w:b/>
      <w:i/>
      <w:sz w:val="18"/>
      <w:szCs w:val="24"/>
      <w:lang w:eastAsia="en-US"/>
    </w:rPr>
  </w:style>
  <w:style w:type="paragraph" w:customStyle="1" w:styleId="Pullout">
    <w:name w:val="_Pullout"/>
    <w:rsid w:val="0034187F"/>
    <w:pPr>
      <w:spacing w:before="85" w:after="170" w:line="300" w:lineRule="atLeast"/>
    </w:pPr>
    <w:rPr>
      <w:rFonts w:ascii="Arial" w:hAnsi="Arial" w:cs="Arial"/>
      <w:color w:val="004976"/>
      <w:sz w:val="24"/>
      <w:szCs w:val="24"/>
      <w:lang w:eastAsia="en-US"/>
    </w:rPr>
  </w:style>
  <w:style w:type="paragraph" w:customStyle="1" w:styleId="TblBllt">
    <w:name w:val="_TblBllt"/>
    <w:basedOn w:val="TblBdy"/>
    <w:uiPriority w:val="1"/>
    <w:qFormat/>
    <w:rsid w:val="00DC1725"/>
    <w:pPr>
      <w:numPr>
        <w:numId w:val="16"/>
      </w:numPr>
      <w:tabs>
        <w:tab w:val="clear" w:pos="720"/>
      </w:tabs>
      <w:ind w:left="142" w:hanging="142"/>
    </w:pPr>
  </w:style>
  <w:style w:type="paragraph" w:customStyle="1" w:styleId="TblBdy">
    <w:name w:val="_TblBdy"/>
    <w:uiPriority w:val="1"/>
    <w:qFormat/>
    <w:rsid w:val="00B025B6"/>
    <w:pPr>
      <w:spacing w:before="80" w:after="60"/>
    </w:pPr>
    <w:rPr>
      <w:rFonts w:ascii="Arial" w:hAnsi="Arial" w:cs="Arial"/>
      <w:sz w:val="18"/>
      <w:szCs w:val="24"/>
      <w:lang w:eastAsia="en-US"/>
    </w:rPr>
  </w:style>
  <w:style w:type="paragraph" w:customStyle="1" w:styleId="TblHd">
    <w:name w:val="_TblHd"/>
    <w:qFormat/>
    <w:rsid w:val="00677847"/>
    <w:pPr>
      <w:spacing w:before="60" w:after="60" w:line="230" w:lineRule="atLeast"/>
    </w:pPr>
    <w:rPr>
      <w:rFonts w:ascii="Arial" w:hAnsi="Arial" w:cs="Arial"/>
      <w:b/>
      <w:sz w:val="19"/>
      <w:szCs w:val="24"/>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spacing w:after="120"/>
      <w:ind w:left="1440" w:right="1440"/>
    </w:pPr>
  </w:style>
  <w:style w:type="paragraph" w:styleId="BodyText">
    <w:name w:val="Body Text"/>
    <w:basedOn w:val="Normal"/>
    <w:semiHidden/>
    <w:rsid w:val="004578FA"/>
    <w:pPr>
      <w:spacing w:after="120"/>
    </w:pPr>
  </w:style>
  <w:style w:type="paragraph" w:styleId="BodyText2">
    <w:name w:val="Body Text 2"/>
    <w:basedOn w:val="Normal"/>
    <w:semiHidden/>
    <w:rsid w:val="004578FA"/>
    <w:pPr>
      <w:spacing w:after="120" w:line="480" w:lineRule="auto"/>
    </w:pPr>
  </w:style>
  <w:style w:type="paragraph" w:styleId="BodyText3">
    <w:name w:val="Body Text 3"/>
    <w:basedOn w:val="Normal"/>
    <w:semiHidden/>
    <w:rsid w:val="004578FA"/>
    <w:pPr>
      <w:spacing w:after="120"/>
    </w:pPr>
    <w:rPr>
      <w:sz w:val="16"/>
      <w:szCs w:val="16"/>
    </w:rPr>
  </w:style>
  <w:style w:type="paragraph" w:styleId="BodyTextFirstIndent">
    <w:name w:val="Body Text First Indent"/>
    <w:basedOn w:val="BodyText"/>
    <w:semiHidden/>
    <w:rsid w:val="004578FA"/>
    <w:pPr>
      <w:ind w:firstLine="210"/>
    </w:pPr>
  </w:style>
  <w:style w:type="paragraph" w:styleId="BodyTextIndent">
    <w:name w:val="Body Text Indent"/>
    <w:basedOn w:val="Normal"/>
    <w:semiHidden/>
    <w:rsid w:val="004578FA"/>
    <w:pPr>
      <w:spacing w:after="120"/>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after="120" w:line="480" w:lineRule="auto"/>
      <w:ind w:left="283"/>
    </w:pPr>
  </w:style>
  <w:style w:type="paragraph" w:styleId="BodyTextIndent3">
    <w:name w:val="Body Text Indent 3"/>
    <w:basedOn w:val="Normal"/>
    <w:semiHidden/>
    <w:rsid w:val="004578FA"/>
    <w:pPr>
      <w:spacing w:after="120"/>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qFormat/>
    <w:rsid w:val="004578FA"/>
    <w:rPr>
      <w:i/>
      <w:iCs/>
    </w:rPr>
  </w:style>
  <w:style w:type="paragraph" w:styleId="EnvelopeAddress">
    <w:name w:val="envelope address"/>
    <w:basedOn w:val="Normal"/>
    <w:semiHidden/>
    <w:rsid w:val="004578FA"/>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4578FA"/>
    <w:rPr>
      <w:rFonts w:ascii="Arial" w:hAnsi="Arial" w:cs="Arial"/>
      <w:sz w:val="20"/>
      <w:szCs w:val="20"/>
    </w:rPr>
  </w:style>
  <w:style w:type="character" w:styleId="FollowedHyperlink">
    <w:name w:val="FollowedHyperlink"/>
    <w:uiPriority w:val="99"/>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semiHidden/>
    <w:rsid w:val="004578FA"/>
    <w:rPr>
      <w:rFonts w:ascii="Courier New" w:hAnsi="Courier New" w:cs="Courier New"/>
      <w:sz w:val="20"/>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4578FA"/>
    <w:rPr>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spacing w:after="120"/>
      <w:ind w:left="283"/>
    </w:pPr>
  </w:style>
  <w:style w:type="paragraph" w:styleId="ListContinue2">
    <w:name w:val="List Continue 2"/>
    <w:basedOn w:val="Normal"/>
    <w:semiHidden/>
    <w:rsid w:val="004578FA"/>
    <w:pPr>
      <w:spacing w:after="120"/>
      <w:ind w:left="566"/>
    </w:pPr>
  </w:style>
  <w:style w:type="paragraph" w:styleId="ListContinue3">
    <w:name w:val="List Continue 3"/>
    <w:basedOn w:val="Normal"/>
    <w:semiHidden/>
    <w:rsid w:val="004578FA"/>
    <w:pPr>
      <w:spacing w:after="120"/>
      <w:ind w:left="849"/>
    </w:pPr>
  </w:style>
  <w:style w:type="paragraph" w:styleId="ListContinue4">
    <w:name w:val="List Continue 4"/>
    <w:basedOn w:val="Normal"/>
    <w:semiHidden/>
    <w:rsid w:val="004578FA"/>
    <w:pPr>
      <w:spacing w:after="120"/>
      <w:ind w:left="1132"/>
    </w:pPr>
  </w:style>
  <w:style w:type="paragraph" w:styleId="ListContinue5">
    <w:name w:val="List Continue 5"/>
    <w:basedOn w:val="Normal"/>
    <w:semiHidden/>
    <w:rsid w:val="004578FA"/>
    <w:pPr>
      <w:spacing w:after="120"/>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uiPriority w:val="99"/>
    <w:semiHidden/>
    <w:rsid w:val="004578FA"/>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semiHidden/>
    <w:rsid w:val="004578FA"/>
  </w:style>
  <w:style w:type="paragraph" w:styleId="PlainText">
    <w:name w:val="Plain Text"/>
    <w:basedOn w:val="Normal"/>
    <w:semiHidden/>
    <w:rsid w:val="004578FA"/>
    <w:rPr>
      <w:rFonts w:ascii="Courier New" w:hAnsi="Courier New" w:cs="Courier New"/>
      <w:sz w:val="20"/>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uiPriority w:val="22"/>
    <w:qFormat/>
    <w:rsid w:val="004578FA"/>
    <w:rPr>
      <w:b/>
      <w:bCs/>
    </w:rPr>
  </w:style>
  <w:style w:type="paragraph" w:styleId="Subtitle">
    <w:name w:val="Subtitle"/>
    <w:basedOn w:val="Normal"/>
    <w:semiHidden/>
    <w:rsid w:val="004578FA"/>
    <w:pPr>
      <w:spacing w:after="60"/>
      <w:jc w:val="center"/>
      <w:outlineLvl w:val="1"/>
    </w:pPr>
    <w:rPr>
      <w:rFonts w:ascii="Arial" w:hAnsi="Arial" w:cs="Arial"/>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semiHidden/>
    <w:rsid w:val="004578FA"/>
    <w:pPr>
      <w:spacing w:before="240" w:after="60"/>
      <w:jc w:val="center"/>
      <w:outlineLvl w:val="0"/>
    </w:pPr>
    <w:rPr>
      <w:rFonts w:ascii="Arial" w:hAnsi="Arial" w:cs="Arial"/>
      <w:b/>
      <w:bCs/>
      <w:kern w:val="28"/>
      <w:sz w:val="32"/>
      <w:szCs w:val="32"/>
    </w:rPr>
  </w:style>
  <w:style w:type="paragraph" w:customStyle="1" w:styleId="zFooter">
    <w:name w:val="_zFooter"/>
    <w:uiPriority w:val="99"/>
    <w:rsid w:val="004D5834"/>
    <w:pPr>
      <w:tabs>
        <w:tab w:val="right" w:pos="9639"/>
      </w:tabs>
      <w:jc w:val="center"/>
    </w:pPr>
    <w:rPr>
      <w:rFonts w:ascii="Arial" w:hAnsi="Arial"/>
      <w:sz w:val="14"/>
      <w:szCs w:val="24"/>
      <w:lang w:eastAsia="en-US"/>
    </w:rPr>
  </w:style>
  <w:style w:type="paragraph" w:customStyle="1" w:styleId="zHeader">
    <w:name w:val="_zHeader"/>
    <w:uiPriority w:val="99"/>
    <w:semiHidden/>
    <w:rsid w:val="0025127D"/>
    <w:rPr>
      <w:sz w:val="24"/>
      <w:szCs w:val="24"/>
      <w:lang w:eastAsia="en-US"/>
    </w:rPr>
  </w:style>
  <w:style w:type="character" w:customStyle="1" w:styleId="zRptPgNum">
    <w:name w:val="_zRptPgNum"/>
    <w:uiPriority w:val="99"/>
    <w:rsid w:val="00801A56"/>
    <w:rPr>
      <w:color w:val="F58426"/>
    </w:rPr>
  </w:style>
  <w:style w:type="paragraph" w:styleId="FootnoteText">
    <w:name w:val="footnote text"/>
    <w:basedOn w:val="Normal"/>
    <w:semiHidden/>
    <w:rsid w:val="001E7978"/>
    <w:pPr>
      <w:tabs>
        <w:tab w:val="left" w:pos="142"/>
      </w:tabs>
      <w:spacing w:after="85" w:line="170" w:lineRule="atLeast"/>
      <w:ind w:left="142" w:hanging="142"/>
    </w:pPr>
    <w:rPr>
      <w:rFonts w:ascii="Arial" w:hAnsi="Arial"/>
      <w:sz w:val="14"/>
      <w:szCs w:val="20"/>
    </w:rPr>
  </w:style>
  <w:style w:type="character" w:styleId="FootnoteReference">
    <w:name w:val="footnote reference"/>
    <w:semiHidden/>
    <w:rsid w:val="00A15796"/>
    <w:rPr>
      <w:rFonts w:ascii="Arial" w:hAnsi="Arial"/>
      <w:vertAlign w:val="superscript"/>
    </w:rPr>
  </w:style>
  <w:style w:type="paragraph" w:styleId="DocumentMap">
    <w:name w:val="Document Map"/>
    <w:basedOn w:val="Normal"/>
    <w:semiHidden/>
    <w:rsid w:val="00A15796"/>
    <w:pPr>
      <w:shd w:val="clear" w:color="auto" w:fill="000080"/>
    </w:pPr>
    <w:rPr>
      <w:rFonts w:ascii="Tahoma" w:hAnsi="Tahoma" w:cs="Tahoma"/>
      <w:sz w:val="20"/>
      <w:szCs w:val="20"/>
    </w:rPr>
  </w:style>
  <w:style w:type="paragraph" w:styleId="TOC2">
    <w:name w:val="toc 2"/>
    <w:basedOn w:val="Normal"/>
    <w:next w:val="Normal"/>
    <w:uiPriority w:val="39"/>
    <w:qFormat/>
    <w:rsid w:val="000B368D"/>
    <w:pPr>
      <w:tabs>
        <w:tab w:val="right" w:pos="9629"/>
      </w:tabs>
      <w:spacing w:after="60"/>
    </w:pPr>
    <w:rPr>
      <w:rFonts w:ascii="Arial" w:hAnsi="Arial"/>
      <w:b/>
      <w:noProof/>
      <w:sz w:val="20"/>
      <w:szCs w:val="20"/>
    </w:rPr>
  </w:style>
  <w:style w:type="paragraph" w:styleId="TOC1">
    <w:name w:val="toc 1"/>
    <w:basedOn w:val="Normal"/>
    <w:next w:val="Normal"/>
    <w:autoRedefine/>
    <w:uiPriority w:val="39"/>
    <w:qFormat/>
    <w:rsid w:val="00AC193D"/>
    <w:pPr>
      <w:pBdr>
        <w:between w:val="dotted" w:sz="12" w:space="1" w:color="F58426"/>
      </w:pBdr>
      <w:tabs>
        <w:tab w:val="right" w:pos="9629"/>
      </w:tabs>
      <w:spacing w:before="320" w:after="120"/>
    </w:pPr>
    <w:rPr>
      <w:rFonts w:ascii="Arial" w:hAnsi="Arial"/>
      <w:b/>
      <w:noProof/>
      <w:color w:val="004976"/>
      <w:sz w:val="22"/>
      <w:szCs w:val="22"/>
      <w:lang w:val="en-US"/>
    </w:rPr>
  </w:style>
  <w:style w:type="paragraph" w:styleId="TOC3">
    <w:name w:val="toc 3"/>
    <w:basedOn w:val="TOC2"/>
    <w:next w:val="Normal"/>
    <w:uiPriority w:val="39"/>
    <w:qFormat/>
    <w:rsid w:val="0084699E"/>
    <w:pPr>
      <w:ind w:left="284"/>
    </w:pPr>
    <w:rPr>
      <w:b w:val="0"/>
      <w:sz w:val="18"/>
    </w:rPr>
  </w:style>
  <w:style w:type="paragraph" w:customStyle="1" w:styleId="TOCTitle">
    <w:name w:val="_TOCTitle"/>
    <w:basedOn w:val="HA"/>
    <w:next w:val="Body"/>
    <w:rsid w:val="00B04420"/>
  </w:style>
  <w:style w:type="paragraph" w:customStyle="1" w:styleId="TableTitle">
    <w:name w:val="_TableTitle"/>
    <w:qFormat/>
    <w:rsid w:val="00AF7962"/>
    <w:pPr>
      <w:spacing w:after="120" w:line="220" w:lineRule="atLeast"/>
    </w:pPr>
    <w:rPr>
      <w:rFonts w:ascii="Arial" w:hAnsi="Arial" w:cs="Arial"/>
      <w:b/>
      <w:color w:val="404040"/>
      <w:sz w:val="18"/>
      <w:szCs w:val="18"/>
      <w:lang w:eastAsia="en-US"/>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B5600F"/>
    <w:rPr>
      <w:rFonts w:ascii="Arial" w:hAnsi="Arial"/>
      <w:b/>
    </w:rPr>
  </w:style>
  <w:style w:type="character" w:customStyle="1" w:styleId="BalloonTextChar">
    <w:name w:val="Balloon Text Char"/>
    <w:link w:val="BalloonText"/>
    <w:uiPriority w:val="99"/>
    <w:semiHidden/>
    <w:rsid w:val="00DC1725"/>
    <w:rPr>
      <w:rFonts w:ascii="Tahoma" w:hAnsi="Tahoma" w:cs="Tahoma"/>
      <w:sz w:val="16"/>
      <w:szCs w:val="16"/>
      <w:lang w:eastAsia="en-US"/>
    </w:rPr>
  </w:style>
  <w:style w:type="character" w:styleId="CommentReference">
    <w:name w:val="annotation reference"/>
    <w:rsid w:val="008F4372"/>
    <w:rPr>
      <w:sz w:val="16"/>
      <w:szCs w:val="16"/>
    </w:rPr>
  </w:style>
  <w:style w:type="paragraph" w:styleId="CommentText">
    <w:name w:val="annotation text"/>
    <w:basedOn w:val="Normal"/>
    <w:link w:val="CommentTextChar"/>
    <w:uiPriority w:val="99"/>
    <w:semiHidden/>
    <w:rsid w:val="008F4372"/>
    <w:rPr>
      <w:sz w:val="20"/>
      <w:szCs w:val="20"/>
    </w:rPr>
  </w:style>
  <w:style w:type="character" w:customStyle="1" w:styleId="CommentTextChar">
    <w:name w:val="Comment Text Char"/>
    <w:link w:val="CommentText"/>
    <w:uiPriority w:val="99"/>
    <w:semiHidden/>
    <w:rsid w:val="00DC1725"/>
    <w:rPr>
      <w:lang w:eastAsia="en-US"/>
    </w:rPr>
  </w:style>
  <w:style w:type="paragraph" w:styleId="CommentSubject">
    <w:name w:val="annotation subject"/>
    <w:basedOn w:val="CommentText"/>
    <w:next w:val="CommentText"/>
    <w:link w:val="CommentSubjectChar"/>
    <w:uiPriority w:val="99"/>
    <w:semiHidden/>
    <w:rsid w:val="008F4372"/>
    <w:rPr>
      <w:b/>
      <w:bCs/>
    </w:rPr>
  </w:style>
  <w:style w:type="character" w:customStyle="1" w:styleId="CommentSubjectChar">
    <w:name w:val="Comment Subject Char"/>
    <w:link w:val="CommentSubject"/>
    <w:uiPriority w:val="99"/>
    <w:semiHidden/>
    <w:rsid w:val="00DC1725"/>
    <w:rPr>
      <w:b/>
      <w:bCs/>
      <w:lang w:eastAsia="en-US"/>
    </w:rPr>
  </w:style>
  <w:style w:type="table" w:customStyle="1" w:styleId="DEPITable">
    <w:name w:val="DEPI_Table"/>
    <w:basedOn w:val="TableNormal"/>
    <w:uiPriority w:val="99"/>
    <w:rsid w:val="00E673C4"/>
    <w:tblPr>
      <w:tblInd w:w="108" w:type="dxa"/>
      <w:tblBorders>
        <w:bottom w:val="single" w:sz="8" w:space="0" w:color="F58426"/>
        <w:insideH w:val="single" w:sz="4" w:space="0" w:color="FCBD8A"/>
      </w:tblBorders>
    </w:tblPr>
    <w:tblStylePr w:type="firstRow">
      <w:tblPr/>
      <w:trPr>
        <w:cantSplit/>
        <w:tblHeader/>
      </w:trPr>
      <w:tcPr>
        <w:shd w:val="clear" w:color="auto" w:fill="FCBD8A"/>
      </w:tcPr>
    </w:tblStylePr>
  </w:style>
  <w:style w:type="paragraph" w:customStyle="1" w:styleId="TitlepageAreversed">
    <w:name w:val="Title page A reversed"/>
    <w:basedOn w:val="CertHBWhite"/>
    <w:uiPriority w:val="9"/>
    <w:rsid w:val="00D51F6D"/>
  </w:style>
  <w:style w:type="paragraph" w:customStyle="1" w:styleId="TitlepageB">
    <w:name w:val="Title page B"/>
    <w:basedOn w:val="CertHDWhite"/>
    <w:uiPriority w:val="9"/>
    <w:rsid w:val="003C06C5"/>
    <w:pPr>
      <w:spacing w:line="360" w:lineRule="atLeast"/>
    </w:pPr>
    <w:rPr>
      <w:sz w:val="28"/>
      <w:szCs w:val="28"/>
    </w:rPr>
  </w:style>
  <w:style w:type="paragraph" w:customStyle="1" w:styleId="TitlepageAblack">
    <w:name w:val="Title page A black"/>
    <w:basedOn w:val="TitlepageAreversed"/>
    <w:rsid w:val="00D51F6D"/>
    <w:rPr>
      <w:color w:val="auto"/>
    </w:rPr>
  </w:style>
  <w:style w:type="paragraph" w:customStyle="1" w:styleId="TitlepageBblack">
    <w:name w:val="Title page B black"/>
    <w:basedOn w:val="TitlepageB"/>
    <w:rsid w:val="00D51F6D"/>
    <w:rPr>
      <w:color w:val="auto"/>
    </w:rPr>
  </w:style>
  <w:style w:type="character" w:customStyle="1" w:styleId="Heading5Char">
    <w:name w:val="Heading 5 Char"/>
    <w:aliases w:val="Subhead title page Char"/>
    <w:link w:val="Heading5"/>
    <w:rsid w:val="00346C57"/>
    <w:rPr>
      <w:b/>
      <w:bCs/>
      <w:i/>
      <w:iCs/>
      <w:sz w:val="26"/>
      <w:szCs w:val="26"/>
      <w:lang w:eastAsia="en-US"/>
    </w:rPr>
  </w:style>
  <w:style w:type="paragraph" w:customStyle="1" w:styleId="Footnotes">
    <w:name w:val="Footnotes"/>
    <w:basedOn w:val="Normal"/>
    <w:next w:val="Normal"/>
    <w:rsid w:val="004678D1"/>
    <w:pPr>
      <w:spacing w:after="40" w:line="180" w:lineRule="exact"/>
    </w:pPr>
    <w:rPr>
      <w:rFonts w:ascii="Palatino Linotype" w:hAnsi="Palatino Linotype"/>
      <w:sz w:val="17"/>
      <w:szCs w:val="20"/>
      <w:lang w:eastAsia="en-AU"/>
    </w:rPr>
  </w:style>
  <w:style w:type="paragraph" w:customStyle="1" w:styleId="HA-notinTOC">
    <w:name w:val="HA - not in TOC"/>
    <w:basedOn w:val="TOCTitle"/>
    <w:uiPriority w:val="9"/>
    <w:rsid w:val="00692493"/>
    <w:rPr>
      <w:color w:val="004976"/>
    </w:rPr>
  </w:style>
  <w:style w:type="paragraph" w:customStyle="1" w:styleId="footnote">
    <w:name w:val="footnote"/>
    <w:basedOn w:val="FootnoteText"/>
    <w:uiPriority w:val="9"/>
    <w:rsid w:val="004F0980"/>
  </w:style>
  <w:style w:type="paragraph" w:customStyle="1" w:styleId="HE">
    <w:name w:val="_HE"/>
    <w:basedOn w:val="HD"/>
    <w:uiPriority w:val="9"/>
    <w:qFormat/>
    <w:rsid w:val="00363496"/>
    <w:rPr>
      <w:b w:val="0"/>
    </w:rPr>
  </w:style>
  <w:style w:type="paragraph" w:customStyle="1" w:styleId="APPHB">
    <w:name w:val="_APP HB"/>
    <w:uiPriority w:val="9"/>
    <w:rsid w:val="0034187F"/>
    <w:pPr>
      <w:spacing w:before="240" w:after="120" w:line="360" w:lineRule="atLeast"/>
    </w:pPr>
    <w:rPr>
      <w:rFonts w:ascii="Arial" w:hAnsi="Arial" w:cs="Arial"/>
      <w:b/>
      <w:color w:val="004976"/>
      <w:sz w:val="28"/>
      <w:szCs w:val="28"/>
      <w:lang w:eastAsia="en-US"/>
    </w:rPr>
  </w:style>
  <w:style w:type="paragraph" w:customStyle="1" w:styleId="APPHC">
    <w:name w:val="_APP HC"/>
    <w:basedOn w:val="APPHB"/>
    <w:next w:val="Body"/>
    <w:uiPriority w:val="9"/>
    <w:rsid w:val="00454C51"/>
    <w:pPr>
      <w:spacing w:before="160" w:after="60" w:line="300" w:lineRule="atLeast"/>
    </w:pPr>
    <w:rPr>
      <w:color w:val="auto"/>
      <w:sz w:val="22"/>
      <w:szCs w:val="22"/>
    </w:rPr>
  </w:style>
  <w:style w:type="paragraph" w:customStyle="1" w:styleId="StyleTOC1BetweenNoborder">
    <w:name w:val="Style TOC 1 + Between : (No border)"/>
    <w:basedOn w:val="TOC1"/>
    <w:rsid w:val="00AC193D"/>
    <w:pPr>
      <w:pBdr>
        <w:between w:val="dotted" w:sz="12" w:space="1" w:color="00B0B9"/>
      </w:pBdr>
    </w:pPr>
    <w:rPr>
      <w:bCs/>
      <w:szCs w:val="20"/>
    </w:rPr>
  </w:style>
  <w:style w:type="paragraph" w:customStyle="1" w:styleId="StyleTOC1BottomNoborderBetweenDottedCustomColor">
    <w:name w:val="Style TOC 1 + Bottom: (No border) Between : (Dotted Custom Color(..."/>
    <w:basedOn w:val="TOC1"/>
    <w:rsid w:val="00AC193D"/>
    <w:pPr>
      <w:pBdr>
        <w:between w:val="dotted" w:sz="12" w:space="1" w:color="00B0B9"/>
      </w:pBdr>
    </w:pPr>
    <w:rPr>
      <w:bCs/>
      <w:szCs w:val="20"/>
    </w:rPr>
  </w:style>
  <w:style w:type="paragraph" w:styleId="Caption0">
    <w:name w:val="caption"/>
    <w:basedOn w:val="Normal"/>
    <w:next w:val="Normal"/>
    <w:unhideWhenUsed/>
    <w:qFormat/>
    <w:rsid w:val="00D50178"/>
    <w:pPr>
      <w:spacing w:after="120"/>
      <w:ind w:left="964" w:hanging="964"/>
    </w:pPr>
    <w:rPr>
      <w:rFonts w:ascii="Arial" w:hAnsi="Arial" w:cs="Arial"/>
      <w:b/>
      <w:color w:val="404040"/>
      <w:sz w:val="18"/>
      <w:szCs w:val="18"/>
    </w:rPr>
  </w:style>
  <w:style w:type="paragraph" w:customStyle="1" w:styleId="Footer1">
    <w:name w:val="Footer 1"/>
    <w:basedOn w:val="Heading4"/>
    <w:next w:val="Footer"/>
    <w:rsid w:val="00FF7CF8"/>
    <w:pPr>
      <w:pBdr>
        <w:bottom w:val="single" w:sz="12" w:space="4" w:color="auto"/>
      </w:pBdr>
      <w:spacing w:before="0" w:after="0" w:line="230" w:lineRule="exact"/>
      <w:jc w:val="right"/>
    </w:pPr>
    <w:rPr>
      <w:rFonts w:ascii="Palatino Linotype" w:hAnsi="Palatino Linotype"/>
      <w:bCs w:val="0"/>
      <w:noProof/>
      <w:kern w:val="28"/>
      <w:sz w:val="20"/>
      <w:szCs w:val="20"/>
      <w:lang w:eastAsia="en-AU"/>
    </w:rPr>
  </w:style>
  <w:style w:type="character" w:styleId="PlaceholderText">
    <w:name w:val="Placeholder Text"/>
    <w:uiPriority w:val="99"/>
    <w:semiHidden/>
    <w:rsid w:val="00FF7CF8"/>
    <w:rPr>
      <w:color w:val="808080"/>
    </w:rPr>
  </w:style>
  <w:style w:type="paragraph" w:customStyle="1" w:styleId="EndNoteBibliographyTitle">
    <w:name w:val="EndNote Bibliography Title"/>
    <w:basedOn w:val="Normal"/>
    <w:link w:val="EndNoteBibliographyTitleChar"/>
    <w:rsid w:val="00330727"/>
    <w:pPr>
      <w:jc w:val="center"/>
    </w:pPr>
    <w:rPr>
      <w:rFonts w:ascii="Arial" w:hAnsi="Arial" w:cs="Arial"/>
      <w:noProof/>
      <w:sz w:val="18"/>
      <w:lang w:val="en-US"/>
    </w:rPr>
  </w:style>
  <w:style w:type="character" w:customStyle="1" w:styleId="BodyChar">
    <w:name w:val="_Body Char"/>
    <w:basedOn w:val="DefaultParagraphFont"/>
    <w:link w:val="Body"/>
    <w:uiPriority w:val="99"/>
    <w:rsid w:val="00330727"/>
    <w:rPr>
      <w:rFonts w:ascii="Arial" w:hAnsi="Arial" w:cs="Arial"/>
      <w:sz w:val="18"/>
      <w:szCs w:val="24"/>
      <w:lang w:eastAsia="en-US"/>
    </w:rPr>
  </w:style>
  <w:style w:type="character" w:customStyle="1" w:styleId="EndNoteBibliographyTitleChar">
    <w:name w:val="EndNote Bibliography Title Char"/>
    <w:basedOn w:val="BodyChar"/>
    <w:link w:val="EndNoteBibliographyTitle"/>
    <w:rsid w:val="00330727"/>
    <w:rPr>
      <w:rFonts w:ascii="Arial" w:hAnsi="Arial" w:cs="Arial"/>
      <w:noProof/>
      <w:sz w:val="18"/>
      <w:szCs w:val="24"/>
      <w:lang w:val="en-US" w:eastAsia="en-US"/>
    </w:rPr>
  </w:style>
  <w:style w:type="paragraph" w:customStyle="1" w:styleId="EndNoteBibliography">
    <w:name w:val="EndNote Bibliography"/>
    <w:basedOn w:val="Normal"/>
    <w:link w:val="EndNoteBibliographyChar"/>
    <w:rsid w:val="00330727"/>
    <w:rPr>
      <w:rFonts w:ascii="Arial" w:hAnsi="Arial" w:cs="Arial"/>
      <w:noProof/>
      <w:sz w:val="18"/>
      <w:lang w:val="en-US"/>
    </w:rPr>
  </w:style>
  <w:style w:type="character" w:customStyle="1" w:styleId="EndNoteBibliographyChar">
    <w:name w:val="EndNote Bibliography Char"/>
    <w:basedOn w:val="BodyChar"/>
    <w:link w:val="EndNoteBibliography"/>
    <w:rsid w:val="00330727"/>
    <w:rPr>
      <w:rFonts w:ascii="Arial" w:hAnsi="Arial" w:cs="Arial"/>
      <w:noProof/>
      <w:sz w:val="18"/>
      <w:szCs w:val="24"/>
      <w:lang w:val="en-US" w:eastAsia="en-US"/>
    </w:rPr>
  </w:style>
  <w:style w:type="paragraph" w:styleId="ListParagraph">
    <w:name w:val="List Paragraph"/>
    <w:basedOn w:val="Normal"/>
    <w:uiPriority w:val="34"/>
    <w:qFormat/>
    <w:rsid w:val="00A314FB"/>
    <w:pPr>
      <w:ind w:left="720"/>
      <w:contextualSpacing/>
    </w:pPr>
  </w:style>
  <w:style w:type="character" w:customStyle="1" w:styleId="nacell">
    <w:name w:val="nacell"/>
    <w:basedOn w:val="DefaultParagraphFont"/>
    <w:rsid w:val="0001125C"/>
  </w:style>
  <w:style w:type="paragraph" w:styleId="Revision">
    <w:name w:val="Revision"/>
    <w:hidden/>
    <w:uiPriority w:val="99"/>
    <w:semiHidden/>
    <w:rsid w:val="004E55B4"/>
    <w:rPr>
      <w:sz w:val="24"/>
      <w:szCs w:val="24"/>
      <w:lang w:eastAsia="en-US"/>
    </w:rPr>
  </w:style>
  <w:style w:type="character" w:styleId="UnresolvedMention">
    <w:name w:val="Unresolved Mention"/>
    <w:basedOn w:val="DefaultParagraphFont"/>
    <w:uiPriority w:val="99"/>
    <w:semiHidden/>
    <w:unhideWhenUsed/>
    <w:rsid w:val="002C0039"/>
    <w:rPr>
      <w:color w:val="605E5C"/>
      <w:shd w:val="clear" w:color="auto" w:fill="E1DFDD"/>
    </w:rPr>
  </w:style>
  <w:style w:type="paragraph" w:customStyle="1" w:styleId="xmsonormal">
    <w:name w:val="x_msonormal"/>
    <w:basedOn w:val="Normal"/>
    <w:rsid w:val="000D53E1"/>
    <w:rPr>
      <w:rFonts w:ascii="Calibri" w:eastAsiaTheme="minorHAnsi" w:hAnsi="Calibri" w:cs="Calibri"/>
      <w:sz w:val="22"/>
      <w:szCs w:val="22"/>
      <w:lang w:eastAsia="en-AU"/>
    </w:rPr>
  </w:style>
  <w:style w:type="paragraph" w:styleId="TableofFigures">
    <w:name w:val="table of figures"/>
    <w:basedOn w:val="Normal"/>
    <w:next w:val="Normal"/>
    <w:uiPriority w:val="99"/>
    <w:unhideWhenUsed/>
    <w:rsid w:val="00E53AFC"/>
    <w:pPr>
      <w:ind w:left="737" w:right="737" w:hanging="737"/>
    </w:pPr>
    <w:rPr>
      <w:rFonts w:ascii="Arial" w:hAnsi="Arial"/>
      <w:sz w:val="18"/>
    </w:rPr>
  </w:style>
  <w:style w:type="paragraph" w:customStyle="1" w:styleId="bodycopy">
    <w:name w:val="# body copy"/>
    <w:basedOn w:val="Normal"/>
    <w:qFormat/>
    <w:rsid w:val="00474C48"/>
    <w:pPr>
      <w:spacing w:after="120"/>
    </w:pPr>
    <w:rPr>
      <w:rFonts w:ascii="Arial" w:hAnsi="Arial" w:cs="Arial"/>
      <w:sz w:val="18"/>
      <w:szCs w:val="20"/>
      <w:lang w:eastAsia="en-AU"/>
    </w:rPr>
  </w:style>
  <w:style w:type="paragraph" w:styleId="TOCHeading">
    <w:name w:val="TOC Heading"/>
    <w:basedOn w:val="Heading1"/>
    <w:next w:val="Normal"/>
    <w:uiPriority w:val="39"/>
    <w:unhideWhenUsed/>
    <w:qFormat/>
    <w:rsid w:val="00DF3000"/>
    <w:pPr>
      <w:keepLines/>
      <w:spacing w:after="0" w:line="259" w:lineRule="auto"/>
      <w:outlineLvl w:val="9"/>
    </w:pPr>
    <w:rPr>
      <w:rFonts w:ascii="Calibri Light" w:hAnsi="Calibri Light" w:cs="Times New Roman"/>
      <w:b w:val="0"/>
      <w:bCs w:val="0"/>
      <w:color w:val="2E74B5"/>
      <w:kern w:val="0"/>
      <w:lang w:val="en-US"/>
    </w:rPr>
  </w:style>
  <w:style w:type="numbering" w:customStyle="1" w:styleId="NoList1">
    <w:name w:val="No List1"/>
    <w:next w:val="NoList"/>
    <w:semiHidden/>
    <w:rsid w:val="00DF3000"/>
  </w:style>
  <w:style w:type="paragraph" w:customStyle="1" w:styleId="xl65">
    <w:name w:val="xl65"/>
    <w:basedOn w:val="Normal"/>
    <w:rsid w:val="00DF3000"/>
    <w:pPr>
      <w:pBdr>
        <w:top w:val="single" w:sz="4" w:space="0" w:color="auto"/>
        <w:left w:val="single" w:sz="4" w:space="0" w:color="auto"/>
        <w:right w:val="single" w:sz="4" w:space="0" w:color="auto"/>
      </w:pBdr>
      <w:shd w:val="clear" w:color="000000" w:fill="FFFFFF"/>
      <w:spacing w:before="100" w:beforeAutospacing="1" w:after="100" w:afterAutospacing="1"/>
    </w:pPr>
    <w:rPr>
      <w:lang w:eastAsia="en-AU"/>
    </w:rPr>
  </w:style>
  <w:style w:type="paragraph" w:customStyle="1" w:styleId="xl66">
    <w:name w:val="xl66"/>
    <w:basedOn w:val="Normal"/>
    <w:rsid w:val="00DF3000"/>
    <w:pPr>
      <w:shd w:val="clear" w:color="000000" w:fill="FFFFFF"/>
      <w:spacing w:before="100" w:beforeAutospacing="1" w:after="100" w:afterAutospacing="1"/>
    </w:pPr>
    <w:rPr>
      <w:lang w:eastAsia="en-AU"/>
    </w:rPr>
  </w:style>
  <w:style w:type="paragraph" w:customStyle="1" w:styleId="xl67">
    <w:name w:val="xl67"/>
    <w:basedOn w:val="Normal"/>
    <w:rsid w:val="00DF3000"/>
    <w:pPr>
      <w:shd w:val="clear" w:color="000000" w:fill="FFFFFF"/>
      <w:spacing w:before="100" w:beforeAutospacing="1" w:after="100" w:afterAutospacing="1"/>
    </w:pPr>
    <w:rPr>
      <w:lang w:eastAsia="en-AU"/>
    </w:rPr>
  </w:style>
  <w:style w:type="paragraph" w:customStyle="1" w:styleId="xl68">
    <w:name w:val="xl68"/>
    <w:basedOn w:val="Normal"/>
    <w:rsid w:val="00DF3000"/>
    <w:pPr>
      <w:spacing w:before="100" w:beforeAutospacing="1" w:after="100" w:afterAutospacing="1"/>
    </w:pPr>
    <w:rPr>
      <w:lang w:eastAsia="en-AU"/>
    </w:rPr>
  </w:style>
  <w:style w:type="paragraph" w:customStyle="1" w:styleId="xl69">
    <w:name w:val="xl69"/>
    <w:basedOn w:val="Normal"/>
    <w:rsid w:val="00DF3000"/>
    <w:pPr>
      <w:spacing w:before="100" w:beforeAutospacing="1" w:after="100" w:afterAutospacing="1"/>
      <w:jc w:val="center"/>
    </w:pPr>
    <w:rPr>
      <w:lang w:eastAsia="en-AU"/>
    </w:rPr>
  </w:style>
  <w:style w:type="paragraph" w:customStyle="1" w:styleId="xl70">
    <w:name w:val="xl70"/>
    <w:basedOn w:val="Normal"/>
    <w:rsid w:val="00DF3000"/>
    <w:pPr>
      <w:shd w:val="clear" w:color="000000" w:fill="FFFFFF"/>
      <w:spacing w:before="100" w:beforeAutospacing="1" w:after="100" w:afterAutospacing="1"/>
      <w:jc w:val="center"/>
    </w:pPr>
    <w:rPr>
      <w:lang w:eastAsia="en-AU"/>
    </w:rPr>
  </w:style>
  <w:style w:type="paragraph" w:customStyle="1" w:styleId="xl71">
    <w:name w:val="xl71"/>
    <w:basedOn w:val="Normal"/>
    <w:rsid w:val="00DF3000"/>
    <w:pPr>
      <w:shd w:val="clear" w:color="000000" w:fill="FFFFFF"/>
      <w:spacing w:before="100" w:beforeAutospacing="1" w:after="100" w:afterAutospacing="1"/>
    </w:pPr>
    <w:rPr>
      <w:lang w:eastAsia="en-AU"/>
    </w:rPr>
  </w:style>
  <w:style w:type="paragraph" w:customStyle="1" w:styleId="xl72">
    <w:name w:val="xl72"/>
    <w:basedOn w:val="Normal"/>
    <w:rsid w:val="00DF3000"/>
    <w:pPr>
      <w:shd w:val="clear" w:color="000000" w:fill="FDE9D9"/>
      <w:spacing w:before="100" w:beforeAutospacing="1" w:after="100" w:afterAutospacing="1"/>
    </w:pPr>
    <w:rPr>
      <w:b/>
      <w:bCs/>
      <w:lang w:eastAsia="en-AU"/>
    </w:rPr>
  </w:style>
  <w:style w:type="paragraph" w:customStyle="1" w:styleId="xl73">
    <w:name w:val="xl73"/>
    <w:basedOn w:val="Normal"/>
    <w:rsid w:val="00DF3000"/>
    <w:pPr>
      <w:pBdr>
        <w:top w:val="single" w:sz="4" w:space="0" w:color="auto"/>
        <w:left w:val="single" w:sz="4" w:space="0" w:color="auto"/>
        <w:right w:val="single" w:sz="4" w:space="0" w:color="auto"/>
      </w:pBdr>
      <w:shd w:val="clear" w:color="000000" w:fill="FDE9D9"/>
      <w:spacing w:before="100" w:beforeAutospacing="1" w:after="100" w:afterAutospacing="1"/>
    </w:pPr>
    <w:rPr>
      <w:b/>
      <w:bCs/>
      <w:lang w:eastAsia="en-AU"/>
    </w:rPr>
  </w:style>
  <w:style w:type="paragraph" w:customStyle="1" w:styleId="xl74">
    <w:name w:val="xl74"/>
    <w:basedOn w:val="Normal"/>
    <w:rsid w:val="00DF3000"/>
    <w:pPr>
      <w:pBdr>
        <w:top w:val="single" w:sz="4" w:space="0" w:color="auto"/>
        <w:left w:val="single" w:sz="4" w:space="0" w:color="auto"/>
        <w:right w:val="single" w:sz="4" w:space="0" w:color="auto"/>
      </w:pBdr>
      <w:shd w:val="clear" w:color="000000" w:fill="FDE9D9"/>
      <w:spacing w:before="100" w:beforeAutospacing="1" w:after="100" w:afterAutospacing="1"/>
    </w:pPr>
    <w:rPr>
      <w:b/>
      <w:bCs/>
      <w:lang w:eastAsia="en-AU"/>
    </w:rPr>
  </w:style>
  <w:style w:type="paragraph" w:customStyle="1" w:styleId="xl75">
    <w:name w:val="xl75"/>
    <w:basedOn w:val="Normal"/>
    <w:rsid w:val="00DF3000"/>
    <w:pPr>
      <w:spacing w:before="100" w:beforeAutospacing="1" w:after="100" w:afterAutospacing="1"/>
      <w:jc w:val="right"/>
    </w:pPr>
    <w:rPr>
      <w:lang w:eastAsia="en-AU"/>
    </w:rPr>
  </w:style>
  <w:style w:type="paragraph" w:customStyle="1" w:styleId="xl76">
    <w:name w:val="xl76"/>
    <w:basedOn w:val="Normal"/>
    <w:rsid w:val="00DF3000"/>
    <w:pPr>
      <w:spacing w:before="100" w:beforeAutospacing="1" w:after="100" w:afterAutospacing="1"/>
      <w:jc w:val="right"/>
    </w:pPr>
    <w:rPr>
      <w:lang w:eastAsia="en-AU"/>
    </w:rPr>
  </w:style>
  <w:style w:type="paragraph" w:customStyle="1" w:styleId="xl77">
    <w:name w:val="xl77"/>
    <w:basedOn w:val="Normal"/>
    <w:rsid w:val="00DF3000"/>
    <w:pPr>
      <w:spacing w:before="100" w:beforeAutospacing="1" w:after="100" w:afterAutospacing="1"/>
    </w:pPr>
    <w:rPr>
      <w:lang w:eastAsia="en-AU"/>
    </w:rPr>
  </w:style>
  <w:style w:type="paragraph" w:customStyle="1" w:styleId="xl78">
    <w:name w:val="xl78"/>
    <w:basedOn w:val="Normal"/>
    <w:rsid w:val="00DF3000"/>
    <w:pPr>
      <w:spacing w:before="100" w:beforeAutospacing="1" w:after="100" w:afterAutospacing="1"/>
    </w:pPr>
    <w:rPr>
      <w:lang w:eastAsia="en-AU"/>
    </w:rPr>
  </w:style>
  <w:style w:type="paragraph" w:customStyle="1" w:styleId="tabtext">
    <w:name w:val="tab text"/>
    <w:basedOn w:val="Normal"/>
    <w:uiPriority w:val="9"/>
    <w:rsid w:val="00DF3000"/>
    <w:pPr>
      <w:spacing w:before="180"/>
      <w:jc w:val="center"/>
    </w:pPr>
    <w:rPr>
      <w:rFonts w:ascii="Arial" w:hAnsi="Arial" w:cs="Arial"/>
      <w:b/>
      <w:color w:val="FFFFFF"/>
    </w:rPr>
  </w:style>
  <w:style w:type="paragraph" w:customStyle="1" w:styleId="Introduction">
    <w:name w:val="Introduction"/>
    <w:basedOn w:val="Normal"/>
    <w:next w:val="BodyText"/>
    <w:qFormat/>
    <w:rsid w:val="00DF3000"/>
    <w:pPr>
      <w:spacing w:before="60" w:line="276" w:lineRule="auto"/>
    </w:pPr>
    <w:rPr>
      <w:rFonts w:ascii="Arial" w:hAnsi="Arial"/>
      <w:color w:val="0083A9"/>
      <w:spacing w:val="-1"/>
      <w:sz w:val="20"/>
      <w:szCs w:val="20"/>
    </w:rPr>
  </w:style>
  <w:style w:type="paragraph" w:customStyle="1" w:styleId="footnote0">
    <w:name w:val="_footnote"/>
    <w:basedOn w:val="Normal"/>
    <w:uiPriority w:val="9"/>
    <w:rsid w:val="00DF3000"/>
    <w:pPr>
      <w:spacing w:before="120"/>
    </w:pPr>
    <w:rPr>
      <w:rFonts w:ascii="Arial" w:hAnsi="Arial"/>
      <w:sz w:val="16"/>
      <w:szCs w:val="16"/>
      <w:lang w:eastAsia="en-AU"/>
    </w:rPr>
  </w:style>
  <w:style w:type="paragraph" w:customStyle="1" w:styleId="orangetoc">
    <w:name w:val="orange toc"/>
    <w:basedOn w:val="TOC1"/>
    <w:uiPriority w:val="9"/>
    <w:rsid w:val="00DF3000"/>
    <w:pPr>
      <w:pBdr>
        <w:between w:val="none" w:sz="0" w:space="0" w:color="auto"/>
      </w:pBdr>
    </w:pPr>
    <w:rPr>
      <w:rFonts w:cs="Arial"/>
      <w:bCs/>
      <w:color w:val="009CA6"/>
      <w:sz w:val="20"/>
      <w:szCs w:val="20"/>
      <w:lang w:eastAsia="en-AU"/>
    </w:rPr>
  </w:style>
  <w:style w:type="table" w:styleId="LightList-Accent4">
    <w:name w:val="Light List Accent 4"/>
    <w:basedOn w:val="TableNormal"/>
    <w:uiPriority w:val="61"/>
    <w:rsid w:val="00DF3000"/>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character" w:customStyle="1" w:styleId="apple-converted-space">
    <w:name w:val="apple-converted-space"/>
    <w:basedOn w:val="DefaultParagraphFont"/>
    <w:rsid w:val="00DF3000"/>
  </w:style>
  <w:style w:type="paragraph" w:customStyle="1" w:styleId="HBnoA">
    <w:name w:val="_HB no # A"/>
    <w:basedOn w:val="HB"/>
    <w:uiPriority w:val="9"/>
    <w:rsid w:val="00DF3000"/>
    <w:pPr>
      <w:spacing w:before="0" w:after="113" w:line="300" w:lineRule="atLeast"/>
      <w:outlineLvl w:val="0"/>
    </w:pPr>
    <w:rPr>
      <w:bCs/>
      <w:color w:val="943D24"/>
      <w:sz w:val="24"/>
      <w:szCs w:val="24"/>
    </w:rPr>
  </w:style>
  <w:style w:type="paragraph" w:customStyle="1" w:styleId="HCLarger">
    <w:name w:val="_HC Larger"/>
    <w:basedOn w:val="HC"/>
    <w:uiPriority w:val="9"/>
    <w:rsid w:val="00DF3000"/>
    <w:pPr>
      <w:spacing w:before="140" w:after="57" w:line="220" w:lineRule="atLeast"/>
      <w:outlineLvl w:val="9"/>
    </w:pPr>
  </w:style>
  <w:style w:type="paragraph" w:customStyle="1" w:styleId="tabletext">
    <w:name w:val="table text"/>
    <w:basedOn w:val="Body"/>
    <w:uiPriority w:val="9"/>
    <w:rsid w:val="00DF3000"/>
    <w:pPr>
      <w:spacing w:before="40" w:after="80" w:line="220" w:lineRule="exact"/>
    </w:pPr>
    <w:rPr>
      <w:bCs/>
      <w:sz w:val="20"/>
      <w:szCs w:val="20"/>
      <w:lang w:eastAsia="en-AU"/>
    </w:rPr>
  </w:style>
  <w:style w:type="paragraph" w:customStyle="1" w:styleId="Default">
    <w:name w:val="Default"/>
    <w:rsid w:val="00DF3000"/>
    <w:pPr>
      <w:autoSpaceDE w:val="0"/>
      <w:autoSpaceDN w:val="0"/>
      <w:adjustRightInd w:val="0"/>
    </w:pPr>
    <w:rPr>
      <w:rFonts w:ascii="Arial" w:hAnsi="Arial" w:cs="Arial"/>
      <w:color w:val="000000"/>
      <w:sz w:val="24"/>
      <w:szCs w:val="24"/>
    </w:rPr>
  </w:style>
  <w:style w:type="character" w:customStyle="1" w:styleId="e2ma-style">
    <w:name w:val="e2ma-style"/>
    <w:basedOn w:val="DefaultParagraphFont"/>
    <w:rsid w:val="00DF3000"/>
  </w:style>
  <w:style w:type="paragraph" w:customStyle="1" w:styleId="Imprint">
    <w:name w:val="Imprint"/>
    <w:basedOn w:val="Body"/>
    <w:uiPriority w:val="9"/>
    <w:rsid w:val="00DF3000"/>
    <w:pPr>
      <w:spacing w:after="160"/>
    </w:pPr>
    <w:rPr>
      <w:sz w:val="16"/>
      <w:szCs w:val="16"/>
    </w:rPr>
  </w:style>
  <w:style w:type="paragraph" w:customStyle="1" w:styleId="footerleft">
    <w:name w:val="footer left"/>
    <w:basedOn w:val="zFooter"/>
    <w:uiPriority w:val="9"/>
    <w:rsid w:val="00DF3000"/>
    <w:pPr>
      <w:tabs>
        <w:tab w:val="clear" w:pos="9639"/>
        <w:tab w:val="left" w:pos="567"/>
      </w:tabs>
      <w:jc w:val="left"/>
    </w:pPr>
    <w:rPr>
      <w:b/>
      <w:sz w:val="16"/>
      <w:szCs w:val="16"/>
    </w:rPr>
  </w:style>
  <w:style w:type="paragraph" w:customStyle="1" w:styleId="Fotterright">
    <w:name w:val="Fotter right"/>
    <w:basedOn w:val="zFooter"/>
    <w:uiPriority w:val="9"/>
    <w:rsid w:val="00DF3000"/>
    <w:pPr>
      <w:tabs>
        <w:tab w:val="right" w:pos="9072"/>
      </w:tabs>
      <w:jc w:val="right"/>
    </w:pPr>
    <w:rPr>
      <w:b/>
      <w:sz w:val="16"/>
      <w:szCs w:val="16"/>
    </w:rPr>
  </w:style>
  <w:style w:type="paragraph" w:customStyle="1" w:styleId="font5">
    <w:name w:val="font5"/>
    <w:basedOn w:val="Normal"/>
    <w:rsid w:val="00DF3000"/>
    <w:pPr>
      <w:spacing w:before="100" w:beforeAutospacing="1" w:after="100" w:afterAutospacing="1"/>
    </w:pPr>
    <w:rPr>
      <w:rFonts w:ascii="Calibri" w:hAnsi="Calibri"/>
      <w:b/>
      <w:bCs/>
      <w:color w:val="FF0000"/>
      <w:lang w:eastAsia="en-AU"/>
    </w:rPr>
  </w:style>
  <w:style w:type="paragraph" w:customStyle="1" w:styleId="font6">
    <w:name w:val="font6"/>
    <w:basedOn w:val="Normal"/>
    <w:rsid w:val="00DF3000"/>
    <w:pPr>
      <w:spacing w:before="100" w:beforeAutospacing="1" w:after="100" w:afterAutospacing="1"/>
    </w:pPr>
    <w:rPr>
      <w:rFonts w:ascii="Calibri" w:hAnsi="Calibri"/>
      <w:lang w:eastAsia="en-AU"/>
    </w:rPr>
  </w:style>
  <w:style w:type="paragraph" w:customStyle="1" w:styleId="font7">
    <w:name w:val="font7"/>
    <w:basedOn w:val="Normal"/>
    <w:rsid w:val="00DF3000"/>
    <w:pPr>
      <w:spacing w:before="100" w:beforeAutospacing="1" w:after="100" w:afterAutospacing="1"/>
    </w:pPr>
    <w:rPr>
      <w:rFonts w:ascii="Calibri" w:hAnsi="Calibri"/>
      <w:i/>
      <w:iCs/>
      <w:lang w:eastAsia="en-AU"/>
    </w:rPr>
  </w:style>
  <w:style w:type="paragraph" w:customStyle="1" w:styleId="xl64">
    <w:name w:val="xl64"/>
    <w:basedOn w:val="Normal"/>
    <w:rsid w:val="00DF3000"/>
    <w:pPr>
      <w:spacing w:before="100" w:beforeAutospacing="1" w:after="100" w:afterAutospacing="1"/>
    </w:pPr>
    <w:rPr>
      <w:lang w:eastAsia="en-AU"/>
    </w:rPr>
  </w:style>
  <w:style w:type="paragraph" w:customStyle="1" w:styleId="xl79">
    <w:name w:val="xl79"/>
    <w:basedOn w:val="Normal"/>
    <w:rsid w:val="00DF3000"/>
    <w:pPr>
      <w:pBdr>
        <w:left w:val="single" w:sz="8" w:space="0" w:color="F58426"/>
        <w:right w:val="single" w:sz="8" w:space="0" w:color="F58426"/>
      </w:pBdr>
      <w:spacing w:before="100" w:beforeAutospacing="1" w:after="100" w:afterAutospacing="1"/>
    </w:pPr>
    <w:rPr>
      <w:lang w:eastAsia="en-AU"/>
    </w:rPr>
  </w:style>
  <w:style w:type="paragraph" w:customStyle="1" w:styleId="xl80">
    <w:name w:val="xl80"/>
    <w:basedOn w:val="Normal"/>
    <w:rsid w:val="00DF3000"/>
    <w:pPr>
      <w:shd w:val="clear" w:color="000000" w:fill="FABF8F"/>
      <w:spacing w:before="100" w:beforeAutospacing="1" w:after="100" w:afterAutospacing="1"/>
      <w:textAlignment w:val="top"/>
    </w:pPr>
    <w:rPr>
      <w:lang w:eastAsia="en-AU"/>
    </w:rPr>
  </w:style>
  <w:style w:type="paragraph" w:customStyle="1" w:styleId="xl81">
    <w:name w:val="xl81"/>
    <w:basedOn w:val="Normal"/>
    <w:rsid w:val="00DF3000"/>
    <w:pPr>
      <w:pBdr>
        <w:top w:val="single" w:sz="8" w:space="0" w:color="E26B0A"/>
        <w:bottom w:val="single" w:sz="8" w:space="0" w:color="E26B0A"/>
      </w:pBdr>
      <w:spacing w:before="100" w:beforeAutospacing="1" w:after="100" w:afterAutospacing="1"/>
      <w:textAlignment w:val="top"/>
    </w:pPr>
    <w:rPr>
      <w:lang w:eastAsia="en-AU"/>
    </w:rPr>
  </w:style>
  <w:style w:type="paragraph" w:customStyle="1" w:styleId="xl82">
    <w:name w:val="xl82"/>
    <w:basedOn w:val="Normal"/>
    <w:rsid w:val="00DF3000"/>
    <w:pPr>
      <w:pBdr>
        <w:left w:val="single" w:sz="8" w:space="0" w:color="F58426"/>
        <w:right w:val="single" w:sz="8" w:space="0" w:color="F58426"/>
      </w:pBdr>
      <w:spacing w:before="100" w:beforeAutospacing="1" w:after="100" w:afterAutospacing="1"/>
      <w:textAlignment w:val="top"/>
    </w:pPr>
    <w:rPr>
      <w:lang w:eastAsia="en-AU"/>
    </w:rPr>
  </w:style>
  <w:style w:type="paragraph" w:customStyle="1" w:styleId="xl83">
    <w:name w:val="xl83"/>
    <w:basedOn w:val="Normal"/>
    <w:rsid w:val="00DF3000"/>
    <w:pPr>
      <w:spacing w:before="100" w:beforeAutospacing="1" w:after="100" w:afterAutospacing="1"/>
      <w:textAlignment w:val="top"/>
    </w:pPr>
    <w:rPr>
      <w:lang w:eastAsia="en-AU"/>
    </w:rPr>
  </w:style>
  <w:style w:type="paragraph" w:customStyle="1" w:styleId="xl84">
    <w:name w:val="xl84"/>
    <w:basedOn w:val="Normal"/>
    <w:rsid w:val="00DF3000"/>
    <w:pPr>
      <w:spacing w:before="100" w:beforeAutospacing="1" w:after="100" w:afterAutospacing="1"/>
      <w:textAlignment w:val="top"/>
    </w:pPr>
    <w:rPr>
      <w:lang w:eastAsia="en-AU"/>
    </w:rPr>
  </w:style>
  <w:style w:type="paragraph" w:customStyle="1" w:styleId="xl85">
    <w:name w:val="xl85"/>
    <w:basedOn w:val="Normal"/>
    <w:rsid w:val="00DF3000"/>
    <w:pPr>
      <w:pBdr>
        <w:left w:val="single" w:sz="8" w:space="0" w:color="F58426"/>
        <w:right w:val="single" w:sz="8" w:space="0" w:color="F58426"/>
      </w:pBdr>
      <w:spacing w:before="100" w:beforeAutospacing="1" w:after="100" w:afterAutospacing="1"/>
    </w:pPr>
    <w:rPr>
      <w:lang w:eastAsia="en-AU"/>
    </w:rPr>
  </w:style>
  <w:style w:type="paragraph" w:customStyle="1" w:styleId="xl86">
    <w:name w:val="xl86"/>
    <w:basedOn w:val="Normal"/>
    <w:rsid w:val="00DF3000"/>
    <w:pPr>
      <w:pBdr>
        <w:left w:val="single" w:sz="8" w:space="0" w:color="F58426"/>
        <w:bottom w:val="single" w:sz="8" w:space="0" w:color="F58426"/>
        <w:right w:val="single" w:sz="8" w:space="0" w:color="F58426"/>
      </w:pBdr>
      <w:spacing w:before="100" w:beforeAutospacing="1" w:after="100" w:afterAutospacing="1"/>
      <w:textAlignment w:val="top"/>
    </w:pPr>
    <w:rPr>
      <w:lang w:eastAsia="en-AU"/>
    </w:rPr>
  </w:style>
  <w:style w:type="paragraph" w:customStyle="1" w:styleId="xl87">
    <w:name w:val="xl87"/>
    <w:basedOn w:val="Normal"/>
    <w:rsid w:val="00DF3000"/>
    <w:pPr>
      <w:spacing w:before="100" w:beforeAutospacing="1" w:after="100" w:afterAutospacing="1"/>
      <w:textAlignment w:val="top"/>
    </w:pPr>
    <w:rPr>
      <w:lang w:eastAsia="en-AU"/>
    </w:rPr>
  </w:style>
  <w:style w:type="paragraph" w:customStyle="1" w:styleId="xl88">
    <w:name w:val="xl88"/>
    <w:basedOn w:val="Normal"/>
    <w:rsid w:val="00DF3000"/>
    <w:pPr>
      <w:shd w:val="clear" w:color="000000" w:fill="FFFFFF"/>
      <w:spacing w:before="100" w:beforeAutospacing="1" w:after="100" w:afterAutospacing="1"/>
      <w:textAlignment w:val="top"/>
    </w:pPr>
    <w:rPr>
      <w:lang w:eastAsia="en-AU"/>
    </w:rPr>
  </w:style>
  <w:style w:type="paragraph" w:customStyle="1" w:styleId="xl89">
    <w:name w:val="xl89"/>
    <w:basedOn w:val="Normal"/>
    <w:rsid w:val="00DF3000"/>
    <w:pPr>
      <w:pBdr>
        <w:top w:val="single" w:sz="8" w:space="0" w:color="F58426"/>
        <w:bottom w:val="single" w:sz="8" w:space="0" w:color="F58426"/>
      </w:pBdr>
      <w:spacing w:before="100" w:beforeAutospacing="1" w:after="100" w:afterAutospacing="1"/>
      <w:textAlignment w:val="top"/>
    </w:pPr>
    <w:rPr>
      <w:lang w:eastAsia="en-AU"/>
    </w:rPr>
  </w:style>
  <w:style w:type="paragraph" w:customStyle="1" w:styleId="xl90">
    <w:name w:val="xl90"/>
    <w:basedOn w:val="Normal"/>
    <w:rsid w:val="00DF3000"/>
    <w:pPr>
      <w:pBdr>
        <w:top w:val="single" w:sz="8" w:space="0" w:color="F58426"/>
        <w:bottom w:val="single" w:sz="8" w:space="0" w:color="F58426"/>
      </w:pBdr>
      <w:spacing w:before="100" w:beforeAutospacing="1" w:after="100" w:afterAutospacing="1"/>
      <w:textAlignment w:val="top"/>
    </w:pPr>
    <w:rPr>
      <w:lang w:eastAsia="en-AU"/>
    </w:rPr>
  </w:style>
  <w:style w:type="paragraph" w:customStyle="1" w:styleId="xl91">
    <w:name w:val="xl91"/>
    <w:basedOn w:val="Normal"/>
    <w:rsid w:val="00DF3000"/>
    <w:pPr>
      <w:pBdr>
        <w:bottom w:val="single" w:sz="8" w:space="0" w:color="F58426"/>
      </w:pBdr>
      <w:spacing w:before="100" w:beforeAutospacing="1" w:after="100" w:afterAutospacing="1"/>
    </w:pPr>
    <w:rPr>
      <w:lang w:eastAsia="en-AU"/>
    </w:rPr>
  </w:style>
  <w:style w:type="paragraph" w:customStyle="1" w:styleId="xl92">
    <w:name w:val="xl92"/>
    <w:basedOn w:val="Normal"/>
    <w:rsid w:val="00DF3000"/>
    <w:pPr>
      <w:pBdr>
        <w:top w:val="single" w:sz="8" w:space="0" w:color="E26B0A"/>
        <w:bottom w:val="single" w:sz="8" w:space="0" w:color="E26B0A"/>
      </w:pBdr>
      <w:spacing w:before="100" w:beforeAutospacing="1" w:after="100" w:afterAutospacing="1"/>
    </w:pPr>
    <w:rPr>
      <w:lang w:eastAsia="en-AU"/>
    </w:rPr>
  </w:style>
  <w:style w:type="paragraph" w:customStyle="1" w:styleId="xl93">
    <w:name w:val="xl93"/>
    <w:basedOn w:val="Normal"/>
    <w:rsid w:val="00DF3000"/>
    <w:pPr>
      <w:pBdr>
        <w:left w:val="single" w:sz="8" w:space="0" w:color="F58426"/>
        <w:right w:val="single" w:sz="8" w:space="0" w:color="F58426"/>
      </w:pBdr>
      <w:spacing w:before="100" w:beforeAutospacing="1" w:after="100" w:afterAutospacing="1"/>
    </w:pPr>
    <w:rPr>
      <w:lang w:eastAsia="en-AU"/>
    </w:rPr>
  </w:style>
  <w:style w:type="paragraph" w:customStyle="1" w:styleId="xl94">
    <w:name w:val="xl94"/>
    <w:basedOn w:val="Normal"/>
    <w:rsid w:val="00DF3000"/>
    <w:pPr>
      <w:pBdr>
        <w:left w:val="single" w:sz="8" w:space="0" w:color="F58426"/>
        <w:bottom w:val="single" w:sz="8" w:space="0" w:color="F58426"/>
        <w:right w:val="single" w:sz="8" w:space="0" w:color="F58426"/>
      </w:pBdr>
      <w:spacing w:before="100" w:beforeAutospacing="1" w:after="100" w:afterAutospacing="1"/>
      <w:textAlignment w:val="top"/>
    </w:pPr>
    <w:rPr>
      <w:lang w:eastAsia="en-AU"/>
    </w:rPr>
  </w:style>
  <w:style w:type="paragraph" w:customStyle="1" w:styleId="xl95">
    <w:name w:val="xl95"/>
    <w:basedOn w:val="Normal"/>
    <w:rsid w:val="00DF3000"/>
    <w:pPr>
      <w:pBdr>
        <w:top w:val="single" w:sz="8" w:space="0" w:color="F58426"/>
        <w:left w:val="single" w:sz="8" w:space="0" w:color="F58426"/>
        <w:bottom w:val="single" w:sz="8" w:space="0" w:color="F58426"/>
        <w:right w:val="single" w:sz="8" w:space="0" w:color="F58426"/>
      </w:pBdr>
      <w:shd w:val="clear" w:color="000000" w:fill="FCBD8A"/>
      <w:spacing w:before="100" w:beforeAutospacing="1" w:after="100" w:afterAutospacing="1"/>
      <w:textAlignment w:val="top"/>
    </w:pPr>
    <w:rPr>
      <w:lang w:eastAsia="en-AU"/>
    </w:rPr>
  </w:style>
  <w:style w:type="paragraph" w:customStyle="1" w:styleId="xl96">
    <w:name w:val="xl96"/>
    <w:basedOn w:val="Normal"/>
    <w:rsid w:val="00DF3000"/>
    <w:pPr>
      <w:pBdr>
        <w:top w:val="single" w:sz="8" w:space="0" w:color="F58426"/>
        <w:left w:val="single" w:sz="8" w:space="0" w:color="F58426"/>
        <w:bottom w:val="single" w:sz="8" w:space="0" w:color="F58426"/>
        <w:right w:val="single" w:sz="8" w:space="0" w:color="F58426"/>
      </w:pBdr>
      <w:shd w:val="clear" w:color="000000" w:fill="FFFFFF"/>
      <w:spacing w:before="100" w:beforeAutospacing="1" w:after="100" w:afterAutospacing="1"/>
      <w:textAlignment w:val="top"/>
    </w:pPr>
    <w:rPr>
      <w:lang w:eastAsia="en-AU"/>
    </w:rPr>
  </w:style>
  <w:style w:type="paragraph" w:customStyle="1" w:styleId="xl97">
    <w:name w:val="xl97"/>
    <w:basedOn w:val="Normal"/>
    <w:rsid w:val="00DF3000"/>
    <w:pPr>
      <w:pBdr>
        <w:top w:val="single" w:sz="8" w:space="0" w:color="F58426"/>
        <w:left w:val="single" w:sz="8" w:space="0" w:color="F58426"/>
        <w:bottom w:val="single" w:sz="8" w:space="0" w:color="F58426"/>
        <w:right w:val="single" w:sz="8" w:space="0" w:color="F58426"/>
      </w:pBdr>
      <w:shd w:val="clear" w:color="000000" w:fill="FCBD8A"/>
      <w:spacing w:before="100" w:beforeAutospacing="1" w:after="100" w:afterAutospacing="1"/>
      <w:textAlignment w:val="top"/>
    </w:pPr>
    <w:rPr>
      <w:lang w:eastAsia="en-AU"/>
    </w:rPr>
  </w:style>
  <w:style w:type="paragraph" w:customStyle="1" w:styleId="xl98">
    <w:name w:val="xl98"/>
    <w:basedOn w:val="Normal"/>
    <w:rsid w:val="00DF3000"/>
    <w:pPr>
      <w:shd w:val="clear" w:color="000000" w:fill="FFFFFF"/>
      <w:spacing w:before="100" w:beforeAutospacing="1" w:after="100" w:afterAutospacing="1"/>
      <w:textAlignment w:val="top"/>
    </w:pPr>
    <w:rPr>
      <w:lang w:eastAsia="en-AU"/>
    </w:rPr>
  </w:style>
  <w:style w:type="paragraph" w:customStyle="1" w:styleId="xl99">
    <w:name w:val="xl99"/>
    <w:basedOn w:val="Normal"/>
    <w:rsid w:val="00DF3000"/>
    <w:pPr>
      <w:pBdr>
        <w:bottom w:val="single" w:sz="8" w:space="0" w:color="F58426"/>
      </w:pBdr>
      <w:shd w:val="clear" w:color="000000" w:fill="FFFFFF"/>
      <w:spacing w:before="100" w:beforeAutospacing="1" w:after="100" w:afterAutospacing="1"/>
      <w:textAlignment w:val="top"/>
    </w:pPr>
    <w:rPr>
      <w:lang w:eastAsia="en-AU"/>
    </w:rPr>
  </w:style>
  <w:style w:type="paragraph" w:customStyle="1" w:styleId="xl100">
    <w:name w:val="xl100"/>
    <w:basedOn w:val="Normal"/>
    <w:rsid w:val="00DF3000"/>
    <w:pPr>
      <w:pBdr>
        <w:top w:val="single" w:sz="8" w:space="0" w:color="F58426"/>
      </w:pBdr>
      <w:shd w:val="clear" w:color="000000" w:fill="FFFFFF"/>
      <w:spacing w:before="100" w:beforeAutospacing="1" w:after="100" w:afterAutospacing="1"/>
      <w:textAlignment w:val="top"/>
    </w:pPr>
    <w:rPr>
      <w:lang w:eastAsia="en-AU"/>
    </w:rPr>
  </w:style>
  <w:style w:type="paragraph" w:customStyle="1" w:styleId="xl101">
    <w:name w:val="xl101"/>
    <w:basedOn w:val="Normal"/>
    <w:rsid w:val="00DF3000"/>
    <w:pPr>
      <w:pBdr>
        <w:top w:val="single" w:sz="8" w:space="0" w:color="F58426"/>
        <w:bottom w:val="single" w:sz="8" w:space="0" w:color="F58426"/>
      </w:pBdr>
      <w:shd w:val="clear" w:color="000000" w:fill="FFFFFF"/>
      <w:spacing w:before="100" w:beforeAutospacing="1" w:after="100" w:afterAutospacing="1"/>
      <w:textAlignment w:val="top"/>
    </w:pPr>
    <w:rPr>
      <w:lang w:eastAsia="en-AU"/>
    </w:rPr>
  </w:style>
  <w:style w:type="paragraph" w:customStyle="1" w:styleId="xl102">
    <w:name w:val="xl102"/>
    <w:basedOn w:val="Normal"/>
    <w:rsid w:val="00DF3000"/>
    <w:pPr>
      <w:pBdr>
        <w:top w:val="single" w:sz="8" w:space="0" w:color="E26B0A"/>
        <w:bottom w:val="single" w:sz="8" w:space="0" w:color="E26B0A"/>
      </w:pBdr>
      <w:shd w:val="clear" w:color="000000" w:fill="FFFFFF"/>
      <w:spacing w:before="100" w:beforeAutospacing="1" w:after="100" w:afterAutospacing="1"/>
      <w:textAlignment w:val="top"/>
    </w:pPr>
    <w:rPr>
      <w:lang w:eastAsia="en-AU"/>
    </w:rPr>
  </w:style>
  <w:style w:type="paragraph" w:customStyle="1" w:styleId="xl103">
    <w:name w:val="xl103"/>
    <w:basedOn w:val="Normal"/>
    <w:rsid w:val="00DF3000"/>
    <w:pPr>
      <w:pBdr>
        <w:top w:val="single" w:sz="8" w:space="0" w:color="E26B0A"/>
        <w:bottom w:val="single" w:sz="8" w:space="0" w:color="E26B0A"/>
      </w:pBdr>
      <w:shd w:val="clear" w:color="000000" w:fill="FFFFFF"/>
      <w:spacing w:before="100" w:beforeAutospacing="1" w:after="100" w:afterAutospacing="1"/>
    </w:pPr>
    <w:rPr>
      <w:lang w:eastAsia="en-AU"/>
    </w:rPr>
  </w:style>
  <w:style w:type="paragraph" w:customStyle="1" w:styleId="xl104">
    <w:name w:val="xl104"/>
    <w:basedOn w:val="Normal"/>
    <w:rsid w:val="00DF3000"/>
    <w:pPr>
      <w:pBdr>
        <w:bottom w:val="single" w:sz="8" w:space="0" w:color="F58426"/>
      </w:pBdr>
      <w:shd w:val="clear" w:color="000000" w:fill="FFFFFF"/>
      <w:spacing w:before="100" w:beforeAutospacing="1" w:after="100" w:afterAutospacing="1"/>
      <w:textAlignment w:val="center"/>
    </w:pPr>
    <w:rPr>
      <w:lang w:eastAsia="en-AU"/>
    </w:rPr>
  </w:style>
  <w:style w:type="paragraph" w:customStyle="1" w:styleId="xl105">
    <w:name w:val="xl105"/>
    <w:basedOn w:val="Normal"/>
    <w:rsid w:val="00DF3000"/>
    <w:pPr>
      <w:pBdr>
        <w:left w:val="single" w:sz="8" w:space="0" w:color="F58426"/>
        <w:right w:val="single" w:sz="8" w:space="0" w:color="F58426"/>
      </w:pBdr>
      <w:shd w:val="clear" w:color="000000" w:fill="FFFFFF"/>
      <w:spacing w:before="100" w:beforeAutospacing="1" w:after="100" w:afterAutospacing="1"/>
      <w:textAlignment w:val="center"/>
    </w:pPr>
    <w:rPr>
      <w:lang w:eastAsia="en-AU"/>
    </w:rPr>
  </w:style>
  <w:style w:type="paragraph" w:customStyle="1" w:styleId="xl106">
    <w:name w:val="xl106"/>
    <w:basedOn w:val="Normal"/>
    <w:rsid w:val="00DF3000"/>
    <w:pPr>
      <w:pBdr>
        <w:left w:val="single" w:sz="8" w:space="0" w:color="F58426"/>
        <w:right w:val="single" w:sz="8" w:space="0" w:color="F58426"/>
      </w:pBdr>
      <w:shd w:val="clear" w:color="000000" w:fill="FFFFFF"/>
      <w:spacing w:before="100" w:beforeAutospacing="1" w:after="100" w:afterAutospacing="1"/>
      <w:textAlignment w:val="top"/>
    </w:pPr>
    <w:rPr>
      <w:lang w:eastAsia="en-AU"/>
    </w:rPr>
  </w:style>
  <w:style w:type="paragraph" w:customStyle="1" w:styleId="xl107">
    <w:name w:val="xl107"/>
    <w:basedOn w:val="Normal"/>
    <w:rsid w:val="00DF3000"/>
    <w:pPr>
      <w:pBdr>
        <w:left w:val="single" w:sz="8" w:space="0" w:color="F58426"/>
        <w:bottom w:val="single" w:sz="8" w:space="0" w:color="F58426"/>
        <w:right w:val="single" w:sz="8" w:space="0" w:color="F58426"/>
      </w:pBdr>
      <w:shd w:val="clear" w:color="000000" w:fill="FFFFFF"/>
      <w:spacing w:before="100" w:beforeAutospacing="1" w:after="100" w:afterAutospacing="1"/>
      <w:textAlignment w:val="top"/>
    </w:pPr>
    <w:rPr>
      <w:lang w:eastAsia="en-AU"/>
    </w:rPr>
  </w:style>
  <w:style w:type="paragraph" w:customStyle="1" w:styleId="xl108">
    <w:name w:val="xl108"/>
    <w:basedOn w:val="Normal"/>
    <w:rsid w:val="00DF3000"/>
    <w:pPr>
      <w:pBdr>
        <w:top w:val="single" w:sz="8" w:space="0" w:color="F58426"/>
        <w:bottom w:val="single" w:sz="8" w:space="0" w:color="F58426"/>
      </w:pBdr>
      <w:shd w:val="clear" w:color="000000" w:fill="FFFFFF"/>
      <w:spacing w:before="100" w:beforeAutospacing="1" w:after="100" w:afterAutospacing="1"/>
      <w:textAlignment w:val="center"/>
    </w:pPr>
    <w:rPr>
      <w:lang w:eastAsia="en-AU"/>
    </w:rPr>
  </w:style>
  <w:style w:type="paragraph" w:customStyle="1" w:styleId="xl109">
    <w:name w:val="xl109"/>
    <w:basedOn w:val="Normal"/>
    <w:rsid w:val="00DF3000"/>
    <w:pPr>
      <w:pBdr>
        <w:top w:val="single" w:sz="8" w:space="0" w:color="F58426"/>
        <w:left w:val="single" w:sz="8" w:space="0" w:color="F58426"/>
        <w:bottom w:val="single" w:sz="8" w:space="0" w:color="F58426"/>
        <w:right w:val="single" w:sz="8" w:space="0" w:color="F58426"/>
      </w:pBdr>
      <w:shd w:val="clear" w:color="000000" w:fill="FCBD8A"/>
      <w:spacing w:before="100" w:beforeAutospacing="1" w:after="100" w:afterAutospacing="1"/>
      <w:textAlignment w:val="top"/>
    </w:pPr>
    <w:rPr>
      <w:lang w:eastAsia="en-AU"/>
    </w:rPr>
  </w:style>
  <w:style w:type="paragraph" w:customStyle="1" w:styleId="xl110">
    <w:name w:val="xl110"/>
    <w:basedOn w:val="Normal"/>
    <w:rsid w:val="00DF3000"/>
    <w:pPr>
      <w:pBdr>
        <w:bottom w:val="single" w:sz="8" w:space="0" w:color="F58426"/>
      </w:pBdr>
      <w:shd w:val="clear" w:color="000000" w:fill="FFFFFF"/>
      <w:spacing w:before="100" w:beforeAutospacing="1" w:after="100" w:afterAutospacing="1"/>
      <w:textAlignment w:val="top"/>
    </w:pPr>
    <w:rPr>
      <w:lang w:eastAsia="en-AU"/>
    </w:rPr>
  </w:style>
  <w:style w:type="paragraph" w:customStyle="1" w:styleId="xl111">
    <w:name w:val="xl111"/>
    <w:basedOn w:val="Normal"/>
    <w:rsid w:val="00DF3000"/>
    <w:pPr>
      <w:pBdr>
        <w:top w:val="single" w:sz="8" w:space="0" w:color="F58426"/>
        <w:bottom w:val="single" w:sz="8" w:space="0" w:color="F58426"/>
      </w:pBdr>
      <w:shd w:val="clear" w:color="000000" w:fill="FFFFFF"/>
      <w:spacing w:before="100" w:beforeAutospacing="1" w:after="100" w:afterAutospacing="1"/>
      <w:textAlignment w:val="top"/>
    </w:pPr>
    <w:rPr>
      <w:lang w:eastAsia="en-AU"/>
    </w:rPr>
  </w:style>
  <w:style w:type="paragraph" w:customStyle="1" w:styleId="xl112">
    <w:name w:val="xl112"/>
    <w:basedOn w:val="Normal"/>
    <w:rsid w:val="00DF3000"/>
    <w:pPr>
      <w:pBdr>
        <w:top w:val="single" w:sz="8" w:space="0" w:color="E26B0A"/>
        <w:bottom w:val="single" w:sz="8" w:space="0" w:color="E26B0A"/>
      </w:pBdr>
      <w:shd w:val="clear" w:color="000000" w:fill="FFFFFF"/>
      <w:spacing w:before="100" w:beforeAutospacing="1" w:after="100" w:afterAutospacing="1"/>
      <w:textAlignment w:val="top"/>
    </w:pPr>
    <w:rPr>
      <w:lang w:eastAsia="en-AU"/>
    </w:rPr>
  </w:style>
  <w:style w:type="paragraph" w:customStyle="1" w:styleId="xl113">
    <w:name w:val="xl113"/>
    <w:basedOn w:val="Normal"/>
    <w:rsid w:val="00DF3000"/>
    <w:pPr>
      <w:pBdr>
        <w:top w:val="single" w:sz="8" w:space="0" w:color="E26B0A"/>
        <w:bottom w:val="single" w:sz="8" w:space="0" w:color="E26B0A"/>
      </w:pBdr>
      <w:shd w:val="clear" w:color="000000" w:fill="FFFFFF"/>
      <w:spacing w:before="100" w:beforeAutospacing="1" w:after="100" w:afterAutospacing="1"/>
    </w:pPr>
    <w:rPr>
      <w:lang w:eastAsia="en-AU"/>
    </w:rPr>
  </w:style>
  <w:style w:type="paragraph" w:customStyle="1" w:styleId="xl114">
    <w:name w:val="xl114"/>
    <w:basedOn w:val="Normal"/>
    <w:rsid w:val="00DF3000"/>
    <w:pPr>
      <w:pBdr>
        <w:bottom w:val="single" w:sz="8" w:space="0" w:color="F58426"/>
      </w:pBdr>
      <w:shd w:val="clear" w:color="000000" w:fill="FFFFFF"/>
      <w:spacing w:before="100" w:beforeAutospacing="1" w:after="100" w:afterAutospacing="1"/>
      <w:textAlignment w:val="top"/>
    </w:pPr>
    <w:rPr>
      <w:lang w:eastAsia="en-AU"/>
    </w:rPr>
  </w:style>
  <w:style w:type="paragraph" w:customStyle="1" w:styleId="xl115">
    <w:name w:val="xl115"/>
    <w:basedOn w:val="Normal"/>
    <w:rsid w:val="00DF3000"/>
    <w:pPr>
      <w:pBdr>
        <w:left w:val="single" w:sz="8" w:space="0" w:color="F58426"/>
        <w:right w:val="single" w:sz="8" w:space="0" w:color="F58426"/>
      </w:pBdr>
      <w:shd w:val="clear" w:color="000000" w:fill="FFFFFF"/>
      <w:spacing w:before="100" w:beforeAutospacing="1" w:after="100" w:afterAutospacing="1"/>
      <w:textAlignment w:val="top"/>
    </w:pPr>
    <w:rPr>
      <w:lang w:eastAsia="en-AU"/>
    </w:rPr>
  </w:style>
  <w:style w:type="paragraph" w:customStyle="1" w:styleId="xl116">
    <w:name w:val="xl116"/>
    <w:basedOn w:val="Normal"/>
    <w:rsid w:val="00DF3000"/>
    <w:pPr>
      <w:pBdr>
        <w:left w:val="single" w:sz="8" w:space="0" w:color="F58426"/>
        <w:right w:val="single" w:sz="8" w:space="0" w:color="F58426"/>
      </w:pBdr>
      <w:shd w:val="clear" w:color="000000" w:fill="FFFFFF"/>
      <w:spacing w:before="100" w:beforeAutospacing="1" w:after="100" w:afterAutospacing="1"/>
    </w:pPr>
    <w:rPr>
      <w:lang w:eastAsia="en-AU"/>
    </w:rPr>
  </w:style>
  <w:style w:type="paragraph" w:customStyle="1" w:styleId="xl117">
    <w:name w:val="xl117"/>
    <w:basedOn w:val="Normal"/>
    <w:rsid w:val="00DF3000"/>
    <w:pPr>
      <w:pBdr>
        <w:left w:val="single" w:sz="8" w:space="0" w:color="F58426"/>
        <w:bottom w:val="single" w:sz="8" w:space="0" w:color="F58426"/>
        <w:right w:val="single" w:sz="8" w:space="0" w:color="F58426"/>
      </w:pBdr>
      <w:shd w:val="clear" w:color="000000" w:fill="FFFFFF"/>
      <w:spacing w:before="100" w:beforeAutospacing="1" w:after="100" w:afterAutospacing="1"/>
      <w:textAlignment w:val="top"/>
    </w:pPr>
    <w:rPr>
      <w:lang w:eastAsia="en-AU"/>
    </w:rPr>
  </w:style>
  <w:style w:type="paragraph" w:customStyle="1" w:styleId="xl118">
    <w:name w:val="xl118"/>
    <w:basedOn w:val="Normal"/>
    <w:rsid w:val="00DF3000"/>
    <w:pPr>
      <w:shd w:val="clear" w:color="000000" w:fill="FFFFFF"/>
      <w:spacing w:before="100" w:beforeAutospacing="1" w:after="100" w:afterAutospacing="1"/>
      <w:textAlignment w:val="center"/>
    </w:pPr>
    <w:rPr>
      <w:lang w:eastAsia="en-AU"/>
    </w:rPr>
  </w:style>
  <w:style w:type="paragraph" w:customStyle="1" w:styleId="xl119">
    <w:name w:val="xl119"/>
    <w:basedOn w:val="Normal"/>
    <w:rsid w:val="00DF3000"/>
    <w:pPr>
      <w:pBdr>
        <w:top w:val="single" w:sz="8" w:space="0" w:color="F58426"/>
        <w:left w:val="single" w:sz="8" w:space="0" w:color="F58426"/>
        <w:right w:val="single" w:sz="8" w:space="0" w:color="F58426"/>
      </w:pBdr>
      <w:spacing w:before="100" w:beforeAutospacing="1" w:after="100" w:afterAutospacing="1"/>
      <w:textAlignment w:val="top"/>
    </w:pPr>
    <w:rPr>
      <w:lang w:eastAsia="en-AU"/>
    </w:rPr>
  </w:style>
  <w:style w:type="paragraph" w:customStyle="1" w:styleId="xl120">
    <w:name w:val="xl120"/>
    <w:basedOn w:val="Normal"/>
    <w:rsid w:val="00DF3000"/>
    <w:pPr>
      <w:spacing w:before="100" w:beforeAutospacing="1" w:after="100" w:afterAutospacing="1"/>
    </w:pPr>
    <w:rPr>
      <w:lang w:eastAsia="en-AU"/>
    </w:rPr>
  </w:style>
  <w:style w:type="paragraph" w:customStyle="1" w:styleId="xl121">
    <w:name w:val="xl121"/>
    <w:basedOn w:val="Normal"/>
    <w:rsid w:val="00DF3000"/>
    <w:pPr>
      <w:pBdr>
        <w:top w:val="single" w:sz="8" w:space="0" w:color="F58426"/>
        <w:left w:val="single" w:sz="8" w:space="0" w:color="F58426"/>
        <w:right w:val="single" w:sz="8" w:space="0" w:color="F58426"/>
      </w:pBdr>
      <w:spacing w:before="100" w:beforeAutospacing="1" w:after="100" w:afterAutospacing="1"/>
      <w:textAlignment w:val="top"/>
    </w:pPr>
    <w:rPr>
      <w:lang w:eastAsia="en-AU"/>
    </w:rPr>
  </w:style>
  <w:style w:type="paragraph" w:customStyle="1" w:styleId="xl122">
    <w:name w:val="xl122"/>
    <w:basedOn w:val="Normal"/>
    <w:rsid w:val="00DF3000"/>
    <w:pPr>
      <w:pBdr>
        <w:top w:val="single" w:sz="8" w:space="0" w:color="F58426"/>
        <w:left w:val="single" w:sz="8" w:space="0" w:color="F58426"/>
        <w:right w:val="single" w:sz="8" w:space="0" w:color="F58426"/>
      </w:pBdr>
      <w:spacing w:before="100" w:beforeAutospacing="1" w:after="100" w:afterAutospacing="1"/>
      <w:textAlignment w:val="top"/>
    </w:pPr>
    <w:rPr>
      <w:lang w:eastAsia="en-AU"/>
    </w:rPr>
  </w:style>
  <w:style w:type="paragraph" w:customStyle="1" w:styleId="xl123">
    <w:name w:val="xl123"/>
    <w:basedOn w:val="Normal"/>
    <w:rsid w:val="00DF3000"/>
    <w:pPr>
      <w:pBdr>
        <w:top w:val="single" w:sz="8" w:space="0" w:color="E26B0A"/>
        <w:bottom w:val="single" w:sz="8" w:space="0" w:color="E26B0A"/>
      </w:pBdr>
      <w:shd w:val="clear" w:color="000000" w:fill="FFFF00"/>
      <w:spacing w:before="100" w:beforeAutospacing="1" w:after="100" w:afterAutospacing="1"/>
    </w:pPr>
    <w:rPr>
      <w:lang w:eastAsia="en-AU"/>
    </w:rPr>
  </w:style>
  <w:style w:type="paragraph" w:customStyle="1" w:styleId="xl124">
    <w:name w:val="xl124"/>
    <w:basedOn w:val="Normal"/>
    <w:rsid w:val="00DF3000"/>
    <w:pPr>
      <w:pBdr>
        <w:top w:val="single" w:sz="8" w:space="0" w:color="F58426"/>
        <w:left w:val="single" w:sz="8" w:space="0" w:color="F58426"/>
        <w:right w:val="single" w:sz="8" w:space="0" w:color="F58426"/>
      </w:pBdr>
      <w:shd w:val="clear" w:color="000000" w:fill="FFFFFF"/>
      <w:spacing w:before="100" w:beforeAutospacing="1" w:after="100" w:afterAutospacing="1"/>
      <w:textAlignment w:val="top"/>
    </w:pPr>
    <w:rPr>
      <w:lang w:eastAsia="en-AU"/>
    </w:rPr>
  </w:style>
  <w:style w:type="paragraph" w:customStyle="1" w:styleId="xl125">
    <w:name w:val="xl125"/>
    <w:basedOn w:val="Normal"/>
    <w:rsid w:val="00DF3000"/>
    <w:pPr>
      <w:pBdr>
        <w:top w:val="single" w:sz="8" w:space="0" w:color="F58426"/>
        <w:left w:val="single" w:sz="8" w:space="0" w:color="F58426"/>
        <w:right w:val="single" w:sz="8" w:space="0" w:color="F58426"/>
      </w:pBdr>
      <w:shd w:val="clear" w:color="000000" w:fill="FFFFFF"/>
      <w:spacing w:before="100" w:beforeAutospacing="1" w:after="100" w:afterAutospacing="1"/>
      <w:textAlignment w:val="center"/>
    </w:pPr>
    <w:rPr>
      <w:lang w:eastAsia="en-AU"/>
    </w:rPr>
  </w:style>
  <w:style w:type="paragraph" w:customStyle="1" w:styleId="Tabletext0">
    <w:name w:val="Table text"/>
    <w:basedOn w:val="Normal"/>
    <w:uiPriority w:val="9"/>
    <w:rsid w:val="00DF3000"/>
    <w:pPr>
      <w:spacing w:before="80" w:after="80"/>
    </w:pPr>
    <w:rPr>
      <w:rFonts w:ascii="Arial" w:hAnsi="Arial"/>
      <w:sz w:val="18"/>
      <w:szCs w:val="18"/>
    </w:rPr>
  </w:style>
  <w:style w:type="paragraph" w:customStyle="1" w:styleId="DELWPBody">
    <w:name w:val="DELWP_Body"/>
    <w:uiPriority w:val="99"/>
    <w:rsid w:val="00DF3000"/>
    <w:pPr>
      <w:spacing w:after="113" w:line="240" w:lineRule="atLeast"/>
    </w:pPr>
    <w:rPr>
      <w:rFonts w:ascii="Calibri" w:hAnsi="Calibri" w:cs="Arial"/>
      <w:color w:val="000000"/>
      <w:sz w:val="22"/>
      <w:szCs w:val="24"/>
      <w:lang w:eastAsia="en-US"/>
    </w:rPr>
  </w:style>
  <w:style w:type="paragraph" w:customStyle="1" w:styleId="DELWPHA">
    <w:name w:val="DELWP_HA"/>
    <w:next w:val="DELWPBody"/>
    <w:uiPriority w:val="99"/>
    <w:rsid w:val="00DF3000"/>
    <w:pPr>
      <w:spacing w:after="440" w:line="460" w:lineRule="atLeast"/>
      <w:outlineLvl w:val="0"/>
    </w:pPr>
    <w:rPr>
      <w:rFonts w:ascii="Calibri" w:hAnsi="Calibri" w:cs="Arial"/>
      <w:color w:val="000000"/>
      <w:sz w:val="40"/>
      <w:szCs w:val="24"/>
      <w:lang w:val="en-US" w:eastAsia="en-US"/>
    </w:rPr>
  </w:style>
  <w:style w:type="character" w:customStyle="1" w:styleId="A1">
    <w:name w:val="A1"/>
    <w:uiPriority w:val="99"/>
    <w:rsid w:val="00DF3000"/>
    <w:rPr>
      <w:rFonts w:cs="HelveticaNeueLT Std"/>
      <w:b/>
      <w:bCs/>
      <w:color w:val="000000"/>
      <w:sz w:val="22"/>
      <w:szCs w:val="22"/>
    </w:rPr>
  </w:style>
  <w:style w:type="paragraph" w:customStyle="1" w:styleId="image-caption1">
    <w:name w:val="image-caption1"/>
    <w:basedOn w:val="Normal"/>
    <w:rsid w:val="00DF3000"/>
    <w:pPr>
      <w:spacing w:line="336" w:lineRule="atLeast"/>
    </w:pPr>
    <w:rPr>
      <w:color w:val="FFFFFF"/>
      <w:sz w:val="20"/>
      <w:szCs w:val="20"/>
      <w:lang w:eastAsia="en-AU"/>
    </w:rPr>
  </w:style>
  <w:style w:type="character" w:customStyle="1" w:styleId="xbe">
    <w:name w:val="_xbe"/>
    <w:basedOn w:val="DefaultParagraphFont"/>
    <w:rsid w:val="00DF3000"/>
  </w:style>
  <w:style w:type="paragraph" w:customStyle="1" w:styleId="msonormal0">
    <w:name w:val="msonormal"/>
    <w:basedOn w:val="Normal"/>
    <w:rsid w:val="00DF3000"/>
    <w:pPr>
      <w:spacing w:before="100" w:beforeAutospacing="1" w:after="100" w:afterAutospacing="1"/>
    </w:pPr>
    <w:rPr>
      <w:lang w:eastAsia="en-AU"/>
    </w:rPr>
  </w:style>
  <w:style w:type="character" w:customStyle="1" w:styleId="Heading1Char">
    <w:name w:val="Heading 1 Char"/>
    <w:basedOn w:val="DefaultParagraphFont"/>
    <w:link w:val="Heading1"/>
    <w:rsid w:val="00DF3000"/>
    <w:rPr>
      <w:rFonts w:ascii="Arial" w:hAnsi="Arial" w:cs="Arial"/>
      <w:b/>
      <w:bCs/>
      <w:kern w:val="32"/>
      <w:sz w:val="32"/>
      <w:szCs w:val="32"/>
      <w:lang w:eastAsia="en-US"/>
    </w:rPr>
  </w:style>
  <w:style w:type="paragraph" w:customStyle="1" w:styleId="HBTabs">
    <w:name w:val="_HB Tabs"/>
    <w:basedOn w:val="HB"/>
    <w:uiPriority w:val="9"/>
    <w:rsid w:val="00DF3000"/>
    <w:pPr>
      <w:spacing w:before="40" w:after="113" w:line="300" w:lineRule="atLeast"/>
      <w:jc w:val="center"/>
      <w:outlineLvl w:val="0"/>
    </w:pPr>
    <w:rPr>
      <w:bCs/>
      <w:color w:val="FFFFFF" w:themeColor="background1"/>
      <w:sz w:val="24"/>
      <w:szCs w:val="24"/>
    </w:rPr>
  </w:style>
  <w:style w:type="paragraph" w:customStyle="1" w:styleId="tabletitles">
    <w:name w:val="# table titles"/>
    <w:basedOn w:val="bodycopy"/>
    <w:qFormat/>
    <w:rsid w:val="00DF3000"/>
    <w:pPr>
      <w:spacing w:before="60" w:after="60"/>
    </w:pPr>
    <w:rPr>
      <w:b/>
      <w:color w:val="FFFFFF"/>
    </w:rPr>
  </w:style>
  <w:style w:type="paragraph" w:customStyle="1" w:styleId="tabletext1">
    <w:name w:val="# table text"/>
    <w:basedOn w:val="bodycopy"/>
    <w:qFormat/>
    <w:rsid w:val="00DF3000"/>
    <w:pPr>
      <w:spacing w:before="60" w:after="60"/>
    </w:pPr>
    <w:rPr>
      <w:szCs w:val="18"/>
    </w:rPr>
  </w:style>
  <w:style w:type="character" w:customStyle="1" w:styleId="Heading2Char">
    <w:name w:val="Heading 2 Char"/>
    <w:basedOn w:val="DefaultParagraphFont"/>
    <w:link w:val="Heading2"/>
    <w:uiPriority w:val="9"/>
    <w:rsid w:val="00DF3000"/>
    <w:rPr>
      <w:rFonts w:ascii="Arial" w:hAnsi="Arial" w:cs="Arial"/>
      <w:b/>
      <w:bCs/>
      <w:i/>
      <w:iCs/>
      <w:sz w:val="28"/>
      <w:szCs w:val="28"/>
      <w:lang w:eastAsia="en-US"/>
    </w:rPr>
  </w:style>
  <w:style w:type="paragraph" w:customStyle="1" w:styleId="references">
    <w:name w:val="references"/>
    <w:basedOn w:val="Normal"/>
    <w:rsid w:val="00DF3000"/>
    <w:pPr>
      <w:spacing w:after="120"/>
      <w:ind w:left="284" w:hanging="284"/>
    </w:pPr>
    <w:rPr>
      <w:rFonts w:ascii="Lucida Bright" w:hAnsi="Lucida Bright"/>
      <w:sz w:val="14"/>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8516">
      <w:marLeft w:val="0"/>
      <w:marRight w:val="0"/>
      <w:marTop w:val="0"/>
      <w:marBottom w:val="0"/>
      <w:divBdr>
        <w:top w:val="none" w:sz="0" w:space="0" w:color="auto"/>
        <w:left w:val="none" w:sz="0" w:space="0" w:color="auto"/>
        <w:bottom w:val="none" w:sz="0" w:space="0" w:color="auto"/>
        <w:right w:val="none" w:sz="0" w:space="0" w:color="auto"/>
      </w:divBdr>
      <w:divsChild>
        <w:div w:id="80181500">
          <w:marLeft w:val="0"/>
          <w:marRight w:val="0"/>
          <w:marTop w:val="0"/>
          <w:marBottom w:val="0"/>
          <w:divBdr>
            <w:top w:val="none" w:sz="0" w:space="0" w:color="auto"/>
            <w:left w:val="none" w:sz="0" w:space="0" w:color="auto"/>
            <w:bottom w:val="none" w:sz="0" w:space="0" w:color="auto"/>
            <w:right w:val="none" w:sz="0" w:space="0" w:color="auto"/>
          </w:divBdr>
        </w:div>
      </w:divsChild>
    </w:div>
    <w:div w:id="11540167">
      <w:marLeft w:val="0"/>
      <w:marRight w:val="0"/>
      <w:marTop w:val="0"/>
      <w:marBottom w:val="0"/>
      <w:divBdr>
        <w:top w:val="none" w:sz="0" w:space="0" w:color="auto"/>
        <w:left w:val="none" w:sz="0" w:space="0" w:color="auto"/>
        <w:bottom w:val="none" w:sz="0" w:space="0" w:color="auto"/>
        <w:right w:val="none" w:sz="0" w:space="0" w:color="auto"/>
      </w:divBdr>
      <w:divsChild>
        <w:div w:id="1369181181">
          <w:marLeft w:val="0"/>
          <w:marRight w:val="0"/>
          <w:marTop w:val="0"/>
          <w:marBottom w:val="0"/>
          <w:divBdr>
            <w:top w:val="none" w:sz="0" w:space="0" w:color="auto"/>
            <w:left w:val="none" w:sz="0" w:space="0" w:color="auto"/>
            <w:bottom w:val="none" w:sz="0" w:space="0" w:color="auto"/>
            <w:right w:val="none" w:sz="0" w:space="0" w:color="auto"/>
          </w:divBdr>
        </w:div>
      </w:divsChild>
    </w:div>
    <w:div w:id="22872620">
      <w:marLeft w:val="0"/>
      <w:marRight w:val="0"/>
      <w:marTop w:val="0"/>
      <w:marBottom w:val="0"/>
      <w:divBdr>
        <w:top w:val="none" w:sz="0" w:space="0" w:color="auto"/>
        <w:left w:val="none" w:sz="0" w:space="0" w:color="auto"/>
        <w:bottom w:val="none" w:sz="0" w:space="0" w:color="auto"/>
        <w:right w:val="none" w:sz="0" w:space="0" w:color="auto"/>
      </w:divBdr>
      <w:divsChild>
        <w:div w:id="362092886">
          <w:marLeft w:val="0"/>
          <w:marRight w:val="0"/>
          <w:marTop w:val="0"/>
          <w:marBottom w:val="0"/>
          <w:divBdr>
            <w:top w:val="none" w:sz="0" w:space="0" w:color="auto"/>
            <w:left w:val="none" w:sz="0" w:space="0" w:color="auto"/>
            <w:bottom w:val="none" w:sz="0" w:space="0" w:color="auto"/>
            <w:right w:val="none" w:sz="0" w:space="0" w:color="auto"/>
          </w:divBdr>
        </w:div>
      </w:divsChild>
    </w:div>
    <w:div w:id="30230732">
      <w:bodyDiv w:val="1"/>
      <w:marLeft w:val="0"/>
      <w:marRight w:val="0"/>
      <w:marTop w:val="0"/>
      <w:marBottom w:val="0"/>
      <w:divBdr>
        <w:top w:val="none" w:sz="0" w:space="0" w:color="auto"/>
        <w:left w:val="none" w:sz="0" w:space="0" w:color="auto"/>
        <w:bottom w:val="none" w:sz="0" w:space="0" w:color="auto"/>
        <w:right w:val="none" w:sz="0" w:space="0" w:color="auto"/>
      </w:divBdr>
    </w:div>
    <w:div w:id="55443518">
      <w:bodyDiv w:val="1"/>
      <w:marLeft w:val="0"/>
      <w:marRight w:val="0"/>
      <w:marTop w:val="0"/>
      <w:marBottom w:val="0"/>
      <w:divBdr>
        <w:top w:val="none" w:sz="0" w:space="0" w:color="auto"/>
        <w:left w:val="none" w:sz="0" w:space="0" w:color="auto"/>
        <w:bottom w:val="none" w:sz="0" w:space="0" w:color="auto"/>
        <w:right w:val="none" w:sz="0" w:space="0" w:color="auto"/>
      </w:divBdr>
    </w:div>
    <w:div w:id="60106149">
      <w:marLeft w:val="0"/>
      <w:marRight w:val="0"/>
      <w:marTop w:val="0"/>
      <w:marBottom w:val="0"/>
      <w:divBdr>
        <w:top w:val="none" w:sz="0" w:space="0" w:color="auto"/>
        <w:left w:val="none" w:sz="0" w:space="0" w:color="auto"/>
        <w:bottom w:val="none" w:sz="0" w:space="0" w:color="auto"/>
        <w:right w:val="none" w:sz="0" w:space="0" w:color="auto"/>
      </w:divBdr>
      <w:divsChild>
        <w:div w:id="1274939159">
          <w:marLeft w:val="0"/>
          <w:marRight w:val="0"/>
          <w:marTop w:val="0"/>
          <w:marBottom w:val="0"/>
          <w:divBdr>
            <w:top w:val="none" w:sz="0" w:space="0" w:color="auto"/>
            <w:left w:val="none" w:sz="0" w:space="0" w:color="auto"/>
            <w:bottom w:val="none" w:sz="0" w:space="0" w:color="auto"/>
            <w:right w:val="none" w:sz="0" w:space="0" w:color="auto"/>
          </w:divBdr>
        </w:div>
      </w:divsChild>
    </w:div>
    <w:div w:id="65693462">
      <w:marLeft w:val="0"/>
      <w:marRight w:val="0"/>
      <w:marTop w:val="0"/>
      <w:marBottom w:val="0"/>
      <w:divBdr>
        <w:top w:val="none" w:sz="0" w:space="0" w:color="auto"/>
        <w:left w:val="none" w:sz="0" w:space="0" w:color="auto"/>
        <w:bottom w:val="none" w:sz="0" w:space="0" w:color="auto"/>
        <w:right w:val="none" w:sz="0" w:space="0" w:color="auto"/>
      </w:divBdr>
      <w:divsChild>
        <w:div w:id="57020968">
          <w:marLeft w:val="0"/>
          <w:marRight w:val="0"/>
          <w:marTop w:val="0"/>
          <w:marBottom w:val="0"/>
          <w:divBdr>
            <w:top w:val="none" w:sz="0" w:space="0" w:color="auto"/>
            <w:left w:val="none" w:sz="0" w:space="0" w:color="auto"/>
            <w:bottom w:val="none" w:sz="0" w:space="0" w:color="auto"/>
            <w:right w:val="none" w:sz="0" w:space="0" w:color="auto"/>
          </w:divBdr>
        </w:div>
      </w:divsChild>
    </w:div>
    <w:div w:id="66542357">
      <w:marLeft w:val="0"/>
      <w:marRight w:val="0"/>
      <w:marTop w:val="0"/>
      <w:marBottom w:val="0"/>
      <w:divBdr>
        <w:top w:val="none" w:sz="0" w:space="0" w:color="auto"/>
        <w:left w:val="none" w:sz="0" w:space="0" w:color="auto"/>
        <w:bottom w:val="none" w:sz="0" w:space="0" w:color="auto"/>
        <w:right w:val="none" w:sz="0" w:space="0" w:color="auto"/>
      </w:divBdr>
      <w:divsChild>
        <w:div w:id="1838155223">
          <w:marLeft w:val="0"/>
          <w:marRight w:val="0"/>
          <w:marTop w:val="0"/>
          <w:marBottom w:val="0"/>
          <w:divBdr>
            <w:top w:val="none" w:sz="0" w:space="0" w:color="auto"/>
            <w:left w:val="none" w:sz="0" w:space="0" w:color="auto"/>
            <w:bottom w:val="none" w:sz="0" w:space="0" w:color="auto"/>
            <w:right w:val="none" w:sz="0" w:space="0" w:color="auto"/>
          </w:divBdr>
        </w:div>
      </w:divsChild>
    </w:div>
    <w:div w:id="79447976">
      <w:marLeft w:val="0"/>
      <w:marRight w:val="0"/>
      <w:marTop w:val="0"/>
      <w:marBottom w:val="0"/>
      <w:divBdr>
        <w:top w:val="none" w:sz="0" w:space="0" w:color="auto"/>
        <w:left w:val="none" w:sz="0" w:space="0" w:color="auto"/>
        <w:bottom w:val="none" w:sz="0" w:space="0" w:color="auto"/>
        <w:right w:val="none" w:sz="0" w:space="0" w:color="auto"/>
      </w:divBdr>
      <w:divsChild>
        <w:div w:id="1572080561">
          <w:marLeft w:val="0"/>
          <w:marRight w:val="0"/>
          <w:marTop w:val="0"/>
          <w:marBottom w:val="0"/>
          <w:divBdr>
            <w:top w:val="none" w:sz="0" w:space="0" w:color="auto"/>
            <w:left w:val="none" w:sz="0" w:space="0" w:color="auto"/>
            <w:bottom w:val="none" w:sz="0" w:space="0" w:color="auto"/>
            <w:right w:val="none" w:sz="0" w:space="0" w:color="auto"/>
          </w:divBdr>
        </w:div>
      </w:divsChild>
    </w:div>
    <w:div w:id="93407449">
      <w:marLeft w:val="0"/>
      <w:marRight w:val="0"/>
      <w:marTop w:val="0"/>
      <w:marBottom w:val="0"/>
      <w:divBdr>
        <w:top w:val="none" w:sz="0" w:space="0" w:color="auto"/>
        <w:left w:val="none" w:sz="0" w:space="0" w:color="auto"/>
        <w:bottom w:val="none" w:sz="0" w:space="0" w:color="auto"/>
        <w:right w:val="none" w:sz="0" w:space="0" w:color="auto"/>
      </w:divBdr>
      <w:divsChild>
        <w:div w:id="994181927">
          <w:marLeft w:val="0"/>
          <w:marRight w:val="0"/>
          <w:marTop w:val="0"/>
          <w:marBottom w:val="0"/>
          <w:divBdr>
            <w:top w:val="none" w:sz="0" w:space="0" w:color="auto"/>
            <w:left w:val="none" w:sz="0" w:space="0" w:color="auto"/>
            <w:bottom w:val="none" w:sz="0" w:space="0" w:color="auto"/>
            <w:right w:val="none" w:sz="0" w:space="0" w:color="auto"/>
          </w:divBdr>
        </w:div>
      </w:divsChild>
    </w:div>
    <w:div w:id="110588341">
      <w:marLeft w:val="0"/>
      <w:marRight w:val="0"/>
      <w:marTop w:val="0"/>
      <w:marBottom w:val="0"/>
      <w:divBdr>
        <w:top w:val="none" w:sz="0" w:space="0" w:color="auto"/>
        <w:left w:val="none" w:sz="0" w:space="0" w:color="auto"/>
        <w:bottom w:val="none" w:sz="0" w:space="0" w:color="auto"/>
        <w:right w:val="none" w:sz="0" w:space="0" w:color="auto"/>
      </w:divBdr>
      <w:divsChild>
        <w:div w:id="1921675108">
          <w:marLeft w:val="0"/>
          <w:marRight w:val="0"/>
          <w:marTop w:val="0"/>
          <w:marBottom w:val="0"/>
          <w:divBdr>
            <w:top w:val="none" w:sz="0" w:space="0" w:color="auto"/>
            <w:left w:val="none" w:sz="0" w:space="0" w:color="auto"/>
            <w:bottom w:val="none" w:sz="0" w:space="0" w:color="auto"/>
            <w:right w:val="none" w:sz="0" w:space="0" w:color="auto"/>
          </w:divBdr>
        </w:div>
      </w:divsChild>
    </w:div>
    <w:div w:id="112022915">
      <w:bodyDiv w:val="1"/>
      <w:marLeft w:val="0"/>
      <w:marRight w:val="0"/>
      <w:marTop w:val="0"/>
      <w:marBottom w:val="0"/>
      <w:divBdr>
        <w:top w:val="none" w:sz="0" w:space="0" w:color="auto"/>
        <w:left w:val="none" w:sz="0" w:space="0" w:color="auto"/>
        <w:bottom w:val="none" w:sz="0" w:space="0" w:color="auto"/>
        <w:right w:val="none" w:sz="0" w:space="0" w:color="auto"/>
      </w:divBdr>
    </w:div>
    <w:div w:id="112409890">
      <w:marLeft w:val="0"/>
      <w:marRight w:val="0"/>
      <w:marTop w:val="0"/>
      <w:marBottom w:val="0"/>
      <w:divBdr>
        <w:top w:val="none" w:sz="0" w:space="0" w:color="auto"/>
        <w:left w:val="none" w:sz="0" w:space="0" w:color="auto"/>
        <w:bottom w:val="none" w:sz="0" w:space="0" w:color="auto"/>
        <w:right w:val="none" w:sz="0" w:space="0" w:color="auto"/>
      </w:divBdr>
      <w:divsChild>
        <w:div w:id="1598712503">
          <w:marLeft w:val="0"/>
          <w:marRight w:val="0"/>
          <w:marTop w:val="0"/>
          <w:marBottom w:val="0"/>
          <w:divBdr>
            <w:top w:val="none" w:sz="0" w:space="0" w:color="auto"/>
            <w:left w:val="none" w:sz="0" w:space="0" w:color="auto"/>
            <w:bottom w:val="none" w:sz="0" w:space="0" w:color="auto"/>
            <w:right w:val="none" w:sz="0" w:space="0" w:color="auto"/>
          </w:divBdr>
        </w:div>
      </w:divsChild>
    </w:div>
    <w:div w:id="126121480">
      <w:marLeft w:val="0"/>
      <w:marRight w:val="0"/>
      <w:marTop w:val="0"/>
      <w:marBottom w:val="0"/>
      <w:divBdr>
        <w:top w:val="none" w:sz="0" w:space="0" w:color="auto"/>
        <w:left w:val="none" w:sz="0" w:space="0" w:color="auto"/>
        <w:bottom w:val="none" w:sz="0" w:space="0" w:color="auto"/>
        <w:right w:val="none" w:sz="0" w:space="0" w:color="auto"/>
      </w:divBdr>
      <w:divsChild>
        <w:div w:id="1926185465">
          <w:marLeft w:val="0"/>
          <w:marRight w:val="0"/>
          <w:marTop w:val="0"/>
          <w:marBottom w:val="0"/>
          <w:divBdr>
            <w:top w:val="none" w:sz="0" w:space="0" w:color="auto"/>
            <w:left w:val="none" w:sz="0" w:space="0" w:color="auto"/>
            <w:bottom w:val="none" w:sz="0" w:space="0" w:color="auto"/>
            <w:right w:val="none" w:sz="0" w:space="0" w:color="auto"/>
          </w:divBdr>
        </w:div>
      </w:divsChild>
    </w:div>
    <w:div w:id="141892589">
      <w:bodyDiv w:val="1"/>
      <w:marLeft w:val="0"/>
      <w:marRight w:val="0"/>
      <w:marTop w:val="0"/>
      <w:marBottom w:val="0"/>
      <w:divBdr>
        <w:top w:val="none" w:sz="0" w:space="0" w:color="auto"/>
        <w:left w:val="none" w:sz="0" w:space="0" w:color="auto"/>
        <w:bottom w:val="none" w:sz="0" w:space="0" w:color="auto"/>
        <w:right w:val="none" w:sz="0" w:space="0" w:color="auto"/>
      </w:divBdr>
    </w:div>
    <w:div w:id="152336451">
      <w:marLeft w:val="0"/>
      <w:marRight w:val="0"/>
      <w:marTop w:val="0"/>
      <w:marBottom w:val="0"/>
      <w:divBdr>
        <w:top w:val="none" w:sz="0" w:space="0" w:color="auto"/>
        <w:left w:val="none" w:sz="0" w:space="0" w:color="auto"/>
        <w:bottom w:val="none" w:sz="0" w:space="0" w:color="auto"/>
        <w:right w:val="none" w:sz="0" w:space="0" w:color="auto"/>
      </w:divBdr>
      <w:divsChild>
        <w:div w:id="1431268543">
          <w:marLeft w:val="0"/>
          <w:marRight w:val="0"/>
          <w:marTop w:val="0"/>
          <w:marBottom w:val="0"/>
          <w:divBdr>
            <w:top w:val="none" w:sz="0" w:space="0" w:color="auto"/>
            <w:left w:val="none" w:sz="0" w:space="0" w:color="auto"/>
            <w:bottom w:val="none" w:sz="0" w:space="0" w:color="auto"/>
            <w:right w:val="none" w:sz="0" w:space="0" w:color="auto"/>
          </w:divBdr>
        </w:div>
      </w:divsChild>
    </w:div>
    <w:div w:id="157621547">
      <w:marLeft w:val="0"/>
      <w:marRight w:val="0"/>
      <w:marTop w:val="0"/>
      <w:marBottom w:val="0"/>
      <w:divBdr>
        <w:top w:val="none" w:sz="0" w:space="0" w:color="auto"/>
        <w:left w:val="none" w:sz="0" w:space="0" w:color="auto"/>
        <w:bottom w:val="none" w:sz="0" w:space="0" w:color="auto"/>
        <w:right w:val="none" w:sz="0" w:space="0" w:color="auto"/>
      </w:divBdr>
      <w:divsChild>
        <w:div w:id="269239124">
          <w:marLeft w:val="0"/>
          <w:marRight w:val="0"/>
          <w:marTop w:val="0"/>
          <w:marBottom w:val="0"/>
          <w:divBdr>
            <w:top w:val="none" w:sz="0" w:space="0" w:color="auto"/>
            <w:left w:val="none" w:sz="0" w:space="0" w:color="auto"/>
            <w:bottom w:val="none" w:sz="0" w:space="0" w:color="auto"/>
            <w:right w:val="none" w:sz="0" w:space="0" w:color="auto"/>
          </w:divBdr>
        </w:div>
      </w:divsChild>
    </w:div>
    <w:div w:id="174226169">
      <w:bodyDiv w:val="1"/>
      <w:marLeft w:val="0"/>
      <w:marRight w:val="0"/>
      <w:marTop w:val="0"/>
      <w:marBottom w:val="0"/>
      <w:divBdr>
        <w:top w:val="none" w:sz="0" w:space="0" w:color="auto"/>
        <w:left w:val="none" w:sz="0" w:space="0" w:color="auto"/>
        <w:bottom w:val="none" w:sz="0" w:space="0" w:color="auto"/>
        <w:right w:val="none" w:sz="0" w:space="0" w:color="auto"/>
      </w:divBdr>
    </w:div>
    <w:div w:id="179470021">
      <w:marLeft w:val="0"/>
      <w:marRight w:val="0"/>
      <w:marTop w:val="0"/>
      <w:marBottom w:val="0"/>
      <w:divBdr>
        <w:top w:val="none" w:sz="0" w:space="0" w:color="auto"/>
        <w:left w:val="none" w:sz="0" w:space="0" w:color="auto"/>
        <w:bottom w:val="none" w:sz="0" w:space="0" w:color="auto"/>
        <w:right w:val="none" w:sz="0" w:space="0" w:color="auto"/>
      </w:divBdr>
      <w:divsChild>
        <w:div w:id="2086612115">
          <w:marLeft w:val="0"/>
          <w:marRight w:val="0"/>
          <w:marTop w:val="0"/>
          <w:marBottom w:val="0"/>
          <w:divBdr>
            <w:top w:val="none" w:sz="0" w:space="0" w:color="auto"/>
            <w:left w:val="none" w:sz="0" w:space="0" w:color="auto"/>
            <w:bottom w:val="none" w:sz="0" w:space="0" w:color="auto"/>
            <w:right w:val="none" w:sz="0" w:space="0" w:color="auto"/>
          </w:divBdr>
        </w:div>
      </w:divsChild>
    </w:div>
    <w:div w:id="200896789">
      <w:bodyDiv w:val="1"/>
      <w:marLeft w:val="0"/>
      <w:marRight w:val="0"/>
      <w:marTop w:val="0"/>
      <w:marBottom w:val="0"/>
      <w:divBdr>
        <w:top w:val="none" w:sz="0" w:space="0" w:color="auto"/>
        <w:left w:val="none" w:sz="0" w:space="0" w:color="auto"/>
        <w:bottom w:val="none" w:sz="0" w:space="0" w:color="auto"/>
        <w:right w:val="none" w:sz="0" w:space="0" w:color="auto"/>
      </w:divBdr>
    </w:div>
    <w:div w:id="211843944">
      <w:bodyDiv w:val="1"/>
      <w:marLeft w:val="0"/>
      <w:marRight w:val="0"/>
      <w:marTop w:val="0"/>
      <w:marBottom w:val="0"/>
      <w:divBdr>
        <w:top w:val="none" w:sz="0" w:space="0" w:color="auto"/>
        <w:left w:val="none" w:sz="0" w:space="0" w:color="auto"/>
        <w:bottom w:val="none" w:sz="0" w:space="0" w:color="auto"/>
        <w:right w:val="none" w:sz="0" w:space="0" w:color="auto"/>
      </w:divBdr>
    </w:div>
    <w:div w:id="228856079">
      <w:marLeft w:val="0"/>
      <w:marRight w:val="0"/>
      <w:marTop w:val="0"/>
      <w:marBottom w:val="0"/>
      <w:divBdr>
        <w:top w:val="none" w:sz="0" w:space="0" w:color="auto"/>
        <w:left w:val="none" w:sz="0" w:space="0" w:color="auto"/>
        <w:bottom w:val="none" w:sz="0" w:space="0" w:color="auto"/>
        <w:right w:val="none" w:sz="0" w:space="0" w:color="auto"/>
      </w:divBdr>
      <w:divsChild>
        <w:div w:id="684597437">
          <w:marLeft w:val="0"/>
          <w:marRight w:val="0"/>
          <w:marTop w:val="0"/>
          <w:marBottom w:val="0"/>
          <w:divBdr>
            <w:top w:val="none" w:sz="0" w:space="0" w:color="auto"/>
            <w:left w:val="none" w:sz="0" w:space="0" w:color="auto"/>
            <w:bottom w:val="none" w:sz="0" w:space="0" w:color="auto"/>
            <w:right w:val="none" w:sz="0" w:space="0" w:color="auto"/>
          </w:divBdr>
        </w:div>
      </w:divsChild>
    </w:div>
    <w:div w:id="243882485">
      <w:bodyDiv w:val="1"/>
      <w:marLeft w:val="0"/>
      <w:marRight w:val="0"/>
      <w:marTop w:val="0"/>
      <w:marBottom w:val="0"/>
      <w:divBdr>
        <w:top w:val="none" w:sz="0" w:space="0" w:color="auto"/>
        <w:left w:val="none" w:sz="0" w:space="0" w:color="auto"/>
        <w:bottom w:val="none" w:sz="0" w:space="0" w:color="auto"/>
        <w:right w:val="none" w:sz="0" w:space="0" w:color="auto"/>
      </w:divBdr>
    </w:div>
    <w:div w:id="258298329">
      <w:marLeft w:val="0"/>
      <w:marRight w:val="0"/>
      <w:marTop w:val="0"/>
      <w:marBottom w:val="0"/>
      <w:divBdr>
        <w:top w:val="none" w:sz="0" w:space="0" w:color="auto"/>
        <w:left w:val="none" w:sz="0" w:space="0" w:color="auto"/>
        <w:bottom w:val="none" w:sz="0" w:space="0" w:color="auto"/>
        <w:right w:val="none" w:sz="0" w:space="0" w:color="auto"/>
      </w:divBdr>
      <w:divsChild>
        <w:div w:id="1057582335">
          <w:marLeft w:val="0"/>
          <w:marRight w:val="0"/>
          <w:marTop w:val="0"/>
          <w:marBottom w:val="0"/>
          <w:divBdr>
            <w:top w:val="none" w:sz="0" w:space="0" w:color="auto"/>
            <w:left w:val="none" w:sz="0" w:space="0" w:color="auto"/>
            <w:bottom w:val="none" w:sz="0" w:space="0" w:color="auto"/>
            <w:right w:val="none" w:sz="0" w:space="0" w:color="auto"/>
          </w:divBdr>
        </w:div>
      </w:divsChild>
    </w:div>
    <w:div w:id="269557592">
      <w:bodyDiv w:val="1"/>
      <w:marLeft w:val="0"/>
      <w:marRight w:val="0"/>
      <w:marTop w:val="0"/>
      <w:marBottom w:val="0"/>
      <w:divBdr>
        <w:top w:val="none" w:sz="0" w:space="0" w:color="auto"/>
        <w:left w:val="none" w:sz="0" w:space="0" w:color="auto"/>
        <w:bottom w:val="none" w:sz="0" w:space="0" w:color="auto"/>
        <w:right w:val="none" w:sz="0" w:space="0" w:color="auto"/>
      </w:divBdr>
    </w:div>
    <w:div w:id="272132412">
      <w:marLeft w:val="0"/>
      <w:marRight w:val="0"/>
      <w:marTop w:val="0"/>
      <w:marBottom w:val="0"/>
      <w:divBdr>
        <w:top w:val="none" w:sz="0" w:space="0" w:color="auto"/>
        <w:left w:val="none" w:sz="0" w:space="0" w:color="auto"/>
        <w:bottom w:val="none" w:sz="0" w:space="0" w:color="auto"/>
        <w:right w:val="none" w:sz="0" w:space="0" w:color="auto"/>
      </w:divBdr>
      <w:divsChild>
        <w:div w:id="12809258">
          <w:marLeft w:val="0"/>
          <w:marRight w:val="0"/>
          <w:marTop w:val="0"/>
          <w:marBottom w:val="0"/>
          <w:divBdr>
            <w:top w:val="none" w:sz="0" w:space="0" w:color="auto"/>
            <w:left w:val="none" w:sz="0" w:space="0" w:color="auto"/>
            <w:bottom w:val="none" w:sz="0" w:space="0" w:color="auto"/>
            <w:right w:val="none" w:sz="0" w:space="0" w:color="auto"/>
          </w:divBdr>
        </w:div>
      </w:divsChild>
    </w:div>
    <w:div w:id="274413796">
      <w:marLeft w:val="0"/>
      <w:marRight w:val="0"/>
      <w:marTop w:val="0"/>
      <w:marBottom w:val="0"/>
      <w:divBdr>
        <w:top w:val="none" w:sz="0" w:space="0" w:color="auto"/>
        <w:left w:val="none" w:sz="0" w:space="0" w:color="auto"/>
        <w:bottom w:val="none" w:sz="0" w:space="0" w:color="auto"/>
        <w:right w:val="none" w:sz="0" w:space="0" w:color="auto"/>
      </w:divBdr>
      <w:divsChild>
        <w:div w:id="573391620">
          <w:marLeft w:val="0"/>
          <w:marRight w:val="0"/>
          <w:marTop w:val="0"/>
          <w:marBottom w:val="0"/>
          <w:divBdr>
            <w:top w:val="none" w:sz="0" w:space="0" w:color="auto"/>
            <w:left w:val="none" w:sz="0" w:space="0" w:color="auto"/>
            <w:bottom w:val="none" w:sz="0" w:space="0" w:color="auto"/>
            <w:right w:val="none" w:sz="0" w:space="0" w:color="auto"/>
          </w:divBdr>
        </w:div>
      </w:divsChild>
    </w:div>
    <w:div w:id="292060747">
      <w:marLeft w:val="0"/>
      <w:marRight w:val="0"/>
      <w:marTop w:val="0"/>
      <w:marBottom w:val="0"/>
      <w:divBdr>
        <w:top w:val="none" w:sz="0" w:space="0" w:color="auto"/>
        <w:left w:val="none" w:sz="0" w:space="0" w:color="auto"/>
        <w:bottom w:val="none" w:sz="0" w:space="0" w:color="auto"/>
        <w:right w:val="none" w:sz="0" w:space="0" w:color="auto"/>
      </w:divBdr>
      <w:divsChild>
        <w:div w:id="1339189165">
          <w:marLeft w:val="0"/>
          <w:marRight w:val="0"/>
          <w:marTop w:val="0"/>
          <w:marBottom w:val="0"/>
          <w:divBdr>
            <w:top w:val="none" w:sz="0" w:space="0" w:color="auto"/>
            <w:left w:val="none" w:sz="0" w:space="0" w:color="auto"/>
            <w:bottom w:val="none" w:sz="0" w:space="0" w:color="auto"/>
            <w:right w:val="none" w:sz="0" w:space="0" w:color="auto"/>
          </w:divBdr>
        </w:div>
      </w:divsChild>
    </w:div>
    <w:div w:id="294524277">
      <w:marLeft w:val="0"/>
      <w:marRight w:val="0"/>
      <w:marTop w:val="0"/>
      <w:marBottom w:val="0"/>
      <w:divBdr>
        <w:top w:val="none" w:sz="0" w:space="0" w:color="auto"/>
        <w:left w:val="none" w:sz="0" w:space="0" w:color="auto"/>
        <w:bottom w:val="none" w:sz="0" w:space="0" w:color="auto"/>
        <w:right w:val="none" w:sz="0" w:space="0" w:color="auto"/>
      </w:divBdr>
      <w:divsChild>
        <w:div w:id="140582611">
          <w:marLeft w:val="0"/>
          <w:marRight w:val="0"/>
          <w:marTop w:val="0"/>
          <w:marBottom w:val="0"/>
          <w:divBdr>
            <w:top w:val="none" w:sz="0" w:space="0" w:color="auto"/>
            <w:left w:val="none" w:sz="0" w:space="0" w:color="auto"/>
            <w:bottom w:val="none" w:sz="0" w:space="0" w:color="auto"/>
            <w:right w:val="none" w:sz="0" w:space="0" w:color="auto"/>
          </w:divBdr>
        </w:div>
      </w:divsChild>
    </w:div>
    <w:div w:id="295452257">
      <w:bodyDiv w:val="1"/>
      <w:marLeft w:val="0"/>
      <w:marRight w:val="0"/>
      <w:marTop w:val="0"/>
      <w:marBottom w:val="0"/>
      <w:divBdr>
        <w:top w:val="none" w:sz="0" w:space="0" w:color="auto"/>
        <w:left w:val="none" w:sz="0" w:space="0" w:color="auto"/>
        <w:bottom w:val="none" w:sz="0" w:space="0" w:color="auto"/>
        <w:right w:val="none" w:sz="0" w:space="0" w:color="auto"/>
      </w:divBdr>
    </w:div>
    <w:div w:id="300043175">
      <w:marLeft w:val="0"/>
      <w:marRight w:val="0"/>
      <w:marTop w:val="0"/>
      <w:marBottom w:val="0"/>
      <w:divBdr>
        <w:top w:val="none" w:sz="0" w:space="0" w:color="auto"/>
        <w:left w:val="none" w:sz="0" w:space="0" w:color="auto"/>
        <w:bottom w:val="none" w:sz="0" w:space="0" w:color="auto"/>
        <w:right w:val="none" w:sz="0" w:space="0" w:color="auto"/>
      </w:divBdr>
      <w:divsChild>
        <w:div w:id="589317552">
          <w:marLeft w:val="0"/>
          <w:marRight w:val="0"/>
          <w:marTop w:val="0"/>
          <w:marBottom w:val="0"/>
          <w:divBdr>
            <w:top w:val="none" w:sz="0" w:space="0" w:color="auto"/>
            <w:left w:val="none" w:sz="0" w:space="0" w:color="auto"/>
            <w:bottom w:val="none" w:sz="0" w:space="0" w:color="auto"/>
            <w:right w:val="none" w:sz="0" w:space="0" w:color="auto"/>
          </w:divBdr>
        </w:div>
      </w:divsChild>
    </w:div>
    <w:div w:id="305279618">
      <w:marLeft w:val="0"/>
      <w:marRight w:val="0"/>
      <w:marTop w:val="0"/>
      <w:marBottom w:val="0"/>
      <w:divBdr>
        <w:top w:val="none" w:sz="0" w:space="0" w:color="auto"/>
        <w:left w:val="none" w:sz="0" w:space="0" w:color="auto"/>
        <w:bottom w:val="none" w:sz="0" w:space="0" w:color="auto"/>
        <w:right w:val="none" w:sz="0" w:space="0" w:color="auto"/>
      </w:divBdr>
      <w:divsChild>
        <w:div w:id="1695499132">
          <w:marLeft w:val="0"/>
          <w:marRight w:val="0"/>
          <w:marTop w:val="0"/>
          <w:marBottom w:val="0"/>
          <w:divBdr>
            <w:top w:val="none" w:sz="0" w:space="0" w:color="auto"/>
            <w:left w:val="none" w:sz="0" w:space="0" w:color="auto"/>
            <w:bottom w:val="none" w:sz="0" w:space="0" w:color="auto"/>
            <w:right w:val="none" w:sz="0" w:space="0" w:color="auto"/>
          </w:divBdr>
        </w:div>
      </w:divsChild>
    </w:div>
    <w:div w:id="322591357">
      <w:marLeft w:val="0"/>
      <w:marRight w:val="0"/>
      <w:marTop w:val="0"/>
      <w:marBottom w:val="0"/>
      <w:divBdr>
        <w:top w:val="none" w:sz="0" w:space="0" w:color="auto"/>
        <w:left w:val="none" w:sz="0" w:space="0" w:color="auto"/>
        <w:bottom w:val="none" w:sz="0" w:space="0" w:color="auto"/>
        <w:right w:val="none" w:sz="0" w:space="0" w:color="auto"/>
      </w:divBdr>
      <w:divsChild>
        <w:div w:id="1542594079">
          <w:marLeft w:val="0"/>
          <w:marRight w:val="0"/>
          <w:marTop w:val="0"/>
          <w:marBottom w:val="0"/>
          <w:divBdr>
            <w:top w:val="none" w:sz="0" w:space="0" w:color="auto"/>
            <w:left w:val="none" w:sz="0" w:space="0" w:color="auto"/>
            <w:bottom w:val="none" w:sz="0" w:space="0" w:color="auto"/>
            <w:right w:val="none" w:sz="0" w:space="0" w:color="auto"/>
          </w:divBdr>
        </w:div>
      </w:divsChild>
    </w:div>
    <w:div w:id="336033826">
      <w:marLeft w:val="0"/>
      <w:marRight w:val="0"/>
      <w:marTop w:val="0"/>
      <w:marBottom w:val="0"/>
      <w:divBdr>
        <w:top w:val="none" w:sz="0" w:space="0" w:color="auto"/>
        <w:left w:val="none" w:sz="0" w:space="0" w:color="auto"/>
        <w:bottom w:val="none" w:sz="0" w:space="0" w:color="auto"/>
        <w:right w:val="none" w:sz="0" w:space="0" w:color="auto"/>
      </w:divBdr>
      <w:divsChild>
        <w:div w:id="1448306816">
          <w:marLeft w:val="0"/>
          <w:marRight w:val="0"/>
          <w:marTop w:val="0"/>
          <w:marBottom w:val="0"/>
          <w:divBdr>
            <w:top w:val="none" w:sz="0" w:space="0" w:color="auto"/>
            <w:left w:val="none" w:sz="0" w:space="0" w:color="auto"/>
            <w:bottom w:val="none" w:sz="0" w:space="0" w:color="auto"/>
            <w:right w:val="none" w:sz="0" w:space="0" w:color="auto"/>
          </w:divBdr>
        </w:div>
      </w:divsChild>
    </w:div>
    <w:div w:id="340011592">
      <w:bodyDiv w:val="1"/>
      <w:marLeft w:val="0"/>
      <w:marRight w:val="0"/>
      <w:marTop w:val="0"/>
      <w:marBottom w:val="0"/>
      <w:divBdr>
        <w:top w:val="none" w:sz="0" w:space="0" w:color="auto"/>
        <w:left w:val="none" w:sz="0" w:space="0" w:color="auto"/>
        <w:bottom w:val="none" w:sz="0" w:space="0" w:color="auto"/>
        <w:right w:val="none" w:sz="0" w:space="0" w:color="auto"/>
      </w:divBdr>
    </w:div>
    <w:div w:id="343559121">
      <w:marLeft w:val="0"/>
      <w:marRight w:val="0"/>
      <w:marTop w:val="0"/>
      <w:marBottom w:val="0"/>
      <w:divBdr>
        <w:top w:val="none" w:sz="0" w:space="0" w:color="auto"/>
        <w:left w:val="none" w:sz="0" w:space="0" w:color="auto"/>
        <w:bottom w:val="none" w:sz="0" w:space="0" w:color="auto"/>
        <w:right w:val="none" w:sz="0" w:space="0" w:color="auto"/>
      </w:divBdr>
      <w:divsChild>
        <w:div w:id="1254968543">
          <w:marLeft w:val="0"/>
          <w:marRight w:val="0"/>
          <w:marTop w:val="0"/>
          <w:marBottom w:val="0"/>
          <w:divBdr>
            <w:top w:val="none" w:sz="0" w:space="0" w:color="auto"/>
            <w:left w:val="none" w:sz="0" w:space="0" w:color="auto"/>
            <w:bottom w:val="none" w:sz="0" w:space="0" w:color="auto"/>
            <w:right w:val="none" w:sz="0" w:space="0" w:color="auto"/>
          </w:divBdr>
        </w:div>
      </w:divsChild>
    </w:div>
    <w:div w:id="359161268">
      <w:marLeft w:val="0"/>
      <w:marRight w:val="0"/>
      <w:marTop w:val="0"/>
      <w:marBottom w:val="0"/>
      <w:divBdr>
        <w:top w:val="none" w:sz="0" w:space="0" w:color="auto"/>
        <w:left w:val="none" w:sz="0" w:space="0" w:color="auto"/>
        <w:bottom w:val="none" w:sz="0" w:space="0" w:color="auto"/>
        <w:right w:val="none" w:sz="0" w:space="0" w:color="auto"/>
      </w:divBdr>
      <w:divsChild>
        <w:div w:id="1585189279">
          <w:marLeft w:val="0"/>
          <w:marRight w:val="0"/>
          <w:marTop w:val="0"/>
          <w:marBottom w:val="0"/>
          <w:divBdr>
            <w:top w:val="none" w:sz="0" w:space="0" w:color="auto"/>
            <w:left w:val="none" w:sz="0" w:space="0" w:color="auto"/>
            <w:bottom w:val="none" w:sz="0" w:space="0" w:color="auto"/>
            <w:right w:val="none" w:sz="0" w:space="0" w:color="auto"/>
          </w:divBdr>
        </w:div>
      </w:divsChild>
    </w:div>
    <w:div w:id="361589260">
      <w:marLeft w:val="0"/>
      <w:marRight w:val="0"/>
      <w:marTop w:val="0"/>
      <w:marBottom w:val="0"/>
      <w:divBdr>
        <w:top w:val="none" w:sz="0" w:space="0" w:color="auto"/>
        <w:left w:val="none" w:sz="0" w:space="0" w:color="auto"/>
        <w:bottom w:val="none" w:sz="0" w:space="0" w:color="auto"/>
        <w:right w:val="none" w:sz="0" w:space="0" w:color="auto"/>
      </w:divBdr>
      <w:divsChild>
        <w:div w:id="94597078">
          <w:marLeft w:val="0"/>
          <w:marRight w:val="0"/>
          <w:marTop w:val="0"/>
          <w:marBottom w:val="0"/>
          <w:divBdr>
            <w:top w:val="none" w:sz="0" w:space="0" w:color="auto"/>
            <w:left w:val="none" w:sz="0" w:space="0" w:color="auto"/>
            <w:bottom w:val="none" w:sz="0" w:space="0" w:color="auto"/>
            <w:right w:val="none" w:sz="0" w:space="0" w:color="auto"/>
          </w:divBdr>
        </w:div>
      </w:divsChild>
    </w:div>
    <w:div w:id="373505245">
      <w:marLeft w:val="0"/>
      <w:marRight w:val="0"/>
      <w:marTop w:val="0"/>
      <w:marBottom w:val="0"/>
      <w:divBdr>
        <w:top w:val="none" w:sz="0" w:space="0" w:color="auto"/>
        <w:left w:val="none" w:sz="0" w:space="0" w:color="auto"/>
        <w:bottom w:val="none" w:sz="0" w:space="0" w:color="auto"/>
        <w:right w:val="none" w:sz="0" w:space="0" w:color="auto"/>
      </w:divBdr>
      <w:divsChild>
        <w:div w:id="86199165">
          <w:marLeft w:val="0"/>
          <w:marRight w:val="0"/>
          <w:marTop w:val="0"/>
          <w:marBottom w:val="0"/>
          <w:divBdr>
            <w:top w:val="none" w:sz="0" w:space="0" w:color="auto"/>
            <w:left w:val="none" w:sz="0" w:space="0" w:color="auto"/>
            <w:bottom w:val="none" w:sz="0" w:space="0" w:color="auto"/>
            <w:right w:val="none" w:sz="0" w:space="0" w:color="auto"/>
          </w:divBdr>
        </w:div>
      </w:divsChild>
    </w:div>
    <w:div w:id="374550034">
      <w:marLeft w:val="0"/>
      <w:marRight w:val="0"/>
      <w:marTop w:val="0"/>
      <w:marBottom w:val="0"/>
      <w:divBdr>
        <w:top w:val="none" w:sz="0" w:space="0" w:color="auto"/>
        <w:left w:val="none" w:sz="0" w:space="0" w:color="auto"/>
        <w:bottom w:val="none" w:sz="0" w:space="0" w:color="auto"/>
        <w:right w:val="none" w:sz="0" w:space="0" w:color="auto"/>
      </w:divBdr>
      <w:divsChild>
        <w:div w:id="2083602844">
          <w:marLeft w:val="0"/>
          <w:marRight w:val="0"/>
          <w:marTop w:val="0"/>
          <w:marBottom w:val="0"/>
          <w:divBdr>
            <w:top w:val="none" w:sz="0" w:space="0" w:color="auto"/>
            <w:left w:val="none" w:sz="0" w:space="0" w:color="auto"/>
            <w:bottom w:val="none" w:sz="0" w:space="0" w:color="auto"/>
            <w:right w:val="none" w:sz="0" w:space="0" w:color="auto"/>
          </w:divBdr>
        </w:div>
      </w:divsChild>
    </w:div>
    <w:div w:id="421339736">
      <w:marLeft w:val="0"/>
      <w:marRight w:val="0"/>
      <w:marTop w:val="0"/>
      <w:marBottom w:val="0"/>
      <w:divBdr>
        <w:top w:val="none" w:sz="0" w:space="0" w:color="auto"/>
        <w:left w:val="none" w:sz="0" w:space="0" w:color="auto"/>
        <w:bottom w:val="none" w:sz="0" w:space="0" w:color="auto"/>
        <w:right w:val="none" w:sz="0" w:space="0" w:color="auto"/>
      </w:divBdr>
      <w:divsChild>
        <w:div w:id="554511467">
          <w:marLeft w:val="0"/>
          <w:marRight w:val="0"/>
          <w:marTop w:val="0"/>
          <w:marBottom w:val="0"/>
          <w:divBdr>
            <w:top w:val="none" w:sz="0" w:space="0" w:color="auto"/>
            <w:left w:val="none" w:sz="0" w:space="0" w:color="auto"/>
            <w:bottom w:val="none" w:sz="0" w:space="0" w:color="auto"/>
            <w:right w:val="none" w:sz="0" w:space="0" w:color="auto"/>
          </w:divBdr>
        </w:div>
      </w:divsChild>
    </w:div>
    <w:div w:id="421607016">
      <w:marLeft w:val="0"/>
      <w:marRight w:val="0"/>
      <w:marTop w:val="0"/>
      <w:marBottom w:val="0"/>
      <w:divBdr>
        <w:top w:val="none" w:sz="0" w:space="0" w:color="auto"/>
        <w:left w:val="none" w:sz="0" w:space="0" w:color="auto"/>
        <w:bottom w:val="none" w:sz="0" w:space="0" w:color="auto"/>
        <w:right w:val="none" w:sz="0" w:space="0" w:color="auto"/>
      </w:divBdr>
      <w:divsChild>
        <w:div w:id="1154642038">
          <w:marLeft w:val="0"/>
          <w:marRight w:val="0"/>
          <w:marTop w:val="0"/>
          <w:marBottom w:val="0"/>
          <w:divBdr>
            <w:top w:val="none" w:sz="0" w:space="0" w:color="auto"/>
            <w:left w:val="none" w:sz="0" w:space="0" w:color="auto"/>
            <w:bottom w:val="none" w:sz="0" w:space="0" w:color="auto"/>
            <w:right w:val="none" w:sz="0" w:space="0" w:color="auto"/>
          </w:divBdr>
        </w:div>
      </w:divsChild>
    </w:div>
    <w:div w:id="429397768">
      <w:marLeft w:val="0"/>
      <w:marRight w:val="0"/>
      <w:marTop w:val="0"/>
      <w:marBottom w:val="0"/>
      <w:divBdr>
        <w:top w:val="none" w:sz="0" w:space="0" w:color="auto"/>
        <w:left w:val="none" w:sz="0" w:space="0" w:color="auto"/>
        <w:bottom w:val="none" w:sz="0" w:space="0" w:color="auto"/>
        <w:right w:val="none" w:sz="0" w:space="0" w:color="auto"/>
      </w:divBdr>
      <w:divsChild>
        <w:div w:id="505246875">
          <w:marLeft w:val="0"/>
          <w:marRight w:val="0"/>
          <w:marTop w:val="0"/>
          <w:marBottom w:val="0"/>
          <w:divBdr>
            <w:top w:val="none" w:sz="0" w:space="0" w:color="auto"/>
            <w:left w:val="none" w:sz="0" w:space="0" w:color="auto"/>
            <w:bottom w:val="none" w:sz="0" w:space="0" w:color="auto"/>
            <w:right w:val="none" w:sz="0" w:space="0" w:color="auto"/>
          </w:divBdr>
        </w:div>
      </w:divsChild>
    </w:div>
    <w:div w:id="460079109">
      <w:marLeft w:val="0"/>
      <w:marRight w:val="0"/>
      <w:marTop w:val="0"/>
      <w:marBottom w:val="0"/>
      <w:divBdr>
        <w:top w:val="none" w:sz="0" w:space="0" w:color="auto"/>
        <w:left w:val="none" w:sz="0" w:space="0" w:color="auto"/>
        <w:bottom w:val="none" w:sz="0" w:space="0" w:color="auto"/>
        <w:right w:val="none" w:sz="0" w:space="0" w:color="auto"/>
      </w:divBdr>
      <w:divsChild>
        <w:div w:id="262808709">
          <w:marLeft w:val="0"/>
          <w:marRight w:val="0"/>
          <w:marTop w:val="0"/>
          <w:marBottom w:val="0"/>
          <w:divBdr>
            <w:top w:val="none" w:sz="0" w:space="0" w:color="auto"/>
            <w:left w:val="none" w:sz="0" w:space="0" w:color="auto"/>
            <w:bottom w:val="none" w:sz="0" w:space="0" w:color="auto"/>
            <w:right w:val="none" w:sz="0" w:space="0" w:color="auto"/>
          </w:divBdr>
        </w:div>
      </w:divsChild>
    </w:div>
    <w:div w:id="464204991">
      <w:marLeft w:val="0"/>
      <w:marRight w:val="0"/>
      <w:marTop w:val="0"/>
      <w:marBottom w:val="0"/>
      <w:divBdr>
        <w:top w:val="none" w:sz="0" w:space="0" w:color="auto"/>
        <w:left w:val="none" w:sz="0" w:space="0" w:color="auto"/>
        <w:bottom w:val="none" w:sz="0" w:space="0" w:color="auto"/>
        <w:right w:val="none" w:sz="0" w:space="0" w:color="auto"/>
      </w:divBdr>
      <w:divsChild>
        <w:div w:id="2122650829">
          <w:marLeft w:val="0"/>
          <w:marRight w:val="0"/>
          <w:marTop w:val="0"/>
          <w:marBottom w:val="0"/>
          <w:divBdr>
            <w:top w:val="none" w:sz="0" w:space="0" w:color="auto"/>
            <w:left w:val="none" w:sz="0" w:space="0" w:color="auto"/>
            <w:bottom w:val="none" w:sz="0" w:space="0" w:color="auto"/>
            <w:right w:val="none" w:sz="0" w:space="0" w:color="auto"/>
          </w:divBdr>
        </w:div>
      </w:divsChild>
    </w:div>
    <w:div w:id="472065759">
      <w:marLeft w:val="0"/>
      <w:marRight w:val="0"/>
      <w:marTop w:val="0"/>
      <w:marBottom w:val="0"/>
      <w:divBdr>
        <w:top w:val="none" w:sz="0" w:space="0" w:color="auto"/>
        <w:left w:val="none" w:sz="0" w:space="0" w:color="auto"/>
        <w:bottom w:val="none" w:sz="0" w:space="0" w:color="auto"/>
        <w:right w:val="none" w:sz="0" w:space="0" w:color="auto"/>
      </w:divBdr>
      <w:divsChild>
        <w:div w:id="763259732">
          <w:marLeft w:val="0"/>
          <w:marRight w:val="0"/>
          <w:marTop w:val="0"/>
          <w:marBottom w:val="0"/>
          <w:divBdr>
            <w:top w:val="none" w:sz="0" w:space="0" w:color="auto"/>
            <w:left w:val="none" w:sz="0" w:space="0" w:color="auto"/>
            <w:bottom w:val="none" w:sz="0" w:space="0" w:color="auto"/>
            <w:right w:val="none" w:sz="0" w:space="0" w:color="auto"/>
          </w:divBdr>
        </w:div>
      </w:divsChild>
    </w:div>
    <w:div w:id="490485552">
      <w:marLeft w:val="0"/>
      <w:marRight w:val="0"/>
      <w:marTop w:val="0"/>
      <w:marBottom w:val="0"/>
      <w:divBdr>
        <w:top w:val="none" w:sz="0" w:space="0" w:color="auto"/>
        <w:left w:val="none" w:sz="0" w:space="0" w:color="auto"/>
        <w:bottom w:val="none" w:sz="0" w:space="0" w:color="auto"/>
        <w:right w:val="none" w:sz="0" w:space="0" w:color="auto"/>
      </w:divBdr>
      <w:divsChild>
        <w:div w:id="1559171874">
          <w:marLeft w:val="0"/>
          <w:marRight w:val="0"/>
          <w:marTop w:val="0"/>
          <w:marBottom w:val="0"/>
          <w:divBdr>
            <w:top w:val="none" w:sz="0" w:space="0" w:color="auto"/>
            <w:left w:val="none" w:sz="0" w:space="0" w:color="auto"/>
            <w:bottom w:val="none" w:sz="0" w:space="0" w:color="auto"/>
            <w:right w:val="none" w:sz="0" w:space="0" w:color="auto"/>
          </w:divBdr>
        </w:div>
      </w:divsChild>
    </w:div>
    <w:div w:id="494733540">
      <w:marLeft w:val="0"/>
      <w:marRight w:val="0"/>
      <w:marTop w:val="0"/>
      <w:marBottom w:val="0"/>
      <w:divBdr>
        <w:top w:val="none" w:sz="0" w:space="0" w:color="auto"/>
        <w:left w:val="none" w:sz="0" w:space="0" w:color="auto"/>
        <w:bottom w:val="none" w:sz="0" w:space="0" w:color="auto"/>
        <w:right w:val="none" w:sz="0" w:space="0" w:color="auto"/>
      </w:divBdr>
      <w:divsChild>
        <w:div w:id="1061172392">
          <w:marLeft w:val="0"/>
          <w:marRight w:val="0"/>
          <w:marTop w:val="0"/>
          <w:marBottom w:val="0"/>
          <w:divBdr>
            <w:top w:val="none" w:sz="0" w:space="0" w:color="auto"/>
            <w:left w:val="none" w:sz="0" w:space="0" w:color="auto"/>
            <w:bottom w:val="none" w:sz="0" w:space="0" w:color="auto"/>
            <w:right w:val="none" w:sz="0" w:space="0" w:color="auto"/>
          </w:divBdr>
        </w:div>
      </w:divsChild>
    </w:div>
    <w:div w:id="555943537">
      <w:marLeft w:val="0"/>
      <w:marRight w:val="0"/>
      <w:marTop w:val="0"/>
      <w:marBottom w:val="0"/>
      <w:divBdr>
        <w:top w:val="none" w:sz="0" w:space="0" w:color="auto"/>
        <w:left w:val="none" w:sz="0" w:space="0" w:color="auto"/>
        <w:bottom w:val="none" w:sz="0" w:space="0" w:color="auto"/>
        <w:right w:val="none" w:sz="0" w:space="0" w:color="auto"/>
      </w:divBdr>
      <w:divsChild>
        <w:div w:id="1169784428">
          <w:marLeft w:val="0"/>
          <w:marRight w:val="0"/>
          <w:marTop w:val="0"/>
          <w:marBottom w:val="0"/>
          <w:divBdr>
            <w:top w:val="none" w:sz="0" w:space="0" w:color="auto"/>
            <w:left w:val="none" w:sz="0" w:space="0" w:color="auto"/>
            <w:bottom w:val="none" w:sz="0" w:space="0" w:color="auto"/>
            <w:right w:val="none" w:sz="0" w:space="0" w:color="auto"/>
          </w:divBdr>
        </w:div>
      </w:divsChild>
    </w:div>
    <w:div w:id="599412012">
      <w:marLeft w:val="0"/>
      <w:marRight w:val="0"/>
      <w:marTop w:val="0"/>
      <w:marBottom w:val="0"/>
      <w:divBdr>
        <w:top w:val="none" w:sz="0" w:space="0" w:color="auto"/>
        <w:left w:val="none" w:sz="0" w:space="0" w:color="auto"/>
        <w:bottom w:val="none" w:sz="0" w:space="0" w:color="auto"/>
        <w:right w:val="none" w:sz="0" w:space="0" w:color="auto"/>
      </w:divBdr>
      <w:divsChild>
        <w:div w:id="66416769">
          <w:marLeft w:val="0"/>
          <w:marRight w:val="0"/>
          <w:marTop w:val="0"/>
          <w:marBottom w:val="0"/>
          <w:divBdr>
            <w:top w:val="none" w:sz="0" w:space="0" w:color="auto"/>
            <w:left w:val="none" w:sz="0" w:space="0" w:color="auto"/>
            <w:bottom w:val="none" w:sz="0" w:space="0" w:color="auto"/>
            <w:right w:val="none" w:sz="0" w:space="0" w:color="auto"/>
          </w:divBdr>
        </w:div>
      </w:divsChild>
    </w:div>
    <w:div w:id="600843855">
      <w:bodyDiv w:val="1"/>
      <w:marLeft w:val="0"/>
      <w:marRight w:val="0"/>
      <w:marTop w:val="0"/>
      <w:marBottom w:val="0"/>
      <w:divBdr>
        <w:top w:val="none" w:sz="0" w:space="0" w:color="auto"/>
        <w:left w:val="none" w:sz="0" w:space="0" w:color="auto"/>
        <w:bottom w:val="none" w:sz="0" w:space="0" w:color="auto"/>
        <w:right w:val="none" w:sz="0" w:space="0" w:color="auto"/>
      </w:divBdr>
    </w:div>
    <w:div w:id="622426151">
      <w:marLeft w:val="0"/>
      <w:marRight w:val="0"/>
      <w:marTop w:val="0"/>
      <w:marBottom w:val="0"/>
      <w:divBdr>
        <w:top w:val="none" w:sz="0" w:space="0" w:color="auto"/>
        <w:left w:val="none" w:sz="0" w:space="0" w:color="auto"/>
        <w:bottom w:val="none" w:sz="0" w:space="0" w:color="auto"/>
        <w:right w:val="none" w:sz="0" w:space="0" w:color="auto"/>
      </w:divBdr>
      <w:divsChild>
        <w:div w:id="828256560">
          <w:marLeft w:val="0"/>
          <w:marRight w:val="0"/>
          <w:marTop w:val="0"/>
          <w:marBottom w:val="0"/>
          <w:divBdr>
            <w:top w:val="none" w:sz="0" w:space="0" w:color="auto"/>
            <w:left w:val="none" w:sz="0" w:space="0" w:color="auto"/>
            <w:bottom w:val="none" w:sz="0" w:space="0" w:color="auto"/>
            <w:right w:val="none" w:sz="0" w:space="0" w:color="auto"/>
          </w:divBdr>
        </w:div>
      </w:divsChild>
    </w:div>
    <w:div w:id="635067171">
      <w:bodyDiv w:val="1"/>
      <w:marLeft w:val="0"/>
      <w:marRight w:val="0"/>
      <w:marTop w:val="0"/>
      <w:marBottom w:val="0"/>
      <w:divBdr>
        <w:top w:val="none" w:sz="0" w:space="0" w:color="auto"/>
        <w:left w:val="none" w:sz="0" w:space="0" w:color="auto"/>
        <w:bottom w:val="none" w:sz="0" w:space="0" w:color="auto"/>
        <w:right w:val="none" w:sz="0" w:space="0" w:color="auto"/>
      </w:divBdr>
    </w:div>
    <w:div w:id="635186492">
      <w:marLeft w:val="0"/>
      <w:marRight w:val="0"/>
      <w:marTop w:val="0"/>
      <w:marBottom w:val="0"/>
      <w:divBdr>
        <w:top w:val="none" w:sz="0" w:space="0" w:color="auto"/>
        <w:left w:val="none" w:sz="0" w:space="0" w:color="auto"/>
        <w:bottom w:val="none" w:sz="0" w:space="0" w:color="auto"/>
        <w:right w:val="none" w:sz="0" w:space="0" w:color="auto"/>
      </w:divBdr>
      <w:divsChild>
        <w:div w:id="1989089633">
          <w:marLeft w:val="0"/>
          <w:marRight w:val="0"/>
          <w:marTop w:val="0"/>
          <w:marBottom w:val="0"/>
          <w:divBdr>
            <w:top w:val="none" w:sz="0" w:space="0" w:color="auto"/>
            <w:left w:val="none" w:sz="0" w:space="0" w:color="auto"/>
            <w:bottom w:val="none" w:sz="0" w:space="0" w:color="auto"/>
            <w:right w:val="none" w:sz="0" w:space="0" w:color="auto"/>
          </w:divBdr>
        </w:div>
      </w:divsChild>
    </w:div>
    <w:div w:id="635992539">
      <w:marLeft w:val="0"/>
      <w:marRight w:val="0"/>
      <w:marTop w:val="0"/>
      <w:marBottom w:val="0"/>
      <w:divBdr>
        <w:top w:val="none" w:sz="0" w:space="0" w:color="auto"/>
        <w:left w:val="none" w:sz="0" w:space="0" w:color="auto"/>
        <w:bottom w:val="none" w:sz="0" w:space="0" w:color="auto"/>
        <w:right w:val="none" w:sz="0" w:space="0" w:color="auto"/>
      </w:divBdr>
      <w:divsChild>
        <w:div w:id="78719827">
          <w:marLeft w:val="0"/>
          <w:marRight w:val="0"/>
          <w:marTop w:val="0"/>
          <w:marBottom w:val="0"/>
          <w:divBdr>
            <w:top w:val="none" w:sz="0" w:space="0" w:color="auto"/>
            <w:left w:val="none" w:sz="0" w:space="0" w:color="auto"/>
            <w:bottom w:val="none" w:sz="0" w:space="0" w:color="auto"/>
            <w:right w:val="none" w:sz="0" w:space="0" w:color="auto"/>
          </w:divBdr>
        </w:div>
      </w:divsChild>
    </w:div>
    <w:div w:id="637075869">
      <w:marLeft w:val="0"/>
      <w:marRight w:val="0"/>
      <w:marTop w:val="0"/>
      <w:marBottom w:val="0"/>
      <w:divBdr>
        <w:top w:val="none" w:sz="0" w:space="0" w:color="auto"/>
        <w:left w:val="none" w:sz="0" w:space="0" w:color="auto"/>
        <w:bottom w:val="none" w:sz="0" w:space="0" w:color="auto"/>
        <w:right w:val="none" w:sz="0" w:space="0" w:color="auto"/>
      </w:divBdr>
      <w:divsChild>
        <w:div w:id="1062219610">
          <w:marLeft w:val="0"/>
          <w:marRight w:val="0"/>
          <w:marTop w:val="0"/>
          <w:marBottom w:val="0"/>
          <w:divBdr>
            <w:top w:val="none" w:sz="0" w:space="0" w:color="auto"/>
            <w:left w:val="none" w:sz="0" w:space="0" w:color="auto"/>
            <w:bottom w:val="none" w:sz="0" w:space="0" w:color="auto"/>
            <w:right w:val="none" w:sz="0" w:space="0" w:color="auto"/>
          </w:divBdr>
        </w:div>
      </w:divsChild>
    </w:div>
    <w:div w:id="639699820">
      <w:bodyDiv w:val="1"/>
      <w:marLeft w:val="0"/>
      <w:marRight w:val="0"/>
      <w:marTop w:val="0"/>
      <w:marBottom w:val="0"/>
      <w:divBdr>
        <w:top w:val="none" w:sz="0" w:space="0" w:color="auto"/>
        <w:left w:val="none" w:sz="0" w:space="0" w:color="auto"/>
        <w:bottom w:val="none" w:sz="0" w:space="0" w:color="auto"/>
        <w:right w:val="none" w:sz="0" w:space="0" w:color="auto"/>
      </w:divBdr>
    </w:div>
    <w:div w:id="644940223">
      <w:marLeft w:val="0"/>
      <w:marRight w:val="0"/>
      <w:marTop w:val="0"/>
      <w:marBottom w:val="0"/>
      <w:divBdr>
        <w:top w:val="none" w:sz="0" w:space="0" w:color="auto"/>
        <w:left w:val="none" w:sz="0" w:space="0" w:color="auto"/>
        <w:bottom w:val="none" w:sz="0" w:space="0" w:color="auto"/>
        <w:right w:val="none" w:sz="0" w:space="0" w:color="auto"/>
      </w:divBdr>
      <w:divsChild>
        <w:div w:id="1922137635">
          <w:marLeft w:val="0"/>
          <w:marRight w:val="0"/>
          <w:marTop w:val="0"/>
          <w:marBottom w:val="0"/>
          <w:divBdr>
            <w:top w:val="none" w:sz="0" w:space="0" w:color="auto"/>
            <w:left w:val="none" w:sz="0" w:space="0" w:color="auto"/>
            <w:bottom w:val="none" w:sz="0" w:space="0" w:color="auto"/>
            <w:right w:val="none" w:sz="0" w:space="0" w:color="auto"/>
          </w:divBdr>
        </w:div>
      </w:divsChild>
    </w:div>
    <w:div w:id="648360393">
      <w:marLeft w:val="0"/>
      <w:marRight w:val="0"/>
      <w:marTop w:val="0"/>
      <w:marBottom w:val="0"/>
      <w:divBdr>
        <w:top w:val="none" w:sz="0" w:space="0" w:color="auto"/>
        <w:left w:val="none" w:sz="0" w:space="0" w:color="auto"/>
        <w:bottom w:val="none" w:sz="0" w:space="0" w:color="auto"/>
        <w:right w:val="none" w:sz="0" w:space="0" w:color="auto"/>
      </w:divBdr>
      <w:divsChild>
        <w:div w:id="1162281201">
          <w:marLeft w:val="0"/>
          <w:marRight w:val="0"/>
          <w:marTop w:val="0"/>
          <w:marBottom w:val="0"/>
          <w:divBdr>
            <w:top w:val="none" w:sz="0" w:space="0" w:color="auto"/>
            <w:left w:val="none" w:sz="0" w:space="0" w:color="auto"/>
            <w:bottom w:val="none" w:sz="0" w:space="0" w:color="auto"/>
            <w:right w:val="none" w:sz="0" w:space="0" w:color="auto"/>
          </w:divBdr>
        </w:div>
      </w:divsChild>
    </w:div>
    <w:div w:id="651643067">
      <w:marLeft w:val="0"/>
      <w:marRight w:val="0"/>
      <w:marTop w:val="0"/>
      <w:marBottom w:val="0"/>
      <w:divBdr>
        <w:top w:val="none" w:sz="0" w:space="0" w:color="auto"/>
        <w:left w:val="none" w:sz="0" w:space="0" w:color="auto"/>
        <w:bottom w:val="none" w:sz="0" w:space="0" w:color="auto"/>
        <w:right w:val="none" w:sz="0" w:space="0" w:color="auto"/>
      </w:divBdr>
      <w:divsChild>
        <w:div w:id="518128621">
          <w:marLeft w:val="0"/>
          <w:marRight w:val="0"/>
          <w:marTop w:val="0"/>
          <w:marBottom w:val="0"/>
          <w:divBdr>
            <w:top w:val="none" w:sz="0" w:space="0" w:color="auto"/>
            <w:left w:val="none" w:sz="0" w:space="0" w:color="auto"/>
            <w:bottom w:val="none" w:sz="0" w:space="0" w:color="auto"/>
            <w:right w:val="none" w:sz="0" w:space="0" w:color="auto"/>
          </w:divBdr>
        </w:div>
      </w:divsChild>
    </w:div>
    <w:div w:id="666985218">
      <w:marLeft w:val="0"/>
      <w:marRight w:val="0"/>
      <w:marTop w:val="0"/>
      <w:marBottom w:val="0"/>
      <w:divBdr>
        <w:top w:val="none" w:sz="0" w:space="0" w:color="auto"/>
        <w:left w:val="none" w:sz="0" w:space="0" w:color="auto"/>
        <w:bottom w:val="none" w:sz="0" w:space="0" w:color="auto"/>
        <w:right w:val="none" w:sz="0" w:space="0" w:color="auto"/>
      </w:divBdr>
      <w:divsChild>
        <w:div w:id="538277190">
          <w:marLeft w:val="0"/>
          <w:marRight w:val="0"/>
          <w:marTop w:val="0"/>
          <w:marBottom w:val="0"/>
          <w:divBdr>
            <w:top w:val="none" w:sz="0" w:space="0" w:color="auto"/>
            <w:left w:val="none" w:sz="0" w:space="0" w:color="auto"/>
            <w:bottom w:val="none" w:sz="0" w:space="0" w:color="auto"/>
            <w:right w:val="none" w:sz="0" w:space="0" w:color="auto"/>
          </w:divBdr>
        </w:div>
      </w:divsChild>
    </w:div>
    <w:div w:id="673069197">
      <w:marLeft w:val="0"/>
      <w:marRight w:val="0"/>
      <w:marTop w:val="0"/>
      <w:marBottom w:val="0"/>
      <w:divBdr>
        <w:top w:val="none" w:sz="0" w:space="0" w:color="auto"/>
        <w:left w:val="none" w:sz="0" w:space="0" w:color="auto"/>
        <w:bottom w:val="none" w:sz="0" w:space="0" w:color="auto"/>
        <w:right w:val="none" w:sz="0" w:space="0" w:color="auto"/>
      </w:divBdr>
      <w:divsChild>
        <w:div w:id="2096322747">
          <w:marLeft w:val="0"/>
          <w:marRight w:val="0"/>
          <w:marTop w:val="0"/>
          <w:marBottom w:val="0"/>
          <w:divBdr>
            <w:top w:val="none" w:sz="0" w:space="0" w:color="auto"/>
            <w:left w:val="none" w:sz="0" w:space="0" w:color="auto"/>
            <w:bottom w:val="none" w:sz="0" w:space="0" w:color="auto"/>
            <w:right w:val="none" w:sz="0" w:space="0" w:color="auto"/>
          </w:divBdr>
        </w:div>
      </w:divsChild>
    </w:div>
    <w:div w:id="688800033">
      <w:marLeft w:val="0"/>
      <w:marRight w:val="0"/>
      <w:marTop w:val="0"/>
      <w:marBottom w:val="0"/>
      <w:divBdr>
        <w:top w:val="none" w:sz="0" w:space="0" w:color="auto"/>
        <w:left w:val="none" w:sz="0" w:space="0" w:color="auto"/>
        <w:bottom w:val="none" w:sz="0" w:space="0" w:color="auto"/>
        <w:right w:val="none" w:sz="0" w:space="0" w:color="auto"/>
      </w:divBdr>
      <w:divsChild>
        <w:div w:id="774785143">
          <w:marLeft w:val="0"/>
          <w:marRight w:val="0"/>
          <w:marTop w:val="0"/>
          <w:marBottom w:val="0"/>
          <w:divBdr>
            <w:top w:val="none" w:sz="0" w:space="0" w:color="auto"/>
            <w:left w:val="none" w:sz="0" w:space="0" w:color="auto"/>
            <w:bottom w:val="none" w:sz="0" w:space="0" w:color="auto"/>
            <w:right w:val="none" w:sz="0" w:space="0" w:color="auto"/>
          </w:divBdr>
        </w:div>
      </w:divsChild>
    </w:div>
    <w:div w:id="708726172">
      <w:marLeft w:val="0"/>
      <w:marRight w:val="0"/>
      <w:marTop w:val="0"/>
      <w:marBottom w:val="0"/>
      <w:divBdr>
        <w:top w:val="none" w:sz="0" w:space="0" w:color="auto"/>
        <w:left w:val="none" w:sz="0" w:space="0" w:color="auto"/>
        <w:bottom w:val="none" w:sz="0" w:space="0" w:color="auto"/>
        <w:right w:val="none" w:sz="0" w:space="0" w:color="auto"/>
      </w:divBdr>
      <w:divsChild>
        <w:div w:id="990136182">
          <w:marLeft w:val="0"/>
          <w:marRight w:val="0"/>
          <w:marTop w:val="0"/>
          <w:marBottom w:val="0"/>
          <w:divBdr>
            <w:top w:val="none" w:sz="0" w:space="0" w:color="auto"/>
            <w:left w:val="none" w:sz="0" w:space="0" w:color="auto"/>
            <w:bottom w:val="none" w:sz="0" w:space="0" w:color="auto"/>
            <w:right w:val="none" w:sz="0" w:space="0" w:color="auto"/>
          </w:divBdr>
        </w:div>
      </w:divsChild>
    </w:div>
    <w:div w:id="726802854">
      <w:marLeft w:val="0"/>
      <w:marRight w:val="0"/>
      <w:marTop w:val="0"/>
      <w:marBottom w:val="0"/>
      <w:divBdr>
        <w:top w:val="none" w:sz="0" w:space="0" w:color="auto"/>
        <w:left w:val="none" w:sz="0" w:space="0" w:color="auto"/>
        <w:bottom w:val="none" w:sz="0" w:space="0" w:color="auto"/>
        <w:right w:val="none" w:sz="0" w:space="0" w:color="auto"/>
      </w:divBdr>
      <w:divsChild>
        <w:div w:id="813717688">
          <w:marLeft w:val="0"/>
          <w:marRight w:val="0"/>
          <w:marTop w:val="0"/>
          <w:marBottom w:val="0"/>
          <w:divBdr>
            <w:top w:val="none" w:sz="0" w:space="0" w:color="auto"/>
            <w:left w:val="none" w:sz="0" w:space="0" w:color="auto"/>
            <w:bottom w:val="none" w:sz="0" w:space="0" w:color="auto"/>
            <w:right w:val="none" w:sz="0" w:space="0" w:color="auto"/>
          </w:divBdr>
        </w:div>
      </w:divsChild>
    </w:div>
    <w:div w:id="727073016">
      <w:marLeft w:val="0"/>
      <w:marRight w:val="0"/>
      <w:marTop w:val="0"/>
      <w:marBottom w:val="0"/>
      <w:divBdr>
        <w:top w:val="none" w:sz="0" w:space="0" w:color="auto"/>
        <w:left w:val="none" w:sz="0" w:space="0" w:color="auto"/>
        <w:bottom w:val="none" w:sz="0" w:space="0" w:color="auto"/>
        <w:right w:val="none" w:sz="0" w:space="0" w:color="auto"/>
      </w:divBdr>
      <w:divsChild>
        <w:div w:id="952248047">
          <w:marLeft w:val="0"/>
          <w:marRight w:val="0"/>
          <w:marTop w:val="0"/>
          <w:marBottom w:val="0"/>
          <w:divBdr>
            <w:top w:val="none" w:sz="0" w:space="0" w:color="auto"/>
            <w:left w:val="none" w:sz="0" w:space="0" w:color="auto"/>
            <w:bottom w:val="none" w:sz="0" w:space="0" w:color="auto"/>
            <w:right w:val="none" w:sz="0" w:space="0" w:color="auto"/>
          </w:divBdr>
        </w:div>
      </w:divsChild>
    </w:div>
    <w:div w:id="733236736">
      <w:marLeft w:val="0"/>
      <w:marRight w:val="0"/>
      <w:marTop w:val="0"/>
      <w:marBottom w:val="0"/>
      <w:divBdr>
        <w:top w:val="none" w:sz="0" w:space="0" w:color="auto"/>
        <w:left w:val="none" w:sz="0" w:space="0" w:color="auto"/>
        <w:bottom w:val="none" w:sz="0" w:space="0" w:color="auto"/>
        <w:right w:val="none" w:sz="0" w:space="0" w:color="auto"/>
      </w:divBdr>
      <w:divsChild>
        <w:div w:id="1882398029">
          <w:marLeft w:val="0"/>
          <w:marRight w:val="0"/>
          <w:marTop w:val="0"/>
          <w:marBottom w:val="0"/>
          <w:divBdr>
            <w:top w:val="none" w:sz="0" w:space="0" w:color="auto"/>
            <w:left w:val="none" w:sz="0" w:space="0" w:color="auto"/>
            <w:bottom w:val="none" w:sz="0" w:space="0" w:color="auto"/>
            <w:right w:val="none" w:sz="0" w:space="0" w:color="auto"/>
          </w:divBdr>
        </w:div>
      </w:divsChild>
    </w:div>
    <w:div w:id="746607484">
      <w:marLeft w:val="0"/>
      <w:marRight w:val="0"/>
      <w:marTop w:val="0"/>
      <w:marBottom w:val="0"/>
      <w:divBdr>
        <w:top w:val="none" w:sz="0" w:space="0" w:color="auto"/>
        <w:left w:val="none" w:sz="0" w:space="0" w:color="auto"/>
        <w:bottom w:val="none" w:sz="0" w:space="0" w:color="auto"/>
        <w:right w:val="none" w:sz="0" w:space="0" w:color="auto"/>
      </w:divBdr>
      <w:divsChild>
        <w:div w:id="539634275">
          <w:marLeft w:val="0"/>
          <w:marRight w:val="0"/>
          <w:marTop w:val="0"/>
          <w:marBottom w:val="0"/>
          <w:divBdr>
            <w:top w:val="none" w:sz="0" w:space="0" w:color="auto"/>
            <w:left w:val="none" w:sz="0" w:space="0" w:color="auto"/>
            <w:bottom w:val="none" w:sz="0" w:space="0" w:color="auto"/>
            <w:right w:val="none" w:sz="0" w:space="0" w:color="auto"/>
          </w:divBdr>
        </w:div>
      </w:divsChild>
    </w:div>
    <w:div w:id="751007782">
      <w:marLeft w:val="0"/>
      <w:marRight w:val="0"/>
      <w:marTop w:val="0"/>
      <w:marBottom w:val="0"/>
      <w:divBdr>
        <w:top w:val="none" w:sz="0" w:space="0" w:color="auto"/>
        <w:left w:val="none" w:sz="0" w:space="0" w:color="auto"/>
        <w:bottom w:val="none" w:sz="0" w:space="0" w:color="auto"/>
        <w:right w:val="none" w:sz="0" w:space="0" w:color="auto"/>
      </w:divBdr>
      <w:divsChild>
        <w:div w:id="85998877">
          <w:marLeft w:val="0"/>
          <w:marRight w:val="0"/>
          <w:marTop w:val="0"/>
          <w:marBottom w:val="0"/>
          <w:divBdr>
            <w:top w:val="none" w:sz="0" w:space="0" w:color="auto"/>
            <w:left w:val="none" w:sz="0" w:space="0" w:color="auto"/>
            <w:bottom w:val="none" w:sz="0" w:space="0" w:color="auto"/>
            <w:right w:val="none" w:sz="0" w:space="0" w:color="auto"/>
          </w:divBdr>
        </w:div>
      </w:divsChild>
    </w:div>
    <w:div w:id="768619952">
      <w:marLeft w:val="0"/>
      <w:marRight w:val="0"/>
      <w:marTop w:val="0"/>
      <w:marBottom w:val="0"/>
      <w:divBdr>
        <w:top w:val="none" w:sz="0" w:space="0" w:color="auto"/>
        <w:left w:val="none" w:sz="0" w:space="0" w:color="auto"/>
        <w:bottom w:val="none" w:sz="0" w:space="0" w:color="auto"/>
        <w:right w:val="none" w:sz="0" w:space="0" w:color="auto"/>
      </w:divBdr>
      <w:divsChild>
        <w:div w:id="2024436045">
          <w:marLeft w:val="0"/>
          <w:marRight w:val="0"/>
          <w:marTop w:val="0"/>
          <w:marBottom w:val="0"/>
          <w:divBdr>
            <w:top w:val="none" w:sz="0" w:space="0" w:color="auto"/>
            <w:left w:val="none" w:sz="0" w:space="0" w:color="auto"/>
            <w:bottom w:val="none" w:sz="0" w:space="0" w:color="auto"/>
            <w:right w:val="none" w:sz="0" w:space="0" w:color="auto"/>
          </w:divBdr>
        </w:div>
      </w:divsChild>
    </w:div>
    <w:div w:id="770199000">
      <w:bodyDiv w:val="1"/>
      <w:marLeft w:val="0"/>
      <w:marRight w:val="0"/>
      <w:marTop w:val="0"/>
      <w:marBottom w:val="0"/>
      <w:divBdr>
        <w:top w:val="none" w:sz="0" w:space="0" w:color="auto"/>
        <w:left w:val="none" w:sz="0" w:space="0" w:color="auto"/>
        <w:bottom w:val="none" w:sz="0" w:space="0" w:color="auto"/>
        <w:right w:val="none" w:sz="0" w:space="0" w:color="auto"/>
      </w:divBdr>
      <w:divsChild>
        <w:div w:id="230508268">
          <w:marLeft w:val="0"/>
          <w:marRight w:val="0"/>
          <w:marTop w:val="0"/>
          <w:marBottom w:val="0"/>
          <w:divBdr>
            <w:top w:val="none" w:sz="0" w:space="0" w:color="auto"/>
            <w:left w:val="none" w:sz="0" w:space="0" w:color="auto"/>
            <w:bottom w:val="none" w:sz="0" w:space="0" w:color="auto"/>
            <w:right w:val="none" w:sz="0" w:space="0" w:color="auto"/>
          </w:divBdr>
        </w:div>
        <w:div w:id="1007441799">
          <w:marLeft w:val="0"/>
          <w:marRight w:val="0"/>
          <w:marTop w:val="0"/>
          <w:marBottom w:val="0"/>
          <w:divBdr>
            <w:top w:val="none" w:sz="0" w:space="0" w:color="auto"/>
            <w:left w:val="none" w:sz="0" w:space="0" w:color="auto"/>
            <w:bottom w:val="none" w:sz="0" w:space="0" w:color="auto"/>
            <w:right w:val="none" w:sz="0" w:space="0" w:color="auto"/>
          </w:divBdr>
          <w:divsChild>
            <w:div w:id="1060713534">
              <w:marLeft w:val="0"/>
              <w:marRight w:val="0"/>
              <w:marTop w:val="0"/>
              <w:marBottom w:val="0"/>
              <w:divBdr>
                <w:top w:val="none" w:sz="0" w:space="0" w:color="auto"/>
                <w:left w:val="none" w:sz="0" w:space="0" w:color="auto"/>
                <w:bottom w:val="none" w:sz="0" w:space="0" w:color="auto"/>
                <w:right w:val="none" w:sz="0" w:space="0" w:color="auto"/>
              </w:divBdr>
              <w:divsChild>
                <w:div w:id="264653831">
                  <w:marLeft w:val="0"/>
                  <w:marRight w:val="0"/>
                  <w:marTop w:val="0"/>
                  <w:marBottom w:val="0"/>
                  <w:divBdr>
                    <w:top w:val="none" w:sz="0" w:space="0" w:color="auto"/>
                    <w:left w:val="none" w:sz="0" w:space="0" w:color="auto"/>
                    <w:bottom w:val="none" w:sz="0" w:space="0" w:color="auto"/>
                    <w:right w:val="none" w:sz="0" w:space="0" w:color="auto"/>
                  </w:divBdr>
                </w:div>
                <w:div w:id="365832583">
                  <w:marLeft w:val="0"/>
                  <w:marRight w:val="0"/>
                  <w:marTop w:val="0"/>
                  <w:marBottom w:val="0"/>
                  <w:divBdr>
                    <w:top w:val="none" w:sz="0" w:space="0" w:color="auto"/>
                    <w:left w:val="none" w:sz="0" w:space="0" w:color="auto"/>
                    <w:bottom w:val="none" w:sz="0" w:space="0" w:color="auto"/>
                    <w:right w:val="none" w:sz="0" w:space="0" w:color="auto"/>
                  </w:divBdr>
                </w:div>
                <w:div w:id="394932241">
                  <w:marLeft w:val="0"/>
                  <w:marRight w:val="0"/>
                  <w:marTop w:val="0"/>
                  <w:marBottom w:val="0"/>
                  <w:divBdr>
                    <w:top w:val="none" w:sz="0" w:space="0" w:color="auto"/>
                    <w:left w:val="none" w:sz="0" w:space="0" w:color="auto"/>
                    <w:bottom w:val="none" w:sz="0" w:space="0" w:color="auto"/>
                    <w:right w:val="none" w:sz="0" w:space="0" w:color="auto"/>
                  </w:divBdr>
                </w:div>
                <w:div w:id="604926834">
                  <w:marLeft w:val="0"/>
                  <w:marRight w:val="0"/>
                  <w:marTop w:val="0"/>
                  <w:marBottom w:val="0"/>
                  <w:divBdr>
                    <w:top w:val="none" w:sz="0" w:space="0" w:color="auto"/>
                    <w:left w:val="none" w:sz="0" w:space="0" w:color="auto"/>
                    <w:bottom w:val="none" w:sz="0" w:space="0" w:color="auto"/>
                    <w:right w:val="none" w:sz="0" w:space="0" w:color="auto"/>
                  </w:divBdr>
                </w:div>
                <w:div w:id="642203013">
                  <w:marLeft w:val="0"/>
                  <w:marRight w:val="0"/>
                  <w:marTop w:val="0"/>
                  <w:marBottom w:val="0"/>
                  <w:divBdr>
                    <w:top w:val="none" w:sz="0" w:space="0" w:color="auto"/>
                    <w:left w:val="none" w:sz="0" w:space="0" w:color="auto"/>
                    <w:bottom w:val="none" w:sz="0" w:space="0" w:color="auto"/>
                    <w:right w:val="none" w:sz="0" w:space="0" w:color="auto"/>
                  </w:divBdr>
                </w:div>
                <w:div w:id="892694599">
                  <w:marLeft w:val="0"/>
                  <w:marRight w:val="0"/>
                  <w:marTop w:val="0"/>
                  <w:marBottom w:val="0"/>
                  <w:divBdr>
                    <w:top w:val="none" w:sz="0" w:space="0" w:color="auto"/>
                    <w:left w:val="none" w:sz="0" w:space="0" w:color="auto"/>
                    <w:bottom w:val="none" w:sz="0" w:space="0" w:color="auto"/>
                    <w:right w:val="none" w:sz="0" w:space="0" w:color="auto"/>
                  </w:divBdr>
                </w:div>
                <w:div w:id="1981420312">
                  <w:marLeft w:val="0"/>
                  <w:marRight w:val="0"/>
                  <w:marTop w:val="0"/>
                  <w:marBottom w:val="0"/>
                  <w:divBdr>
                    <w:top w:val="none" w:sz="0" w:space="0" w:color="auto"/>
                    <w:left w:val="none" w:sz="0" w:space="0" w:color="auto"/>
                    <w:bottom w:val="none" w:sz="0" w:space="0" w:color="auto"/>
                    <w:right w:val="none" w:sz="0" w:space="0" w:color="auto"/>
                  </w:divBdr>
                </w:div>
                <w:div w:id="202378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421353">
          <w:marLeft w:val="0"/>
          <w:marRight w:val="0"/>
          <w:marTop w:val="0"/>
          <w:marBottom w:val="0"/>
          <w:divBdr>
            <w:top w:val="none" w:sz="0" w:space="0" w:color="auto"/>
            <w:left w:val="none" w:sz="0" w:space="0" w:color="auto"/>
            <w:bottom w:val="none" w:sz="0" w:space="0" w:color="auto"/>
            <w:right w:val="none" w:sz="0" w:space="0" w:color="auto"/>
          </w:divBdr>
        </w:div>
        <w:div w:id="1279334310">
          <w:marLeft w:val="0"/>
          <w:marRight w:val="0"/>
          <w:marTop w:val="0"/>
          <w:marBottom w:val="0"/>
          <w:divBdr>
            <w:top w:val="none" w:sz="0" w:space="0" w:color="auto"/>
            <w:left w:val="none" w:sz="0" w:space="0" w:color="auto"/>
            <w:bottom w:val="none" w:sz="0" w:space="0" w:color="auto"/>
            <w:right w:val="none" w:sz="0" w:space="0" w:color="auto"/>
          </w:divBdr>
        </w:div>
        <w:div w:id="1528253247">
          <w:marLeft w:val="0"/>
          <w:marRight w:val="0"/>
          <w:marTop w:val="0"/>
          <w:marBottom w:val="0"/>
          <w:divBdr>
            <w:top w:val="none" w:sz="0" w:space="0" w:color="auto"/>
            <w:left w:val="none" w:sz="0" w:space="0" w:color="auto"/>
            <w:bottom w:val="none" w:sz="0" w:space="0" w:color="auto"/>
            <w:right w:val="none" w:sz="0" w:space="0" w:color="auto"/>
          </w:divBdr>
        </w:div>
        <w:div w:id="1687290162">
          <w:marLeft w:val="0"/>
          <w:marRight w:val="0"/>
          <w:marTop w:val="0"/>
          <w:marBottom w:val="0"/>
          <w:divBdr>
            <w:top w:val="none" w:sz="0" w:space="0" w:color="auto"/>
            <w:left w:val="none" w:sz="0" w:space="0" w:color="auto"/>
            <w:bottom w:val="none" w:sz="0" w:space="0" w:color="auto"/>
            <w:right w:val="none" w:sz="0" w:space="0" w:color="auto"/>
          </w:divBdr>
        </w:div>
        <w:div w:id="2048338046">
          <w:marLeft w:val="0"/>
          <w:marRight w:val="0"/>
          <w:marTop w:val="0"/>
          <w:marBottom w:val="0"/>
          <w:divBdr>
            <w:top w:val="none" w:sz="0" w:space="0" w:color="auto"/>
            <w:left w:val="none" w:sz="0" w:space="0" w:color="auto"/>
            <w:bottom w:val="none" w:sz="0" w:space="0" w:color="auto"/>
            <w:right w:val="none" w:sz="0" w:space="0" w:color="auto"/>
          </w:divBdr>
        </w:div>
      </w:divsChild>
    </w:div>
    <w:div w:id="778141533">
      <w:marLeft w:val="0"/>
      <w:marRight w:val="0"/>
      <w:marTop w:val="0"/>
      <w:marBottom w:val="0"/>
      <w:divBdr>
        <w:top w:val="none" w:sz="0" w:space="0" w:color="auto"/>
        <w:left w:val="none" w:sz="0" w:space="0" w:color="auto"/>
        <w:bottom w:val="none" w:sz="0" w:space="0" w:color="auto"/>
        <w:right w:val="none" w:sz="0" w:space="0" w:color="auto"/>
      </w:divBdr>
      <w:divsChild>
        <w:div w:id="608195354">
          <w:marLeft w:val="0"/>
          <w:marRight w:val="0"/>
          <w:marTop w:val="0"/>
          <w:marBottom w:val="0"/>
          <w:divBdr>
            <w:top w:val="none" w:sz="0" w:space="0" w:color="auto"/>
            <w:left w:val="none" w:sz="0" w:space="0" w:color="auto"/>
            <w:bottom w:val="none" w:sz="0" w:space="0" w:color="auto"/>
            <w:right w:val="none" w:sz="0" w:space="0" w:color="auto"/>
          </w:divBdr>
        </w:div>
      </w:divsChild>
    </w:div>
    <w:div w:id="788932597">
      <w:marLeft w:val="0"/>
      <w:marRight w:val="0"/>
      <w:marTop w:val="0"/>
      <w:marBottom w:val="0"/>
      <w:divBdr>
        <w:top w:val="none" w:sz="0" w:space="0" w:color="auto"/>
        <w:left w:val="none" w:sz="0" w:space="0" w:color="auto"/>
        <w:bottom w:val="none" w:sz="0" w:space="0" w:color="auto"/>
        <w:right w:val="none" w:sz="0" w:space="0" w:color="auto"/>
      </w:divBdr>
      <w:divsChild>
        <w:div w:id="796139203">
          <w:marLeft w:val="0"/>
          <w:marRight w:val="0"/>
          <w:marTop w:val="0"/>
          <w:marBottom w:val="0"/>
          <w:divBdr>
            <w:top w:val="none" w:sz="0" w:space="0" w:color="auto"/>
            <w:left w:val="none" w:sz="0" w:space="0" w:color="auto"/>
            <w:bottom w:val="none" w:sz="0" w:space="0" w:color="auto"/>
            <w:right w:val="none" w:sz="0" w:space="0" w:color="auto"/>
          </w:divBdr>
        </w:div>
      </w:divsChild>
    </w:div>
    <w:div w:id="795178251">
      <w:marLeft w:val="0"/>
      <w:marRight w:val="0"/>
      <w:marTop w:val="0"/>
      <w:marBottom w:val="0"/>
      <w:divBdr>
        <w:top w:val="none" w:sz="0" w:space="0" w:color="auto"/>
        <w:left w:val="none" w:sz="0" w:space="0" w:color="auto"/>
        <w:bottom w:val="none" w:sz="0" w:space="0" w:color="auto"/>
        <w:right w:val="none" w:sz="0" w:space="0" w:color="auto"/>
      </w:divBdr>
      <w:divsChild>
        <w:div w:id="1185483254">
          <w:marLeft w:val="0"/>
          <w:marRight w:val="0"/>
          <w:marTop w:val="0"/>
          <w:marBottom w:val="0"/>
          <w:divBdr>
            <w:top w:val="none" w:sz="0" w:space="0" w:color="auto"/>
            <w:left w:val="none" w:sz="0" w:space="0" w:color="auto"/>
            <w:bottom w:val="none" w:sz="0" w:space="0" w:color="auto"/>
            <w:right w:val="none" w:sz="0" w:space="0" w:color="auto"/>
          </w:divBdr>
        </w:div>
      </w:divsChild>
    </w:div>
    <w:div w:id="797336336">
      <w:bodyDiv w:val="1"/>
      <w:marLeft w:val="0"/>
      <w:marRight w:val="0"/>
      <w:marTop w:val="0"/>
      <w:marBottom w:val="0"/>
      <w:divBdr>
        <w:top w:val="none" w:sz="0" w:space="0" w:color="auto"/>
        <w:left w:val="none" w:sz="0" w:space="0" w:color="auto"/>
        <w:bottom w:val="none" w:sz="0" w:space="0" w:color="auto"/>
        <w:right w:val="none" w:sz="0" w:space="0" w:color="auto"/>
      </w:divBdr>
    </w:div>
    <w:div w:id="808208444">
      <w:marLeft w:val="0"/>
      <w:marRight w:val="0"/>
      <w:marTop w:val="0"/>
      <w:marBottom w:val="0"/>
      <w:divBdr>
        <w:top w:val="none" w:sz="0" w:space="0" w:color="auto"/>
        <w:left w:val="none" w:sz="0" w:space="0" w:color="auto"/>
        <w:bottom w:val="none" w:sz="0" w:space="0" w:color="auto"/>
        <w:right w:val="none" w:sz="0" w:space="0" w:color="auto"/>
      </w:divBdr>
      <w:divsChild>
        <w:div w:id="1252592802">
          <w:marLeft w:val="0"/>
          <w:marRight w:val="0"/>
          <w:marTop w:val="0"/>
          <w:marBottom w:val="0"/>
          <w:divBdr>
            <w:top w:val="none" w:sz="0" w:space="0" w:color="auto"/>
            <w:left w:val="none" w:sz="0" w:space="0" w:color="auto"/>
            <w:bottom w:val="none" w:sz="0" w:space="0" w:color="auto"/>
            <w:right w:val="none" w:sz="0" w:space="0" w:color="auto"/>
          </w:divBdr>
        </w:div>
      </w:divsChild>
    </w:div>
    <w:div w:id="822938285">
      <w:bodyDiv w:val="1"/>
      <w:marLeft w:val="0"/>
      <w:marRight w:val="0"/>
      <w:marTop w:val="0"/>
      <w:marBottom w:val="0"/>
      <w:divBdr>
        <w:top w:val="none" w:sz="0" w:space="0" w:color="auto"/>
        <w:left w:val="none" w:sz="0" w:space="0" w:color="auto"/>
        <w:bottom w:val="none" w:sz="0" w:space="0" w:color="auto"/>
        <w:right w:val="none" w:sz="0" w:space="0" w:color="auto"/>
      </w:divBdr>
    </w:div>
    <w:div w:id="839006427">
      <w:marLeft w:val="0"/>
      <w:marRight w:val="0"/>
      <w:marTop w:val="0"/>
      <w:marBottom w:val="0"/>
      <w:divBdr>
        <w:top w:val="none" w:sz="0" w:space="0" w:color="auto"/>
        <w:left w:val="none" w:sz="0" w:space="0" w:color="auto"/>
        <w:bottom w:val="none" w:sz="0" w:space="0" w:color="auto"/>
        <w:right w:val="none" w:sz="0" w:space="0" w:color="auto"/>
      </w:divBdr>
      <w:divsChild>
        <w:div w:id="1833637904">
          <w:marLeft w:val="0"/>
          <w:marRight w:val="0"/>
          <w:marTop w:val="0"/>
          <w:marBottom w:val="0"/>
          <w:divBdr>
            <w:top w:val="none" w:sz="0" w:space="0" w:color="auto"/>
            <w:left w:val="none" w:sz="0" w:space="0" w:color="auto"/>
            <w:bottom w:val="none" w:sz="0" w:space="0" w:color="auto"/>
            <w:right w:val="none" w:sz="0" w:space="0" w:color="auto"/>
          </w:divBdr>
        </w:div>
      </w:divsChild>
    </w:div>
    <w:div w:id="852694490">
      <w:marLeft w:val="0"/>
      <w:marRight w:val="0"/>
      <w:marTop w:val="0"/>
      <w:marBottom w:val="0"/>
      <w:divBdr>
        <w:top w:val="none" w:sz="0" w:space="0" w:color="auto"/>
        <w:left w:val="none" w:sz="0" w:space="0" w:color="auto"/>
        <w:bottom w:val="none" w:sz="0" w:space="0" w:color="auto"/>
        <w:right w:val="none" w:sz="0" w:space="0" w:color="auto"/>
      </w:divBdr>
      <w:divsChild>
        <w:div w:id="2060124595">
          <w:marLeft w:val="0"/>
          <w:marRight w:val="0"/>
          <w:marTop w:val="0"/>
          <w:marBottom w:val="0"/>
          <w:divBdr>
            <w:top w:val="none" w:sz="0" w:space="0" w:color="auto"/>
            <w:left w:val="none" w:sz="0" w:space="0" w:color="auto"/>
            <w:bottom w:val="none" w:sz="0" w:space="0" w:color="auto"/>
            <w:right w:val="none" w:sz="0" w:space="0" w:color="auto"/>
          </w:divBdr>
        </w:div>
      </w:divsChild>
    </w:div>
    <w:div w:id="861364252">
      <w:marLeft w:val="0"/>
      <w:marRight w:val="0"/>
      <w:marTop w:val="0"/>
      <w:marBottom w:val="0"/>
      <w:divBdr>
        <w:top w:val="none" w:sz="0" w:space="0" w:color="auto"/>
        <w:left w:val="none" w:sz="0" w:space="0" w:color="auto"/>
        <w:bottom w:val="none" w:sz="0" w:space="0" w:color="auto"/>
        <w:right w:val="none" w:sz="0" w:space="0" w:color="auto"/>
      </w:divBdr>
      <w:divsChild>
        <w:div w:id="478497365">
          <w:marLeft w:val="0"/>
          <w:marRight w:val="0"/>
          <w:marTop w:val="0"/>
          <w:marBottom w:val="0"/>
          <w:divBdr>
            <w:top w:val="none" w:sz="0" w:space="0" w:color="auto"/>
            <w:left w:val="none" w:sz="0" w:space="0" w:color="auto"/>
            <w:bottom w:val="none" w:sz="0" w:space="0" w:color="auto"/>
            <w:right w:val="none" w:sz="0" w:space="0" w:color="auto"/>
          </w:divBdr>
        </w:div>
      </w:divsChild>
    </w:div>
    <w:div w:id="868642809">
      <w:marLeft w:val="0"/>
      <w:marRight w:val="0"/>
      <w:marTop w:val="0"/>
      <w:marBottom w:val="0"/>
      <w:divBdr>
        <w:top w:val="none" w:sz="0" w:space="0" w:color="auto"/>
        <w:left w:val="none" w:sz="0" w:space="0" w:color="auto"/>
        <w:bottom w:val="none" w:sz="0" w:space="0" w:color="auto"/>
        <w:right w:val="none" w:sz="0" w:space="0" w:color="auto"/>
      </w:divBdr>
      <w:divsChild>
        <w:div w:id="1942106961">
          <w:marLeft w:val="0"/>
          <w:marRight w:val="0"/>
          <w:marTop w:val="0"/>
          <w:marBottom w:val="0"/>
          <w:divBdr>
            <w:top w:val="none" w:sz="0" w:space="0" w:color="auto"/>
            <w:left w:val="none" w:sz="0" w:space="0" w:color="auto"/>
            <w:bottom w:val="none" w:sz="0" w:space="0" w:color="auto"/>
            <w:right w:val="none" w:sz="0" w:space="0" w:color="auto"/>
          </w:divBdr>
        </w:div>
      </w:divsChild>
    </w:div>
    <w:div w:id="869803584">
      <w:marLeft w:val="0"/>
      <w:marRight w:val="0"/>
      <w:marTop w:val="0"/>
      <w:marBottom w:val="0"/>
      <w:divBdr>
        <w:top w:val="none" w:sz="0" w:space="0" w:color="auto"/>
        <w:left w:val="none" w:sz="0" w:space="0" w:color="auto"/>
        <w:bottom w:val="none" w:sz="0" w:space="0" w:color="auto"/>
        <w:right w:val="none" w:sz="0" w:space="0" w:color="auto"/>
      </w:divBdr>
      <w:divsChild>
        <w:div w:id="1728141002">
          <w:marLeft w:val="0"/>
          <w:marRight w:val="0"/>
          <w:marTop w:val="0"/>
          <w:marBottom w:val="0"/>
          <w:divBdr>
            <w:top w:val="none" w:sz="0" w:space="0" w:color="auto"/>
            <w:left w:val="none" w:sz="0" w:space="0" w:color="auto"/>
            <w:bottom w:val="none" w:sz="0" w:space="0" w:color="auto"/>
            <w:right w:val="none" w:sz="0" w:space="0" w:color="auto"/>
          </w:divBdr>
        </w:div>
      </w:divsChild>
    </w:div>
    <w:div w:id="874394121">
      <w:marLeft w:val="0"/>
      <w:marRight w:val="0"/>
      <w:marTop w:val="0"/>
      <w:marBottom w:val="0"/>
      <w:divBdr>
        <w:top w:val="none" w:sz="0" w:space="0" w:color="auto"/>
        <w:left w:val="none" w:sz="0" w:space="0" w:color="auto"/>
        <w:bottom w:val="none" w:sz="0" w:space="0" w:color="auto"/>
        <w:right w:val="none" w:sz="0" w:space="0" w:color="auto"/>
      </w:divBdr>
      <w:divsChild>
        <w:div w:id="1873297123">
          <w:marLeft w:val="0"/>
          <w:marRight w:val="0"/>
          <w:marTop w:val="0"/>
          <w:marBottom w:val="0"/>
          <w:divBdr>
            <w:top w:val="none" w:sz="0" w:space="0" w:color="auto"/>
            <w:left w:val="none" w:sz="0" w:space="0" w:color="auto"/>
            <w:bottom w:val="none" w:sz="0" w:space="0" w:color="auto"/>
            <w:right w:val="none" w:sz="0" w:space="0" w:color="auto"/>
          </w:divBdr>
        </w:div>
      </w:divsChild>
    </w:div>
    <w:div w:id="883103796">
      <w:marLeft w:val="0"/>
      <w:marRight w:val="0"/>
      <w:marTop w:val="0"/>
      <w:marBottom w:val="0"/>
      <w:divBdr>
        <w:top w:val="none" w:sz="0" w:space="0" w:color="auto"/>
        <w:left w:val="none" w:sz="0" w:space="0" w:color="auto"/>
        <w:bottom w:val="none" w:sz="0" w:space="0" w:color="auto"/>
        <w:right w:val="none" w:sz="0" w:space="0" w:color="auto"/>
      </w:divBdr>
      <w:divsChild>
        <w:div w:id="589386499">
          <w:marLeft w:val="0"/>
          <w:marRight w:val="0"/>
          <w:marTop w:val="0"/>
          <w:marBottom w:val="0"/>
          <w:divBdr>
            <w:top w:val="none" w:sz="0" w:space="0" w:color="auto"/>
            <w:left w:val="none" w:sz="0" w:space="0" w:color="auto"/>
            <w:bottom w:val="none" w:sz="0" w:space="0" w:color="auto"/>
            <w:right w:val="none" w:sz="0" w:space="0" w:color="auto"/>
          </w:divBdr>
        </w:div>
      </w:divsChild>
    </w:div>
    <w:div w:id="903181100">
      <w:marLeft w:val="0"/>
      <w:marRight w:val="0"/>
      <w:marTop w:val="0"/>
      <w:marBottom w:val="0"/>
      <w:divBdr>
        <w:top w:val="none" w:sz="0" w:space="0" w:color="auto"/>
        <w:left w:val="none" w:sz="0" w:space="0" w:color="auto"/>
        <w:bottom w:val="none" w:sz="0" w:space="0" w:color="auto"/>
        <w:right w:val="none" w:sz="0" w:space="0" w:color="auto"/>
      </w:divBdr>
      <w:divsChild>
        <w:div w:id="2018994832">
          <w:marLeft w:val="0"/>
          <w:marRight w:val="0"/>
          <w:marTop w:val="0"/>
          <w:marBottom w:val="0"/>
          <w:divBdr>
            <w:top w:val="none" w:sz="0" w:space="0" w:color="auto"/>
            <w:left w:val="none" w:sz="0" w:space="0" w:color="auto"/>
            <w:bottom w:val="none" w:sz="0" w:space="0" w:color="auto"/>
            <w:right w:val="none" w:sz="0" w:space="0" w:color="auto"/>
          </w:divBdr>
        </w:div>
      </w:divsChild>
    </w:div>
    <w:div w:id="923955593">
      <w:marLeft w:val="0"/>
      <w:marRight w:val="0"/>
      <w:marTop w:val="0"/>
      <w:marBottom w:val="0"/>
      <w:divBdr>
        <w:top w:val="none" w:sz="0" w:space="0" w:color="auto"/>
        <w:left w:val="none" w:sz="0" w:space="0" w:color="auto"/>
        <w:bottom w:val="none" w:sz="0" w:space="0" w:color="auto"/>
        <w:right w:val="none" w:sz="0" w:space="0" w:color="auto"/>
      </w:divBdr>
      <w:divsChild>
        <w:div w:id="211040635">
          <w:marLeft w:val="0"/>
          <w:marRight w:val="0"/>
          <w:marTop w:val="0"/>
          <w:marBottom w:val="0"/>
          <w:divBdr>
            <w:top w:val="none" w:sz="0" w:space="0" w:color="auto"/>
            <w:left w:val="none" w:sz="0" w:space="0" w:color="auto"/>
            <w:bottom w:val="none" w:sz="0" w:space="0" w:color="auto"/>
            <w:right w:val="none" w:sz="0" w:space="0" w:color="auto"/>
          </w:divBdr>
        </w:div>
      </w:divsChild>
    </w:div>
    <w:div w:id="1009528300">
      <w:marLeft w:val="0"/>
      <w:marRight w:val="0"/>
      <w:marTop w:val="0"/>
      <w:marBottom w:val="0"/>
      <w:divBdr>
        <w:top w:val="none" w:sz="0" w:space="0" w:color="auto"/>
        <w:left w:val="none" w:sz="0" w:space="0" w:color="auto"/>
        <w:bottom w:val="none" w:sz="0" w:space="0" w:color="auto"/>
        <w:right w:val="none" w:sz="0" w:space="0" w:color="auto"/>
      </w:divBdr>
      <w:divsChild>
        <w:div w:id="1514756931">
          <w:marLeft w:val="0"/>
          <w:marRight w:val="0"/>
          <w:marTop w:val="0"/>
          <w:marBottom w:val="0"/>
          <w:divBdr>
            <w:top w:val="none" w:sz="0" w:space="0" w:color="auto"/>
            <w:left w:val="none" w:sz="0" w:space="0" w:color="auto"/>
            <w:bottom w:val="none" w:sz="0" w:space="0" w:color="auto"/>
            <w:right w:val="none" w:sz="0" w:space="0" w:color="auto"/>
          </w:divBdr>
        </w:div>
      </w:divsChild>
    </w:div>
    <w:div w:id="1014578403">
      <w:marLeft w:val="0"/>
      <w:marRight w:val="0"/>
      <w:marTop w:val="0"/>
      <w:marBottom w:val="0"/>
      <w:divBdr>
        <w:top w:val="none" w:sz="0" w:space="0" w:color="auto"/>
        <w:left w:val="none" w:sz="0" w:space="0" w:color="auto"/>
        <w:bottom w:val="none" w:sz="0" w:space="0" w:color="auto"/>
        <w:right w:val="none" w:sz="0" w:space="0" w:color="auto"/>
      </w:divBdr>
      <w:divsChild>
        <w:div w:id="1189875571">
          <w:marLeft w:val="0"/>
          <w:marRight w:val="0"/>
          <w:marTop w:val="0"/>
          <w:marBottom w:val="0"/>
          <w:divBdr>
            <w:top w:val="none" w:sz="0" w:space="0" w:color="auto"/>
            <w:left w:val="none" w:sz="0" w:space="0" w:color="auto"/>
            <w:bottom w:val="none" w:sz="0" w:space="0" w:color="auto"/>
            <w:right w:val="none" w:sz="0" w:space="0" w:color="auto"/>
          </w:divBdr>
        </w:div>
      </w:divsChild>
    </w:div>
    <w:div w:id="1029111844">
      <w:marLeft w:val="0"/>
      <w:marRight w:val="0"/>
      <w:marTop w:val="0"/>
      <w:marBottom w:val="0"/>
      <w:divBdr>
        <w:top w:val="none" w:sz="0" w:space="0" w:color="auto"/>
        <w:left w:val="none" w:sz="0" w:space="0" w:color="auto"/>
        <w:bottom w:val="none" w:sz="0" w:space="0" w:color="auto"/>
        <w:right w:val="none" w:sz="0" w:space="0" w:color="auto"/>
      </w:divBdr>
      <w:divsChild>
        <w:div w:id="2132089746">
          <w:marLeft w:val="0"/>
          <w:marRight w:val="0"/>
          <w:marTop w:val="0"/>
          <w:marBottom w:val="0"/>
          <w:divBdr>
            <w:top w:val="none" w:sz="0" w:space="0" w:color="auto"/>
            <w:left w:val="none" w:sz="0" w:space="0" w:color="auto"/>
            <w:bottom w:val="none" w:sz="0" w:space="0" w:color="auto"/>
            <w:right w:val="none" w:sz="0" w:space="0" w:color="auto"/>
          </w:divBdr>
        </w:div>
      </w:divsChild>
    </w:div>
    <w:div w:id="1050306978">
      <w:marLeft w:val="0"/>
      <w:marRight w:val="0"/>
      <w:marTop w:val="0"/>
      <w:marBottom w:val="0"/>
      <w:divBdr>
        <w:top w:val="none" w:sz="0" w:space="0" w:color="auto"/>
        <w:left w:val="none" w:sz="0" w:space="0" w:color="auto"/>
        <w:bottom w:val="none" w:sz="0" w:space="0" w:color="auto"/>
        <w:right w:val="none" w:sz="0" w:space="0" w:color="auto"/>
      </w:divBdr>
      <w:divsChild>
        <w:div w:id="16320524">
          <w:marLeft w:val="0"/>
          <w:marRight w:val="0"/>
          <w:marTop w:val="0"/>
          <w:marBottom w:val="0"/>
          <w:divBdr>
            <w:top w:val="none" w:sz="0" w:space="0" w:color="auto"/>
            <w:left w:val="none" w:sz="0" w:space="0" w:color="auto"/>
            <w:bottom w:val="none" w:sz="0" w:space="0" w:color="auto"/>
            <w:right w:val="none" w:sz="0" w:space="0" w:color="auto"/>
          </w:divBdr>
        </w:div>
      </w:divsChild>
    </w:div>
    <w:div w:id="1052002969">
      <w:bodyDiv w:val="1"/>
      <w:marLeft w:val="0"/>
      <w:marRight w:val="0"/>
      <w:marTop w:val="0"/>
      <w:marBottom w:val="0"/>
      <w:divBdr>
        <w:top w:val="none" w:sz="0" w:space="0" w:color="auto"/>
        <w:left w:val="none" w:sz="0" w:space="0" w:color="auto"/>
        <w:bottom w:val="none" w:sz="0" w:space="0" w:color="auto"/>
        <w:right w:val="none" w:sz="0" w:space="0" w:color="auto"/>
      </w:divBdr>
    </w:div>
    <w:div w:id="1056975169">
      <w:bodyDiv w:val="1"/>
      <w:marLeft w:val="0"/>
      <w:marRight w:val="0"/>
      <w:marTop w:val="0"/>
      <w:marBottom w:val="0"/>
      <w:divBdr>
        <w:top w:val="none" w:sz="0" w:space="0" w:color="auto"/>
        <w:left w:val="none" w:sz="0" w:space="0" w:color="auto"/>
        <w:bottom w:val="none" w:sz="0" w:space="0" w:color="auto"/>
        <w:right w:val="none" w:sz="0" w:space="0" w:color="auto"/>
      </w:divBdr>
    </w:div>
    <w:div w:id="1064334407">
      <w:marLeft w:val="0"/>
      <w:marRight w:val="0"/>
      <w:marTop w:val="0"/>
      <w:marBottom w:val="0"/>
      <w:divBdr>
        <w:top w:val="none" w:sz="0" w:space="0" w:color="auto"/>
        <w:left w:val="none" w:sz="0" w:space="0" w:color="auto"/>
        <w:bottom w:val="none" w:sz="0" w:space="0" w:color="auto"/>
        <w:right w:val="none" w:sz="0" w:space="0" w:color="auto"/>
      </w:divBdr>
      <w:divsChild>
        <w:div w:id="502090842">
          <w:marLeft w:val="0"/>
          <w:marRight w:val="0"/>
          <w:marTop w:val="0"/>
          <w:marBottom w:val="0"/>
          <w:divBdr>
            <w:top w:val="none" w:sz="0" w:space="0" w:color="auto"/>
            <w:left w:val="none" w:sz="0" w:space="0" w:color="auto"/>
            <w:bottom w:val="none" w:sz="0" w:space="0" w:color="auto"/>
            <w:right w:val="none" w:sz="0" w:space="0" w:color="auto"/>
          </w:divBdr>
        </w:div>
      </w:divsChild>
    </w:div>
    <w:div w:id="1092239824">
      <w:marLeft w:val="0"/>
      <w:marRight w:val="0"/>
      <w:marTop w:val="0"/>
      <w:marBottom w:val="0"/>
      <w:divBdr>
        <w:top w:val="none" w:sz="0" w:space="0" w:color="auto"/>
        <w:left w:val="none" w:sz="0" w:space="0" w:color="auto"/>
        <w:bottom w:val="none" w:sz="0" w:space="0" w:color="auto"/>
        <w:right w:val="none" w:sz="0" w:space="0" w:color="auto"/>
      </w:divBdr>
      <w:divsChild>
        <w:div w:id="1149203506">
          <w:marLeft w:val="0"/>
          <w:marRight w:val="0"/>
          <w:marTop w:val="0"/>
          <w:marBottom w:val="0"/>
          <w:divBdr>
            <w:top w:val="none" w:sz="0" w:space="0" w:color="auto"/>
            <w:left w:val="none" w:sz="0" w:space="0" w:color="auto"/>
            <w:bottom w:val="none" w:sz="0" w:space="0" w:color="auto"/>
            <w:right w:val="none" w:sz="0" w:space="0" w:color="auto"/>
          </w:divBdr>
        </w:div>
      </w:divsChild>
    </w:div>
    <w:div w:id="1097753943">
      <w:marLeft w:val="0"/>
      <w:marRight w:val="0"/>
      <w:marTop w:val="0"/>
      <w:marBottom w:val="0"/>
      <w:divBdr>
        <w:top w:val="none" w:sz="0" w:space="0" w:color="auto"/>
        <w:left w:val="none" w:sz="0" w:space="0" w:color="auto"/>
        <w:bottom w:val="none" w:sz="0" w:space="0" w:color="auto"/>
        <w:right w:val="none" w:sz="0" w:space="0" w:color="auto"/>
      </w:divBdr>
      <w:divsChild>
        <w:div w:id="1086419824">
          <w:marLeft w:val="0"/>
          <w:marRight w:val="0"/>
          <w:marTop w:val="0"/>
          <w:marBottom w:val="0"/>
          <w:divBdr>
            <w:top w:val="none" w:sz="0" w:space="0" w:color="auto"/>
            <w:left w:val="none" w:sz="0" w:space="0" w:color="auto"/>
            <w:bottom w:val="none" w:sz="0" w:space="0" w:color="auto"/>
            <w:right w:val="none" w:sz="0" w:space="0" w:color="auto"/>
          </w:divBdr>
        </w:div>
      </w:divsChild>
    </w:div>
    <w:div w:id="1106002880">
      <w:marLeft w:val="0"/>
      <w:marRight w:val="0"/>
      <w:marTop w:val="0"/>
      <w:marBottom w:val="0"/>
      <w:divBdr>
        <w:top w:val="none" w:sz="0" w:space="0" w:color="auto"/>
        <w:left w:val="none" w:sz="0" w:space="0" w:color="auto"/>
        <w:bottom w:val="none" w:sz="0" w:space="0" w:color="auto"/>
        <w:right w:val="none" w:sz="0" w:space="0" w:color="auto"/>
      </w:divBdr>
      <w:divsChild>
        <w:div w:id="1201436035">
          <w:marLeft w:val="0"/>
          <w:marRight w:val="0"/>
          <w:marTop w:val="0"/>
          <w:marBottom w:val="0"/>
          <w:divBdr>
            <w:top w:val="none" w:sz="0" w:space="0" w:color="auto"/>
            <w:left w:val="none" w:sz="0" w:space="0" w:color="auto"/>
            <w:bottom w:val="none" w:sz="0" w:space="0" w:color="auto"/>
            <w:right w:val="none" w:sz="0" w:space="0" w:color="auto"/>
          </w:divBdr>
        </w:div>
      </w:divsChild>
    </w:div>
    <w:div w:id="1109088379">
      <w:marLeft w:val="0"/>
      <w:marRight w:val="0"/>
      <w:marTop w:val="0"/>
      <w:marBottom w:val="0"/>
      <w:divBdr>
        <w:top w:val="none" w:sz="0" w:space="0" w:color="auto"/>
        <w:left w:val="none" w:sz="0" w:space="0" w:color="auto"/>
        <w:bottom w:val="none" w:sz="0" w:space="0" w:color="auto"/>
        <w:right w:val="none" w:sz="0" w:space="0" w:color="auto"/>
      </w:divBdr>
      <w:divsChild>
        <w:div w:id="193230718">
          <w:marLeft w:val="0"/>
          <w:marRight w:val="0"/>
          <w:marTop w:val="0"/>
          <w:marBottom w:val="0"/>
          <w:divBdr>
            <w:top w:val="none" w:sz="0" w:space="0" w:color="auto"/>
            <w:left w:val="none" w:sz="0" w:space="0" w:color="auto"/>
            <w:bottom w:val="none" w:sz="0" w:space="0" w:color="auto"/>
            <w:right w:val="none" w:sz="0" w:space="0" w:color="auto"/>
          </w:divBdr>
        </w:div>
      </w:divsChild>
    </w:div>
    <w:div w:id="1111970641">
      <w:marLeft w:val="0"/>
      <w:marRight w:val="0"/>
      <w:marTop w:val="0"/>
      <w:marBottom w:val="0"/>
      <w:divBdr>
        <w:top w:val="none" w:sz="0" w:space="0" w:color="auto"/>
        <w:left w:val="none" w:sz="0" w:space="0" w:color="auto"/>
        <w:bottom w:val="none" w:sz="0" w:space="0" w:color="auto"/>
        <w:right w:val="none" w:sz="0" w:space="0" w:color="auto"/>
      </w:divBdr>
      <w:divsChild>
        <w:div w:id="445929950">
          <w:marLeft w:val="0"/>
          <w:marRight w:val="0"/>
          <w:marTop w:val="0"/>
          <w:marBottom w:val="0"/>
          <w:divBdr>
            <w:top w:val="none" w:sz="0" w:space="0" w:color="auto"/>
            <w:left w:val="none" w:sz="0" w:space="0" w:color="auto"/>
            <w:bottom w:val="none" w:sz="0" w:space="0" w:color="auto"/>
            <w:right w:val="none" w:sz="0" w:space="0" w:color="auto"/>
          </w:divBdr>
        </w:div>
      </w:divsChild>
    </w:div>
    <w:div w:id="1118376619">
      <w:marLeft w:val="0"/>
      <w:marRight w:val="0"/>
      <w:marTop w:val="0"/>
      <w:marBottom w:val="0"/>
      <w:divBdr>
        <w:top w:val="none" w:sz="0" w:space="0" w:color="auto"/>
        <w:left w:val="none" w:sz="0" w:space="0" w:color="auto"/>
        <w:bottom w:val="none" w:sz="0" w:space="0" w:color="auto"/>
        <w:right w:val="none" w:sz="0" w:space="0" w:color="auto"/>
      </w:divBdr>
      <w:divsChild>
        <w:div w:id="500201942">
          <w:marLeft w:val="0"/>
          <w:marRight w:val="0"/>
          <w:marTop w:val="0"/>
          <w:marBottom w:val="0"/>
          <w:divBdr>
            <w:top w:val="none" w:sz="0" w:space="0" w:color="auto"/>
            <w:left w:val="none" w:sz="0" w:space="0" w:color="auto"/>
            <w:bottom w:val="none" w:sz="0" w:space="0" w:color="auto"/>
            <w:right w:val="none" w:sz="0" w:space="0" w:color="auto"/>
          </w:divBdr>
        </w:div>
      </w:divsChild>
    </w:div>
    <w:div w:id="1119644989">
      <w:marLeft w:val="0"/>
      <w:marRight w:val="0"/>
      <w:marTop w:val="0"/>
      <w:marBottom w:val="0"/>
      <w:divBdr>
        <w:top w:val="none" w:sz="0" w:space="0" w:color="auto"/>
        <w:left w:val="none" w:sz="0" w:space="0" w:color="auto"/>
        <w:bottom w:val="none" w:sz="0" w:space="0" w:color="auto"/>
        <w:right w:val="none" w:sz="0" w:space="0" w:color="auto"/>
      </w:divBdr>
      <w:divsChild>
        <w:div w:id="223180760">
          <w:marLeft w:val="0"/>
          <w:marRight w:val="0"/>
          <w:marTop w:val="0"/>
          <w:marBottom w:val="0"/>
          <w:divBdr>
            <w:top w:val="none" w:sz="0" w:space="0" w:color="auto"/>
            <w:left w:val="none" w:sz="0" w:space="0" w:color="auto"/>
            <w:bottom w:val="none" w:sz="0" w:space="0" w:color="auto"/>
            <w:right w:val="none" w:sz="0" w:space="0" w:color="auto"/>
          </w:divBdr>
        </w:div>
      </w:divsChild>
    </w:div>
    <w:div w:id="1122846236">
      <w:marLeft w:val="0"/>
      <w:marRight w:val="0"/>
      <w:marTop w:val="0"/>
      <w:marBottom w:val="0"/>
      <w:divBdr>
        <w:top w:val="none" w:sz="0" w:space="0" w:color="auto"/>
        <w:left w:val="none" w:sz="0" w:space="0" w:color="auto"/>
        <w:bottom w:val="none" w:sz="0" w:space="0" w:color="auto"/>
        <w:right w:val="none" w:sz="0" w:space="0" w:color="auto"/>
      </w:divBdr>
      <w:divsChild>
        <w:div w:id="757562675">
          <w:marLeft w:val="0"/>
          <w:marRight w:val="0"/>
          <w:marTop w:val="0"/>
          <w:marBottom w:val="0"/>
          <w:divBdr>
            <w:top w:val="none" w:sz="0" w:space="0" w:color="auto"/>
            <w:left w:val="none" w:sz="0" w:space="0" w:color="auto"/>
            <w:bottom w:val="none" w:sz="0" w:space="0" w:color="auto"/>
            <w:right w:val="none" w:sz="0" w:space="0" w:color="auto"/>
          </w:divBdr>
        </w:div>
      </w:divsChild>
    </w:div>
    <w:div w:id="1138300768">
      <w:marLeft w:val="0"/>
      <w:marRight w:val="0"/>
      <w:marTop w:val="0"/>
      <w:marBottom w:val="0"/>
      <w:divBdr>
        <w:top w:val="none" w:sz="0" w:space="0" w:color="auto"/>
        <w:left w:val="none" w:sz="0" w:space="0" w:color="auto"/>
        <w:bottom w:val="none" w:sz="0" w:space="0" w:color="auto"/>
        <w:right w:val="none" w:sz="0" w:space="0" w:color="auto"/>
      </w:divBdr>
      <w:divsChild>
        <w:div w:id="1199397989">
          <w:marLeft w:val="0"/>
          <w:marRight w:val="0"/>
          <w:marTop w:val="0"/>
          <w:marBottom w:val="0"/>
          <w:divBdr>
            <w:top w:val="none" w:sz="0" w:space="0" w:color="auto"/>
            <w:left w:val="none" w:sz="0" w:space="0" w:color="auto"/>
            <w:bottom w:val="none" w:sz="0" w:space="0" w:color="auto"/>
            <w:right w:val="none" w:sz="0" w:space="0" w:color="auto"/>
          </w:divBdr>
        </w:div>
      </w:divsChild>
    </w:div>
    <w:div w:id="1138912035">
      <w:marLeft w:val="0"/>
      <w:marRight w:val="0"/>
      <w:marTop w:val="0"/>
      <w:marBottom w:val="0"/>
      <w:divBdr>
        <w:top w:val="none" w:sz="0" w:space="0" w:color="auto"/>
        <w:left w:val="none" w:sz="0" w:space="0" w:color="auto"/>
        <w:bottom w:val="none" w:sz="0" w:space="0" w:color="auto"/>
        <w:right w:val="none" w:sz="0" w:space="0" w:color="auto"/>
      </w:divBdr>
      <w:divsChild>
        <w:div w:id="189802527">
          <w:marLeft w:val="0"/>
          <w:marRight w:val="0"/>
          <w:marTop w:val="0"/>
          <w:marBottom w:val="0"/>
          <w:divBdr>
            <w:top w:val="none" w:sz="0" w:space="0" w:color="auto"/>
            <w:left w:val="none" w:sz="0" w:space="0" w:color="auto"/>
            <w:bottom w:val="none" w:sz="0" w:space="0" w:color="auto"/>
            <w:right w:val="none" w:sz="0" w:space="0" w:color="auto"/>
          </w:divBdr>
        </w:div>
      </w:divsChild>
    </w:div>
    <w:div w:id="1147741898">
      <w:marLeft w:val="0"/>
      <w:marRight w:val="0"/>
      <w:marTop w:val="0"/>
      <w:marBottom w:val="0"/>
      <w:divBdr>
        <w:top w:val="none" w:sz="0" w:space="0" w:color="auto"/>
        <w:left w:val="none" w:sz="0" w:space="0" w:color="auto"/>
        <w:bottom w:val="none" w:sz="0" w:space="0" w:color="auto"/>
        <w:right w:val="none" w:sz="0" w:space="0" w:color="auto"/>
      </w:divBdr>
      <w:divsChild>
        <w:div w:id="347368891">
          <w:marLeft w:val="0"/>
          <w:marRight w:val="0"/>
          <w:marTop w:val="0"/>
          <w:marBottom w:val="0"/>
          <w:divBdr>
            <w:top w:val="none" w:sz="0" w:space="0" w:color="auto"/>
            <w:left w:val="none" w:sz="0" w:space="0" w:color="auto"/>
            <w:bottom w:val="none" w:sz="0" w:space="0" w:color="auto"/>
            <w:right w:val="none" w:sz="0" w:space="0" w:color="auto"/>
          </w:divBdr>
        </w:div>
      </w:divsChild>
    </w:div>
    <w:div w:id="1152598262">
      <w:marLeft w:val="0"/>
      <w:marRight w:val="0"/>
      <w:marTop w:val="0"/>
      <w:marBottom w:val="0"/>
      <w:divBdr>
        <w:top w:val="none" w:sz="0" w:space="0" w:color="auto"/>
        <w:left w:val="none" w:sz="0" w:space="0" w:color="auto"/>
        <w:bottom w:val="none" w:sz="0" w:space="0" w:color="auto"/>
        <w:right w:val="none" w:sz="0" w:space="0" w:color="auto"/>
      </w:divBdr>
      <w:divsChild>
        <w:div w:id="973028481">
          <w:marLeft w:val="0"/>
          <w:marRight w:val="0"/>
          <w:marTop w:val="0"/>
          <w:marBottom w:val="0"/>
          <w:divBdr>
            <w:top w:val="none" w:sz="0" w:space="0" w:color="auto"/>
            <w:left w:val="none" w:sz="0" w:space="0" w:color="auto"/>
            <w:bottom w:val="none" w:sz="0" w:space="0" w:color="auto"/>
            <w:right w:val="none" w:sz="0" w:space="0" w:color="auto"/>
          </w:divBdr>
        </w:div>
      </w:divsChild>
    </w:div>
    <w:div w:id="1178235288">
      <w:marLeft w:val="0"/>
      <w:marRight w:val="0"/>
      <w:marTop w:val="0"/>
      <w:marBottom w:val="0"/>
      <w:divBdr>
        <w:top w:val="none" w:sz="0" w:space="0" w:color="auto"/>
        <w:left w:val="none" w:sz="0" w:space="0" w:color="auto"/>
        <w:bottom w:val="none" w:sz="0" w:space="0" w:color="auto"/>
        <w:right w:val="none" w:sz="0" w:space="0" w:color="auto"/>
      </w:divBdr>
      <w:divsChild>
        <w:div w:id="263541003">
          <w:marLeft w:val="0"/>
          <w:marRight w:val="0"/>
          <w:marTop w:val="0"/>
          <w:marBottom w:val="0"/>
          <w:divBdr>
            <w:top w:val="none" w:sz="0" w:space="0" w:color="auto"/>
            <w:left w:val="none" w:sz="0" w:space="0" w:color="auto"/>
            <w:bottom w:val="none" w:sz="0" w:space="0" w:color="auto"/>
            <w:right w:val="none" w:sz="0" w:space="0" w:color="auto"/>
          </w:divBdr>
        </w:div>
      </w:divsChild>
    </w:div>
    <w:div w:id="1182279936">
      <w:bodyDiv w:val="1"/>
      <w:marLeft w:val="0"/>
      <w:marRight w:val="0"/>
      <w:marTop w:val="0"/>
      <w:marBottom w:val="0"/>
      <w:divBdr>
        <w:top w:val="none" w:sz="0" w:space="0" w:color="auto"/>
        <w:left w:val="none" w:sz="0" w:space="0" w:color="auto"/>
        <w:bottom w:val="none" w:sz="0" w:space="0" w:color="auto"/>
        <w:right w:val="none" w:sz="0" w:space="0" w:color="auto"/>
      </w:divBdr>
    </w:div>
    <w:div w:id="1187476928">
      <w:bodyDiv w:val="1"/>
      <w:marLeft w:val="0"/>
      <w:marRight w:val="0"/>
      <w:marTop w:val="0"/>
      <w:marBottom w:val="0"/>
      <w:divBdr>
        <w:top w:val="none" w:sz="0" w:space="0" w:color="auto"/>
        <w:left w:val="none" w:sz="0" w:space="0" w:color="auto"/>
        <w:bottom w:val="none" w:sz="0" w:space="0" w:color="auto"/>
        <w:right w:val="none" w:sz="0" w:space="0" w:color="auto"/>
      </w:divBdr>
    </w:div>
    <w:div w:id="1188639464">
      <w:marLeft w:val="0"/>
      <w:marRight w:val="0"/>
      <w:marTop w:val="0"/>
      <w:marBottom w:val="0"/>
      <w:divBdr>
        <w:top w:val="none" w:sz="0" w:space="0" w:color="auto"/>
        <w:left w:val="none" w:sz="0" w:space="0" w:color="auto"/>
        <w:bottom w:val="none" w:sz="0" w:space="0" w:color="auto"/>
        <w:right w:val="none" w:sz="0" w:space="0" w:color="auto"/>
      </w:divBdr>
      <w:divsChild>
        <w:div w:id="1178233295">
          <w:marLeft w:val="0"/>
          <w:marRight w:val="0"/>
          <w:marTop w:val="0"/>
          <w:marBottom w:val="0"/>
          <w:divBdr>
            <w:top w:val="none" w:sz="0" w:space="0" w:color="auto"/>
            <w:left w:val="none" w:sz="0" w:space="0" w:color="auto"/>
            <w:bottom w:val="none" w:sz="0" w:space="0" w:color="auto"/>
            <w:right w:val="none" w:sz="0" w:space="0" w:color="auto"/>
          </w:divBdr>
        </w:div>
      </w:divsChild>
    </w:div>
    <w:div w:id="1197809952">
      <w:bodyDiv w:val="1"/>
      <w:marLeft w:val="0"/>
      <w:marRight w:val="0"/>
      <w:marTop w:val="0"/>
      <w:marBottom w:val="0"/>
      <w:divBdr>
        <w:top w:val="none" w:sz="0" w:space="0" w:color="auto"/>
        <w:left w:val="none" w:sz="0" w:space="0" w:color="auto"/>
        <w:bottom w:val="none" w:sz="0" w:space="0" w:color="auto"/>
        <w:right w:val="none" w:sz="0" w:space="0" w:color="auto"/>
      </w:divBdr>
    </w:div>
    <w:div w:id="1216819775">
      <w:marLeft w:val="0"/>
      <w:marRight w:val="0"/>
      <w:marTop w:val="0"/>
      <w:marBottom w:val="0"/>
      <w:divBdr>
        <w:top w:val="none" w:sz="0" w:space="0" w:color="auto"/>
        <w:left w:val="none" w:sz="0" w:space="0" w:color="auto"/>
        <w:bottom w:val="none" w:sz="0" w:space="0" w:color="auto"/>
        <w:right w:val="none" w:sz="0" w:space="0" w:color="auto"/>
      </w:divBdr>
      <w:divsChild>
        <w:div w:id="1839491401">
          <w:marLeft w:val="0"/>
          <w:marRight w:val="0"/>
          <w:marTop w:val="0"/>
          <w:marBottom w:val="0"/>
          <w:divBdr>
            <w:top w:val="none" w:sz="0" w:space="0" w:color="auto"/>
            <w:left w:val="none" w:sz="0" w:space="0" w:color="auto"/>
            <w:bottom w:val="none" w:sz="0" w:space="0" w:color="auto"/>
            <w:right w:val="none" w:sz="0" w:space="0" w:color="auto"/>
          </w:divBdr>
        </w:div>
      </w:divsChild>
    </w:div>
    <w:div w:id="1226641940">
      <w:bodyDiv w:val="1"/>
      <w:marLeft w:val="0"/>
      <w:marRight w:val="0"/>
      <w:marTop w:val="0"/>
      <w:marBottom w:val="0"/>
      <w:divBdr>
        <w:top w:val="none" w:sz="0" w:space="0" w:color="auto"/>
        <w:left w:val="none" w:sz="0" w:space="0" w:color="auto"/>
        <w:bottom w:val="none" w:sz="0" w:space="0" w:color="auto"/>
        <w:right w:val="none" w:sz="0" w:space="0" w:color="auto"/>
      </w:divBdr>
    </w:div>
    <w:div w:id="1236664900">
      <w:marLeft w:val="0"/>
      <w:marRight w:val="0"/>
      <w:marTop w:val="0"/>
      <w:marBottom w:val="0"/>
      <w:divBdr>
        <w:top w:val="none" w:sz="0" w:space="0" w:color="auto"/>
        <w:left w:val="none" w:sz="0" w:space="0" w:color="auto"/>
        <w:bottom w:val="none" w:sz="0" w:space="0" w:color="auto"/>
        <w:right w:val="none" w:sz="0" w:space="0" w:color="auto"/>
      </w:divBdr>
      <w:divsChild>
        <w:div w:id="1081637228">
          <w:marLeft w:val="0"/>
          <w:marRight w:val="0"/>
          <w:marTop w:val="0"/>
          <w:marBottom w:val="0"/>
          <w:divBdr>
            <w:top w:val="none" w:sz="0" w:space="0" w:color="auto"/>
            <w:left w:val="none" w:sz="0" w:space="0" w:color="auto"/>
            <w:bottom w:val="none" w:sz="0" w:space="0" w:color="auto"/>
            <w:right w:val="none" w:sz="0" w:space="0" w:color="auto"/>
          </w:divBdr>
        </w:div>
      </w:divsChild>
    </w:div>
    <w:div w:id="1246188950">
      <w:marLeft w:val="0"/>
      <w:marRight w:val="0"/>
      <w:marTop w:val="0"/>
      <w:marBottom w:val="0"/>
      <w:divBdr>
        <w:top w:val="none" w:sz="0" w:space="0" w:color="auto"/>
        <w:left w:val="none" w:sz="0" w:space="0" w:color="auto"/>
        <w:bottom w:val="none" w:sz="0" w:space="0" w:color="auto"/>
        <w:right w:val="none" w:sz="0" w:space="0" w:color="auto"/>
      </w:divBdr>
      <w:divsChild>
        <w:div w:id="1040589988">
          <w:marLeft w:val="0"/>
          <w:marRight w:val="0"/>
          <w:marTop w:val="0"/>
          <w:marBottom w:val="0"/>
          <w:divBdr>
            <w:top w:val="none" w:sz="0" w:space="0" w:color="auto"/>
            <w:left w:val="none" w:sz="0" w:space="0" w:color="auto"/>
            <w:bottom w:val="none" w:sz="0" w:space="0" w:color="auto"/>
            <w:right w:val="none" w:sz="0" w:space="0" w:color="auto"/>
          </w:divBdr>
        </w:div>
      </w:divsChild>
    </w:div>
    <w:div w:id="1257591616">
      <w:marLeft w:val="0"/>
      <w:marRight w:val="0"/>
      <w:marTop w:val="0"/>
      <w:marBottom w:val="0"/>
      <w:divBdr>
        <w:top w:val="none" w:sz="0" w:space="0" w:color="auto"/>
        <w:left w:val="none" w:sz="0" w:space="0" w:color="auto"/>
        <w:bottom w:val="none" w:sz="0" w:space="0" w:color="auto"/>
        <w:right w:val="none" w:sz="0" w:space="0" w:color="auto"/>
      </w:divBdr>
      <w:divsChild>
        <w:div w:id="430780014">
          <w:marLeft w:val="0"/>
          <w:marRight w:val="0"/>
          <w:marTop w:val="0"/>
          <w:marBottom w:val="0"/>
          <w:divBdr>
            <w:top w:val="none" w:sz="0" w:space="0" w:color="auto"/>
            <w:left w:val="none" w:sz="0" w:space="0" w:color="auto"/>
            <w:bottom w:val="none" w:sz="0" w:space="0" w:color="auto"/>
            <w:right w:val="none" w:sz="0" w:space="0" w:color="auto"/>
          </w:divBdr>
        </w:div>
      </w:divsChild>
    </w:div>
    <w:div w:id="1264533422">
      <w:bodyDiv w:val="1"/>
      <w:marLeft w:val="0"/>
      <w:marRight w:val="0"/>
      <w:marTop w:val="0"/>
      <w:marBottom w:val="0"/>
      <w:divBdr>
        <w:top w:val="none" w:sz="0" w:space="0" w:color="auto"/>
        <w:left w:val="none" w:sz="0" w:space="0" w:color="auto"/>
        <w:bottom w:val="none" w:sz="0" w:space="0" w:color="auto"/>
        <w:right w:val="none" w:sz="0" w:space="0" w:color="auto"/>
      </w:divBdr>
      <w:divsChild>
        <w:div w:id="71515347">
          <w:marLeft w:val="0"/>
          <w:marRight w:val="0"/>
          <w:marTop w:val="0"/>
          <w:marBottom w:val="0"/>
          <w:divBdr>
            <w:top w:val="none" w:sz="0" w:space="0" w:color="auto"/>
            <w:left w:val="none" w:sz="0" w:space="0" w:color="auto"/>
            <w:bottom w:val="none" w:sz="0" w:space="0" w:color="auto"/>
            <w:right w:val="none" w:sz="0" w:space="0" w:color="auto"/>
          </w:divBdr>
        </w:div>
        <w:div w:id="470707579">
          <w:marLeft w:val="0"/>
          <w:marRight w:val="0"/>
          <w:marTop w:val="0"/>
          <w:marBottom w:val="0"/>
          <w:divBdr>
            <w:top w:val="none" w:sz="0" w:space="0" w:color="auto"/>
            <w:left w:val="none" w:sz="0" w:space="0" w:color="auto"/>
            <w:bottom w:val="none" w:sz="0" w:space="0" w:color="auto"/>
            <w:right w:val="none" w:sz="0" w:space="0" w:color="auto"/>
          </w:divBdr>
        </w:div>
        <w:div w:id="541792464">
          <w:marLeft w:val="0"/>
          <w:marRight w:val="0"/>
          <w:marTop w:val="0"/>
          <w:marBottom w:val="0"/>
          <w:divBdr>
            <w:top w:val="none" w:sz="0" w:space="0" w:color="auto"/>
            <w:left w:val="none" w:sz="0" w:space="0" w:color="auto"/>
            <w:bottom w:val="none" w:sz="0" w:space="0" w:color="auto"/>
            <w:right w:val="none" w:sz="0" w:space="0" w:color="auto"/>
          </w:divBdr>
        </w:div>
        <w:div w:id="1988584872">
          <w:marLeft w:val="0"/>
          <w:marRight w:val="0"/>
          <w:marTop w:val="0"/>
          <w:marBottom w:val="0"/>
          <w:divBdr>
            <w:top w:val="none" w:sz="0" w:space="0" w:color="auto"/>
            <w:left w:val="none" w:sz="0" w:space="0" w:color="auto"/>
            <w:bottom w:val="none" w:sz="0" w:space="0" w:color="auto"/>
            <w:right w:val="none" w:sz="0" w:space="0" w:color="auto"/>
          </w:divBdr>
        </w:div>
        <w:div w:id="2006856351">
          <w:marLeft w:val="0"/>
          <w:marRight w:val="0"/>
          <w:marTop w:val="0"/>
          <w:marBottom w:val="0"/>
          <w:divBdr>
            <w:top w:val="none" w:sz="0" w:space="0" w:color="auto"/>
            <w:left w:val="none" w:sz="0" w:space="0" w:color="auto"/>
            <w:bottom w:val="none" w:sz="0" w:space="0" w:color="auto"/>
            <w:right w:val="none" w:sz="0" w:space="0" w:color="auto"/>
          </w:divBdr>
          <w:divsChild>
            <w:div w:id="370106605">
              <w:marLeft w:val="0"/>
              <w:marRight w:val="0"/>
              <w:marTop w:val="0"/>
              <w:marBottom w:val="0"/>
              <w:divBdr>
                <w:top w:val="none" w:sz="0" w:space="0" w:color="auto"/>
                <w:left w:val="none" w:sz="0" w:space="0" w:color="auto"/>
                <w:bottom w:val="none" w:sz="0" w:space="0" w:color="auto"/>
                <w:right w:val="none" w:sz="0" w:space="0" w:color="auto"/>
              </w:divBdr>
              <w:divsChild>
                <w:div w:id="57214542">
                  <w:marLeft w:val="0"/>
                  <w:marRight w:val="0"/>
                  <w:marTop w:val="0"/>
                  <w:marBottom w:val="0"/>
                  <w:divBdr>
                    <w:top w:val="none" w:sz="0" w:space="0" w:color="auto"/>
                    <w:left w:val="none" w:sz="0" w:space="0" w:color="auto"/>
                    <w:bottom w:val="none" w:sz="0" w:space="0" w:color="auto"/>
                    <w:right w:val="none" w:sz="0" w:space="0" w:color="auto"/>
                  </w:divBdr>
                </w:div>
                <w:div w:id="379747409">
                  <w:marLeft w:val="0"/>
                  <w:marRight w:val="0"/>
                  <w:marTop w:val="0"/>
                  <w:marBottom w:val="0"/>
                  <w:divBdr>
                    <w:top w:val="none" w:sz="0" w:space="0" w:color="auto"/>
                    <w:left w:val="none" w:sz="0" w:space="0" w:color="auto"/>
                    <w:bottom w:val="none" w:sz="0" w:space="0" w:color="auto"/>
                    <w:right w:val="none" w:sz="0" w:space="0" w:color="auto"/>
                  </w:divBdr>
                </w:div>
                <w:div w:id="1013461480">
                  <w:marLeft w:val="0"/>
                  <w:marRight w:val="0"/>
                  <w:marTop w:val="0"/>
                  <w:marBottom w:val="0"/>
                  <w:divBdr>
                    <w:top w:val="none" w:sz="0" w:space="0" w:color="auto"/>
                    <w:left w:val="none" w:sz="0" w:space="0" w:color="auto"/>
                    <w:bottom w:val="none" w:sz="0" w:space="0" w:color="auto"/>
                    <w:right w:val="none" w:sz="0" w:space="0" w:color="auto"/>
                  </w:divBdr>
                </w:div>
                <w:div w:id="1322469961">
                  <w:marLeft w:val="0"/>
                  <w:marRight w:val="0"/>
                  <w:marTop w:val="0"/>
                  <w:marBottom w:val="0"/>
                  <w:divBdr>
                    <w:top w:val="none" w:sz="0" w:space="0" w:color="auto"/>
                    <w:left w:val="none" w:sz="0" w:space="0" w:color="auto"/>
                    <w:bottom w:val="none" w:sz="0" w:space="0" w:color="auto"/>
                    <w:right w:val="none" w:sz="0" w:space="0" w:color="auto"/>
                  </w:divBdr>
                </w:div>
                <w:div w:id="1775636895">
                  <w:marLeft w:val="0"/>
                  <w:marRight w:val="0"/>
                  <w:marTop w:val="0"/>
                  <w:marBottom w:val="0"/>
                  <w:divBdr>
                    <w:top w:val="none" w:sz="0" w:space="0" w:color="auto"/>
                    <w:left w:val="none" w:sz="0" w:space="0" w:color="auto"/>
                    <w:bottom w:val="none" w:sz="0" w:space="0" w:color="auto"/>
                    <w:right w:val="none" w:sz="0" w:space="0" w:color="auto"/>
                  </w:divBdr>
                </w:div>
                <w:div w:id="1836723973">
                  <w:marLeft w:val="0"/>
                  <w:marRight w:val="0"/>
                  <w:marTop w:val="0"/>
                  <w:marBottom w:val="0"/>
                  <w:divBdr>
                    <w:top w:val="none" w:sz="0" w:space="0" w:color="auto"/>
                    <w:left w:val="none" w:sz="0" w:space="0" w:color="auto"/>
                    <w:bottom w:val="none" w:sz="0" w:space="0" w:color="auto"/>
                    <w:right w:val="none" w:sz="0" w:space="0" w:color="auto"/>
                  </w:divBdr>
                </w:div>
                <w:div w:id="1850632479">
                  <w:marLeft w:val="0"/>
                  <w:marRight w:val="0"/>
                  <w:marTop w:val="0"/>
                  <w:marBottom w:val="0"/>
                  <w:divBdr>
                    <w:top w:val="none" w:sz="0" w:space="0" w:color="auto"/>
                    <w:left w:val="none" w:sz="0" w:space="0" w:color="auto"/>
                    <w:bottom w:val="none" w:sz="0" w:space="0" w:color="auto"/>
                    <w:right w:val="none" w:sz="0" w:space="0" w:color="auto"/>
                  </w:divBdr>
                </w:div>
                <w:div w:id="1948540387">
                  <w:marLeft w:val="0"/>
                  <w:marRight w:val="0"/>
                  <w:marTop w:val="0"/>
                  <w:marBottom w:val="0"/>
                  <w:divBdr>
                    <w:top w:val="none" w:sz="0" w:space="0" w:color="auto"/>
                    <w:left w:val="none" w:sz="0" w:space="0" w:color="auto"/>
                    <w:bottom w:val="none" w:sz="0" w:space="0" w:color="auto"/>
                    <w:right w:val="none" w:sz="0" w:space="0" w:color="auto"/>
                  </w:divBdr>
                </w:div>
                <w:div w:id="2111074877">
                  <w:marLeft w:val="0"/>
                  <w:marRight w:val="0"/>
                  <w:marTop w:val="0"/>
                  <w:marBottom w:val="0"/>
                  <w:divBdr>
                    <w:top w:val="none" w:sz="0" w:space="0" w:color="auto"/>
                    <w:left w:val="none" w:sz="0" w:space="0" w:color="auto"/>
                    <w:bottom w:val="none" w:sz="0" w:space="0" w:color="auto"/>
                    <w:right w:val="none" w:sz="0" w:space="0" w:color="auto"/>
                  </w:divBdr>
                </w:div>
                <w:div w:id="211808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253923">
          <w:marLeft w:val="0"/>
          <w:marRight w:val="0"/>
          <w:marTop w:val="0"/>
          <w:marBottom w:val="0"/>
          <w:divBdr>
            <w:top w:val="none" w:sz="0" w:space="0" w:color="auto"/>
            <w:left w:val="none" w:sz="0" w:space="0" w:color="auto"/>
            <w:bottom w:val="none" w:sz="0" w:space="0" w:color="auto"/>
            <w:right w:val="none" w:sz="0" w:space="0" w:color="auto"/>
          </w:divBdr>
        </w:div>
        <w:div w:id="2142915015">
          <w:marLeft w:val="0"/>
          <w:marRight w:val="0"/>
          <w:marTop w:val="0"/>
          <w:marBottom w:val="0"/>
          <w:divBdr>
            <w:top w:val="none" w:sz="0" w:space="0" w:color="auto"/>
            <w:left w:val="none" w:sz="0" w:space="0" w:color="auto"/>
            <w:bottom w:val="none" w:sz="0" w:space="0" w:color="auto"/>
            <w:right w:val="none" w:sz="0" w:space="0" w:color="auto"/>
          </w:divBdr>
        </w:div>
      </w:divsChild>
    </w:div>
    <w:div w:id="1267076998">
      <w:marLeft w:val="0"/>
      <w:marRight w:val="0"/>
      <w:marTop w:val="0"/>
      <w:marBottom w:val="0"/>
      <w:divBdr>
        <w:top w:val="none" w:sz="0" w:space="0" w:color="auto"/>
        <w:left w:val="none" w:sz="0" w:space="0" w:color="auto"/>
        <w:bottom w:val="none" w:sz="0" w:space="0" w:color="auto"/>
        <w:right w:val="none" w:sz="0" w:space="0" w:color="auto"/>
      </w:divBdr>
      <w:divsChild>
        <w:div w:id="499007708">
          <w:marLeft w:val="0"/>
          <w:marRight w:val="0"/>
          <w:marTop w:val="0"/>
          <w:marBottom w:val="0"/>
          <w:divBdr>
            <w:top w:val="none" w:sz="0" w:space="0" w:color="auto"/>
            <w:left w:val="none" w:sz="0" w:space="0" w:color="auto"/>
            <w:bottom w:val="none" w:sz="0" w:space="0" w:color="auto"/>
            <w:right w:val="none" w:sz="0" w:space="0" w:color="auto"/>
          </w:divBdr>
        </w:div>
      </w:divsChild>
    </w:div>
    <w:div w:id="1278023832">
      <w:bodyDiv w:val="1"/>
      <w:marLeft w:val="0"/>
      <w:marRight w:val="0"/>
      <w:marTop w:val="0"/>
      <w:marBottom w:val="0"/>
      <w:divBdr>
        <w:top w:val="none" w:sz="0" w:space="0" w:color="auto"/>
        <w:left w:val="none" w:sz="0" w:space="0" w:color="auto"/>
        <w:bottom w:val="none" w:sz="0" w:space="0" w:color="auto"/>
        <w:right w:val="none" w:sz="0" w:space="0" w:color="auto"/>
      </w:divBdr>
    </w:div>
    <w:div w:id="1286348315">
      <w:marLeft w:val="0"/>
      <w:marRight w:val="0"/>
      <w:marTop w:val="0"/>
      <w:marBottom w:val="0"/>
      <w:divBdr>
        <w:top w:val="none" w:sz="0" w:space="0" w:color="auto"/>
        <w:left w:val="none" w:sz="0" w:space="0" w:color="auto"/>
        <w:bottom w:val="none" w:sz="0" w:space="0" w:color="auto"/>
        <w:right w:val="none" w:sz="0" w:space="0" w:color="auto"/>
      </w:divBdr>
      <w:divsChild>
        <w:div w:id="1720398149">
          <w:marLeft w:val="0"/>
          <w:marRight w:val="0"/>
          <w:marTop w:val="0"/>
          <w:marBottom w:val="0"/>
          <w:divBdr>
            <w:top w:val="none" w:sz="0" w:space="0" w:color="auto"/>
            <w:left w:val="none" w:sz="0" w:space="0" w:color="auto"/>
            <w:bottom w:val="none" w:sz="0" w:space="0" w:color="auto"/>
            <w:right w:val="none" w:sz="0" w:space="0" w:color="auto"/>
          </w:divBdr>
        </w:div>
      </w:divsChild>
    </w:div>
    <w:div w:id="1289434725">
      <w:bodyDiv w:val="1"/>
      <w:marLeft w:val="0"/>
      <w:marRight w:val="0"/>
      <w:marTop w:val="0"/>
      <w:marBottom w:val="0"/>
      <w:divBdr>
        <w:top w:val="none" w:sz="0" w:space="0" w:color="auto"/>
        <w:left w:val="none" w:sz="0" w:space="0" w:color="auto"/>
        <w:bottom w:val="none" w:sz="0" w:space="0" w:color="auto"/>
        <w:right w:val="none" w:sz="0" w:space="0" w:color="auto"/>
      </w:divBdr>
    </w:div>
    <w:div w:id="1294016284">
      <w:marLeft w:val="0"/>
      <w:marRight w:val="0"/>
      <w:marTop w:val="0"/>
      <w:marBottom w:val="0"/>
      <w:divBdr>
        <w:top w:val="none" w:sz="0" w:space="0" w:color="auto"/>
        <w:left w:val="none" w:sz="0" w:space="0" w:color="auto"/>
        <w:bottom w:val="none" w:sz="0" w:space="0" w:color="auto"/>
        <w:right w:val="none" w:sz="0" w:space="0" w:color="auto"/>
      </w:divBdr>
      <w:divsChild>
        <w:div w:id="1739090963">
          <w:marLeft w:val="0"/>
          <w:marRight w:val="0"/>
          <w:marTop w:val="0"/>
          <w:marBottom w:val="0"/>
          <w:divBdr>
            <w:top w:val="none" w:sz="0" w:space="0" w:color="auto"/>
            <w:left w:val="none" w:sz="0" w:space="0" w:color="auto"/>
            <w:bottom w:val="none" w:sz="0" w:space="0" w:color="auto"/>
            <w:right w:val="none" w:sz="0" w:space="0" w:color="auto"/>
          </w:divBdr>
        </w:div>
      </w:divsChild>
    </w:div>
    <w:div w:id="1298685451">
      <w:marLeft w:val="0"/>
      <w:marRight w:val="0"/>
      <w:marTop w:val="0"/>
      <w:marBottom w:val="0"/>
      <w:divBdr>
        <w:top w:val="none" w:sz="0" w:space="0" w:color="auto"/>
        <w:left w:val="none" w:sz="0" w:space="0" w:color="auto"/>
        <w:bottom w:val="none" w:sz="0" w:space="0" w:color="auto"/>
        <w:right w:val="none" w:sz="0" w:space="0" w:color="auto"/>
      </w:divBdr>
      <w:divsChild>
        <w:div w:id="967470240">
          <w:marLeft w:val="0"/>
          <w:marRight w:val="0"/>
          <w:marTop w:val="0"/>
          <w:marBottom w:val="0"/>
          <w:divBdr>
            <w:top w:val="none" w:sz="0" w:space="0" w:color="auto"/>
            <w:left w:val="none" w:sz="0" w:space="0" w:color="auto"/>
            <w:bottom w:val="none" w:sz="0" w:space="0" w:color="auto"/>
            <w:right w:val="none" w:sz="0" w:space="0" w:color="auto"/>
          </w:divBdr>
        </w:div>
      </w:divsChild>
    </w:div>
    <w:div w:id="1304696426">
      <w:marLeft w:val="0"/>
      <w:marRight w:val="0"/>
      <w:marTop w:val="0"/>
      <w:marBottom w:val="0"/>
      <w:divBdr>
        <w:top w:val="none" w:sz="0" w:space="0" w:color="auto"/>
        <w:left w:val="none" w:sz="0" w:space="0" w:color="auto"/>
        <w:bottom w:val="none" w:sz="0" w:space="0" w:color="auto"/>
        <w:right w:val="none" w:sz="0" w:space="0" w:color="auto"/>
      </w:divBdr>
      <w:divsChild>
        <w:div w:id="1137528903">
          <w:marLeft w:val="0"/>
          <w:marRight w:val="0"/>
          <w:marTop w:val="0"/>
          <w:marBottom w:val="0"/>
          <w:divBdr>
            <w:top w:val="none" w:sz="0" w:space="0" w:color="auto"/>
            <w:left w:val="none" w:sz="0" w:space="0" w:color="auto"/>
            <w:bottom w:val="none" w:sz="0" w:space="0" w:color="auto"/>
            <w:right w:val="none" w:sz="0" w:space="0" w:color="auto"/>
          </w:divBdr>
        </w:div>
      </w:divsChild>
    </w:div>
    <w:div w:id="1312825863">
      <w:marLeft w:val="0"/>
      <w:marRight w:val="0"/>
      <w:marTop w:val="0"/>
      <w:marBottom w:val="0"/>
      <w:divBdr>
        <w:top w:val="none" w:sz="0" w:space="0" w:color="auto"/>
        <w:left w:val="none" w:sz="0" w:space="0" w:color="auto"/>
        <w:bottom w:val="none" w:sz="0" w:space="0" w:color="auto"/>
        <w:right w:val="none" w:sz="0" w:space="0" w:color="auto"/>
      </w:divBdr>
      <w:divsChild>
        <w:div w:id="9841178">
          <w:marLeft w:val="0"/>
          <w:marRight w:val="0"/>
          <w:marTop w:val="0"/>
          <w:marBottom w:val="0"/>
          <w:divBdr>
            <w:top w:val="none" w:sz="0" w:space="0" w:color="auto"/>
            <w:left w:val="none" w:sz="0" w:space="0" w:color="auto"/>
            <w:bottom w:val="none" w:sz="0" w:space="0" w:color="auto"/>
            <w:right w:val="none" w:sz="0" w:space="0" w:color="auto"/>
          </w:divBdr>
        </w:div>
      </w:divsChild>
    </w:div>
    <w:div w:id="1316955200">
      <w:marLeft w:val="0"/>
      <w:marRight w:val="0"/>
      <w:marTop w:val="0"/>
      <w:marBottom w:val="0"/>
      <w:divBdr>
        <w:top w:val="none" w:sz="0" w:space="0" w:color="auto"/>
        <w:left w:val="none" w:sz="0" w:space="0" w:color="auto"/>
        <w:bottom w:val="none" w:sz="0" w:space="0" w:color="auto"/>
        <w:right w:val="none" w:sz="0" w:space="0" w:color="auto"/>
      </w:divBdr>
      <w:divsChild>
        <w:div w:id="1410269626">
          <w:marLeft w:val="0"/>
          <w:marRight w:val="0"/>
          <w:marTop w:val="0"/>
          <w:marBottom w:val="0"/>
          <w:divBdr>
            <w:top w:val="none" w:sz="0" w:space="0" w:color="auto"/>
            <w:left w:val="none" w:sz="0" w:space="0" w:color="auto"/>
            <w:bottom w:val="none" w:sz="0" w:space="0" w:color="auto"/>
            <w:right w:val="none" w:sz="0" w:space="0" w:color="auto"/>
          </w:divBdr>
        </w:div>
      </w:divsChild>
    </w:div>
    <w:div w:id="1357728814">
      <w:bodyDiv w:val="1"/>
      <w:marLeft w:val="0"/>
      <w:marRight w:val="0"/>
      <w:marTop w:val="0"/>
      <w:marBottom w:val="0"/>
      <w:divBdr>
        <w:top w:val="none" w:sz="0" w:space="0" w:color="auto"/>
        <w:left w:val="none" w:sz="0" w:space="0" w:color="auto"/>
        <w:bottom w:val="none" w:sz="0" w:space="0" w:color="auto"/>
        <w:right w:val="none" w:sz="0" w:space="0" w:color="auto"/>
      </w:divBdr>
      <w:divsChild>
        <w:div w:id="599146772">
          <w:marLeft w:val="0"/>
          <w:marRight w:val="0"/>
          <w:marTop w:val="0"/>
          <w:marBottom w:val="0"/>
          <w:divBdr>
            <w:top w:val="none" w:sz="0" w:space="0" w:color="auto"/>
            <w:left w:val="none" w:sz="0" w:space="0" w:color="auto"/>
            <w:bottom w:val="none" w:sz="0" w:space="0" w:color="auto"/>
            <w:right w:val="none" w:sz="0" w:space="0" w:color="auto"/>
          </w:divBdr>
        </w:div>
        <w:div w:id="655693880">
          <w:marLeft w:val="0"/>
          <w:marRight w:val="0"/>
          <w:marTop w:val="0"/>
          <w:marBottom w:val="0"/>
          <w:divBdr>
            <w:top w:val="none" w:sz="0" w:space="0" w:color="auto"/>
            <w:left w:val="none" w:sz="0" w:space="0" w:color="auto"/>
            <w:bottom w:val="none" w:sz="0" w:space="0" w:color="auto"/>
            <w:right w:val="none" w:sz="0" w:space="0" w:color="auto"/>
          </w:divBdr>
        </w:div>
        <w:div w:id="783967131">
          <w:marLeft w:val="0"/>
          <w:marRight w:val="0"/>
          <w:marTop w:val="0"/>
          <w:marBottom w:val="0"/>
          <w:divBdr>
            <w:top w:val="none" w:sz="0" w:space="0" w:color="auto"/>
            <w:left w:val="none" w:sz="0" w:space="0" w:color="auto"/>
            <w:bottom w:val="none" w:sz="0" w:space="0" w:color="auto"/>
            <w:right w:val="none" w:sz="0" w:space="0" w:color="auto"/>
          </w:divBdr>
        </w:div>
        <w:div w:id="918636603">
          <w:marLeft w:val="0"/>
          <w:marRight w:val="0"/>
          <w:marTop w:val="0"/>
          <w:marBottom w:val="0"/>
          <w:divBdr>
            <w:top w:val="none" w:sz="0" w:space="0" w:color="auto"/>
            <w:left w:val="none" w:sz="0" w:space="0" w:color="auto"/>
            <w:bottom w:val="none" w:sz="0" w:space="0" w:color="auto"/>
            <w:right w:val="none" w:sz="0" w:space="0" w:color="auto"/>
          </w:divBdr>
        </w:div>
        <w:div w:id="1048452432">
          <w:marLeft w:val="0"/>
          <w:marRight w:val="0"/>
          <w:marTop w:val="0"/>
          <w:marBottom w:val="0"/>
          <w:divBdr>
            <w:top w:val="none" w:sz="0" w:space="0" w:color="auto"/>
            <w:left w:val="none" w:sz="0" w:space="0" w:color="auto"/>
            <w:bottom w:val="none" w:sz="0" w:space="0" w:color="auto"/>
            <w:right w:val="none" w:sz="0" w:space="0" w:color="auto"/>
          </w:divBdr>
        </w:div>
        <w:div w:id="1544290529">
          <w:marLeft w:val="0"/>
          <w:marRight w:val="0"/>
          <w:marTop w:val="0"/>
          <w:marBottom w:val="0"/>
          <w:divBdr>
            <w:top w:val="none" w:sz="0" w:space="0" w:color="auto"/>
            <w:left w:val="none" w:sz="0" w:space="0" w:color="auto"/>
            <w:bottom w:val="none" w:sz="0" w:space="0" w:color="auto"/>
            <w:right w:val="none" w:sz="0" w:space="0" w:color="auto"/>
          </w:divBdr>
          <w:divsChild>
            <w:div w:id="1620330376">
              <w:marLeft w:val="0"/>
              <w:marRight w:val="0"/>
              <w:marTop w:val="0"/>
              <w:marBottom w:val="0"/>
              <w:divBdr>
                <w:top w:val="none" w:sz="0" w:space="0" w:color="auto"/>
                <w:left w:val="none" w:sz="0" w:space="0" w:color="auto"/>
                <w:bottom w:val="none" w:sz="0" w:space="0" w:color="auto"/>
                <w:right w:val="none" w:sz="0" w:space="0" w:color="auto"/>
              </w:divBdr>
              <w:divsChild>
                <w:div w:id="67657231">
                  <w:marLeft w:val="0"/>
                  <w:marRight w:val="0"/>
                  <w:marTop w:val="0"/>
                  <w:marBottom w:val="0"/>
                  <w:divBdr>
                    <w:top w:val="none" w:sz="0" w:space="0" w:color="auto"/>
                    <w:left w:val="none" w:sz="0" w:space="0" w:color="auto"/>
                    <w:bottom w:val="none" w:sz="0" w:space="0" w:color="auto"/>
                    <w:right w:val="none" w:sz="0" w:space="0" w:color="auto"/>
                  </w:divBdr>
                </w:div>
                <w:div w:id="185215764">
                  <w:marLeft w:val="0"/>
                  <w:marRight w:val="0"/>
                  <w:marTop w:val="0"/>
                  <w:marBottom w:val="0"/>
                  <w:divBdr>
                    <w:top w:val="none" w:sz="0" w:space="0" w:color="auto"/>
                    <w:left w:val="none" w:sz="0" w:space="0" w:color="auto"/>
                    <w:bottom w:val="none" w:sz="0" w:space="0" w:color="auto"/>
                    <w:right w:val="none" w:sz="0" w:space="0" w:color="auto"/>
                  </w:divBdr>
                </w:div>
                <w:div w:id="540019121">
                  <w:marLeft w:val="0"/>
                  <w:marRight w:val="0"/>
                  <w:marTop w:val="0"/>
                  <w:marBottom w:val="0"/>
                  <w:divBdr>
                    <w:top w:val="none" w:sz="0" w:space="0" w:color="auto"/>
                    <w:left w:val="none" w:sz="0" w:space="0" w:color="auto"/>
                    <w:bottom w:val="none" w:sz="0" w:space="0" w:color="auto"/>
                    <w:right w:val="none" w:sz="0" w:space="0" w:color="auto"/>
                  </w:divBdr>
                </w:div>
                <w:div w:id="1154950594">
                  <w:marLeft w:val="0"/>
                  <w:marRight w:val="0"/>
                  <w:marTop w:val="0"/>
                  <w:marBottom w:val="0"/>
                  <w:divBdr>
                    <w:top w:val="none" w:sz="0" w:space="0" w:color="auto"/>
                    <w:left w:val="none" w:sz="0" w:space="0" w:color="auto"/>
                    <w:bottom w:val="none" w:sz="0" w:space="0" w:color="auto"/>
                    <w:right w:val="none" w:sz="0" w:space="0" w:color="auto"/>
                  </w:divBdr>
                </w:div>
                <w:div w:id="1476992962">
                  <w:marLeft w:val="0"/>
                  <w:marRight w:val="0"/>
                  <w:marTop w:val="0"/>
                  <w:marBottom w:val="0"/>
                  <w:divBdr>
                    <w:top w:val="none" w:sz="0" w:space="0" w:color="auto"/>
                    <w:left w:val="none" w:sz="0" w:space="0" w:color="auto"/>
                    <w:bottom w:val="none" w:sz="0" w:space="0" w:color="auto"/>
                    <w:right w:val="none" w:sz="0" w:space="0" w:color="auto"/>
                  </w:divBdr>
                </w:div>
                <w:div w:id="1607689893">
                  <w:marLeft w:val="0"/>
                  <w:marRight w:val="0"/>
                  <w:marTop w:val="0"/>
                  <w:marBottom w:val="0"/>
                  <w:divBdr>
                    <w:top w:val="none" w:sz="0" w:space="0" w:color="auto"/>
                    <w:left w:val="none" w:sz="0" w:space="0" w:color="auto"/>
                    <w:bottom w:val="none" w:sz="0" w:space="0" w:color="auto"/>
                    <w:right w:val="none" w:sz="0" w:space="0" w:color="auto"/>
                  </w:divBdr>
                </w:div>
                <w:div w:id="1772970549">
                  <w:marLeft w:val="0"/>
                  <w:marRight w:val="0"/>
                  <w:marTop w:val="0"/>
                  <w:marBottom w:val="0"/>
                  <w:divBdr>
                    <w:top w:val="none" w:sz="0" w:space="0" w:color="auto"/>
                    <w:left w:val="none" w:sz="0" w:space="0" w:color="auto"/>
                    <w:bottom w:val="none" w:sz="0" w:space="0" w:color="auto"/>
                    <w:right w:val="none" w:sz="0" w:space="0" w:color="auto"/>
                  </w:divBdr>
                </w:div>
                <w:div w:id="210391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712445">
          <w:marLeft w:val="0"/>
          <w:marRight w:val="0"/>
          <w:marTop w:val="0"/>
          <w:marBottom w:val="0"/>
          <w:divBdr>
            <w:top w:val="none" w:sz="0" w:space="0" w:color="auto"/>
            <w:left w:val="none" w:sz="0" w:space="0" w:color="auto"/>
            <w:bottom w:val="none" w:sz="0" w:space="0" w:color="auto"/>
            <w:right w:val="none" w:sz="0" w:space="0" w:color="auto"/>
          </w:divBdr>
        </w:div>
        <w:div w:id="1684093368">
          <w:marLeft w:val="0"/>
          <w:marRight w:val="0"/>
          <w:marTop w:val="0"/>
          <w:marBottom w:val="0"/>
          <w:divBdr>
            <w:top w:val="none" w:sz="0" w:space="0" w:color="auto"/>
            <w:left w:val="none" w:sz="0" w:space="0" w:color="auto"/>
            <w:bottom w:val="none" w:sz="0" w:space="0" w:color="auto"/>
            <w:right w:val="none" w:sz="0" w:space="0" w:color="auto"/>
          </w:divBdr>
        </w:div>
        <w:div w:id="1760057609">
          <w:marLeft w:val="0"/>
          <w:marRight w:val="0"/>
          <w:marTop w:val="0"/>
          <w:marBottom w:val="0"/>
          <w:divBdr>
            <w:top w:val="none" w:sz="0" w:space="0" w:color="auto"/>
            <w:left w:val="none" w:sz="0" w:space="0" w:color="auto"/>
            <w:bottom w:val="none" w:sz="0" w:space="0" w:color="auto"/>
            <w:right w:val="none" w:sz="0" w:space="0" w:color="auto"/>
          </w:divBdr>
        </w:div>
      </w:divsChild>
    </w:div>
    <w:div w:id="1391002480">
      <w:bodyDiv w:val="1"/>
      <w:marLeft w:val="0"/>
      <w:marRight w:val="0"/>
      <w:marTop w:val="0"/>
      <w:marBottom w:val="0"/>
      <w:divBdr>
        <w:top w:val="none" w:sz="0" w:space="0" w:color="auto"/>
        <w:left w:val="none" w:sz="0" w:space="0" w:color="auto"/>
        <w:bottom w:val="none" w:sz="0" w:space="0" w:color="auto"/>
        <w:right w:val="none" w:sz="0" w:space="0" w:color="auto"/>
      </w:divBdr>
    </w:div>
    <w:div w:id="1399980305">
      <w:bodyDiv w:val="1"/>
      <w:marLeft w:val="0"/>
      <w:marRight w:val="0"/>
      <w:marTop w:val="0"/>
      <w:marBottom w:val="0"/>
      <w:divBdr>
        <w:top w:val="none" w:sz="0" w:space="0" w:color="auto"/>
        <w:left w:val="none" w:sz="0" w:space="0" w:color="auto"/>
        <w:bottom w:val="none" w:sz="0" w:space="0" w:color="auto"/>
        <w:right w:val="none" w:sz="0" w:space="0" w:color="auto"/>
      </w:divBdr>
    </w:div>
    <w:div w:id="1409427157">
      <w:marLeft w:val="0"/>
      <w:marRight w:val="0"/>
      <w:marTop w:val="0"/>
      <w:marBottom w:val="0"/>
      <w:divBdr>
        <w:top w:val="none" w:sz="0" w:space="0" w:color="auto"/>
        <w:left w:val="none" w:sz="0" w:space="0" w:color="auto"/>
        <w:bottom w:val="none" w:sz="0" w:space="0" w:color="auto"/>
        <w:right w:val="none" w:sz="0" w:space="0" w:color="auto"/>
      </w:divBdr>
      <w:divsChild>
        <w:div w:id="1189413874">
          <w:marLeft w:val="0"/>
          <w:marRight w:val="0"/>
          <w:marTop w:val="0"/>
          <w:marBottom w:val="0"/>
          <w:divBdr>
            <w:top w:val="none" w:sz="0" w:space="0" w:color="auto"/>
            <w:left w:val="none" w:sz="0" w:space="0" w:color="auto"/>
            <w:bottom w:val="none" w:sz="0" w:space="0" w:color="auto"/>
            <w:right w:val="none" w:sz="0" w:space="0" w:color="auto"/>
          </w:divBdr>
        </w:div>
      </w:divsChild>
    </w:div>
    <w:div w:id="1414738206">
      <w:bodyDiv w:val="1"/>
      <w:marLeft w:val="0"/>
      <w:marRight w:val="0"/>
      <w:marTop w:val="0"/>
      <w:marBottom w:val="0"/>
      <w:divBdr>
        <w:top w:val="none" w:sz="0" w:space="0" w:color="auto"/>
        <w:left w:val="none" w:sz="0" w:space="0" w:color="auto"/>
        <w:bottom w:val="none" w:sz="0" w:space="0" w:color="auto"/>
        <w:right w:val="none" w:sz="0" w:space="0" w:color="auto"/>
      </w:divBdr>
    </w:div>
    <w:div w:id="1426923023">
      <w:marLeft w:val="0"/>
      <w:marRight w:val="0"/>
      <w:marTop w:val="0"/>
      <w:marBottom w:val="0"/>
      <w:divBdr>
        <w:top w:val="none" w:sz="0" w:space="0" w:color="auto"/>
        <w:left w:val="none" w:sz="0" w:space="0" w:color="auto"/>
        <w:bottom w:val="none" w:sz="0" w:space="0" w:color="auto"/>
        <w:right w:val="none" w:sz="0" w:space="0" w:color="auto"/>
      </w:divBdr>
      <w:divsChild>
        <w:div w:id="1103644516">
          <w:marLeft w:val="0"/>
          <w:marRight w:val="0"/>
          <w:marTop w:val="0"/>
          <w:marBottom w:val="0"/>
          <w:divBdr>
            <w:top w:val="none" w:sz="0" w:space="0" w:color="auto"/>
            <w:left w:val="none" w:sz="0" w:space="0" w:color="auto"/>
            <w:bottom w:val="none" w:sz="0" w:space="0" w:color="auto"/>
            <w:right w:val="none" w:sz="0" w:space="0" w:color="auto"/>
          </w:divBdr>
        </w:div>
      </w:divsChild>
    </w:div>
    <w:div w:id="1427775271">
      <w:marLeft w:val="0"/>
      <w:marRight w:val="0"/>
      <w:marTop w:val="0"/>
      <w:marBottom w:val="0"/>
      <w:divBdr>
        <w:top w:val="none" w:sz="0" w:space="0" w:color="auto"/>
        <w:left w:val="none" w:sz="0" w:space="0" w:color="auto"/>
        <w:bottom w:val="none" w:sz="0" w:space="0" w:color="auto"/>
        <w:right w:val="none" w:sz="0" w:space="0" w:color="auto"/>
      </w:divBdr>
      <w:divsChild>
        <w:div w:id="2069916935">
          <w:marLeft w:val="0"/>
          <w:marRight w:val="0"/>
          <w:marTop w:val="0"/>
          <w:marBottom w:val="0"/>
          <w:divBdr>
            <w:top w:val="none" w:sz="0" w:space="0" w:color="auto"/>
            <w:left w:val="none" w:sz="0" w:space="0" w:color="auto"/>
            <w:bottom w:val="none" w:sz="0" w:space="0" w:color="auto"/>
            <w:right w:val="none" w:sz="0" w:space="0" w:color="auto"/>
          </w:divBdr>
        </w:div>
      </w:divsChild>
    </w:div>
    <w:div w:id="1433083929">
      <w:marLeft w:val="0"/>
      <w:marRight w:val="0"/>
      <w:marTop w:val="0"/>
      <w:marBottom w:val="0"/>
      <w:divBdr>
        <w:top w:val="none" w:sz="0" w:space="0" w:color="auto"/>
        <w:left w:val="none" w:sz="0" w:space="0" w:color="auto"/>
        <w:bottom w:val="none" w:sz="0" w:space="0" w:color="auto"/>
        <w:right w:val="none" w:sz="0" w:space="0" w:color="auto"/>
      </w:divBdr>
      <w:divsChild>
        <w:div w:id="1784569394">
          <w:marLeft w:val="0"/>
          <w:marRight w:val="0"/>
          <w:marTop w:val="0"/>
          <w:marBottom w:val="0"/>
          <w:divBdr>
            <w:top w:val="none" w:sz="0" w:space="0" w:color="auto"/>
            <w:left w:val="none" w:sz="0" w:space="0" w:color="auto"/>
            <w:bottom w:val="none" w:sz="0" w:space="0" w:color="auto"/>
            <w:right w:val="none" w:sz="0" w:space="0" w:color="auto"/>
          </w:divBdr>
        </w:div>
      </w:divsChild>
    </w:div>
    <w:div w:id="1434550245">
      <w:marLeft w:val="0"/>
      <w:marRight w:val="0"/>
      <w:marTop w:val="0"/>
      <w:marBottom w:val="0"/>
      <w:divBdr>
        <w:top w:val="none" w:sz="0" w:space="0" w:color="auto"/>
        <w:left w:val="none" w:sz="0" w:space="0" w:color="auto"/>
        <w:bottom w:val="none" w:sz="0" w:space="0" w:color="auto"/>
        <w:right w:val="none" w:sz="0" w:space="0" w:color="auto"/>
      </w:divBdr>
      <w:divsChild>
        <w:div w:id="1424834904">
          <w:marLeft w:val="0"/>
          <w:marRight w:val="0"/>
          <w:marTop w:val="0"/>
          <w:marBottom w:val="0"/>
          <w:divBdr>
            <w:top w:val="none" w:sz="0" w:space="0" w:color="auto"/>
            <w:left w:val="none" w:sz="0" w:space="0" w:color="auto"/>
            <w:bottom w:val="none" w:sz="0" w:space="0" w:color="auto"/>
            <w:right w:val="none" w:sz="0" w:space="0" w:color="auto"/>
          </w:divBdr>
        </w:div>
      </w:divsChild>
    </w:div>
    <w:div w:id="1437363459">
      <w:marLeft w:val="0"/>
      <w:marRight w:val="0"/>
      <w:marTop w:val="0"/>
      <w:marBottom w:val="0"/>
      <w:divBdr>
        <w:top w:val="none" w:sz="0" w:space="0" w:color="auto"/>
        <w:left w:val="none" w:sz="0" w:space="0" w:color="auto"/>
        <w:bottom w:val="none" w:sz="0" w:space="0" w:color="auto"/>
        <w:right w:val="none" w:sz="0" w:space="0" w:color="auto"/>
      </w:divBdr>
      <w:divsChild>
        <w:div w:id="1592197586">
          <w:marLeft w:val="0"/>
          <w:marRight w:val="0"/>
          <w:marTop w:val="0"/>
          <w:marBottom w:val="0"/>
          <w:divBdr>
            <w:top w:val="none" w:sz="0" w:space="0" w:color="auto"/>
            <w:left w:val="none" w:sz="0" w:space="0" w:color="auto"/>
            <w:bottom w:val="none" w:sz="0" w:space="0" w:color="auto"/>
            <w:right w:val="none" w:sz="0" w:space="0" w:color="auto"/>
          </w:divBdr>
        </w:div>
      </w:divsChild>
    </w:div>
    <w:div w:id="1439179781">
      <w:marLeft w:val="0"/>
      <w:marRight w:val="0"/>
      <w:marTop w:val="0"/>
      <w:marBottom w:val="0"/>
      <w:divBdr>
        <w:top w:val="none" w:sz="0" w:space="0" w:color="auto"/>
        <w:left w:val="none" w:sz="0" w:space="0" w:color="auto"/>
        <w:bottom w:val="none" w:sz="0" w:space="0" w:color="auto"/>
        <w:right w:val="none" w:sz="0" w:space="0" w:color="auto"/>
      </w:divBdr>
      <w:divsChild>
        <w:div w:id="1928225344">
          <w:marLeft w:val="0"/>
          <w:marRight w:val="0"/>
          <w:marTop w:val="0"/>
          <w:marBottom w:val="0"/>
          <w:divBdr>
            <w:top w:val="none" w:sz="0" w:space="0" w:color="auto"/>
            <w:left w:val="none" w:sz="0" w:space="0" w:color="auto"/>
            <w:bottom w:val="none" w:sz="0" w:space="0" w:color="auto"/>
            <w:right w:val="none" w:sz="0" w:space="0" w:color="auto"/>
          </w:divBdr>
        </w:div>
      </w:divsChild>
    </w:div>
    <w:div w:id="1447389048">
      <w:marLeft w:val="0"/>
      <w:marRight w:val="0"/>
      <w:marTop w:val="0"/>
      <w:marBottom w:val="0"/>
      <w:divBdr>
        <w:top w:val="none" w:sz="0" w:space="0" w:color="auto"/>
        <w:left w:val="none" w:sz="0" w:space="0" w:color="auto"/>
        <w:bottom w:val="none" w:sz="0" w:space="0" w:color="auto"/>
        <w:right w:val="none" w:sz="0" w:space="0" w:color="auto"/>
      </w:divBdr>
      <w:divsChild>
        <w:div w:id="433210915">
          <w:marLeft w:val="0"/>
          <w:marRight w:val="0"/>
          <w:marTop w:val="0"/>
          <w:marBottom w:val="0"/>
          <w:divBdr>
            <w:top w:val="none" w:sz="0" w:space="0" w:color="auto"/>
            <w:left w:val="none" w:sz="0" w:space="0" w:color="auto"/>
            <w:bottom w:val="none" w:sz="0" w:space="0" w:color="auto"/>
            <w:right w:val="none" w:sz="0" w:space="0" w:color="auto"/>
          </w:divBdr>
        </w:div>
      </w:divsChild>
    </w:div>
    <w:div w:id="1447626107">
      <w:marLeft w:val="0"/>
      <w:marRight w:val="0"/>
      <w:marTop w:val="0"/>
      <w:marBottom w:val="0"/>
      <w:divBdr>
        <w:top w:val="none" w:sz="0" w:space="0" w:color="auto"/>
        <w:left w:val="none" w:sz="0" w:space="0" w:color="auto"/>
        <w:bottom w:val="none" w:sz="0" w:space="0" w:color="auto"/>
        <w:right w:val="none" w:sz="0" w:space="0" w:color="auto"/>
      </w:divBdr>
      <w:divsChild>
        <w:div w:id="1663853991">
          <w:marLeft w:val="0"/>
          <w:marRight w:val="0"/>
          <w:marTop w:val="0"/>
          <w:marBottom w:val="0"/>
          <w:divBdr>
            <w:top w:val="none" w:sz="0" w:space="0" w:color="auto"/>
            <w:left w:val="none" w:sz="0" w:space="0" w:color="auto"/>
            <w:bottom w:val="none" w:sz="0" w:space="0" w:color="auto"/>
            <w:right w:val="none" w:sz="0" w:space="0" w:color="auto"/>
          </w:divBdr>
        </w:div>
      </w:divsChild>
    </w:div>
    <w:div w:id="1450587438">
      <w:marLeft w:val="0"/>
      <w:marRight w:val="0"/>
      <w:marTop w:val="0"/>
      <w:marBottom w:val="0"/>
      <w:divBdr>
        <w:top w:val="none" w:sz="0" w:space="0" w:color="auto"/>
        <w:left w:val="none" w:sz="0" w:space="0" w:color="auto"/>
        <w:bottom w:val="none" w:sz="0" w:space="0" w:color="auto"/>
        <w:right w:val="none" w:sz="0" w:space="0" w:color="auto"/>
      </w:divBdr>
      <w:divsChild>
        <w:div w:id="650066487">
          <w:marLeft w:val="0"/>
          <w:marRight w:val="0"/>
          <w:marTop w:val="0"/>
          <w:marBottom w:val="0"/>
          <w:divBdr>
            <w:top w:val="none" w:sz="0" w:space="0" w:color="auto"/>
            <w:left w:val="none" w:sz="0" w:space="0" w:color="auto"/>
            <w:bottom w:val="none" w:sz="0" w:space="0" w:color="auto"/>
            <w:right w:val="none" w:sz="0" w:space="0" w:color="auto"/>
          </w:divBdr>
        </w:div>
      </w:divsChild>
    </w:div>
    <w:div w:id="1460608794">
      <w:marLeft w:val="0"/>
      <w:marRight w:val="0"/>
      <w:marTop w:val="0"/>
      <w:marBottom w:val="0"/>
      <w:divBdr>
        <w:top w:val="none" w:sz="0" w:space="0" w:color="auto"/>
        <w:left w:val="none" w:sz="0" w:space="0" w:color="auto"/>
        <w:bottom w:val="none" w:sz="0" w:space="0" w:color="auto"/>
        <w:right w:val="none" w:sz="0" w:space="0" w:color="auto"/>
      </w:divBdr>
      <w:divsChild>
        <w:div w:id="1895968220">
          <w:marLeft w:val="0"/>
          <w:marRight w:val="0"/>
          <w:marTop w:val="0"/>
          <w:marBottom w:val="0"/>
          <w:divBdr>
            <w:top w:val="none" w:sz="0" w:space="0" w:color="auto"/>
            <w:left w:val="none" w:sz="0" w:space="0" w:color="auto"/>
            <w:bottom w:val="none" w:sz="0" w:space="0" w:color="auto"/>
            <w:right w:val="none" w:sz="0" w:space="0" w:color="auto"/>
          </w:divBdr>
        </w:div>
      </w:divsChild>
    </w:div>
    <w:div w:id="1461920447">
      <w:bodyDiv w:val="1"/>
      <w:marLeft w:val="0"/>
      <w:marRight w:val="0"/>
      <w:marTop w:val="0"/>
      <w:marBottom w:val="0"/>
      <w:divBdr>
        <w:top w:val="none" w:sz="0" w:space="0" w:color="auto"/>
        <w:left w:val="none" w:sz="0" w:space="0" w:color="auto"/>
        <w:bottom w:val="none" w:sz="0" w:space="0" w:color="auto"/>
        <w:right w:val="none" w:sz="0" w:space="0" w:color="auto"/>
      </w:divBdr>
    </w:div>
    <w:div w:id="1471166153">
      <w:marLeft w:val="0"/>
      <w:marRight w:val="0"/>
      <w:marTop w:val="0"/>
      <w:marBottom w:val="0"/>
      <w:divBdr>
        <w:top w:val="none" w:sz="0" w:space="0" w:color="auto"/>
        <w:left w:val="none" w:sz="0" w:space="0" w:color="auto"/>
        <w:bottom w:val="none" w:sz="0" w:space="0" w:color="auto"/>
        <w:right w:val="none" w:sz="0" w:space="0" w:color="auto"/>
      </w:divBdr>
      <w:divsChild>
        <w:div w:id="1646929138">
          <w:marLeft w:val="0"/>
          <w:marRight w:val="0"/>
          <w:marTop w:val="0"/>
          <w:marBottom w:val="0"/>
          <w:divBdr>
            <w:top w:val="none" w:sz="0" w:space="0" w:color="auto"/>
            <w:left w:val="none" w:sz="0" w:space="0" w:color="auto"/>
            <w:bottom w:val="none" w:sz="0" w:space="0" w:color="auto"/>
            <w:right w:val="none" w:sz="0" w:space="0" w:color="auto"/>
          </w:divBdr>
        </w:div>
      </w:divsChild>
    </w:div>
    <w:div w:id="1472598455">
      <w:marLeft w:val="0"/>
      <w:marRight w:val="0"/>
      <w:marTop w:val="0"/>
      <w:marBottom w:val="0"/>
      <w:divBdr>
        <w:top w:val="none" w:sz="0" w:space="0" w:color="auto"/>
        <w:left w:val="none" w:sz="0" w:space="0" w:color="auto"/>
        <w:bottom w:val="none" w:sz="0" w:space="0" w:color="auto"/>
        <w:right w:val="none" w:sz="0" w:space="0" w:color="auto"/>
      </w:divBdr>
      <w:divsChild>
        <w:div w:id="1066415941">
          <w:marLeft w:val="0"/>
          <w:marRight w:val="0"/>
          <w:marTop w:val="0"/>
          <w:marBottom w:val="0"/>
          <w:divBdr>
            <w:top w:val="none" w:sz="0" w:space="0" w:color="auto"/>
            <w:left w:val="none" w:sz="0" w:space="0" w:color="auto"/>
            <w:bottom w:val="none" w:sz="0" w:space="0" w:color="auto"/>
            <w:right w:val="none" w:sz="0" w:space="0" w:color="auto"/>
          </w:divBdr>
        </w:div>
      </w:divsChild>
    </w:div>
    <w:div w:id="1473643832">
      <w:marLeft w:val="0"/>
      <w:marRight w:val="0"/>
      <w:marTop w:val="0"/>
      <w:marBottom w:val="0"/>
      <w:divBdr>
        <w:top w:val="none" w:sz="0" w:space="0" w:color="auto"/>
        <w:left w:val="none" w:sz="0" w:space="0" w:color="auto"/>
        <w:bottom w:val="none" w:sz="0" w:space="0" w:color="auto"/>
        <w:right w:val="none" w:sz="0" w:space="0" w:color="auto"/>
      </w:divBdr>
      <w:divsChild>
        <w:div w:id="1825462387">
          <w:marLeft w:val="0"/>
          <w:marRight w:val="0"/>
          <w:marTop w:val="0"/>
          <w:marBottom w:val="0"/>
          <w:divBdr>
            <w:top w:val="none" w:sz="0" w:space="0" w:color="auto"/>
            <w:left w:val="none" w:sz="0" w:space="0" w:color="auto"/>
            <w:bottom w:val="none" w:sz="0" w:space="0" w:color="auto"/>
            <w:right w:val="none" w:sz="0" w:space="0" w:color="auto"/>
          </w:divBdr>
        </w:div>
      </w:divsChild>
    </w:div>
    <w:div w:id="1482887780">
      <w:marLeft w:val="0"/>
      <w:marRight w:val="0"/>
      <w:marTop w:val="0"/>
      <w:marBottom w:val="0"/>
      <w:divBdr>
        <w:top w:val="none" w:sz="0" w:space="0" w:color="auto"/>
        <w:left w:val="none" w:sz="0" w:space="0" w:color="auto"/>
        <w:bottom w:val="none" w:sz="0" w:space="0" w:color="auto"/>
        <w:right w:val="none" w:sz="0" w:space="0" w:color="auto"/>
      </w:divBdr>
      <w:divsChild>
        <w:div w:id="1353874449">
          <w:marLeft w:val="0"/>
          <w:marRight w:val="0"/>
          <w:marTop w:val="0"/>
          <w:marBottom w:val="0"/>
          <w:divBdr>
            <w:top w:val="none" w:sz="0" w:space="0" w:color="auto"/>
            <w:left w:val="none" w:sz="0" w:space="0" w:color="auto"/>
            <w:bottom w:val="none" w:sz="0" w:space="0" w:color="auto"/>
            <w:right w:val="none" w:sz="0" w:space="0" w:color="auto"/>
          </w:divBdr>
        </w:div>
      </w:divsChild>
    </w:div>
    <w:div w:id="1482888059">
      <w:marLeft w:val="0"/>
      <w:marRight w:val="0"/>
      <w:marTop w:val="0"/>
      <w:marBottom w:val="0"/>
      <w:divBdr>
        <w:top w:val="none" w:sz="0" w:space="0" w:color="auto"/>
        <w:left w:val="none" w:sz="0" w:space="0" w:color="auto"/>
        <w:bottom w:val="none" w:sz="0" w:space="0" w:color="auto"/>
        <w:right w:val="none" w:sz="0" w:space="0" w:color="auto"/>
      </w:divBdr>
      <w:divsChild>
        <w:div w:id="815952576">
          <w:marLeft w:val="0"/>
          <w:marRight w:val="0"/>
          <w:marTop w:val="0"/>
          <w:marBottom w:val="0"/>
          <w:divBdr>
            <w:top w:val="none" w:sz="0" w:space="0" w:color="auto"/>
            <w:left w:val="none" w:sz="0" w:space="0" w:color="auto"/>
            <w:bottom w:val="none" w:sz="0" w:space="0" w:color="auto"/>
            <w:right w:val="none" w:sz="0" w:space="0" w:color="auto"/>
          </w:divBdr>
        </w:div>
      </w:divsChild>
    </w:div>
    <w:div w:id="1484658267">
      <w:marLeft w:val="0"/>
      <w:marRight w:val="0"/>
      <w:marTop w:val="0"/>
      <w:marBottom w:val="0"/>
      <w:divBdr>
        <w:top w:val="none" w:sz="0" w:space="0" w:color="auto"/>
        <w:left w:val="none" w:sz="0" w:space="0" w:color="auto"/>
        <w:bottom w:val="none" w:sz="0" w:space="0" w:color="auto"/>
        <w:right w:val="none" w:sz="0" w:space="0" w:color="auto"/>
      </w:divBdr>
      <w:divsChild>
        <w:div w:id="1771773092">
          <w:marLeft w:val="0"/>
          <w:marRight w:val="0"/>
          <w:marTop w:val="0"/>
          <w:marBottom w:val="0"/>
          <w:divBdr>
            <w:top w:val="none" w:sz="0" w:space="0" w:color="auto"/>
            <w:left w:val="none" w:sz="0" w:space="0" w:color="auto"/>
            <w:bottom w:val="none" w:sz="0" w:space="0" w:color="auto"/>
            <w:right w:val="none" w:sz="0" w:space="0" w:color="auto"/>
          </w:divBdr>
        </w:div>
      </w:divsChild>
    </w:div>
    <w:div w:id="1492284540">
      <w:bodyDiv w:val="1"/>
      <w:marLeft w:val="0"/>
      <w:marRight w:val="0"/>
      <w:marTop w:val="0"/>
      <w:marBottom w:val="0"/>
      <w:divBdr>
        <w:top w:val="none" w:sz="0" w:space="0" w:color="auto"/>
        <w:left w:val="none" w:sz="0" w:space="0" w:color="auto"/>
        <w:bottom w:val="none" w:sz="0" w:space="0" w:color="auto"/>
        <w:right w:val="none" w:sz="0" w:space="0" w:color="auto"/>
      </w:divBdr>
    </w:div>
    <w:div w:id="1496725757">
      <w:bodyDiv w:val="1"/>
      <w:marLeft w:val="0"/>
      <w:marRight w:val="0"/>
      <w:marTop w:val="0"/>
      <w:marBottom w:val="0"/>
      <w:divBdr>
        <w:top w:val="none" w:sz="0" w:space="0" w:color="auto"/>
        <w:left w:val="none" w:sz="0" w:space="0" w:color="auto"/>
        <w:bottom w:val="none" w:sz="0" w:space="0" w:color="auto"/>
        <w:right w:val="none" w:sz="0" w:space="0" w:color="auto"/>
      </w:divBdr>
    </w:div>
    <w:div w:id="1498033786">
      <w:marLeft w:val="0"/>
      <w:marRight w:val="0"/>
      <w:marTop w:val="0"/>
      <w:marBottom w:val="0"/>
      <w:divBdr>
        <w:top w:val="none" w:sz="0" w:space="0" w:color="auto"/>
        <w:left w:val="none" w:sz="0" w:space="0" w:color="auto"/>
        <w:bottom w:val="none" w:sz="0" w:space="0" w:color="auto"/>
        <w:right w:val="none" w:sz="0" w:space="0" w:color="auto"/>
      </w:divBdr>
      <w:divsChild>
        <w:div w:id="1207257052">
          <w:marLeft w:val="0"/>
          <w:marRight w:val="0"/>
          <w:marTop w:val="0"/>
          <w:marBottom w:val="0"/>
          <w:divBdr>
            <w:top w:val="none" w:sz="0" w:space="0" w:color="auto"/>
            <w:left w:val="none" w:sz="0" w:space="0" w:color="auto"/>
            <w:bottom w:val="none" w:sz="0" w:space="0" w:color="auto"/>
            <w:right w:val="none" w:sz="0" w:space="0" w:color="auto"/>
          </w:divBdr>
        </w:div>
      </w:divsChild>
    </w:div>
    <w:div w:id="1501970540">
      <w:marLeft w:val="0"/>
      <w:marRight w:val="0"/>
      <w:marTop w:val="0"/>
      <w:marBottom w:val="0"/>
      <w:divBdr>
        <w:top w:val="none" w:sz="0" w:space="0" w:color="auto"/>
        <w:left w:val="none" w:sz="0" w:space="0" w:color="auto"/>
        <w:bottom w:val="none" w:sz="0" w:space="0" w:color="auto"/>
        <w:right w:val="none" w:sz="0" w:space="0" w:color="auto"/>
      </w:divBdr>
      <w:divsChild>
        <w:div w:id="101145045">
          <w:marLeft w:val="0"/>
          <w:marRight w:val="0"/>
          <w:marTop w:val="0"/>
          <w:marBottom w:val="0"/>
          <w:divBdr>
            <w:top w:val="none" w:sz="0" w:space="0" w:color="auto"/>
            <w:left w:val="none" w:sz="0" w:space="0" w:color="auto"/>
            <w:bottom w:val="none" w:sz="0" w:space="0" w:color="auto"/>
            <w:right w:val="none" w:sz="0" w:space="0" w:color="auto"/>
          </w:divBdr>
        </w:div>
      </w:divsChild>
    </w:div>
    <w:div w:id="1530028480">
      <w:marLeft w:val="0"/>
      <w:marRight w:val="0"/>
      <w:marTop w:val="0"/>
      <w:marBottom w:val="0"/>
      <w:divBdr>
        <w:top w:val="none" w:sz="0" w:space="0" w:color="auto"/>
        <w:left w:val="none" w:sz="0" w:space="0" w:color="auto"/>
        <w:bottom w:val="none" w:sz="0" w:space="0" w:color="auto"/>
        <w:right w:val="none" w:sz="0" w:space="0" w:color="auto"/>
      </w:divBdr>
      <w:divsChild>
        <w:div w:id="1085801958">
          <w:marLeft w:val="0"/>
          <w:marRight w:val="0"/>
          <w:marTop w:val="0"/>
          <w:marBottom w:val="0"/>
          <w:divBdr>
            <w:top w:val="none" w:sz="0" w:space="0" w:color="auto"/>
            <w:left w:val="none" w:sz="0" w:space="0" w:color="auto"/>
            <w:bottom w:val="none" w:sz="0" w:space="0" w:color="auto"/>
            <w:right w:val="none" w:sz="0" w:space="0" w:color="auto"/>
          </w:divBdr>
        </w:div>
      </w:divsChild>
    </w:div>
    <w:div w:id="1535541093">
      <w:marLeft w:val="0"/>
      <w:marRight w:val="0"/>
      <w:marTop w:val="0"/>
      <w:marBottom w:val="0"/>
      <w:divBdr>
        <w:top w:val="none" w:sz="0" w:space="0" w:color="auto"/>
        <w:left w:val="none" w:sz="0" w:space="0" w:color="auto"/>
        <w:bottom w:val="none" w:sz="0" w:space="0" w:color="auto"/>
        <w:right w:val="none" w:sz="0" w:space="0" w:color="auto"/>
      </w:divBdr>
      <w:divsChild>
        <w:div w:id="1981956997">
          <w:marLeft w:val="0"/>
          <w:marRight w:val="0"/>
          <w:marTop w:val="0"/>
          <w:marBottom w:val="0"/>
          <w:divBdr>
            <w:top w:val="none" w:sz="0" w:space="0" w:color="auto"/>
            <w:left w:val="none" w:sz="0" w:space="0" w:color="auto"/>
            <w:bottom w:val="none" w:sz="0" w:space="0" w:color="auto"/>
            <w:right w:val="none" w:sz="0" w:space="0" w:color="auto"/>
          </w:divBdr>
        </w:div>
      </w:divsChild>
    </w:div>
    <w:div w:id="1544439785">
      <w:marLeft w:val="0"/>
      <w:marRight w:val="0"/>
      <w:marTop w:val="0"/>
      <w:marBottom w:val="0"/>
      <w:divBdr>
        <w:top w:val="none" w:sz="0" w:space="0" w:color="auto"/>
        <w:left w:val="none" w:sz="0" w:space="0" w:color="auto"/>
        <w:bottom w:val="none" w:sz="0" w:space="0" w:color="auto"/>
        <w:right w:val="none" w:sz="0" w:space="0" w:color="auto"/>
      </w:divBdr>
      <w:divsChild>
        <w:div w:id="1862671094">
          <w:marLeft w:val="0"/>
          <w:marRight w:val="0"/>
          <w:marTop w:val="0"/>
          <w:marBottom w:val="0"/>
          <w:divBdr>
            <w:top w:val="none" w:sz="0" w:space="0" w:color="auto"/>
            <w:left w:val="none" w:sz="0" w:space="0" w:color="auto"/>
            <w:bottom w:val="none" w:sz="0" w:space="0" w:color="auto"/>
            <w:right w:val="none" w:sz="0" w:space="0" w:color="auto"/>
          </w:divBdr>
        </w:div>
      </w:divsChild>
    </w:div>
    <w:div w:id="1549029359">
      <w:marLeft w:val="0"/>
      <w:marRight w:val="0"/>
      <w:marTop w:val="0"/>
      <w:marBottom w:val="0"/>
      <w:divBdr>
        <w:top w:val="none" w:sz="0" w:space="0" w:color="auto"/>
        <w:left w:val="none" w:sz="0" w:space="0" w:color="auto"/>
        <w:bottom w:val="none" w:sz="0" w:space="0" w:color="auto"/>
        <w:right w:val="none" w:sz="0" w:space="0" w:color="auto"/>
      </w:divBdr>
      <w:divsChild>
        <w:div w:id="687485357">
          <w:marLeft w:val="0"/>
          <w:marRight w:val="0"/>
          <w:marTop w:val="0"/>
          <w:marBottom w:val="0"/>
          <w:divBdr>
            <w:top w:val="none" w:sz="0" w:space="0" w:color="auto"/>
            <w:left w:val="none" w:sz="0" w:space="0" w:color="auto"/>
            <w:bottom w:val="none" w:sz="0" w:space="0" w:color="auto"/>
            <w:right w:val="none" w:sz="0" w:space="0" w:color="auto"/>
          </w:divBdr>
        </w:div>
      </w:divsChild>
    </w:div>
    <w:div w:id="1558399231">
      <w:marLeft w:val="0"/>
      <w:marRight w:val="0"/>
      <w:marTop w:val="0"/>
      <w:marBottom w:val="0"/>
      <w:divBdr>
        <w:top w:val="none" w:sz="0" w:space="0" w:color="auto"/>
        <w:left w:val="none" w:sz="0" w:space="0" w:color="auto"/>
        <w:bottom w:val="none" w:sz="0" w:space="0" w:color="auto"/>
        <w:right w:val="none" w:sz="0" w:space="0" w:color="auto"/>
      </w:divBdr>
      <w:divsChild>
        <w:div w:id="970479167">
          <w:marLeft w:val="0"/>
          <w:marRight w:val="0"/>
          <w:marTop w:val="0"/>
          <w:marBottom w:val="0"/>
          <w:divBdr>
            <w:top w:val="none" w:sz="0" w:space="0" w:color="auto"/>
            <w:left w:val="none" w:sz="0" w:space="0" w:color="auto"/>
            <w:bottom w:val="none" w:sz="0" w:space="0" w:color="auto"/>
            <w:right w:val="none" w:sz="0" w:space="0" w:color="auto"/>
          </w:divBdr>
        </w:div>
      </w:divsChild>
    </w:div>
    <w:div w:id="1564025965">
      <w:marLeft w:val="0"/>
      <w:marRight w:val="0"/>
      <w:marTop w:val="0"/>
      <w:marBottom w:val="0"/>
      <w:divBdr>
        <w:top w:val="none" w:sz="0" w:space="0" w:color="auto"/>
        <w:left w:val="none" w:sz="0" w:space="0" w:color="auto"/>
        <w:bottom w:val="none" w:sz="0" w:space="0" w:color="auto"/>
        <w:right w:val="none" w:sz="0" w:space="0" w:color="auto"/>
      </w:divBdr>
      <w:divsChild>
        <w:div w:id="623736756">
          <w:marLeft w:val="0"/>
          <w:marRight w:val="0"/>
          <w:marTop w:val="0"/>
          <w:marBottom w:val="0"/>
          <w:divBdr>
            <w:top w:val="none" w:sz="0" w:space="0" w:color="auto"/>
            <w:left w:val="none" w:sz="0" w:space="0" w:color="auto"/>
            <w:bottom w:val="none" w:sz="0" w:space="0" w:color="auto"/>
            <w:right w:val="none" w:sz="0" w:space="0" w:color="auto"/>
          </w:divBdr>
        </w:div>
      </w:divsChild>
    </w:div>
    <w:div w:id="1569612139">
      <w:marLeft w:val="0"/>
      <w:marRight w:val="0"/>
      <w:marTop w:val="0"/>
      <w:marBottom w:val="0"/>
      <w:divBdr>
        <w:top w:val="none" w:sz="0" w:space="0" w:color="auto"/>
        <w:left w:val="none" w:sz="0" w:space="0" w:color="auto"/>
        <w:bottom w:val="none" w:sz="0" w:space="0" w:color="auto"/>
        <w:right w:val="none" w:sz="0" w:space="0" w:color="auto"/>
      </w:divBdr>
      <w:divsChild>
        <w:div w:id="279923740">
          <w:marLeft w:val="0"/>
          <w:marRight w:val="0"/>
          <w:marTop w:val="0"/>
          <w:marBottom w:val="0"/>
          <w:divBdr>
            <w:top w:val="none" w:sz="0" w:space="0" w:color="auto"/>
            <w:left w:val="none" w:sz="0" w:space="0" w:color="auto"/>
            <w:bottom w:val="none" w:sz="0" w:space="0" w:color="auto"/>
            <w:right w:val="none" w:sz="0" w:space="0" w:color="auto"/>
          </w:divBdr>
        </w:div>
      </w:divsChild>
    </w:div>
    <w:div w:id="1582980214">
      <w:marLeft w:val="0"/>
      <w:marRight w:val="0"/>
      <w:marTop w:val="0"/>
      <w:marBottom w:val="0"/>
      <w:divBdr>
        <w:top w:val="none" w:sz="0" w:space="0" w:color="auto"/>
        <w:left w:val="none" w:sz="0" w:space="0" w:color="auto"/>
        <w:bottom w:val="none" w:sz="0" w:space="0" w:color="auto"/>
        <w:right w:val="none" w:sz="0" w:space="0" w:color="auto"/>
      </w:divBdr>
      <w:divsChild>
        <w:div w:id="1236283434">
          <w:marLeft w:val="0"/>
          <w:marRight w:val="0"/>
          <w:marTop w:val="0"/>
          <w:marBottom w:val="0"/>
          <w:divBdr>
            <w:top w:val="none" w:sz="0" w:space="0" w:color="auto"/>
            <w:left w:val="none" w:sz="0" w:space="0" w:color="auto"/>
            <w:bottom w:val="none" w:sz="0" w:space="0" w:color="auto"/>
            <w:right w:val="none" w:sz="0" w:space="0" w:color="auto"/>
          </w:divBdr>
        </w:div>
      </w:divsChild>
    </w:div>
    <w:div w:id="1586724175">
      <w:bodyDiv w:val="1"/>
      <w:marLeft w:val="0"/>
      <w:marRight w:val="0"/>
      <w:marTop w:val="0"/>
      <w:marBottom w:val="0"/>
      <w:divBdr>
        <w:top w:val="none" w:sz="0" w:space="0" w:color="auto"/>
        <w:left w:val="none" w:sz="0" w:space="0" w:color="auto"/>
        <w:bottom w:val="none" w:sz="0" w:space="0" w:color="auto"/>
        <w:right w:val="none" w:sz="0" w:space="0" w:color="auto"/>
      </w:divBdr>
    </w:div>
    <w:div w:id="1589850951">
      <w:bodyDiv w:val="1"/>
      <w:marLeft w:val="0"/>
      <w:marRight w:val="0"/>
      <w:marTop w:val="0"/>
      <w:marBottom w:val="0"/>
      <w:divBdr>
        <w:top w:val="none" w:sz="0" w:space="0" w:color="auto"/>
        <w:left w:val="none" w:sz="0" w:space="0" w:color="auto"/>
        <w:bottom w:val="none" w:sz="0" w:space="0" w:color="auto"/>
        <w:right w:val="none" w:sz="0" w:space="0" w:color="auto"/>
      </w:divBdr>
    </w:div>
    <w:div w:id="1590231083">
      <w:bodyDiv w:val="1"/>
      <w:marLeft w:val="0"/>
      <w:marRight w:val="0"/>
      <w:marTop w:val="0"/>
      <w:marBottom w:val="0"/>
      <w:divBdr>
        <w:top w:val="none" w:sz="0" w:space="0" w:color="auto"/>
        <w:left w:val="none" w:sz="0" w:space="0" w:color="auto"/>
        <w:bottom w:val="none" w:sz="0" w:space="0" w:color="auto"/>
        <w:right w:val="none" w:sz="0" w:space="0" w:color="auto"/>
      </w:divBdr>
    </w:div>
    <w:div w:id="1607805827">
      <w:bodyDiv w:val="1"/>
      <w:marLeft w:val="0"/>
      <w:marRight w:val="0"/>
      <w:marTop w:val="0"/>
      <w:marBottom w:val="0"/>
      <w:divBdr>
        <w:top w:val="none" w:sz="0" w:space="0" w:color="auto"/>
        <w:left w:val="none" w:sz="0" w:space="0" w:color="auto"/>
        <w:bottom w:val="none" w:sz="0" w:space="0" w:color="auto"/>
        <w:right w:val="none" w:sz="0" w:space="0" w:color="auto"/>
      </w:divBdr>
    </w:div>
    <w:div w:id="1609311116">
      <w:bodyDiv w:val="1"/>
      <w:marLeft w:val="0"/>
      <w:marRight w:val="0"/>
      <w:marTop w:val="0"/>
      <w:marBottom w:val="0"/>
      <w:divBdr>
        <w:top w:val="none" w:sz="0" w:space="0" w:color="auto"/>
        <w:left w:val="none" w:sz="0" w:space="0" w:color="auto"/>
        <w:bottom w:val="none" w:sz="0" w:space="0" w:color="auto"/>
        <w:right w:val="none" w:sz="0" w:space="0" w:color="auto"/>
      </w:divBdr>
    </w:div>
    <w:div w:id="1622223867">
      <w:marLeft w:val="0"/>
      <w:marRight w:val="0"/>
      <w:marTop w:val="0"/>
      <w:marBottom w:val="0"/>
      <w:divBdr>
        <w:top w:val="none" w:sz="0" w:space="0" w:color="auto"/>
        <w:left w:val="none" w:sz="0" w:space="0" w:color="auto"/>
        <w:bottom w:val="none" w:sz="0" w:space="0" w:color="auto"/>
        <w:right w:val="none" w:sz="0" w:space="0" w:color="auto"/>
      </w:divBdr>
      <w:divsChild>
        <w:div w:id="186259870">
          <w:marLeft w:val="0"/>
          <w:marRight w:val="0"/>
          <w:marTop w:val="0"/>
          <w:marBottom w:val="0"/>
          <w:divBdr>
            <w:top w:val="none" w:sz="0" w:space="0" w:color="auto"/>
            <w:left w:val="none" w:sz="0" w:space="0" w:color="auto"/>
            <w:bottom w:val="none" w:sz="0" w:space="0" w:color="auto"/>
            <w:right w:val="none" w:sz="0" w:space="0" w:color="auto"/>
          </w:divBdr>
        </w:div>
      </w:divsChild>
    </w:div>
    <w:div w:id="1624456414">
      <w:marLeft w:val="0"/>
      <w:marRight w:val="0"/>
      <w:marTop w:val="0"/>
      <w:marBottom w:val="0"/>
      <w:divBdr>
        <w:top w:val="none" w:sz="0" w:space="0" w:color="auto"/>
        <w:left w:val="none" w:sz="0" w:space="0" w:color="auto"/>
        <w:bottom w:val="none" w:sz="0" w:space="0" w:color="auto"/>
        <w:right w:val="none" w:sz="0" w:space="0" w:color="auto"/>
      </w:divBdr>
      <w:divsChild>
        <w:div w:id="290021065">
          <w:marLeft w:val="0"/>
          <w:marRight w:val="0"/>
          <w:marTop w:val="0"/>
          <w:marBottom w:val="0"/>
          <w:divBdr>
            <w:top w:val="none" w:sz="0" w:space="0" w:color="auto"/>
            <w:left w:val="none" w:sz="0" w:space="0" w:color="auto"/>
            <w:bottom w:val="none" w:sz="0" w:space="0" w:color="auto"/>
            <w:right w:val="none" w:sz="0" w:space="0" w:color="auto"/>
          </w:divBdr>
        </w:div>
      </w:divsChild>
    </w:div>
    <w:div w:id="1627538877">
      <w:bodyDiv w:val="1"/>
      <w:marLeft w:val="0"/>
      <w:marRight w:val="0"/>
      <w:marTop w:val="0"/>
      <w:marBottom w:val="0"/>
      <w:divBdr>
        <w:top w:val="none" w:sz="0" w:space="0" w:color="auto"/>
        <w:left w:val="none" w:sz="0" w:space="0" w:color="auto"/>
        <w:bottom w:val="none" w:sz="0" w:space="0" w:color="auto"/>
        <w:right w:val="none" w:sz="0" w:space="0" w:color="auto"/>
      </w:divBdr>
    </w:div>
    <w:div w:id="1638604342">
      <w:marLeft w:val="0"/>
      <w:marRight w:val="0"/>
      <w:marTop w:val="0"/>
      <w:marBottom w:val="0"/>
      <w:divBdr>
        <w:top w:val="none" w:sz="0" w:space="0" w:color="auto"/>
        <w:left w:val="none" w:sz="0" w:space="0" w:color="auto"/>
        <w:bottom w:val="none" w:sz="0" w:space="0" w:color="auto"/>
        <w:right w:val="none" w:sz="0" w:space="0" w:color="auto"/>
      </w:divBdr>
      <w:divsChild>
        <w:div w:id="1315837059">
          <w:marLeft w:val="0"/>
          <w:marRight w:val="0"/>
          <w:marTop w:val="0"/>
          <w:marBottom w:val="0"/>
          <w:divBdr>
            <w:top w:val="none" w:sz="0" w:space="0" w:color="auto"/>
            <w:left w:val="none" w:sz="0" w:space="0" w:color="auto"/>
            <w:bottom w:val="none" w:sz="0" w:space="0" w:color="auto"/>
            <w:right w:val="none" w:sz="0" w:space="0" w:color="auto"/>
          </w:divBdr>
        </w:div>
      </w:divsChild>
    </w:div>
    <w:div w:id="1644382538">
      <w:marLeft w:val="0"/>
      <w:marRight w:val="0"/>
      <w:marTop w:val="0"/>
      <w:marBottom w:val="0"/>
      <w:divBdr>
        <w:top w:val="none" w:sz="0" w:space="0" w:color="auto"/>
        <w:left w:val="none" w:sz="0" w:space="0" w:color="auto"/>
        <w:bottom w:val="none" w:sz="0" w:space="0" w:color="auto"/>
        <w:right w:val="none" w:sz="0" w:space="0" w:color="auto"/>
      </w:divBdr>
      <w:divsChild>
        <w:div w:id="806121926">
          <w:marLeft w:val="0"/>
          <w:marRight w:val="0"/>
          <w:marTop w:val="0"/>
          <w:marBottom w:val="0"/>
          <w:divBdr>
            <w:top w:val="none" w:sz="0" w:space="0" w:color="auto"/>
            <w:left w:val="none" w:sz="0" w:space="0" w:color="auto"/>
            <w:bottom w:val="none" w:sz="0" w:space="0" w:color="auto"/>
            <w:right w:val="none" w:sz="0" w:space="0" w:color="auto"/>
          </w:divBdr>
        </w:div>
      </w:divsChild>
    </w:div>
    <w:div w:id="1655841561">
      <w:bodyDiv w:val="1"/>
      <w:marLeft w:val="0"/>
      <w:marRight w:val="0"/>
      <w:marTop w:val="0"/>
      <w:marBottom w:val="0"/>
      <w:divBdr>
        <w:top w:val="none" w:sz="0" w:space="0" w:color="auto"/>
        <w:left w:val="none" w:sz="0" w:space="0" w:color="auto"/>
        <w:bottom w:val="none" w:sz="0" w:space="0" w:color="auto"/>
        <w:right w:val="none" w:sz="0" w:space="0" w:color="auto"/>
      </w:divBdr>
    </w:div>
    <w:div w:id="1659186256">
      <w:marLeft w:val="0"/>
      <w:marRight w:val="0"/>
      <w:marTop w:val="0"/>
      <w:marBottom w:val="0"/>
      <w:divBdr>
        <w:top w:val="none" w:sz="0" w:space="0" w:color="auto"/>
        <w:left w:val="none" w:sz="0" w:space="0" w:color="auto"/>
        <w:bottom w:val="none" w:sz="0" w:space="0" w:color="auto"/>
        <w:right w:val="none" w:sz="0" w:space="0" w:color="auto"/>
      </w:divBdr>
      <w:divsChild>
        <w:div w:id="1900434931">
          <w:marLeft w:val="0"/>
          <w:marRight w:val="0"/>
          <w:marTop w:val="0"/>
          <w:marBottom w:val="0"/>
          <w:divBdr>
            <w:top w:val="none" w:sz="0" w:space="0" w:color="auto"/>
            <w:left w:val="none" w:sz="0" w:space="0" w:color="auto"/>
            <w:bottom w:val="none" w:sz="0" w:space="0" w:color="auto"/>
            <w:right w:val="none" w:sz="0" w:space="0" w:color="auto"/>
          </w:divBdr>
        </w:div>
      </w:divsChild>
    </w:div>
    <w:div w:id="1669552099">
      <w:marLeft w:val="0"/>
      <w:marRight w:val="0"/>
      <w:marTop w:val="0"/>
      <w:marBottom w:val="0"/>
      <w:divBdr>
        <w:top w:val="none" w:sz="0" w:space="0" w:color="auto"/>
        <w:left w:val="none" w:sz="0" w:space="0" w:color="auto"/>
        <w:bottom w:val="none" w:sz="0" w:space="0" w:color="auto"/>
        <w:right w:val="none" w:sz="0" w:space="0" w:color="auto"/>
      </w:divBdr>
      <w:divsChild>
        <w:div w:id="1230383376">
          <w:marLeft w:val="0"/>
          <w:marRight w:val="0"/>
          <w:marTop w:val="0"/>
          <w:marBottom w:val="0"/>
          <w:divBdr>
            <w:top w:val="none" w:sz="0" w:space="0" w:color="auto"/>
            <w:left w:val="none" w:sz="0" w:space="0" w:color="auto"/>
            <w:bottom w:val="none" w:sz="0" w:space="0" w:color="auto"/>
            <w:right w:val="none" w:sz="0" w:space="0" w:color="auto"/>
          </w:divBdr>
        </w:div>
      </w:divsChild>
    </w:div>
    <w:div w:id="1675497491">
      <w:marLeft w:val="0"/>
      <w:marRight w:val="0"/>
      <w:marTop w:val="0"/>
      <w:marBottom w:val="0"/>
      <w:divBdr>
        <w:top w:val="none" w:sz="0" w:space="0" w:color="auto"/>
        <w:left w:val="none" w:sz="0" w:space="0" w:color="auto"/>
        <w:bottom w:val="none" w:sz="0" w:space="0" w:color="auto"/>
        <w:right w:val="none" w:sz="0" w:space="0" w:color="auto"/>
      </w:divBdr>
      <w:divsChild>
        <w:div w:id="2123071346">
          <w:marLeft w:val="0"/>
          <w:marRight w:val="0"/>
          <w:marTop w:val="0"/>
          <w:marBottom w:val="0"/>
          <w:divBdr>
            <w:top w:val="none" w:sz="0" w:space="0" w:color="auto"/>
            <w:left w:val="none" w:sz="0" w:space="0" w:color="auto"/>
            <w:bottom w:val="none" w:sz="0" w:space="0" w:color="auto"/>
            <w:right w:val="none" w:sz="0" w:space="0" w:color="auto"/>
          </w:divBdr>
        </w:div>
      </w:divsChild>
    </w:div>
    <w:div w:id="1676614055">
      <w:bodyDiv w:val="1"/>
      <w:marLeft w:val="0"/>
      <w:marRight w:val="0"/>
      <w:marTop w:val="0"/>
      <w:marBottom w:val="0"/>
      <w:divBdr>
        <w:top w:val="none" w:sz="0" w:space="0" w:color="auto"/>
        <w:left w:val="none" w:sz="0" w:space="0" w:color="auto"/>
        <w:bottom w:val="none" w:sz="0" w:space="0" w:color="auto"/>
        <w:right w:val="none" w:sz="0" w:space="0" w:color="auto"/>
      </w:divBdr>
    </w:div>
    <w:div w:id="1677342819">
      <w:marLeft w:val="0"/>
      <w:marRight w:val="0"/>
      <w:marTop w:val="0"/>
      <w:marBottom w:val="0"/>
      <w:divBdr>
        <w:top w:val="none" w:sz="0" w:space="0" w:color="auto"/>
        <w:left w:val="none" w:sz="0" w:space="0" w:color="auto"/>
        <w:bottom w:val="none" w:sz="0" w:space="0" w:color="auto"/>
        <w:right w:val="none" w:sz="0" w:space="0" w:color="auto"/>
      </w:divBdr>
      <w:divsChild>
        <w:div w:id="1946886169">
          <w:marLeft w:val="0"/>
          <w:marRight w:val="0"/>
          <w:marTop w:val="0"/>
          <w:marBottom w:val="0"/>
          <w:divBdr>
            <w:top w:val="none" w:sz="0" w:space="0" w:color="auto"/>
            <w:left w:val="none" w:sz="0" w:space="0" w:color="auto"/>
            <w:bottom w:val="none" w:sz="0" w:space="0" w:color="auto"/>
            <w:right w:val="none" w:sz="0" w:space="0" w:color="auto"/>
          </w:divBdr>
        </w:div>
      </w:divsChild>
    </w:div>
    <w:div w:id="1679456335">
      <w:bodyDiv w:val="1"/>
      <w:marLeft w:val="0"/>
      <w:marRight w:val="0"/>
      <w:marTop w:val="0"/>
      <w:marBottom w:val="0"/>
      <w:divBdr>
        <w:top w:val="none" w:sz="0" w:space="0" w:color="auto"/>
        <w:left w:val="none" w:sz="0" w:space="0" w:color="auto"/>
        <w:bottom w:val="none" w:sz="0" w:space="0" w:color="auto"/>
        <w:right w:val="none" w:sz="0" w:space="0" w:color="auto"/>
      </w:divBdr>
    </w:div>
    <w:div w:id="1687826326">
      <w:bodyDiv w:val="1"/>
      <w:marLeft w:val="0"/>
      <w:marRight w:val="0"/>
      <w:marTop w:val="0"/>
      <w:marBottom w:val="0"/>
      <w:divBdr>
        <w:top w:val="none" w:sz="0" w:space="0" w:color="auto"/>
        <w:left w:val="none" w:sz="0" w:space="0" w:color="auto"/>
        <w:bottom w:val="none" w:sz="0" w:space="0" w:color="auto"/>
        <w:right w:val="none" w:sz="0" w:space="0" w:color="auto"/>
      </w:divBdr>
    </w:div>
    <w:div w:id="1702896499">
      <w:bodyDiv w:val="1"/>
      <w:marLeft w:val="0"/>
      <w:marRight w:val="0"/>
      <w:marTop w:val="0"/>
      <w:marBottom w:val="0"/>
      <w:divBdr>
        <w:top w:val="none" w:sz="0" w:space="0" w:color="auto"/>
        <w:left w:val="none" w:sz="0" w:space="0" w:color="auto"/>
        <w:bottom w:val="none" w:sz="0" w:space="0" w:color="auto"/>
        <w:right w:val="none" w:sz="0" w:space="0" w:color="auto"/>
      </w:divBdr>
    </w:div>
    <w:div w:id="1722902900">
      <w:marLeft w:val="0"/>
      <w:marRight w:val="0"/>
      <w:marTop w:val="0"/>
      <w:marBottom w:val="0"/>
      <w:divBdr>
        <w:top w:val="none" w:sz="0" w:space="0" w:color="auto"/>
        <w:left w:val="none" w:sz="0" w:space="0" w:color="auto"/>
        <w:bottom w:val="none" w:sz="0" w:space="0" w:color="auto"/>
        <w:right w:val="none" w:sz="0" w:space="0" w:color="auto"/>
      </w:divBdr>
      <w:divsChild>
        <w:div w:id="1693334878">
          <w:marLeft w:val="0"/>
          <w:marRight w:val="0"/>
          <w:marTop w:val="0"/>
          <w:marBottom w:val="0"/>
          <w:divBdr>
            <w:top w:val="none" w:sz="0" w:space="0" w:color="auto"/>
            <w:left w:val="none" w:sz="0" w:space="0" w:color="auto"/>
            <w:bottom w:val="none" w:sz="0" w:space="0" w:color="auto"/>
            <w:right w:val="none" w:sz="0" w:space="0" w:color="auto"/>
          </w:divBdr>
        </w:div>
      </w:divsChild>
    </w:div>
    <w:div w:id="1723284643">
      <w:marLeft w:val="0"/>
      <w:marRight w:val="0"/>
      <w:marTop w:val="0"/>
      <w:marBottom w:val="0"/>
      <w:divBdr>
        <w:top w:val="none" w:sz="0" w:space="0" w:color="auto"/>
        <w:left w:val="none" w:sz="0" w:space="0" w:color="auto"/>
        <w:bottom w:val="none" w:sz="0" w:space="0" w:color="auto"/>
        <w:right w:val="none" w:sz="0" w:space="0" w:color="auto"/>
      </w:divBdr>
      <w:divsChild>
        <w:div w:id="1388334351">
          <w:marLeft w:val="0"/>
          <w:marRight w:val="0"/>
          <w:marTop w:val="0"/>
          <w:marBottom w:val="0"/>
          <w:divBdr>
            <w:top w:val="none" w:sz="0" w:space="0" w:color="auto"/>
            <w:left w:val="none" w:sz="0" w:space="0" w:color="auto"/>
            <w:bottom w:val="none" w:sz="0" w:space="0" w:color="auto"/>
            <w:right w:val="none" w:sz="0" w:space="0" w:color="auto"/>
          </w:divBdr>
        </w:div>
      </w:divsChild>
    </w:div>
    <w:div w:id="1723410161">
      <w:marLeft w:val="0"/>
      <w:marRight w:val="0"/>
      <w:marTop w:val="0"/>
      <w:marBottom w:val="0"/>
      <w:divBdr>
        <w:top w:val="none" w:sz="0" w:space="0" w:color="auto"/>
        <w:left w:val="none" w:sz="0" w:space="0" w:color="auto"/>
        <w:bottom w:val="none" w:sz="0" w:space="0" w:color="auto"/>
        <w:right w:val="none" w:sz="0" w:space="0" w:color="auto"/>
      </w:divBdr>
      <w:divsChild>
        <w:div w:id="1878856678">
          <w:marLeft w:val="0"/>
          <w:marRight w:val="0"/>
          <w:marTop w:val="0"/>
          <w:marBottom w:val="0"/>
          <w:divBdr>
            <w:top w:val="none" w:sz="0" w:space="0" w:color="auto"/>
            <w:left w:val="none" w:sz="0" w:space="0" w:color="auto"/>
            <w:bottom w:val="none" w:sz="0" w:space="0" w:color="auto"/>
            <w:right w:val="none" w:sz="0" w:space="0" w:color="auto"/>
          </w:divBdr>
        </w:div>
      </w:divsChild>
    </w:div>
    <w:div w:id="1724212193">
      <w:marLeft w:val="0"/>
      <w:marRight w:val="0"/>
      <w:marTop w:val="0"/>
      <w:marBottom w:val="0"/>
      <w:divBdr>
        <w:top w:val="none" w:sz="0" w:space="0" w:color="auto"/>
        <w:left w:val="none" w:sz="0" w:space="0" w:color="auto"/>
        <w:bottom w:val="none" w:sz="0" w:space="0" w:color="auto"/>
        <w:right w:val="none" w:sz="0" w:space="0" w:color="auto"/>
      </w:divBdr>
      <w:divsChild>
        <w:div w:id="546647513">
          <w:marLeft w:val="0"/>
          <w:marRight w:val="0"/>
          <w:marTop w:val="0"/>
          <w:marBottom w:val="0"/>
          <w:divBdr>
            <w:top w:val="none" w:sz="0" w:space="0" w:color="auto"/>
            <w:left w:val="none" w:sz="0" w:space="0" w:color="auto"/>
            <w:bottom w:val="none" w:sz="0" w:space="0" w:color="auto"/>
            <w:right w:val="none" w:sz="0" w:space="0" w:color="auto"/>
          </w:divBdr>
        </w:div>
      </w:divsChild>
    </w:div>
    <w:div w:id="1726298625">
      <w:bodyDiv w:val="1"/>
      <w:marLeft w:val="0"/>
      <w:marRight w:val="0"/>
      <w:marTop w:val="0"/>
      <w:marBottom w:val="0"/>
      <w:divBdr>
        <w:top w:val="none" w:sz="0" w:space="0" w:color="auto"/>
        <w:left w:val="none" w:sz="0" w:space="0" w:color="auto"/>
        <w:bottom w:val="none" w:sz="0" w:space="0" w:color="auto"/>
        <w:right w:val="none" w:sz="0" w:space="0" w:color="auto"/>
      </w:divBdr>
    </w:div>
    <w:div w:id="1757049207">
      <w:bodyDiv w:val="1"/>
      <w:marLeft w:val="0"/>
      <w:marRight w:val="0"/>
      <w:marTop w:val="0"/>
      <w:marBottom w:val="0"/>
      <w:divBdr>
        <w:top w:val="none" w:sz="0" w:space="0" w:color="auto"/>
        <w:left w:val="none" w:sz="0" w:space="0" w:color="auto"/>
        <w:bottom w:val="none" w:sz="0" w:space="0" w:color="auto"/>
        <w:right w:val="none" w:sz="0" w:space="0" w:color="auto"/>
      </w:divBdr>
    </w:div>
    <w:div w:id="1768622145">
      <w:bodyDiv w:val="1"/>
      <w:marLeft w:val="0"/>
      <w:marRight w:val="0"/>
      <w:marTop w:val="0"/>
      <w:marBottom w:val="0"/>
      <w:divBdr>
        <w:top w:val="none" w:sz="0" w:space="0" w:color="auto"/>
        <w:left w:val="none" w:sz="0" w:space="0" w:color="auto"/>
        <w:bottom w:val="none" w:sz="0" w:space="0" w:color="auto"/>
        <w:right w:val="none" w:sz="0" w:space="0" w:color="auto"/>
      </w:divBdr>
    </w:div>
    <w:div w:id="1769689544">
      <w:marLeft w:val="0"/>
      <w:marRight w:val="0"/>
      <w:marTop w:val="0"/>
      <w:marBottom w:val="0"/>
      <w:divBdr>
        <w:top w:val="none" w:sz="0" w:space="0" w:color="auto"/>
        <w:left w:val="none" w:sz="0" w:space="0" w:color="auto"/>
        <w:bottom w:val="none" w:sz="0" w:space="0" w:color="auto"/>
        <w:right w:val="none" w:sz="0" w:space="0" w:color="auto"/>
      </w:divBdr>
      <w:divsChild>
        <w:div w:id="1258443117">
          <w:marLeft w:val="0"/>
          <w:marRight w:val="0"/>
          <w:marTop w:val="0"/>
          <w:marBottom w:val="0"/>
          <w:divBdr>
            <w:top w:val="none" w:sz="0" w:space="0" w:color="auto"/>
            <w:left w:val="none" w:sz="0" w:space="0" w:color="auto"/>
            <w:bottom w:val="none" w:sz="0" w:space="0" w:color="auto"/>
            <w:right w:val="none" w:sz="0" w:space="0" w:color="auto"/>
          </w:divBdr>
        </w:div>
      </w:divsChild>
    </w:div>
    <w:div w:id="1777824351">
      <w:marLeft w:val="0"/>
      <w:marRight w:val="0"/>
      <w:marTop w:val="0"/>
      <w:marBottom w:val="0"/>
      <w:divBdr>
        <w:top w:val="none" w:sz="0" w:space="0" w:color="auto"/>
        <w:left w:val="none" w:sz="0" w:space="0" w:color="auto"/>
        <w:bottom w:val="none" w:sz="0" w:space="0" w:color="auto"/>
        <w:right w:val="none" w:sz="0" w:space="0" w:color="auto"/>
      </w:divBdr>
      <w:divsChild>
        <w:div w:id="486746705">
          <w:marLeft w:val="0"/>
          <w:marRight w:val="0"/>
          <w:marTop w:val="0"/>
          <w:marBottom w:val="0"/>
          <w:divBdr>
            <w:top w:val="none" w:sz="0" w:space="0" w:color="auto"/>
            <w:left w:val="none" w:sz="0" w:space="0" w:color="auto"/>
            <w:bottom w:val="none" w:sz="0" w:space="0" w:color="auto"/>
            <w:right w:val="none" w:sz="0" w:space="0" w:color="auto"/>
          </w:divBdr>
        </w:div>
      </w:divsChild>
    </w:div>
    <w:div w:id="1782725763">
      <w:marLeft w:val="0"/>
      <w:marRight w:val="0"/>
      <w:marTop w:val="0"/>
      <w:marBottom w:val="0"/>
      <w:divBdr>
        <w:top w:val="none" w:sz="0" w:space="0" w:color="auto"/>
        <w:left w:val="none" w:sz="0" w:space="0" w:color="auto"/>
        <w:bottom w:val="none" w:sz="0" w:space="0" w:color="auto"/>
        <w:right w:val="none" w:sz="0" w:space="0" w:color="auto"/>
      </w:divBdr>
      <w:divsChild>
        <w:div w:id="1557399285">
          <w:marLeft w:val="0"/>
          <w:marRight w:val="0"/>
          <w:marTop w:val="0"/>
          <w:marBottom w:val="0"/>
          <w:divBdr>
            <w:top w:val="none" w:sz="0" w:space="0" w:color="auto"/>
            <w:left w:val="none" w:sz="0" w:space="0" w:color="auto"/>
            <w:bottom w:val="none" w:sz="0" w:space="0" w:color="auto"/>
            <w:right w:val="none" w:sz="0" w:space="0" w:color="auto"/>
          </w:divBdr>
        </w:div>
      </w:divsChild>
    </w:div>
    <w:div w:id="1783301089">
      <w:bodyDiv w:val="1"/>
      <w:marLeft w:val="0"/>
      <w:marRight w:val="0"/>
      <w:marTop w:val="0"/>
      <w:marBottom w:val="0"/>
      <w:divBdr>
        <w:top w:val="none" w:sz="0" w:space="0" w:color="auto"/>
        <w:left w:val="none" w:sz="0" w:space="0" w:color="auto"/>
        <w:bottom w:val="none" w:sz="0" w:space="0" w:color="auto"/>
        <w:right w:val="none" w:sz="0" w:space="0" w:color="auto"/>
      </w:divBdr>
    </w:div>
    <w:div w:id="1790271392">
      <w:marLeft w:val="0"/>
      <w:marRight w:val="0"/>
      <w:marTop w:val="0"/>
      <w:marBottom w:val="0"/>
      <w:divBdr>
        <w:top w:val="none" w:sz="0" w:space="0" w:color="auto"/>
        <w:left w:val="none" w:sz="0" w:space="0" w:color="auto"/>
        <w:bottom w:val="none" w:sz="0" w:space="0" w:color="auto"/>
        <w:right w:val="none" w:sz="0" w:space="0" w:color="auto"/>
      </w:divBdr>
      <w:divsChild>
        <w:div w:id="1318875076">
          <w:marLeft w:val="0"/>
          <w:marRight w:val="0"/>
          <w:marTop w:val="0"/>
          <w:marBottom w:val="0"/>
          <w:divBdr>
            <w:top w:val="none" w:sz="0" w:space="0" w:color="auto"/>
            <w:left w:val="none" w:sz="0" w:space="0" w:color="auto"/>
            <w:bottom w:val="none" w:sz="0" w:space="0" w:color="auto"/>
            <w:right w:val="none" w:sz="0" w:space="0" w:color="auto"/>
          </w:divBdr>
        </w:div>
      </w:divsChild>
    </w:div>
    <w:div w:id="1817650751">
      <w:marLeft w:val="0"/>
      <w:marRight w:val="0"/>
      <w:marTop w:val="0"/>
      <w:marBottom w:val="0"/>
      <w:divBdr>
        <w:top w:val="none" w:sz="0" w:space="0" w:color="auto"/>
        <w:left w:val="none" w:sz="0" w:space="0" w:color="auto"/>
        <w:bottom w:val="none" w:sz="0" w:space="0" w:color="auto"/>
        <w:right w:val="none" w:sz="0" w:space="0" w:color="auto"/>
      </w:divBdr>
      <w:divsChild>
        <w:div w:id="1830633839">
          <w:marLeft w:val="0"/>
          <w:marRight w:val="0"/>
          <w:marTop w:val="0"/>
          <w:marBottom w:val="0"/>
          <w:divBdr>
            <w:top w:val="none" w:sz="0" w:space="0" w:color="auto"/>
            <w:left w:val="none" w:sz="0" w:space="0" w:color="auto"/>
            <w:bottom w:val="none" w:sz="0" w:space="0" w:color="auto"/>
            <w:right w:val="none" w:sz="0" w:space="0" w:color="auto"/>
          </w:divBdr>
        </w:div>
      </w:divsChild>
    </w:div>
    <w:div w:id="1820001759">
      <w:marLeft w:val="0"/>
      <w:marRight w:val="0"/>
      <w:marTop w:val="0"/>
      <w:marBottom w:val="0"/>
      <w:divBdr>
        <w:top w:val="none" w:sz="0" w:space="0" w:color="auto"/>
        <w:left w:val="none" w:sz="0" w:space="0" w:color="auto"/>
        <w:bottom w:val="none" w:sz="0" w:space="0" w:color="auto"/>
        <w:right w:val="none" w:sz="0" w:space="0" w:color="auto"/>
      </w:divBdr>
      <w:divsChild>
        <w:div w:id="1503352130">
          <w:marLeft w:val="0"/>
          <w:marRight w:val="0"/>
          <w:marTop w:val="0"/>
          <w:marBottom w:val="0"/>
          <w:divBdr>
            <w:top w:val="none" w:sz="0" w:space="0" w:color="auto"/>
            <w:left w:val="none" w:sz="0" w:space="0" w:color="auto"/>
            <w:bottom w:val="none" w:sz="0" w:space="0" w:color="auto"/>
            <w:right w:val="none" w:sz="0" w:space="0" w:color="auto"/>
          </w:divBdr>
        </w:div>
      </w:divsChild>
    </w:div>
    <w:div w:id="1820919700">
      <w:marLeft w:val="0"/>
      <w:marRight w:val="0"/>
      <w:marTop w:val="0"/>
      <w:marBottom w:val="0"/>
      <w:divBdr>
        <w:top w:val="none" w:sz="0" w:space="0" w:color="auto"/>
        <w:left w:val="none" w:sz="0" w:space="0" w:color="auto"/>
        <w:bottom w:val="none" w:sz="0" w:space="0" w:color="auto"/>
        <w:right w:val="none" w:sz="0" w:space="0" w:color="auto"/>
      </w:divBdr>
      <w:divsChild>
        <w:div w:id="94793241">
          <w:marLeft w:val="0"/>
          <w:marRight w:val="0"/>
          <w:marTop w:val="0"/>
          <w:marBottom w:val="0"/>
          <w:divBdr>
            <w:top w:val="none" w:sz="0" w:space="0" w:color="auto"/>
            <w:left w:val="none" w:sz="0" w:space="0" w:color="auto"/>
            <w:bottom w:val="none" w:sz="0" w:space="0" w:color="auto"/>
            <w:right w:val="none" w:sz="0" w:space="0" w:color="auto"/>
          </w:divBdr>
        </w:div>
      </w:divsChild>
    </w:div>
    <w:div w:id="1832983772">
      <w:marLeft w:val="0"/>
      <w:marRight w:val="0"/>
      <w:marTop w:val="0"/>
      <w:marBottom w:val="0"/>
      <w:divBdr>
        <w:top w:val="none" w:sz="0" w:space="0" w:color="auto"/>
        <w:left w:val="none" w:sz="0" w:space="0" w:color="auto"/>
        <w:bottom w:val="none" w:sz="0" w:space="0" w:color="auto"/>
        <w:right w:val="none" w:sz="0" w:space="0" w:color="auto"/>
      </w:divBdr>
      <w:divsChild>
        <w:div w:id="710810152">
          <w:marLeft w:val="0"/>
          <w:marRight w:val="0"/>
          <w:marTop w:val="0"/>
          <w:marBottom w:val="0"/>
          <w:divBdr>
            <w:top w:val="none" w:sz="0" w:space="0" w:color="auto"/>
            <w:left w:val="none" w:sz="0" w:space="0" w:color="auto"/>
            <w:bottom w:val="none" w:sz="0" w:space="0" w:color="auto"/>
            <w:right w:val="none" w:sz="0" w:space="0" w:color="auto"/>
          </w:divBdr>
        </w:div>
      </w:divsChild>
    </w:div>
    <w:div w:id="1841921777">
      <w:bodyDiv w:val="1"/>
      <w:marLeft w:val="0"/>
      <w:marRight w:val="0"/>
      <w:marTop w:val="0"/>
      <w:marBottom w:val="0"/>
      <w:divBdr>
        <w:top w:val="none" w:sz="0" w:space="0" w:color="auto"/>
        <w:left w:val="none" w:sz="0" w:space="0" w:color="auto"/>
        <w:bottom w:val="none" w:sz="0" w:space="0" w:color="auto"/>
        <w:right w:val="none" w:sz="0" w:space="0" w:color="auto"/>
      </w:divBdr>
    </w:div>
    <w:div w:id="1844783561">
      <w:marLeft w:val="0"/>
      <w:marRight w:val="0"/>
      <w:marTop w:val="0"/>
      <w:marBottom w:val="0"/>
      <w:divBdr>
        <w:top w:val="none" w:sz="0" w:space="0" w:color="auto"/>
        <w:left w:val="none" w:sz="0" w:space="0" w:color="auto"/>
        <w:bottom w:val="none" w:sz="0" w:space="0" w:color="auto"/>
        <w:right w:val="none" w:sz="0" w:space="0" w:color="auto"/>
      </w:divBdr>
      <w:divsChild>
        <w:div w:id="128135778">
          <w:marLeft w:val="0"/>
          <w:marRight w:val="0"/>
          <w:marTop w:val="0"/>
          <w:marBottom w:val="0"/>
          <w:divBdr>
            <w:top w:val="none" w:sz="0" w:space="0" w:color="auto"/>
            <w:left w:val="none" w:sz="0" w:space="0" w:color="auto"/>
            <w:bottom w:val="none" w:sz="0" w:space="0" w:color="auto"/>
            <w:right w:val="none" w:sz="0" w:space="0" w:color="auto"/>
          </w:divBdr>
        </w:div>
      </w:divsChild>
    </w:div>
    <w:div w:id="1869296012">
      <w:marLeft w:val="0"/>
      <w:marRight w:val="0"/>
      <w:marTop w:val="0"/>
      <w:marBottom w:val="0"/>
      <w:divBdr>
        <w:top w:val="none" w:sz="0" w:space="0" w:color="auto"/>
        <w:left w:val="none" w:sz="0" w:space="0" w:color="auto"/>
        <w:bottom w:val="none" w:sz="0" w:space="0" w:color="auto"/>
        <w:right w:val="none" w:sz="0" w:space="0" w:color="auto"/>
      </w:divBdr>
      <w:divsChild>
        <w:div w:id="1187863731">
          <w:marLeft w:val="0"/>
          <w:marRight w:val="0"/>
          <w:marTop w:val="0"/>
          <w:marBottom w:val="0"/>
          <w:divBdr>
            <w:top w:val="none" w:sz="0" w:space="0" w:color="auto"/>
            <w:left w:val="none" w:sz="0" w:space="0" w:color="auto"/>
            <w:bottom w:val="none" w:sz="0" w:space="0" w:color="auto"/>
            <w:right w:val="none" w:sz="0" w:space="0" w:color="auto"/>
          </w:divBdr>
        </w:div>
      </w:divsChild>
    </w:div>
    <w:div w:id="1870602753">
      <w:marLeft w:val="0"/>
      <w:marRight w:val="0"/>
      <w:marTop w:val="0"/>
      <w:marBottom w:val="0"/>
      <w:divBdr>
        <w:top w:val="none" w:sz="0" w:space="0" w:color="auto"/>
        <w:left w:val="none" w:sz="0" w:space="0" w:color="auto"/>
        <w:bottom w:val="none" w:sz="0" w:space="0" w:color="auto"/>
        <w:right w:val="none" w:sz="0" w:space="0" w:color="auto"/>
      </w:divBdr>
      <w:divsChild>
        <w:div w:id="510874436">
          <w:marLeft w:val="0"/>
          <w:marRight w:val="0"/>
          <w:marTop w:val="0"/>
          <w:marBottom w:val="0"/>
          <w:divBdr>
            <w:top w:val="none" w:sz="0" w:space="0" w:color="auto"/>
            <w:left w:val="none" w:sz="0" w:space="0" w:color="auto"/>
            <w:bottom w:val="none" w:sz="0" w:space="0" w:color="auto"/>
            <w:right w:val="none" w:sz="0" w:space="0" w:color="auto"/>
          </w:divBdr>
        </w:div>
      </w:divsChild>
    </w:div>
    <w:div w:id="1872066906">
      <w:marLeft w:val="0"/>
      <w:marRight w:val="0"/>
      <w:marTop w:val="0"/>
      <w:marBottom w:val="0"/>
      <w:divBdr>
        <w:top w:val="none" w:sz="0" w:space="0" w:color="auto"/>
        <w:left w:val="none" w:sz="0" w:space="0" w:color="auto"/>
        <w:bottom w:val="none" w:sz="0" w:space="0" w:color="auto"/>
        <w:right w:val="none" w:sz="0" w:space="0" w:color="auto"/>
      </w:divBdr>
      <w:divsChild>
        <w:div w:id="2006467194">
          <w:marLeft w:val="0"/>
          <w:marRight w:val="0"/>
          <w:marTop w:val="0"/>
          <w:marBottom w:val="0"/>
          <w:divBdr>
            <w:top w:val="none" w:sz="0" w:space="0" w:color="auto"/>
            <w:left w:val="none" w:sz="0" w:space="0" w:color="auto"/>
            <w:bottom w:val="none" w:sz="0" w:space="0" w:color="auto"/>
            <w:right w:val="none" w:sz="0" w:space="0" w:color="auto"/>
          </w:divBdr>
        </w:div>
      </w:divsChild>
    </w:div>
    <w:div w:id="1874027908">
      <w:marLeft w:val="0"/>
      <w:marRight w:val="0"/>
      <w:marTop w:val="0"/>
      <w:marBottom w:val="0"/>
      <w:divBdr>
        <w:top w:val="none" w:sz="0" w:space="0" w:color="auto"/>
        <w:left w:val="none" w:sz="0" w:space="0" w:color="auto"/>
        <w:bottom w:val="none" w:sz="0" w:space="0" w:color="auto"/>
        <w:right w:val="none" w:sz="0" w:space="0" w:color="auto"/>
      </w:divBdr>
      <w:divsChild>
        <w:div w:id="1983072341">
          <w:marLeft w:val="0"/>
          <w:marRight w:val="0"/>
          <w:marTop w:val="0"/>
          <w:marBottom w:val="0"/>
          <w:divBdr>
            <w:top w:val="none" w:sz="0" w:space="0" w:color="auto"/>
            <w:left w:val="none" w:sz="0" w:space="0" w:color="auto"/>
            <w:bottom w:val="none" w:sz="0" w:space="0" w:color="auto"/>
            <w:right w:val="none" w:sz="0" w:space="0" w:color="auto"/>
          </w:divBdr>
        </w:div>
      </w:divsChild>
    </w:div>
    <w:div w:id="1880388505">
      <w:marLeft w:val="0"/>
      <w:marRight w:val="0"/>
      <w:marTop w:val="0"/>
      <w:marBottom w:val="0"/>
      <w:divBdr>
        <w:top w:val="none" w:sz="0" w:space="0" w:color="auto"/>
        <w:left w:val="none" w:sz="0" w:space="0" w:color="auto"/>
        <w:bottom w:val="none" w:sz="0" w:space="0" w:color="auto"/>
        <w:right w:val="none" w:sz="0" w:space="0" w:color="auto"/>
      </w:divBdr>
      <w:divsChild>
        <w:div w:id="1931280443">
          <w:marLeft w:val="0"/>
          <w:marRight w:val="0"/>
          <w:marTop w:val="0"/>
          <w:marBottom w:val="0"/>
          <w:divBdr>
            <w:top w:val="none" w:sz="0" w:space="0" w:color="auto"/>
            <w:left w:val="none" w:sz="0" w:space="0" w:color="auto"/>
            <w:bottom w:val="none" w:sz="0" w:space="0" w:color="auto"/>
            <w:right w:val="none" w:sz="0" w:space="0" w:color="auto"/>
          </w:divBdr>
        </w:div>
      </w:divsChild>
    </w:div>
    <w:div w:id="1902864013">
      <w:bodyDiv w:val="1"/>
      <w:marLeft w:val="0"/>
      <w:marRight w:val="0"/>
      <w:marTop w:val="0"/>
      <w:marBottom w:val="0"/>
      <w:divBdr>
        <w:top w:val="none" w:sz="0" w:space="0" w:color="auto"/>
        <w:left w:val="none" w:sz="0" w:space="0" w:color="auto"/>
        <w:bottom w:val="none" w:sz="0" w:space="0" w:color="auto"/>
        <w:right w:val="none" w:sz="0" w:space="0" w:color="auto"/>
      </w:divBdr>
    </w:div>
    <w:div w:id="1905874109">
      <w:marLeft w:val="0"/>
      <w:marRight w:val="0"/>
      <w:marTop w:val="0"/>
      <w:marBottom w:val="0"/>
      <w:divBdr>
        <w:top w:val="none" w:sz="0" w:space="0" w:color="auto"/>
        <w:left w:val="none" w:sz="0" w:space="0" w:color="auto"/>
        <w:bottom w:val="none" w:sz="0" w:space="0" w:color="auto"/>
        <w:right w:val="none" w:sz="0" w:space="0" w:color="auto"/>
      </w:divBdr>
      <w:divsChild>
        <w:div w:id="685329563">
          <w:marLeft w:val="0"/>
          <w:marRight w:val="0"/>
          <w:marTop w:val="0"/>
          <w:marBottom w:val="0"/>
          <w:divBdr>
            <w:top w:val="none" w:sz="0" w:space="0" w:color="auto"/>
            <w:left w:val="none" w:sz="0" w:space="0" w:color="auto"/>
            <w:bottom w:val="none" w:sz="0" w:space="0" w:color="auto"/>
            <w:right w:val="none" w:sz="0" w:space="0" w:color="auto"/>
          </w:divBdr>
        </w:div>
      </w:divsChild>
    </w:div>
    <w:div w:id="1916432545">
      <w:marLeft w:val="0"/>
      <w:marRight w:val="0"/>
      <w:marTop w:val="0"/>
      <w:marBottom w:val="0"/>
      <w:divBdr>
        <w:top w:val="none" w:sz="0" w:space="0" w:color="auto"/>
        <w:left w:val="none" w:sz="0" w:space="0" w:color="auto"/>
        <w:bottom w:val="none" w:sz="0" w:space="0" w:color="auto"/>
        <w:right w:val="none" w:sz="0" w:space="0" w:color="auto"/>
      </w:divBdr>
      <w:divsChild>
        <w:div w:id="1172069592">
          <w:marLeft w:val="0"/>
          <w:marRight w:val="0"/>
          <w:marTop w:val="0"/>
          <w:marBottom w:val="0"/>
          <w:divBdr>
            <w:top w:val="none" w:sz="0" w:space="0" w:color="auto"/>
            <w:left w:val="none" w:sz="0" w:space="0" w:color="auto"/>
            <w:bottom w:val="none" w:sz="0" w:space="0" w:color="auto"/>
            <w:right w:val="none" w:sz="0" w:space="0" w:color="auto"/>
          </w:divBdr>
        </w:div>
      </w:divsChild>
    </w:div>
    <w:div w:id="1924682153">
      <w:marLeft w:val="0"/>
      <w:marRight w:val="0"/>
      <w:marTop w:val="0"/>
      <w:marBottom w:val="0"/>
      <w:divBdr>
        <w:top w:val="none" w:sz="0" w:space="0" w:color="auto"/>
        <w:left w:val="none" w:sz="0" w:space="0" w:color="auto"/>
        <w:bottom w:val="none" w:sz="0" w:space="0" w:color="auto"/>
        <w:right w:val="none" w:sz="0" w:space="0" w:color="auto"/>
      </w:divBdr>
      <w:divsChild>
        <w:div w:id="1555432291">
          <w:marLeft w:val="0"/>
          <w:marRight w:val="0"/>
          <w:marTop w:val="0"/>
          <w:marBottom w:val="0"/>
          <w:divBdr>
            <w:top w:val="none" w:sz="0" w:space="0" w:color="auto"/>
            <w:left w:val="none" w:sz="0" w:space="0" w:color="auto"/>
            <w:bottom w:val="none" w:sz="0" w:space="0" w:color="auto"/>
            <w:right w:val="none" w:sz="0" w:space="0" w:color="auto"/>
          </w:divBdr>
        </w:div>
      </w:divsChild>
    </w:div>
    <w:div w:id="1926497553">
      <w:marLeft w:val="0"/>
      <w:marRight w:val="0"/>
      <w:marTop w:val="0"/>
      <w:marBottom w:val="0"/>
      <w:divBdr>
        <w:top w:val="none" w:sz="0" w:space="0" w:color="auto"/>
        <w:left w:val="none" w:sz="0" w:space="0" w:color="auto"/>
        <w:bottom w:val="none" w:sz="0" w:space="0" w:color="auto"/>
        <w:right w:val="none" w:sz="0" w:space="0" w:color="auto"/>
      </w:divBdr>
      <w:divsChild>
        <w:div w:id="1215509173">
          <w:marLeft w:val="0"/>
          <w:marRight w:val="0"/>
          <w:marTop w:val="0"/>
          <w:marBottom w:val="0"/>
          <w:divBdr>
            <w:top w:val="none" w:sz="0" w:space="0" w:color="auto"/>
            <w:left w:val="none" w:sz="0" w:space="0" w:color="auto"/>
            <w:bottom w:val="none" w:sz="0" w:space="0" w:color="auto"/>
            <w:right w:val="none" w:sz="0" w:space="0" w:color="auto"/>
          </w:divBdr>
        </w:div>
      </w:divsChild>
    </w:div>
    <w:div w:id="1928536934">
      <w:bodyDiv w:val="1"/>
      <w:marLeft w:val="0"/>
      <w:marRight w:val="0"/>
      <w:marTop w:val="0"/>
      <w:marBottom w:val="0"/>
      <w:divBdr>
        <w:top w:val="none" w:sz="0" w:space="0" w:color="auto"/>
        <w:left w:val="none" w:sz="0" w:space="0" w:color="auto"/>
        <w:bottom w:val="none" w:sz="0" w:space="0" w:color="auto"/>
        <w:right w:val="none" w:sz="0" w:space="0" w:color="auto"/>
      </w:divBdr>
    </w:div>
    <w:div w:id="1938248227">
      <w:marLeft w:val="0"/>
      <w:marRight w:val="0"/>
      <w:marTop w:val="0"/>
      <w:marBottom w:val="0"/>
      <w:divBdr>
        <w:top w:val="none" w:sz="0" w:space="0" w:color="auto"/>
        <w:left w:val="none" w:sz="0" w:space="0" w:color="auto"/>
        <w:bottom w:val="none" w:sz="0" w:space="0" w:color="auto"/>
        <w:right w:val="none" w:sz="0" w:space="0" w:color="auto"/>
      </w:divBdr>
      <w:divsChild>
        <w:div w:id="97725513">
          <w:marLeft w:val="0"/>
          <w:marRight w:val="0"/>
          <w:marTop w:val="0"/>
          <w:marBottom w:val="0"/>
          <w:divBdr>
            <w:top w:val="none" w:sz="0" w:space="0" w:color="auto"/>
            <w:left w:val="none" w:sz="0" w:space="0" w:color="auto"/>
            <w:bottom w:val="none" w:sz="0" w:space="0" w:color="auto"/>
            <w:right w:val="none" w:sz="0" w:space="0" w:color="auto"/>
          </w:divBdr>
        </w:div>
      </w:divsChild>
    </w:div>
    <w:div w:id="1938249312">
      <w:marLeft w:val="0"/>
      <w:marRight w:val="0"/>
      <w:marTop w:val="0"/>
      <w:marBottom w:val="0"/>
      <w:divBdr>
        <w:top w:val="none" w:sz="0" w:space="0" w:color="auto"/>
        <w:left w:val="none" w:sz="0" w:space="0" w:color="auto"/>
        <w:bottom w:val="none" w:sz="0" w:space="0" w:color="auto"/>
        <w:right w:val="none" w:sz="0" w:space="0" w:color="auto"/>
      </w:divBdr>
      <w:divsChild>
        <w:div w:id="852577088">
          <w:marLeft w:val="0"/>
          <w:marRight w:val="0"/>
          <w:marTop w:val="0"/>
          <w:marBottom w:val="0"/>
          <w:divBdr>
            <w:top w:val="none" w:sz="0" w:space="0" w:color="auto"/>
            <w:left w:val="none" w:sz="0" w:space="0" w:color="auto"/>
            <w:bottom w:val="none" w:sz="0" w:space="0" w:color="auto"/>
            <w:right w:val="none" w:sz="0" w:space="0" w:color="auto"/>
          </w:divBdr>
        </w:div>
      </w:divsChild>
    </w:div>
    <w:div w:id="1959488197">
      <w:bodyDiv w:val="1"/>
      <w:marLeft w:val="0"/>
      <w:marRight w:val="0"/>
      <w:marTop w:val="0"/>
      <w:marBottom w:val="0"/>
      <w:divBdr>
        <w:top w:val="none" w:sz="0" w:space="0" w:color="auto"/>
        <w:left w:val="none" w:sz="0" w:space="0" w:color="auto"/>
        <w:bottom w:val="none" w:sz="0" w:space="0" w:color="auto"/>
        <w:right w:val="none" w:sz="0" w:space="0" w:color="auto"/>
      </w:divBdr>
    </w:div>
    <w:div w:id="1983803298">
      <w:bodyDiv w:val="1"/>
      <w:marLeft w:val="0"/>
      <w:marRight w:val="0"/>
      <w:marTop w:val="0"/>
      <w:marBottom w:val="0"/>
      <w:divBdr>
        <w:top w:val="none" w:sz="0" w:space="0" w:color="auto"/>
        <w:left w:val="none" w:sz="0" w:space="0" w:color="auto"/>
        <w:bottom w:val="none" w:sz="0" w:space="0" w:color="auto"/>
        <w:right w:val="none" w:sz="0" w:space="0" w:color="auto"/>
      </w:divBdr>
    </w:div>
    <w:div w:id="2010019222">
      <w:marLeft w:val="0"/>
      <w:marRight w:val="0"/>
      <w:marTop w:val="0"/>
      <w:marBottom w:val="0"/>
      <w:divBdr>
        <w:top w:val="none" w:sz="0" w:space="0" w:color="auto"/>
        <w:left w:val="none" w:sz="0" w:space="0" w:color="auto"/>
        <w:bottom w:val="none" w:sz="0" w:space="0" w:color="auto"/>
        <w:right w:val="none" w:sz="0" w:space="0" w:color="auto"/>
      </w:divBdr>
      <w:divsChild>
        <w:div w:id="1498034990">
          <w:marLeft w:val="0"/>
          <w:marRight w:val="0"/>
          <w:marTop w:val="0"/>
          <w:marBottom w:val="0"/>
          <w:divBdr>
            <w:top w:val="none" w:sz="0" w:space="0" w:color="auto"/>
            <w:left w:val="none" w:sz="0" w:space="0" w:color="auto"/>
            <w:bottom w:val="none" w:sz="0" w:space="0" w:color="auto"/>
            <w:right w:val="none" w:sz="0" w:space="0" w:color="auto"/>
          </w:divBdr>
        </w:div>
      </w:divsChild>
    </w:div>
    <w:div w:id="2011565860">
      <w:bodyDiv w:val="1"/>
      <w:marLeft w:val="0"/>
      <w:marRight w:val="0"/>
      <w:marTop w:val="0"/>
      <w:marBottom w:val="0"/>
      <w:divBdr>
        <w:top w:val="none" w:sz="0" w:space="0" w:color="auto"/>
        <w:left w:val="none" w:sz="0" w:space="0" w:color="auto"/>
        <w:bottom w:val="none" w:sz="0" w:space="0" w:color="auto"/>
        <w:right w:val="none" w:sz="0" w:space="0" w:color="auto"/>
      </w:divBdr>
    </w:div>
    <w:div w:id="2012367011">
      <w:marLeft w:val="0"/>
      <w:marRight w:val="0"/>
      <w:marTop w:val="0"/>
      <w:marBottom w:val="0"/>
      <w:divBdr>
        <w:top w:val="none" w:sz="0" w:space="0" w:color="auto"/>
        <w:left w:val="none" w:sz="0" w:space="0" w:color="auto"/>
        <w:bottom w:val="none" w:sz="0" w:space="0" w:color="auto"/>
        <w:right w:val="none" w:sz="0" w:space="0" w:color="auto"/>
      </w:divBdr>
      <w:divsChild>
        <w:div w:id="1613247188">
          <w:marLeft w:val="0"/>
          <w:marRight w:val="0"/>
          <w:marTop w:val="0"/>
          <w:marBottom w:val="0"/>
          <w:divBdr>
            <w:top w:val="none" w:sz="0" w:space="0" w:color="auto"/>
            <w:left w:val="none" w:sz="0" w:space="0" w:color="auto"/>
            <w:bottom w:val="none" w:sz="0" w:space="0" w:color="auto"/>
            <w:right w:val="none" w:sz="0" w:space="0" w:color="auto"/>
          </w:divBdr>
        </w:div>
      </w:divsChild>
    </w:div>
    <w:div w:id="2014724484">
      <w:marLeft w:val="0"/>
      <w:marRight w:val="0"/>
      <w:marTop w:val="0"/>
      <w:marBottom w:val="0"/>
      <w:divBdr>
        <w:top w:val="none" w:sz="0" w:space="0" w:color="auto"/>
        <w:left w:val="none" w:sz="0" w:space="0" w:color="auto"/>
        <w:bottom w:val="none" w:sz="0" w:space="0" w:color="auto"/>
        <w:right w:val="none" w:sz="0" w:space="0" w:color="auto"/>
      </w:divBdr>
      <w:divsChild>
        <w:div w:id="304623349">
          <w:marLeft w:val="0"/>
          <w:marRight w:val="0"/>
          <w:marTop w:val="0"/>
          <w:marBottom w:val="0"/>
          <w:divBdr>
            <w:top w:val="none" w:sz="0" w:space="0" w:color="auto"/>
            <w:left w:val="none" w:sz="0" w:space="0" w:color="auto"/>
            <w:bottom w:val="none" w:sz="0" w:space="0" w:color="auto"/>
            <w:right w:val="none" w:sz="0" w:space="0" w:color="auto"/>
          </w:divBdr>
        </w:div>
      </w:divsChild>
    </w:div>
    <w:div w:id="2018077430">
      <w:marLeft w:val="0"/>
      <w:marRight w:val="0"/>
      <w:marTop w:val="0"/>
      <w:marBottom w:val="0"/>
      <w:divBdr>
        <w:top w:val="none" w:sz="0" w:space="0" w:color="auto"/>
        <w:left w:val="none" w:sz="0" w:space="0" w:color="auto"/>
        <w:bottom w:val="none" w:sz="0" w:space="0" w:color="auto"/>
        <w:right w:val="none" w:sz="0" w:space="0" w:color="auto"/>
      </w:divBdr>
      <w:divsChild>
        <w:div w:id="1455634132">
          <w:marLeft w:val="0"/>
          <w:marRight w:val="0"/>
          <w:marTop w:val="0"/>
          <w:marBottom w:val="0"/>
          <w:divBdr>
            <w:top w:val="none" w:sz="0" w:space="0" w:color="auto"/>
            <w:left w:val="none" w:sz="0" w:space="0" w:color="auto"/>
            <w:bottom w:val="none" w:sz="0" w:space="0" w:color="auto"/>
            <w:right w:val="none" w:sz="0" w:space="0" w:color="auto"/>
          </w:divBdr>
        </w:div>
      </w:divsChild>
    </w:div>
    <w:div w:id="2020153318">
      <w:marLeft w:val="0"/>
      <w:marRight w:val="0"/>
      <w:marTop w:val="0"/>
      <w:marBottom w:val="0"/>
      <w:divBdr>
        <w:top w:val="none" w:sz="0" w:space="0" w:color="auto"/>
        <w:left w:val="none" w:sz="0" w:space="0" w:color="auto"/>
        <w:bottom w:val="none" w:sz="0" w:space="0" w:color="auto"/>
        <w:right w:val="none" w:sz="0" w:space="0" w:color="auto"/>
      </w:divBdr>
      <w:divsChild>
        <w:div w:id="841042065">
          <w:marLeft w:val="0"/>
          <w:marRight w:val="0"/>
          <w:marTop w:val="0"/>
          <w:marBottom w:val="0"/>
          <w:divBdr>
            <w:top w:val="none" w:sz="0" w:space="0" w:color="auto"/>
            <w:left w:val="none" w:sz="0" w:space="0" w:color="auto"/>
            <w:bottom w:val="none" w:sz="0" w:space="0" w:color="auto"/>
            <w:right w:val="none" w:sz="0" w:space="0" w:color="auto"/>
          </w:divBdr>
        </w:div>
      </w:divsChild>
    </w:div>
    <w:div w:id="2021925542">
      <w:marLeft w:val="0"/>
      <w:marRight w:val="0"/>
      <w:marTop w:val="0"/>
      <w:marBottom w:val="0"/>
      <w:divBdr>
        <w:top w:val="none" w:sz="0" w:space="0" w:color="auto"/>
        <w:left w:val="none" w:sz="0" w:space="0" w:color="auto"/>
        <w:bottom w:val="none" w:sz="0" w:space="0" w:color="auto"/>
        <w:right w:val="none" w:sz="0" w:space="0" w:color="auto"/>
      </w:divBdr>
      <w:divsChild>
        <w:div w:id="2092657501">
          <w:marLeft w:val="0"/>
          <w:marRight w:val="0"/>
          <w:marTop w:val="0"/>
          <w:marBottom w:val="0"/>
          <w:divBdr>
            <w:top w:val="none" w:sz="0" w:space="0" w:color="auto"/>
            <w:left w:val="none" w:sz="0" w:space="0" w:color="auto"/>
            <w:bottom w:val="none" w:sz="0" w:space="0" w:color="auto"/>
            <w:right w:val="none" w:sz="0" w:space="0" w:color="auto"/>
          </w:divBdr>
        </w:div>
      </w:divsChild>
    </w:div>
    <w:div w:id="2041740847">
      <w:marLeft w:val="0"/>
      <w:marRight w:val="0"/>
      <w:marTop w:val="0"/>
      <w:marBottom w:val="0"/>
      <w:divBdr>
        <w:top w:val="none" w:sz="0" w:space="0" w:color="auto"/>
        <w:left w:val="none" w:sz="0" w:space="0" w:color="auto"/>
        <w:bottom w:val="none" w:sz="0" w:space="0" w:color="auto"/>
        <w:right w:val="none" w:sz="0" w:space="0" w:color="auto"/>
      </w:divBdr>
      <w:divsChild>
        <w:div w:id="1451316273">
          <w:marLeft w:val="0"/>
          <w:marRight w:val="0"/>
          <w:marTop w:val="0"/>
          <w:marBottom w:val="0"/>
          <w:divBdr>
            <w:top w:val="none" w:sz="0" w:space="0" w:color="auto"/>
            <w:left w:val="none" w:sz="0" w:space="0" w:color="auto"/>
            <w:bottom w:val="none" w:sz="0" w:space="0" w:color="auto"/>
            <w:right w:val="none" w:sz="0" w:space="0" w:color="auto"/>
          </w:divBdr>
        </w:div>
      </w:divsChild>
    </w:div>
    <w:div w:id="2048330599">
      <w:marLeft w:val="0"/>
      <w:marRight w:val="0"/>
      <w:marTop w:val="0"/>
      <w:marBottom w:val="0"/>
      <w:divBdr>
        <w:top w:val="none" w:sz="0" w:space="0" w:color="auto"/>
        <w:left w:val="none" w:sz="0" w:space="0" w:color="auto"/>
        <w:bottom w:val="none" w:sz="0" w:space="0" w:color="auto"/>
        <w:right w:val="none" w:sz="0" w:space="0" w:color="auto"/>
      </w:divBdr>
      <w:divsChild>
        <w:div w:id="843738820">
          <w:marLeft w:val="0"/>
          <w:marRight w:val="0"/>
          <w:marTop w:val="0"/>
          <w:marBottom w:val="0"/>
          <w:divBdr>
            <w:top w:val="none" w:sz="0" w:space="0" w:color="auto"/>
            <w:left w:val="none" w:sz="0" w:space="0" w:color="auto"/>
            <w:bottom w:val="none" w:sz="0" w:space="0" w:color="auto"/>
            <w:right w:val="none" w:sz="0" w:space="0" w:color="auto"/>
          </w:divBdr>
        </w:div>
      </w:divsChild>
    </w:div>
    <w:div w:id="2053383725">
      <w:marLeft w:val="0"/>
      <w:marRight w:val="0"/>
      <w:marTop w:val="0"/>
      <w:marBottom w:val="0"/>
      <w:divBdr>
        <w:top w:val="none" w:sz="0" w:space="0" w:color="auto"/>
        <w:left w:val="none" w:sz="0" w:space="0" w:color="auto"/>
        <w:bottom w:val="none" w:sz="0" w:space="0" w:color="auto"/>
        <w:right w:val="none" w:sz="0" w:space="0" w:color="auto"/>
      </w:divBdr>
      <w:divsChild>
        <w:div w:id="720178634">
          <w:marLeft w:val="0"/>
          <w:marRight w:val="0"/>
          <w:marTop w:val="0"/>
          <w:marBottom w:val="0"/>
          <w:divBdr>
            <w:top w:val="none" w:sz="0" w:space="0" w:color="auto"/>
            <w:left w:val="none" w:sz="0" w:space="0" w:color="auto"/>
            <w:bottom w:val="none" w:sz="0" w:space="0" w:color="auto"/>
            <w:right w:val="none" w:sz="0" w:space="0" w:color="auto"/>
          </w:divBdr>
        </w:div>
      </w:divsChild>
    </w:div>
    <w:div w:id="2055961879">
      <w:marLeft w:val="0"/>
      <w:marRight w:val="0"/>
      <w:marTop w:val="0"/>
      <w:marBottom w:val="0"/>
      <w:divBdr>
        <w:top w:val="none" w:sz="0" w:space="0" w:color="auto"/>
        <w:left w:val="none" w:sz="0" w:space="0" w:color="auto"/>
        <w:bottom w:val="none" w:sz="0" w:space="0" w:color="auto"/>
        <w:right w:val="none" w:sz="0" w:space="0" w:color="auto"/>
      </w:divBdr>
      <w:divsChild>
        <w:div w:id="686104381">
          <w:marLeft w:val="0"/>
          <w:marRight w:val="0"/>
          <w:marTop w:val="0"/>
          <w:marBottom w:val="0"/>
          <w:divBdr>
            <w:top w:val="none" w:sz="0" w:space="0" w:color="auto"/>
            <w:left w:val="none" w:sz="0" w:space="0" w:color="auto"/>
            <w:bottom w:val="none" w:sz="0" w:space="0" w:color="auto"/>
            <w:right w:val="none" w:sz="0" w:space="0" w:color="auto"/>
          </w:divBdr>
        </w:div>
      </w:divsChild>
    </w:div>
    <w:div w:id="2070839068">
      <w:marLeft w:val="0"/>
      <w:marRight w:val="0"/>
      <w:marTop w:val="0"/>
      <w:marBottom w:val="0"/>
      <w:divBdr>
        <w:top w:val="none" w:sz="0" w:space="0" w:color="auto"/>
        <w:left w:val="none" w:sz="0" w:space="0" w:color="auto"/>
        <w:bottom w:val="none" w:sz="0" w:space="0" w:color="auto"/>
        <w:right w:val="none" w:sz="0" w:space="0" w:color="auto"/>
      </w:divBdr>
      <w:divsChild>
        <w:div w:id="812793510">
          <w:marLeft w:val="0"/>
          <w:marRight w:val="0"/>
          <w:marTop w:val="0"/>
          <w:marBottom w:val="0"/>
          <w:divBdr>
            <w:top w:val="none" w:sz="0" w:space="0" w:color="auto"/>
            <w:left w:val="none" w:sz="0" w:space="0" w:color="auto"/>
            <w:bottom w:val="none" w:sz="0" w:space="0" w:color="auto"/>
            <w:right w:val="none" w:sz="0" w:space="0" w:color="auto"/>
          </w:divBdr>
        </w:div>
      </w:divsChild>
    </w:div>
    <w:div w:id="2089039553">
      <w:marLeft w:val="0"/>
      <w:marRight w:val="0"/>
      <w:marTop w:val="0"/>
      <w:marBottom w:val="0"/>
      <w:divBdr>
        <w:top w:val="none" w:sz="0" w:space="0" w:color="auto"/>
        <w:left w:val="none" w:sz="0" w:space="0" w:color="auto"/>
        <w:bottom w:val="none" w:sz="0" w:space="0" w:color="auto"/>
        <w:right w:val="none" w:sz="0" w:space="0" w:color="auto"/>
      </w:divBdr>
      <w:divsChild>
        <w:div w:id="367994469">
          <w:marLeft w:val="0"/>
          <w:marRight w:val="0"/>
          <w:marTop w:val="0"/>
          <w:marBottom w:val="0"/>
          <w:divBdr>
            <w:top w:val="none" w:sz="0" w:space="0" w:color="auto"/>
            <w:left w:val="none" w:sz="0" w:space="0" w:color="auto"/>
            <w:bottom w:val="none" w:sz="0" w:space="0" w:color="auto"/>
            <w:right w:val="none" w:sz="0" w:space="0" w:color="auto"/>
          </w:divBdr>
        </w:div>
      </w:divsChild>
    </w:div>
    <w:div w:id="2092576116">
      <w:marLeft w:val="0"/>
      <w:marRight w:val="0"/>
      <w:marTop w:val="0"/>
      <w:marBottom w:val="0"/>
      <w:divBdr>
        <w:top w:val="none" w:sz="0" w:space="0" w:color="auto"/>
        <w:left w:val="none" w:sz="0" w:space="0" w:color="auto"/>
        <w:bottom w:val="none" w:sz="0" w:space="0" w:color="auto"/>
        <w:right w:val="none" w:sz="0" w:space="0" w:color="auto"/>
      </w:divBdr>
      <w:divsChild>
        <w:div w:id="2102292888">
          <w:marLeft w:val="0"/>
          <w:marRight w:val="0"/>
          <w:marTop w:val="0"/>
          <w:marBottom w:val="0"/>
          <w:divBdr>
            <w:top w:val="none" w:sz="0" w:space="0" w:color="auto"/>
            <w:left w:val="none" w:sz="0" w:space="0" w:color="auto"/>
            <w:bottom w:val="none" w:sz="0" w:space="0" w:color="auto"/>
            <w:right w:val="none" w:sz="0" w:space="0" w:color="auto"/>
          </w:divBdr>
        </w:div>
      </w:divsChild>
    </w:div>
    <w:div w:id="2109957531">
      <w:marLeft w:val="0"/>
      <w:marRight w:val="0"/>
      <w:marTop w:val="0"/>
      <w:marBottom w:val="0"/>
      <w:divBdr>
        <w:top w:val="none" w:sz="0" w:space="0" w:color="auto"/>
        <w:left w:val="none" w:sz="0" w:space="0" w:color="auto"/>
        <w:bottom w:val="none" w:sz="0" w:space="0" w:color="auto"/>
        <w:right w:val="none" w:sz="0" w:space="0" w:color="auto"/>
      </w:divBdr>
      <w:divsChild>
        <w:div w:id="1924794538">
          <w:marLeft w:val="0"/>
          <w:marRight w:val="0"/>
          <w:marTop w:val="0"/>
          <w:marBottom w:val="0"/>
          <w:divBdr>
            <w:top w:val="none" w:sz="0" w:space="0" w:color="auto"/>
            <w:left w:val="none" w:sz="0" w:space="0" w:color="auto"/>
            <w:bottom w:val="none" w:sz="0" w:space="0" w:color="auto"/>
            <w:right w:val="none" w:sz="0" w:space="0" w:color="auto"/>
          </w:divBdr>
        </w:div>
      </w:divsChild>
    </w:div>
    <w:div w:id="2111848405">
      <w:bodyDiv w:val="1"/>
      <w:marLeft w:val="0"/>
      <w:marRight w:val="0"/>
      <w:marTop w:val="0"/>
      <w:marBottom w:val="0"/>
      <w:divBdr>
        <w:top w:val="none" w:sz="0" w:space="0" w:color="auto"/>
        <w:left w:val="none" w:sz="0" w:space="0" w:color="auto"/>
        <w:bottom w:val="none" w:sz="0" w:space="0" w:color="auto"/>
        <w:right w:val="none" w:sz="0" w:space="0" w:color="auto"/>
      </w:divBdr>
    </w:div>
    <w:div w:id="2114012757">
      <w:marLeft w:val="0"/>
      <w:marRight w:val="0"/>
      <w:marTop w:val="0"/>
      <w:marBottom w:val="0"/>
      <w:divBdr>
        <w:top w:val="none" w:sz="0" w:space="0" w:color="auto"/>
        <w:left w:val="none" w:sz="0" w:space="0" w:color="auto"/>
        <w:bottom w:val="none" w:sz="0" w:space="0" w:color="auto"/>
        <w:right w:val="none" w:sz="0" w:space="0" w:color="auto"/>
      </w:divBdr>
      <w:divsChild>
        <w:div w:id="1708600867">
          <w:marLeft w:val="0"/>
          <w:marRight w:val="0"/>
          <w:marTop w:val="0"/>
          <w:marBottom w:val="0"/>
          <w:divBdr>
            <w:top w:val="none" w:sz="0" w:space="0" w:color="auto"/>
            <w:left w:val="none" w:sz="0" w:space="0" w:color="auto"/>
            <w:bottom w:val="none" w:sz="0" w:space="0" w:color="auto"/>
            <w:right w:val="none" w:sz="0" w:space="0" w:color="auto"/>
          </w:divBdr>
        </w:div>
      </w:divsChild>
    </w:div>
    <w:div w:id="2126149343">
      <w:bodyDiv w:val="1"/>
      <w:marLeft w:val="0"/>
      <w:marRight w:val="0"/>
      <w:marTop w:val="0"/>
      <w:marBottom w:val="0"/>
      <w:divBdr>
        <w:top w:val="none" w:sz="0" w:space="0" w:color="auto"/>
        <w:left w:val="none" w:sz="0" w:space="0" w:color="auto"/>
        <w:bottom w:val="none" w:sz="0" w:space="0" w:color="auto"/>
        <w:right w:val="none" w:sz="0" w:space="0" w:color="auto"/>
      </w:divBdr>
    </w:div>
    <w:div w:id="2128886289">
      <w:marLeft w:val="0"/>
      <w:marRight w:val="0"/>
      <w:marTop w:val="0"/>
      <w:marBottom w:val="0"/>
      <w:divBdr>
        <w:top w:val="none" w:sz="0" w:space="0" w:color="auto"/>
        <w:left w:val="none" w:sz="0" w:space="0" w:color="auto"/>
        <w:bottom w:val="none" w:sz="0" w:space="0" w:color="auto"/>
        <w:right w:val="none" w:sz="0" w:space="0" w:color="auto"/>
      </w:divBdr>
      <w:divsChild>
        <w:div w:id="724376975">
          <w:marLeft w:val="0"/>
          <w:marRight w:val="0"/>
          <w:marTop w:val="0"/>
          <w:marBottom w:val="0"/>
          <w:divBdr>
            <w:top w:val="none" w:sz="0" w:space="0" w:color="auto"/>
            <w:left w:val="none" w:sz="0" w:space="0" w:color="auto"/>
            <w:bottom w:val="none" w:sz="0" w:space="0" w:color="auto"/>
            <w:right w:val="none" w:sz="0" w:space="0" w:color="auto"/>
          </w:divBdr>
        </w:div>
      </w:divsChild>
    </w:div>
    <w:div w:id="2137285106">
      <w:marLeft w:val="0"/>
      <w:marRight w:val="0"/>
      <w:marTop w:val="0"/>
      <w:marBottom w:val="0"/>
      <w:divBdr>
        <w:top w:val="none" w:sz="0" w:space="0" w:color="auto"/>
        <w:left w:val="none" w:sz="0" w:space="0" w:color="auto"/>
        <w:bottom w:val="none" w:sz="0" w:space="0" w:color="auto"/>
        <w:right w:val="none" w:sz="0" w:space="0" w:color="auto"/>
      </w:divBdr>
      <w:divsChild>
        <w:div w:id="16539433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eader" Target="header1.xml"/><Relationship Id="rId42" Type="http://schemas.openxmlformats.org/officeDocument/2006/relationships/hyperlink" Target="file:///C:\Users\bi01\OneDrive%20-%20VicGov\Brett_Current\PROJECTS_Current\RFL%20Flathead%20enhancement%20feasibility%202016\Reports\Dusky%20flathead%20breeding%202022.docx" TargetMode="External"/><Relationship Id="rId47" Type="http://schemas.openxmlformats.org/officeDocument/2006/relationships/hyperlink" Target="file:///C:\Users\bi01\OneDrive%20-%20VicGov\Brett_Current\PROJECTS_Current\RFL%20Flathead%20enhancement%20feasibility%202016\Reports\Dusky%20flathead%20breeding%202022.docx" TargetMode="External"/><Relationship Id="rId63" Type="http://schemas.openxmlformats.org/officeDocument/2006/relationships/image" Target="media/image21.jpeg"/><Relationship Id="rId68" Type="http://schemas.openxmlformats.org/officeDocument/2006/relationships/image" Target="media/image25.jpeg"/><Relationship Id="rId84" Type="http://schemas.openxmlformats.org/officeDocument/2006/relationships/image" Target="media/image43.jpeg"/><Relationship Id="rId89" Type="http://schemas.openxmlformats.org/officeDocument/2006/relationships/image" Target="media/image48.jpeg"/><Relationship Id="rId112" Type="http://schemas.openxmlformats.org/officeDocument/2006/relationships/footer" Target="footer12.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header" Target="header4.xml"/><Relationship Id="rId107" Type="http://schemas.openxmlformats.org/officeDocument/2006/relationships/image" Target="media/image61.jpeg"/><Relationship Id="rId11" Type="http://schemas.openxmlformats.org/officeDocument/2006/relationships/image" Target="media/image1.jpeg"/><Relationship Id="rId24" Type="http://schemas.openxmlformats.org/officeDocument/2006/relationships/footer" Target="footer2.xml"/><Relationship Id="rId32" Type="http://schemas.openxmlformats.org/officeDocument/2006/relationships/header" Target="header5.xml"/><Relationship Id="rId37" Type="http://schemas.openxmlformats.org/officeDocument/2006/relationships/hyperlink" Target="file:///C:\Users\bi01\OneDrive%20-%20VicGov\Brett_Current\PROJECTS_Current\RFL%20Flathead%20enhancement%20feasibility%202016\Reports\Dusky%20flathead%20breeding%202022.docx" TargetMode="External"/><Relationship Id="rId40" Type="http://schemas.openxmlformats.org/officeDocument/2006/relationships/hyperlink" Target="file:///C:\Users\bi01\OneDrive%20-%20VicGov\Brett_Current\PROJECTS_Current\RFL%20Flathead%20enhancement%20feasibility%202016\Reports\Dusky%20flathead%20breeding%202022.docx" TargetMode="External"/><Relationship Id="rId45" Type="http://schemas.openxmlformats.org/officeDocument/2006/relationships/hyperlink" Target="file:///C:\Users\bi01\OneDrive%20-%20VicGov\Brett_Current\PROJECTS_Current\RFL%20Flathead%20enhancement%20feasibility%202016\Reports\Dusky%20flathead%20breeding%202022.docx" TargetMode="External"/><Relationship Id="rId53" Type="http://schemas.openxmlformats.org/officeDocument/2006/relationships/footer" Target="footer11.xml"/><Relationship Id="rId58" Type="http://schemas.openxmlformats.org/officeDocument/2006/relationships/image" Target="media/image17.png"/><Relationship Id="rId66" Type="http://schemas.openxmlformats.org/officeDocument/2006/relationships/image" Target="media/image24.jpeg"/><Relationship Id="rId74" Type="http://schemas.openxmlformats.org/officeDocument/2006/relationships/image" Target="media/image30.png"/><Relationship Id="rId79" Type="http://schemas.openxmlformats.org/officeDocument/2006/relationships/image" Target="media/image36.jpeg"/><Relationship Id="rId87" Type="http://schemas.openxmlformats.org/officeDocument/2006/relationships/image" Target="media/image46.jpeg"/><Relationship Id="rId102" Type="http://schemas.openxmlformats.org/officeDocument/2006/relationships/image" Target="media/image55.jpeg"/><Relationship Id="rId110" Type="http://schemas.openxmlformats.org/officeDocument/2006/relationships/header" Target="header8.xml"/><Relationship Id="rId5" Type="http://schemas.openxmlformats.org/officeDocument/2006/relationships/numbering" Target="numbering.xml"/><Relationship Id="rId61" Type="http://schemas.openxmlformats.org/officeDocument/2006/relationships/image" Target="media/image19.jpeg"/><Relationship Id="rId82" Type="http://schemas.openxmlformats.org/officeDocument/2006/relationships/image" Target="media/image39.jpeg"/><Relationship Id="rId90" Type="http://schemas.openxmlformats.org/officeDocument/2006/relationships/image" Target="media/image49.jpeg"/><Relationship Id="rId95" Type="http://schemas.openxmlformats.org/officeDocument/2006/relationships/image" Target="media/image54.jpeg"/><Relationship Id="rId19" Type="http://schemas.openxmlformats.org/officeDocument/2006/relationships/image" Target="media/image9.jpeg"/><Relationship Id="rId14" Type="http://schemas.openxmlformats.org/officeDocument/2006/relationships/image" Target="media/image4.jpeg"/><Relationship Id="rId22" Type="http://schemas.openxmlformats.org/officeDocument/2006/relationships/header" Target="header2.xml"/><Relationship Id="rId27" Type="http://schemas.openxmlformats.org/officeDocument/2006/relationships/image" Target="media/image12.jpeg"/><Relationship Id="rId30" Type="http://schemas.openxmlformats.org/officeDocument/2006/relationships/footer" Target="footer5.xml"/><Relationship Id="rId35" Type="http://schemas.openxmlformats.org/officeDocument/2006/relationships/footer" Target="footer7.xml"/><Relationship Id="rId43" Type="http://schemas.openxmlformats.org/officeDocument/2006/relationships/hyperlink" Target="file:///C:\Users\bi01\OneDrive%20-%20VicGov\Brett_Current\PROJECTS_Current\RFL%20Flathead%20enhancement%20feasibility%202016\Reports\Dusky%20flathead%20breeding%202022.docx" TargetMode="External"/><Relationship Id="rId48" Type="http://schemas.openxmlformats.org/officeDocument/2006/relationships/hyperlink" Target="file:///C:\Users\bi01\OneDrive%20-%20VicGov\Brett_Current\PROJECTS_Current\RFL%20Flathead%20enhancement%20feasibility%202016\Reports\Dusky%20flathead%20breeding%202022.docx" TargetMode="External"/><Relationship Id="rId56" Type="http://schemas.openxmlformats.org/officeDocument/2006/relationships/image" Target="media/image15.jpeg"/><Relationship Id="rId64" Type="http://schemas.openxmlformats.org/officeDocument/2006/relationships/image" Target="media/image22.jpeg"/><Relationship Id="rId69" Type="http://schemas.openxmlformats.org/officeDocument/2006/relationships/image" Target="media/image28.jpeg"/><Relationship Id="rId77" Type="http://schemas.openxmlformats.org/officeDocument/2006/relationships/image" Target="media/image34.jpeg"/><Relationship Id="rId100" Type="http://schemas.openxmlformats.org/officeDocument/2006/relationships/image" Target="media/image54.png"/><Relationship Id="rId105" Type="http://schemas.openxmlformats.org/officeDocument/2006/relationships/image" Target="media/image59.jpeg"/><Relationship Id="rId113"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footer" Target="footer9.xml"/><Relationship Id="rId72" Type="http://schemas.openxmlformats.org/officeDocument/2006/relationships/image" Target="media/image31.jpeg"/><Relationship Id="rId80" Type="http://schemas.openxmlformats.org/officeDocument/2006/relationships/image" Target="media/image37.jpeg"/><Relationship Id="rId85" Type="http://schemas.openxmlformats.org/officeDocument/2006/relationships/image" Target="media/image44.jpeg"/><Relationship Id="rId93" Type="http://schemas.openxmlformats.org/officeDocument/2006/relationships/image" Target="media/image52.jpeg"/><Relationship Id="rId98" Type="http://schemas.openxmlformats.org/officeDocument/2006/relationships/image" Target="media/image57.jpeg"/><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header" Target="header3.xml"/><Relationship Id="rId33" Type="http://schemas.openxmlformats.org/officeDocument/2006/relationships/footer" Target="footer6.xml"/><Relationship Id="rId38" Type="http://schemas.openxmlformats.org/officeDocument/2006/relationships/hyperlink" Target="file:///C:\Users\bi01\OneDrive%20-%20VicGov\Brett_Current\PROJECTS_Current\RFL%20Flathead%20enhancement%20feasibility%202016\Reports\Dusky%20flathead%20breeding%202022.docx" TargetMode="External"/><Relationship Id="rId46" Type="http://schemas.openxmlformats.org/officeDocument/2006/relationships/hyperlink" Target="file:///C:\Users\bi01\OneDrive%20-%20VicGov\Brett_Current\PROJECTS_Current\RFL%20Flathead%20enhancement%20feasibility%202016\Reports\Dusky%20flathead%20breeding%202022.docx" TargetMode="External"/><Relationship Id="rId59" Type="http://schemas.openxmlformats.org/officeDocument/2006/relationships/image" Target="media/image18.png"/><Relationship Id="rId67" Type="http://schemas.openxmlformats.org/officeDocument/2006/relationships/image" Target="media/image26.jpeg"/><Relationship Id="rId103" Type="http://schemas.openxmlformats.org/officeDocument/2006/relationships/image" Target="media/image62.jpeg"/><Relationship Id="rId108" Type="http://schemas.openxmlformats.org/officeDocument/2006/relationships/image" Target="media/image63.jpeg"/><Relationship Id="rId20" Type="http://schemas.openxmlformats.org/officeDocument/2006/relationships/image" Target="media/image10.jpeg"/><Relationship Id="rId41" Type="http://schemas.openxmlformats.org/officeDocument/2006/relationships/hyperlink" Target="file:///C:\Users\bi01\OneDrive%20-%20VicGov\Brett_Current\PROJECTS_Current\RFL%20Flathead%20enhancement%20feasibility%202016\Reports\Dusky%20flathead%20breeding%202022.docx" TargetMode="External"/><Relationship Id="rId54" Type="http://schemas.openxmlformats.org/officeDocument/2006/relationships/image" Target="media/image13.jpeg"/><Relationship Id="rId62" Type="http://schemas.openxmlformats.org/officeDocument/2006/relationships/image" Target="media/image20.jpeg"/><Relationship Id="rId70" Type="http://schemas.openxmlformats.org/officeDocument/2006/relationships/image" Target="media/image27.jpeg"/><Relationship Id="rId75" Type="http://schemas.openxmlformats.org/officeDocument/2006/relationships/image" Target="media/image34.png"/><Relationship Id="rId83" Type="http://schemas.openxmlformats.org/officeDocument/2006/relationships/image" Target="media/image40.jpeg"/><Relationship Id="rId88" Type="http://schemas.openxmlformats.org/officeDocument/2006/relationships/image" Target="media/image47.jpeg"/><Relationship Id="rId91" Type="http://schemas.openxmlformats.org/officeDocument/2006/relationships/image" Target="media/image50.jpeg"/><Relationship Id="rId96" Type="http://schemas.openxmlformats.org/officeDocument/2006/relationships/image" Target="media/image51.jpeg"/><Relationship Id="rId11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footer" Target="footer1.xml"/><Relationship Id="rId28" Type="http://schemas.openxmlformats.org/officeDocument/2006/relationships/footer" Target="footer4.xml"/><Relationship Id="rId36" Type="http://schemas.openxmlformats.org/officeDocument/2006/relationships/hyperlink" Target="file:///C:\Users\bi01\OneDrive%20-%20VicGov\Brett_Current\PROJECTS_Current\RFL%20Flathead%20enhancement%20feasibility%202016\Reports\Dusky%20flathead%20breeding%202022.docx" TargetMode="External"/><Relationship Id="rId49" Type="http://schemas.openxmlformats.org/officeDocument/2006/relationships/footer" Target="footer8.xml"/><Relationship Id="rId57" Type="http://schemas.openxmlformats.org/officeDocument/2006/relationships/image" Target="media/image16.jpeg"/><Relationship Id="rId106" Type="http://schemas.openxmlformats.org/officeDocument/2006/relationships/image" Target="media/image60.jpeg"/><Relationship Id="rId114"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hyperlink" Target="http://www.narooma-aquaculture.com.au/" TargetMode="External"/><Relationship Id="rId44" Type="http://schemas.openxmlformats.org/officeDocument/2006/relationships/hyperlink" Target="file:///C:\Users\bi01\OneDrive%20-%20VicGov\Brett_Current\PROJECTS_Current\RFL%20Flathead%20enhancement%20feasibility%202016\Reports\Dusky%20flathead%20breeding%202022.docx" TargetMode="External"/><Relationship Id="rId52" Type="http://schemas.openxmlformats.org/officeDocument/2006/relationships/footer" Target="footer10.xml"/><Relationship Id="rId60" Type="http://schemas.openxmlformats.org/officeDocument/2006/relationships/image" Target="media/image18.jpeg"/><Relationship Id="rId65" Type="http://schemas.openxmlformats.org/officeDocument/2006/relationships/image" Target="media/image23.jpeg"/><Relationship Id="rId73" Type="http://schemas.openxmlformats.org/officeDocument/2006/relationships/image" Target="media/image32.jpeg"/><Relationship Id="rId78" Type="http://schemas.openxmlformats.org/officeDocument/2006/relationships/image" Target="media/image35.jpeg"/><Relationship Id="rId81" Type="http://schemas.openxmlformats.org/officeDocument/2006/relationships/image" Target="media/image38.jpeg"/><Relationship Id="rId86" Type="http://schemas.openxmlformats.org/officeDocument/2006/relationships/image" Target="media/image45.jpeg"/><Relationship Id="rId94" Type="http://schemas.openxmlformats.org/officeDocument/2006/relationships/image" Target="media/image42.jpeg"/><Relationship Id="rId99" Type="http://schemas.openxmlformats.org/officeDocument/2006/relationships/image" Target="media/image58.jpeg"/><Relationship Id="rId101" Type="http://schemas.openxmlformats.org/officeDocument/2006/relationships/image" Target="media/image60.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8.jpeg"/><Relationship Id="rId39" Type="http://schemas.openxmlformats.org/officeDocument/2006/relationships/hyperlink" Target="file:///C:\Users\bi01\OneDrive%20-%20VicGov\Brett_Current\PROJECTS_Current\RFL%20Flathead%20enhancement%20feasibility%202016\Reports\Dusky%20flathead%20breeding%202022.docx" TargetMode="External"/><Relationship Id="rId109" Type="http://schemas.openxmlformats.org/officeDocument/2006/relationships/image" Target="media/image64.jpeg"/><Relationship Id="rId34" Type="http://schemas.openxmlformats.org/officeDocument/2006/relationships/header" Target="header6.xml"/><Relationship Id="rId50" Type="http://schemas.openxmlformats.org/officeDocument/2006/relationships/header" Target="header7.xml"/><Relationship Id="rId55" Type="http://schemas.openxmlformats.org/officeDocument/2006/relationships/image" Target="media/image14.jpeg"/><Relationship Id="rId76" Type="http://schemas.openxmlformats.org/officeDocument/2006/relationships/image" Target="media/image33.jpeg"/><Relationship Id="rId97" Type="http://schemas.openxmlformats.org/officeDocument/2006/relationships/image" Target="media/image53.jpeg"/><Relationship Id="rId104" Type="http://schemas.openxmlformats.org/officeDocument/2006/relationships/image" Target="media/image56.jpeg"/><Relationship Id="rId7" Type="http://schemas.openxmlformats.org/officeDocument/2006/relationships/settings" Target="settings.xml"/><Relationship Id="rId71" Type="http://schemas.openxmlformats.org/officeDocument/2006/relationships/image" Target="media/image29.jpeg"/><Relationship Id="rId92" Type="http://schemas.openxmlformats.org/officeDocument/2006/relationships/image" Target="media/image41.jpeg"/></Relationships>
</file>

<file path=word/_rels/header2.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D82745D0D62BB4CBE615C53BB2573B6" ma:contentTypeVersion="10" ma:contentTypeDescription="Create a new document." ma:contentTypeScope="" ma:versionID="7e5c3a83f310de6dbcbf101b52c398d8">
  <xsd:schema xmlns:xsd="http://www.w3.org/2001/XMLSchema" xmlns:xs="http://www.w3.org/2001/XMLSchema" xmlns:p="http://schemas.microsoft.com/office/2006/metadata/properties" xmlns:ns3="e3bdabea-82a2-4143-bd65-9e3f2a9c3d95" targetNamespace="http://schemas.microsoft.com/office/2006/metadata/properties" ma:root="true" ma:fieldsID="b0481766c9144bdb42580c2cc80510ef" ns3:_="">
    <xsd:import namespace="e3bdabea-82a2-4143-bd65-9e3f2a9c3d9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dabea-82a2-4143-bd65-9e3f2a9c3d9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90977ED-F956-4C21-AF99-6ABAC751535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C63AD38-F88B-4CF2-9E28-D638A779A8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dabea-82a2-4143-bd65-9e3f2a9c3d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18183AD-79F6-4E44-8C90-89AEB3E8E32C}">
  <ds:schemaRefs>
    <ds:schemaRef ds:uri="http://schemas.openxmlformats.org/officeDocument/2006/bibliography"/>
  </ds:schemaRefs>
</ds:datastoreItem>
</file>

<file path=customXml/itemProps4.xml><?xml version="1.0" encoding="utf-8"?>
<ds:datastoreItem xmlns:ds="http://schemas.openxmlformats.org/officeDocument/2006/customXml" ds:itemID="{E226A8CB-C0FE-46B4-940E-FEEE1912819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9597</Words>
  <Characters>54706</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4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8-24T00:32:00Z</dcterms:created>
  <dcterms:modified xsi:type="dcterms:W3CDTF">2023-08-24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82745D0D62BB4CBE615C53BB2573B6</vt:lpwstr>
  </property>
  <property fmtid="{D5CDD505-2E9C-101B-9397-08002B2CF9AE}" pid="3" name="MSIP_Label_4257e2ab-f512-40e2-9c9a-c64247360765_Enabled">
    <vt:lpwstr>true</vt:lpwstr>
  </property>
  <property fmtid="{D5CDD505-2E9C-101B-9397-08002B2CF9AE}" pid="4" name="MSIP_Label_4257e2ab-f512-40e2-9c9a-c64247360765_SetDate">
    <vt:lpwstr>2021-05-11T04:17:33Z</vt:lpwstr>
  </property>
  <property fmtid="{D5CDD505-2E9C-101B-9397-08002B2CF9AE}" pid="5" name="MSIP_Label_4257e2ab-f512-40e2-9c9a-c64247360765_Method">
    <vt:lpwstr>Privileged</vt:lpwstr>
  </property>
  <property fmtid="{D5CDD505-2E9C-101B-9397-08002B2CF9AE}" pid="6" name="MSIP_Label_4257e2ab-f512-40e2-9c9a-c64247360765_Name">
    <vt:lpwstr>OFFICIAL</vt:lpwstr>
  </property>
  <property fmtid="{D5CDD505-2E9C-101B-9397-08002B2CF9AE}" pid="7" name="MSIP_Label_4257e2ab-f512-40e2-9c9a-c64247360765_SiteId">
    <vt:lpwstr>e8bdd6f7-fc18-4e48-a554-7f547927223b</vt:lpwstr>
  </property>
  <property fmtid="{D5CDD505-2E9C-101B-9397-08002B2CF9AE}" pid="8" name="MSIP_Label_4257e2ab-f512-40e2-9c9a-c64247360765_ActionId">
    <vt:lpwstr>b8b3cb2b-6a37-4e66-8920-901119839e5d</vt:lpwstr>
  </property>
  <property fmtid="{D5CDD505-2E9C-101B-9397-08002B2CF9AE}" pid="9" name="MSIP_Label_4257e2ab-f512-40e2-9c9a-c64247360765_ContentBits">
    <vt:lpwstr>2</vt:lpwstr>
  </property>
  <property fmtid="{D5CDD505-2E9C-101B-9397-08002B2CF9AE}" pid="10" name="Section">
    <vt:lpwstr>4;#Research and Monitoring|76de7b5b-c253-4943-ae4d-8c716d87157e</vt:lpwstr>
  </property>
  <property fmtid="{D5CDD505-2E9C-101B-9397-08002B2CF9AE}" pid="11" name="Agency">
    <vt:lpwstr>1;#Department of Environment, Land, Water and Planning|607a3f87-1228-4cd9-82a5-076aa8776274</vt:lpwstr>
  </property>
  <property fmtid="{D5CDD505-2E9C-101B-9397-08002B2CF9AE}" pid="12" name="Branch">
    <vt:lpwstr>9;#Waterway Programs|3b87ecc1-0a6c-42ab-8d99-da92c155faed</vt:lpwstr>
  </property>
  <property fmtid="{D5CDD505-2E9C-101B-9397-08002B2CF9AE}" pid="13" name="_dlc_DocIdItemGuid">
    <vt:lpwstr>699f2d18-03b2-4404-b4cd-9a8ec3da9d8f</vt:lpwstr>
  </property>
  <property fmtid="{D5CDD505-2E9C-101B-9397-08002B2CF9AE}" pid="14" name="Division">
    <vt:lpwstr>8;#Catchments, Waterways, Cities and Towns|7d51cb01-2ad3-4f3b-ab4e-43c4a1b541d8</vt:lpwstr>
  </property>
  <property fmtid="{D5CDD505-2E9C-101B-9397-08002B2CF9AE}" pid="15" name="Group1">
    <vt:lpwstr>5;#Water and Catchments|04babe5f-fe90-4982-9f33-c4fc8f4bb63f</vt:lpwstr>
  </property>
  <property fmtid="{D5CDD505-2E9C-101B-9397-08002B2CF9AE}" pid="16" name="Dissemination Limiting Marker">
    <vt:lpwstr>2;#FOUO|955eb6fc-b35a-4808-8aa5-31e514fa3f26</vt:lpwstr>
  </property>
  <property fmtid="{D5CDD505-2E9C-101B-9397-08002B2CF9AE}" pid="17" name="Security Classification">
    <vt:lpwstr>3;#Unclassified|7fa379f4-4aba-4692-ab80-7d39d3a23cf4</vt:lpwstr>
  </property>
  <property fmtid="{D5CDD505-2E9C-101B-9397-08002B2CF9AE}" pid="18" name="Sub-Section">
    <vt:lpwstr/>
  </property>
  <property fmtid="{D5CDD505-2E9C-101B-9397-08002B2CF9AE}" pid="19" name="o85941e134754762b9719660a258a6e6">
    <vt:lpwstr/>
  </property>
  <property fmtid="{D5CDD505-2E9C-101B-9397-08002B2CF9AE}" pid="20" name="Reference_x0020_Type">
    <vt:lpwstr/>
  </property>
  <property fmtid="{D5CDD505-2E9C-101B-9397-08002B2CF9AE}" pid="21" name="Location_x0020_Type">
    <vt:lpwstr/>
  </property>
  <property fmtid="{D5CDD505-2E9C-101B-9397-08002B2CF9AE}" pid="22" name="Copyright_x0020_Licence_x0020_Name">
    <vt:lpwstr/>
  </property>
  <property fmtid="{D5CDD505-2E9C-101B-9397-08002B2CF9AE}" pid="23" name="df723ab3fe1c4eb7a0b151674e7ac40d">
    <vt:lpwstr/>
  </property>
  <property fmtid="{D5CDD505-2E9C-101B-9397-08002B2CF9AE}" pid="24" name="Copyright_x0020_License_x0020_Type">
    <vt:lpwstr/>
  </property>
  <property fmtid="{D5CDD505-2E9C-101B-9397-08002B2CF9AE}" pid="25" name="Catchments Stakeholders">
    <vt:lpwstr/>
  </property>
  <property fmtid="{D5CDD505-2E9C-101B-9397-08002B2CF9AE}" pid="26" name="Program">
    <vt:lpwstr/>
  </property>
  <property fmtid="{D5CDD505-2E9C-101B-9397-08002B2CF9AE}" pid="27" name="o2e611f6ba3e4c8f9a895dfb7980639e">
    <vt:lpwstr/>
  </property>
  <property fmtid="{D5CDD505-2E9C-101B-9397-08002B2CF9AE}" pid="28" name="ld508a88e6264ce89693af80a72862cb">
    <vt:lpwstr/>
  </property>
  <property fmtid="{D5CDD505-2E9C-101B-9397-08002B2CF9AE}" pid="29" name="Reference Type">
    <vt:lpwstr/>
  </property>
  <property fmtid="{D5CDD505-2E9C-101B-9397-08002B2CF9AE}" pid="30" name="Copyright Licence Name">
    <vt:lpwstr/>
  </property>
  <property fmtid="{D5CDD505-2E9C-101B-9397-08002B2CF9AE}" pid="31" name="Copyright License Type">
    <vt:lpwstr/>
  </property>
  <property fmtid="{D5CDD505-2E9C-101B-9397-08002B2CF9AE}" pid="32" name="Location Type">
    <vt:lpwstr/>
  </property>
</Properties>
</file>